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44F140" w14:textId="77777777" w:rsidR="00C06521" w:rsidRPr="0050765D" w:rsidRDefault="00C06521" w:rsidP="00C06521">
      <w:pPr>
        <w:jc w:val="center"/>
        <w:rPr>
          <w:rFonts w:asciiTheme="majorHAnsi" w:eastAsiaTheme="majorEastAsia" w:hAnsiTheme="majorHAnsi" w:cstheme="majorBidi"/>
          <w:lang w:val="en-US"/>
        </w:rPr>
      </w:pPr>
      <w:bookmarkStart w:id="0" w:name="_Hlk68172858"/>
      <w:bookmarkEnd w:id="0"/>
    </w:p>
    <w:p w14:paraId="38E8097B" w14:textId="77777777" w:rsidR="00C06521" w:rsidRPr="00A8684D" w:rsidRDefault="00C06521" w:rsidP="00C06521">
      <w:pPr>
        <w:rPr>
          <w:b/>
          <w:bCs/>
        </w:rPr>
      </w:pPr>
    </w:p>
    <w:p w14:paraId="38C0765F" w14:textId="77777777" w:rsidR="00C06521" w:rsidRPr="00A8684D" w:rsidRDefault="00C06521" w:rsidP="00C06521">
      <w:pPr>
        <w:rPr>
          <w:b/>
          <w:bCs/>
        </w:rPr>
      </w:pPr>
    </w:p>
    <w:p w14:paraId="4A89E750" w14:textId="77777777" w:rsidR="00C06521" w:rsidRPr="00A8684D" w:rsidRDefault="00C06521" w:rsidP="00C06521">
      <w:pPr>
        <w:rPr>
          <w:b/>
          <w:bCs/>
        </w:rPr>
      </w:pPr>
    </w:p>
    <w:p w14:paraId="277BC8DF" w14:textId="77777777" w:rsidR="00C06521" w:rsidRPr="00A8684D" w:rsidRDefault="00C06521" w:rsidP="00C06521">
      <w:pPr>
        <w:rPr>
          <w:b/>
          <w:bCs/>
        </w:rPr>
      </w:pPr>
    </w:p>
    <w:p w14:paraId="52D5E090" w14:textId="77777777" w:rsidR="00C06521" w:rsidRPr="00A8684D" w:rsidRDefault="00C06521" w:rsidP="00C06521">
      <w:pPr>
        <w:rPr>
          <w:b/>
          <w:bCs/>
        </w:rPr>
      </w:pPr>
    </w:p>
    <w:p w14:paraId="7214CE13" w14:textId="77777777" w:rsidR="00C06521" w:rsidRPr="00A8684D" w:rsidRDefault="00C06521" w:rsidP="00C06521">
      <w:pPr>
        <w:rPr>
          <w:b/>
          <w:bCs/>
          <w:color w:val="4472C4" w:themeColor="accent1"/>
          <w:sz w:val="44"/>
          <w:szCs w:val="44"/>
        </w:rPr>
      </w:pPr>
    </w:p>
    <w:p w14:paraId="23329FF9" w14:textId="77777777" w:rsidR="00C06521" w:rsidRPr="00A8684D" w:rsidRDefault="00C06521" w:rsidP="00C06521">
      <w:pPr>
        <w:jc w:val="left"/>
        <w:rPr>
          <w:b/>
          <w:bCs/>
          <w:color w:val="0070C0"/>
          <w:sz w:val="44"/>
          <w:szCs w:val="44"/>
        </w:rPr>
      </w:pPr>
      <w:r w:rsidRPr="00A8684D">
        <w:rPr>
          <w:b/>
          <w:bCs/>
          <w:color w:val="0070C0"/>
          <w:sz w:val="44"/>
          <w:szCs w:val="44"/>
        </w:rPr>
        <w:t xml:space="preserve">Improving the </w:t>
      </w:r>
    </w:p>
    <w:p w14:paraId="682FCAAD" w14:textId="77777777" w:rsidR="00C06521" w:rsidRPr="00A8684D" w:rsidRDefault="00C06521" w:rsidP="00C06521">
      <w:pPr>
        <w:jc w:val="left"/>
        <w:rPr>
          <w:b/>
          <w:bCs/>
          <w:color w:val="0070C0"/>
          <w:sz w:val="72"/>
          <w:szCs w:val="72"/>
        </w:rPr>
      </w:pPr>
      <w:r w:rsidRPr="00A8684D">
        <w:rPr>
          <w:b/>
          <w:bCs/>
          <w:color w:val="0070C0"/>
          <w:sz w:val="72"/>
          <w:szCs w:val="72"/>
        </w:rPr>
        <w:t>Specialist Referral Process</w:t>
      </w:r>
    </w:p>
    <w:p w14:paraId="0C7F4A09" w14:textId="77777777" w:rsidR="00C06521" w:rsidRPr="00A8684D" w:rsidRDefault="00C06521" w:rsidP="00C06521">
      <w:pPr>
        <w:rPr>
          <w:rFonts w:asciiTheme="majorHAnsi" w:eastAsiaTheme="majorEastAsia" w:hAnsiTheme="majorHAnsi" w:cstheme="majorBidi"/>
        </w:rPr>
      </w:pPr>
    </w:p>
    <w:p w14:paraId="0A47E010" w14:textId="3959433B" w:rsidR="00C06521" w:rsidRPr="00A8684D" w:rsidRDefault="00C06521" w:rsidP="00C06521">
      <w:pPr>
        <w:jc w:val="left"/>
        <w:rPr>
          <w:rFonts w:eastAsiaTheme="majorEastAsia" w:cstheme="majorBidi"/>
        </w:rPr>
      </w:pPr>
      <w:r w:rsidRPr="00A8684D">
        <w:rPr>
          <w:rFonts w:eastAsiaTheme="majorEastAsia" w:cstheme="majorBidi"/>
        </w:rPr>
        <w:t xml:space="preserve">Design Computing Studio 3 – </w:t>
      </w:r>
      <w:r w:rsidR="00BE6FFC">
        <w:rPr>
          <w:rFonts w:eastAsiaTheme="majorEastAsia" w:cstheme="majorBidi"/>
        </w:rPr>
        <w:t>Final</w:t>
      </w:r>
      <w:r>
        <w:rPr>
          <w:rFonts w:eastAsiaTheme="majorEastAsia" w:cstheme="majorBidi"/>
        </w:rPr>
        <w:t xml:space="preserve"> Report</w:t>
      </w:r>
    </w:p>
    <w:p w14:paraId="026B8069" w14:textId="60E259CE" w:rsidR="00C06521" w:rsidRPr="00A8684D" w:rsidRDefault="00C06521" w:rsidP="00C06521">
      <w:pPr>
        <w:jc w:val="left"/>
        <w:rPr>
          <w:rFonts w:eastAsiaTheme="majorEastAsia" w:cstheme="majorBidi"/>
        </w:rPr>
      </w:pPr>
      <w:r w:rsidRPr="00A8684D">
        <w:rPr>
          <w:rFonts w:eastAsiaTheme="majorEastAsia" w:cstheme="majorBidi"/>
        </w:rPr>
        <w:t xml:space="preserve">Project Proposal Report </w:t>
      </w:r>
      <w:r w:rsidR="00481B0E">
        <w:rPr>
          <w:rFonts w:eastAsiaTheme="majorEastAsia" w:cstheme="majorBidi"/>
        </w:rPr>
        <w:t>3</w:t>
      </w:r>
    </w:p>
    <w:p w14:paraId="7129F144" w14:textId="77777777" w:rsidR="00C06521" w:rsidRPr="00A8684D" w:rsidRDefault="00C06521" w:rsidP="00C06521">
      <w:pPr>
        <w:rPr>
          <w:rFonts w:asciiTheme="majorHAnsi" w:eastAsiaTheme="majorEastAsia" w:hAnsiTheme="majorHAnsi" w:cstheme="majorBidi"/>
        </w:rPr>
      </w:pPr>
    </w:p>
    <w:p w14:paraId="7119B597" w14:textId="77777777" w:rsidR="00C06521" w:rsidRPr="00A8684D" w:rsidRDefault="00C06521" w:rsidP="00C06521">
      <w:pPr>
        <w:rPr>
          <w:rStyle w:val="Emphasis"/>
          <w:rFonts w:asciiTheme="majorHAnsi" w:eastAsiaTheme="majorEastAsia" w:hAnsiTheme="majorHAnsi" w:cstheme="majorBidi"/>
        </w:rPr>
      </w:pPr>
    </w:p>
    <w:p w14:paraId="02584464" w14:textId="77777777" w:rsidR="00C06521" w:rsidRPr="00A8684D" w:rsidRDefault="00C06521" w:rsidP="00C06521">
      <w:pPr>
        <w:rPr>
          <w:rStyle w:val="Emphasis"/>
          <w:rFonts w:eastAsiaTheme="majorEastAsia" w:cstheme="majorBidi"/>
        </w:rPr>
      </w:pPr>
    </w:p>
    <w:p w14:paraId="0F445E6A" w14:textId="77777777" w:rsidR="00C06521" w:rsidRPr="00A8684D" w:rsidRDefault="00C06521" w:rsidP="00C06521">
      <w:pPr>
        <w:rPr>
          <w:rStyle w:val="Emphasis"/>
          <w:rFonts w:eastAsiaTheme="majorEastAsia" w:cstheme="majorBidi"/>
        </w:rPr>
      </w:pPr>
    </w:p>
    <w:p w14:paraId="4CE6B0D2" w14:textId="77777777" w:rsidR="00C06521" w:rsidRPr="00A8684D" w:rsidRDefault="00C06521" w:rsidP="00C06521">
      <w:pPr>
        <w:rPr>
          <w:rStyle w:val="Emphasis"/>
          <w:rFonts w:eastAsiaTheme="majorEastAsia" w:cstheme="majorBidi"/>
        </w:rPr>
      </w:pPr>
    </w:p>
    <w:p w14:paraId="491A4E7E" w14:textId="77777777" w:rsidR="00C06521" w:rsidRPr="00A8684D" w:rsidRDefault="00C06521" w:rsidP="00C06521">
      <w:pPr>
        <w:rPr>
          <w:rStyle w:val="Emphasis"/>
          <w:rFonts w:eastAsiaTheme="majorEastAsia" w:cstheme="majorBidi"/>
        </w:rPr>
      </w:pPr>
    </w:p>
    <w:p w14:paraId="11420853" w14:textId="77777777" w:rsidR="00C06521" w:rsidRPr="00A8684D" w:rsidRDefault="00C06521" w:rsidP="00C06521">
      <w:pPr>
        <w:rPr>
          <w:rStyle w:val="Emphasis"/>
          <w:rFonts w:eastAsiaTheme="majorEastAsia" w:cstheme="majorBidi"/>
        </w:rPr>
      </w:pPr>
    </w:p>
    <w:p w14:paraId="2D4615BF" w14:textId="77777777" w:rsidR="00C06521" w:rsidRPr="00A8684D" w:rsidRDefault="00C06521" w:rsidP="00C06521">
      <w:pPr>
        <w:rPr>
          <w:rStyle w:val="Emphasis"/>
          <w:rFonts w:eastAsiaTheme="majorEastAsia" w:cstheme="majorBidi"/>
        </w:rPr>
      </w:pPr>
    </w:p>
    <w:p w14:paraId="74BCFFB3" w14:textId="77777777" w:rsidR="00C06521" w:rsidRPr="00A8684D" w:rsidRDefault="00C06521" w:rsidP="00C06521">
      <w:pPr>
        <w:rPr>
          <w:rStyle w:val="Emphasis"/>
          <w:rFonts w:eastAsiaTheme="majorEastAsia" w:cstheme="majorBidi"/>
        </w:rPr>
      </w:pPr>
    </w:p>
    <w:p w14:paraId="11AA6287" w14:textId="77777777" w:rsidR="00C06521" w:rsidRPr="00A8684D" w:rsidRDefault="00C06521" w:rsidP="00C06521">
      <w:pPr>
        <w:rPr>
          <w:rStyle w:val="Emphasis"/>
          <w:rFonts w:eastAsiaTheme="majorEastAsia" w:cstheme="majorBidi"/>
        </w:rPr>
      </w:pPr>
    </w:p>
    <w:p w14:paraId="5092891E" w14:textId="77777777" w:rsidR="00C06521" w:rsidRPr="00A8684D" w:rsidRDefault="00C06521" w:rsidP="00C06521">
      <w:pPr>
        <w:rPr>
          <w:rStyle w:val="Emphasis"/>
          <w:rFonts w:eastAsiaTheme="majorEastAsia" w:cstheme="majorBidi"/>
        </w:rPr>
      </w:pPr>
    </w:p>
    <w:p w14:paraId="20A326F5" w14:textId="77777777" w:rsidR="00C06521" w:rsidRPr="00A8684D" w:rsidRDefault="00C06521" w:rsidP="00C06521">
      <w:pPr>
        <w:rPr>
          <w:rStyle w:val="Emphasis"/>
          <w:rFonts w:eastAsiaTheme="majorEastAsia" w:cstheme="majorBidi"/>
        </w:rPr>
      </w:pPr>
      <w:r w:rsidRPr="00A8684D">
        <w:rPr>
          <w:rStyle w:val="Emphasis"/>
          <w:rFonts w:eastAsiaTheme="majorEastAsia" w:cstheme="majorBidi"/>
        </w:rPr>
        <w:t>Team Saitama</w:t>
      </w:r>
    </w:p>
    <w:p w14:paraId="2E1A3D6D" w14:textId="77777777" w:rsidR="00C06521" w:rsidRDefault="00C06521" w:rsidP="00C06521">
      <w:pPr>
        <w:jc w:val="left"/>
        <w:rPr>
          <w:rFonts w:eastAsiaTheme="majorEastAsia" w:cstheme="majorBidi"/>
          <w:i/>
        </w:rPr>
      </w:pPr>
      <w:r w:rsidRPr="108B4609">
        <w:rPr>
          <w:rFonts w:eastAsiaTheme="majorEastAsia" w:cstheme="majorBidi"/>
          <w:i/>
        </w:rPr>
        <w:t>Darren Fu</w:t>
      </w:r>
      <w:r>
        <w:br/>
      </w:r>
      <w:r w:rsidRPr="108B4609">
        <w:rPr>
          <w:rFonts w:eastAsiaTheme="majorEastAsia" w:cstheme="majorBidi"/>
          <w:i/>
        </w:rPr>
        <w:t>Savita Datta</w:t>
      </w:r>
      <w:r>
        <w:br/>
      </w:r>
      <w:r w:rsidRPr="108B4609">
        <w:rPr>
          <w:rFonts w:eastAsiaTheme="majorEastAsia" w:cstheme="majorBidi"/>
          <w:i/>
        </w:rPr>
        <w:t>Yuxin Duan</w:t>
      </w:r>
      <w:r>
        <w:br/>
      </w:r>
      <w:r w:rsidRPr="108B4609">
        <w:rPr>
          <w:rFonts w:eastAsiaTheme="majorEastAsia" w:cstheme="majorBidi"/>
          <w:i/>
        </w:rPr>
        <w:t>Zhi Zeng</w:t>
      </w:r>
      <w:r>
        <w:br/>
      </w:r>
      <w:r w:rsidRPr="108B4609">
        <w:rPr>
          <w:rFonts w:eastAsiaTheme="majorEastAsia" w:cstheme="majorBidi"/>
          <w:i/>
        </w:rPr>
        <w:t>Yuanchao Jiang</w:t>
      </w:r>
      <w:r>
        <w:br/>
      </w:r>
      <w:r w:rsidRPr="108B4609">
        <w:rPr>
          <w:rFonts w:eastAsiaTheme="majorEastAsia" w:cstheme="majorBidi"/>
          <w:i/>
        </w:rPr>
        <w:t xml:space="preserve">Calvin Ji Ho Lee </w:t>
      </w:r>
    </w:p>
    <w:p w14:paraId="146BFB24" w14:textId="26C2317B" w:rsidR="00C06521" w:rsidRDefault="00C06521">
      <w:pPr>
        <w:spacing w:after="160" w:line="259" w:lineRule="auto"/>
        <w:jc w:val="left"/>
      </w:pPr>
      <w:r>
        <w:br w:type="page"/>
      </w:r>
    </w:p>
    <w:sdt>
      <w:sdtPr>
        <w:rPr>
          <w:rFonts w:ascii="Corbel" w:eastAsia="Times New Roman" w:hAnsi="Corbel" w:cs="Times New Roman"/>
          <w:b/>
          <w:bCs/>
          <w:color w:val="auto"/>
          <w:sz w:val="20"/>
          <w:szCs w:val="24"/>
          <w:lang w:val="en-AU" w:eastAsia="zh-CN"/>
        </w:rPr>
        <w:id w:val="-986393551"/>
        <w:docPartObj>
          <w:docPartGallery w:val="Table of Contents"/>
          <w:docPartUnique/>
        </w:docPartObj>
      </w:sdtPr>
      <w:sdtEndPr>
        <w:rPr>
          <w:noProof/>
        </w:rPr>
      </w:sdtEndPr>
      <w:sdtContent>
        <w:p w14:paraId="5142F328" w14:textId="6777035C" w:rsidR="00D772BA" w:rsidRPr="00280A74" w:rsidRDefault="00D772BA">
          <w:pPr>
            <w:pStyle w:val="TOCHeading"/>
            <w:rPr>
              <w:rFonts w:ascii="Corbel" w:hAnsi="Corbel"/>
              <w:b/>
              <w:bCs/>
            </w:rPr>
          </w:pPr>
          <w:r w:rsidRPr="00280A74">
            <w:rPr>
              <w:rFonts w:ascii="Corbel" w:hAnsi="Corbel"/>
              <w:b/>
              <w:bCs/>
            </w:rPr>
            <w:t>Table of Contents</w:t>
          </w:r>
        </w:p>
        <w:p w14:paraId="4BACC81B" w14:textId="21F661FD" w:rsidR="007E7E2C" w:rsidRDefault="00D772BA">
          <w:pPr>
            <w:pStyle w:val="TOC1"/>
            <w:tabs>
              <w:tab w:val="left" w:pos="400"/>
              <w:tab w:val="right" w:leader="dot" w:pos="9016"/>
            </w:tabs>
            <w:rPr>
              <w:rFonts w:asciiTheme="minorHAnsi" w:eastAsiaTheme="minorEastAsia" w:hAnsiTheme="minorHAnsi" w:cstheme="minorBidi"/>
              <w:noProof/>
              <w:kern w:val="2"/>
              <w:sz w:val="21"/>
              <w:lang w:val="en-US"/>
            </w:rPr>
          </w:pPr>
          <w:r>
            <w:fldChar w:fldCharType="begin"/>
          </w:r>
          <w:r>
            <w:instrText xml:space="preserve"> TOC \o "1-3" \h \z \u </w:instrText>
          </w:r>
          <w:r>
            <w:fldChar w:fldCharType="separate"/>
          </w:r>
          <w:hyperlink w:anchor="_Toc74139281" w:history="1">
            <w:r w:rsidR="007E7E2C" w:rsidRPr="009720C3">
              <w:rPr>
                <w:rStyle w:val="Hyperlink"/>
                <w:noProof/>
              </w:rPr>
              <w:t>1</w:t>
            </w:r>
            <w:r w:rsidR="007E7E2C">
              <w:rPr>
                <w:rFonts w:asciiTheme="minorHAnsi" w:eastAsiaTheme="minorEastAsia" w:hAnsiTheme="minorHAnsi" w:cstheme="minorBidi"/>
                <w:noProof/>
                <w:kern w:val="2"/>
                <w:sz w:val="21"/>
                <w:lang w:val="en-US"/>
              </w:rPr>
              <w:tab/>
            </w:r>
            <w:r w:rsidR="007E7E2C" w:rsidRPr="009720C3">
              <w:rPr>
                <w:rStyle w:val="Hyperlink"/>
                <w:noProof/>
              </w:rPr>
              <w:t>Overview</w:t>
            </w:r>
            <w:r w:rsidR="007E7E2C">
              <w:rPr>
                <w:noProof/>
                <w:webHidden/>
              </w:rPr>
              <w:tab/>
            </w:r>
            <w:r w:rsidR="007E7E2C">
              <w:rPr>
                <w:noProof/>
                <w:webHidden/>
              </w:rPr>
              <w:fldChar w:fldCharType="begin"/>
            </w:r>
            <w:r w:rsidR="007E7E2C">
              <w:rPr>
                <w:noProof/>
                <w:webHidden/>
              </w:rPr>
              <w:instrText xml:space="preserve"> PAGEREF _Toc74139281 \h </w:instrText>
            </w:r>
            <w:r w:rsidR="007E7E2C">
              <w:rPr>
                <w:noProof/>
                <w:webHidden/>
              </w:rPr>
            </w:r>
            <w:r w:rsidR="007E7E2C">
              <w:rPr>
                <w:noProof/>
                <w:webHidden/>
              </w:rPr>
              <w:fldChar w:fldCharType="separate"/>
            </w:r>
            <w:r w:rsidR="007E7E2C">
              <w:rPr>
                <w:noProof/>
                <w:webHidden/>
              </w:rPr>
              <w:t>1</w:t>
            </w:r>
            <w:r w:rsidR="007E7E2C">
              <w:rPr>
                <w:noProof/>
                <w:webHidden/>
              </w:rPr>
              <w:fldChar w:fldCharType="end"/>
            </w:r>
          </w:hyperlink>
        </w:p>
        <w:p w14:paraId="3E8591EB" w14:textId="55EB7420"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282" w:history="1">
            <w:r w:rsidRPr="009720C3">
              <w:rPr>
                <w:rStyle w:val="Hyperlink"/>
                <w:noProof/>
              </w:rPr>
              <w:t>1.1</w:t>
            </w:r>
            <w:r>
              <w:rPr>
                <w:rFonts w:asciiTheme="minorHAnsi" w:eastAsiaTheme="minorEastAsia" w:hAnsiTheme="minorHAnsi" w:cstheme="minorBidi"/>
                <w:noProof/>
                <w:kern w:val="2"/>
                <w:sz w:val="21"/>
                <w:lang w:val="en-US"/>
              </w:rPr>
              <w:tab/>
            </w:r>
            <w:r w:rsidRPr="009720C3">
              <w:rPr>
                <w:rStyle w:val="Hyperlink"/>
                <w:noProof/>
              </w:rPr>
              <w:t>Problem statement</w:t>
            </w:r>
            <w:r>
              <w:rPr>
                <w:noProof/>
                <w:webHidden/>
              </w:rPr>
              <w:tab/>
            </w:r>
            <w:r>
              <w:rPr>
                <w:noProof/>
                <w:webHidden/>
              </w:rPr>
              <w:fldChar w:fldCharType="begin"/>
            </w:r>
            <w:r>
              <w:rPr>
                <w:noProof/>
                <w:webHidden/>
              </w:rPr>
              <w:instrText xml:space="preserve"> PAGEREF _Toc74139282 \h </w:instrText>
            </w:r>
            <w:r>
              <w:rPr>
                <w:noProof/>
                <w:webHidden/>
              </w:rPr>
            </w:r>
            <w:r>
              <w:rPr>
                <w:noProof/>
                <w:webHidden/>
              </w:rPr>
              <w:fldChar w:fldCharType="separate"/>
            </w:r>
            <w:r>
              <w:rPr>
                <w:noProof/>
                <w:webHidden/>
              </w:rPr>
              <w:t>1</w:t>
            </w:r>
            <w:r>
              <w:rPr>
                <w:noProof/>
                <w:webHidden/>
              </w:rPr>
              <w:fldChar w:fldCharType="end"/>
            </w:r>
          </w:hyperlink>
        </w:p>
        <w:p w14:paraId="253BC39B" w14:textId="58E11447"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283" w:history="1">
            <w:r w:rsidRPr="009720C3">
              <w:rPr>
                <w:rStyle w:val="Hyperlink"/>
                <w:rFonts w:eastAsia="Arial"/>
                <w:noProof/>
              </w:rPr>
              <w:t>1.2</w:t>
            </w:r>
            <w:r>
              <w:rPr>
                <w:rFonts w:asciiTheme="minorHAnsi" w:eastAsiaTheme="minorEastAsia" w:hAnsiTheme="minorHAnsi" w:cstheme="minorBidi"/>
                <w:noProof/>
                <w:kern w:val="2"/>
                <w:sz w:val="21"/>
                <w:lang w:val="en-US"/>
              </w:rPr>
              <w:tab/>
            </w:r>
            <w:r w:rsidRPr="009720C3">
              <w:rPr>
                <w:rStyle w:val="Hyperlink"/>
                <w:noProof/>
              </w:rPr>
              <w:t>Covered in this report</w:t>
            </w:r>
            <w:r>
              <w:rPr>
                <w:noProof/>
                <w:webHidden/>
              </w:rPr>
              <w:tab/>
            </w:r>
            <w:r>
              <w:rPr>
                <w:noProof/>
                <w:webHidden/>
              </w:rPr>
              <w:fldChar w:fldCharType="begin"/>
            </w:r>
            <w:r>
              <w:rPr>
                <w:noProof/>
                <w:webHidden/>
              </w:rPr>
              <w:instrText xml:space="preserve"> PAGEREF _Toc74139283 \h </w:instrText>
            </w:r>
            <w:r>
              <w:rPr>
                <w:noProof/>
                <w:webHidden/>
              </w:rPr>
            </w:r>
            <w:r>
              <w:rPr>
                <w:noProof/>
                <w:webHidden/>
              </w:rPr>
              <w:fldChar w:fldCharType="separate"/>
            </w:r>
            <w:r>
              <w:rPr>
                <w:noProof/>
                <w:webHidden/>
              </w:rPr>
              <w:t>1</w:t>
            </w:r>
            <w:r>
              <w:rPr>
                <w:noProof/>
                <w:webHidden/>
              </w:rPr>
              <w:fldChar w:fldCharType="end"/>
            </w:r>
          </w:hyperlink>
        </w:p>
        <w:p w14:paraId="00CBE5FB" w14:textId="10E24E64"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284" w:history="1">
            <w:r w:rsidRPr="009720C3">
              <w:rPr>
                <w:rStyle w:val="Hyperlink"/>
                <w:noProof/>
              </w:rPr>
              <w:t>1.3</w:t>
            </w:r>
            <w:r>
              <w:rPr>
                <w:rFonts w:asciiTheme="minorHAnsi" w:eastAsiaTheme="minorEastAsia" w:hAnsiTheme="minorHAnsi" w:cstheme="minorBidi"/>
                <w:noProof/>
                <w:kern w:val="2"/>
                <w:sz w:val="21"/>
                <w:lang w:val="en-US"/>
              </w:rPr>
              <w:tab/>
            </w:r>
            <w:r w:rsidRPr="009720C3">
              <w:rPr>
                <w:rStyle w:val="Hyperlink"/>
                <w:noProof/>
              </w:rPr>
              <w:t>Iterations this semester</w:t>
            </w:r>
            <w:r>
              <w:rPr>
                <w:noProof/>
                <w:webHidden/>
              </w:rPr>
              <w:tab/>
            </w:r>
            <w:r>
              <w:rPr>
                <w:noProof/>
                <w:webHidden/>
              </w:rPr>
              <w:fldChar w:fldCharType="begin"/>
            </w:r>
            <w:r>
              <w:rPr>
                <w:noProof/>
                <w:webHidden/>
              </w:rPr>
              <w:instrText xml:space="preserve"> PAGEREF _Toc74139284 \h </w:instrText>
            </w:r>
            <w:r>
              <w:rPr>
                <w:noProof/>
                <w:webHidden/>
              </w:rPr>
            </w:r>
            <w:r>
              <w:rPr>
                <w:noProof/>
                <w:webHidden/>
              </w:rPr>
              <w:fldChar w:fldCharType="separate"/>
            </w:r>
            <w:r>
              <w:rPr>
                <w:noProof/>
                <w:webHidden/>
              </w:rPr>
              <w:t>1</w:t>
            </w:r>
            <w:r>
              <w:rPr>
                <w:noProof/>
                <w:webHidden/>
              </w:rPr>
              <w:fldChar w:fldCharType="end"/>
            </w:r>
          </w:hyperlink>
        </w:p>
        <w:p w14:paraId="29428B67" w14:textId="1EFD37CF"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285" w:history="1">
            <w:r w:rsidRPr="009720C3">
              <w:rPr>
                <w:rStyle w:val="Hyperlink"/>
                <w:noProof/>
              </w:rPr>
              <w:t>1.3.1</w:t>
            </w:r>
            <w:r>
              <w:rPr>
                <w:rFonts w:asciiTheme="minorHAnsi" w:eastAsiaTheme="minorEastAsia" w:hAnsiTheme="minorHAnsi" w:cstheme="minorBidi"/>
                <w:noProof/>
                <w:kern w:val="2"/>
                <w:sz w:val="21"/>
                <w:lang w:val="en-US"/>
              </w:rPr>
              <w:tab/>
            </w:r>
            <w:r w:rsidRPr="009720C3">
              <w:rPr>
                <w:rStyle w:val="Hyperlink"/>
                <w:noProof/>
              </w:rPr>
              <w:t>Problem identification</w:t>
            </w:r>
            <w:r>
              <w:rPr>
                <w:noProof/>
                <w:webHidden/>
              </w:rPr>
              <w:tab/>
            </w:r>
            <w:r>
              <w:rPr>
                <w:noProof/>
                <w:webHidden/>
              </w:rPr>
              <w:fldChar w:fldCharType="begin"/>
            </w:r>
            <w:r>
              <w:rPr>
                <w:noProof/>
                <w:webHidden/>
              </w:rPr>
              <w:instrText xml:space="preserve"> PAGEREF _Toc74139285 \h </w:instrText>
            </w:r>
            <w:r>
              <w:rPr>
                <w:noProof/>
                <w:webHidden/>
              </w:rPr>
            </w:r>
            <w:r>
              <w:rPr>
                <w:noProof/>
                <w:webHidden/>
              </w:rPr>
              <w:fldChar w:fldCharType="separate"/>
            </w:r>
            <w:r>
              <w:rPr>
                <w:noProof/>
                <w:webHidden/>
              </w:rPr>
              <w:t>1</w:t>
            </w:r>
            <w:r>
              <w:rPr>
                <w:noProof/>
                <w:webHidden/>
              </w:rPr>
              <w:fldChar w:fldCharType="end"/>
            </w:r>
          </w:hyperlink>
        </w:p>
        <w:p w14:paraId="78EAB141" w14:textId="5E65CEFB"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286" w:history="1">
            <w:r w:rsidRPr="009720C3">
              <w:rPr>
                <w:rStyle w:val="Hyperlink"/>
                <w:noProof/>
              </w:rPr>
              <w:t>1.3.2</w:t>
            </w:r>
            <w:r>
              <w:rPr>
                <w:rFonts w:asciiTheme="minorHAnsi" w:eastAsiaTheme="minorEastAsia" w:hAnsiTheme="minorHAnsi" w:cstheme="minorBidi"/>
                <w:noProof/>
                <w:kern w:val="2"/>
                <w:sz w:val="21"/>
                <w:lang w:val="en-US"/>
              </w:rPr>
              <w:tab/>
            </w:r>
            <w:r w:rsidRPr="009720C3">
              <w:rPr>
                <w:rStyle w:val="Hyperlink"/>
                <w:noProof/>
              </w:rPr>
              <w:t>Interim studies</w:t>
            </w:r>
            <w:r>
              <w:rPr>
                <w:noProof/>
                <w:webHidden/>
              </w:rPr>
              <w:tab/>
            </w:r>
            <w:r>
              <w:rPr>
                <w:noProof/>
                <w:webHidden/>
              </w:rPr>
              <w:fldChar w:fldCharType="begin"/>
            </w:r>
            <w:r>
              <w:rPr>
                <w:noProof/>
                <w:webHidden/>
              </w:rPr>
              <w:instrText xml:space="preserve"> PAGEREF _Toc74139286 \h </w:instrText>
            </w:r>
            <w:r>
              <w:rPr>
                <w:noProof/>
                <w:webHidden/>
              </w:rPr>
            </w:r>
            <w:r>
              <w:rPr>
                <w:noProof/>
                <w:webHidden/>
              </w:rPr>
              <w:fldChar w:fldCharType="separate"/>
            </w:r>
            <w:r>
              <w:rPr>
                <w:noProof/>
                <w:webHidden/>
              </w:rPr>
              <w:t>1</w:t>
            </w:r>
            <w:r>
              <w:rPr>
                <w:noProof/>
                <w:webHidden/>
              </w:rPr>
              <w:fldChar w:fldCharType="end"/>
            </w:r>
          </w:hyperlink>
        </w:p>
        <w:p w14:paraId="5E9EF0DA" w14:textId="3297CEDD"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287" w:history="1">
            <w:r w:rsidRPr="009720C3">
              <w:rPr>
                <w:rStyle w:val="Hyperlink"/>
                <w:noProof/>
              </w:rPr>
              <w:t>1.3.3</w:t>
            </w:r>
            <w:r>
              <w:rPr>
                <w:rFonts w:asciiTheme="minorHAnsi" w:eastAsiaTheme="minorEastAsia" w:hAnsiTheme="minorHAnsi" w:cstheme="minorBidi"/>
                <w:noProof/>
                <w:kern w:val="2"/>
                <w:sz w:val="21"/>
                <w:lang w:val="en-US"/>
              </w:rPr>
              <w:tab/>
            </w:r>
            <w:r w:rsidRPr="009720C3">
              <w:rPr>
                <w:rStyle w:val="Hyperlink"/>
                <w:noProof/>
              </w:rPr>
              <w:t>Further research and proposed solution</w:t>
            </w:r>
            <w:r>
              <w:rPr>
                <w:noProof/>
                <w:webHidden/>
              </w:rPr>
              <w:tab/>
            </w:r>
            <w:r>
              <w:rPr>
                <w:noProof/>
                <w:webHidden/>
              </w:rPr>
              <w:fldChar w:fldCharType="begin"/>
            </w:r>
            <w:r>
              <w:rPr>
                <w:noProof/>
                <w:webHidden/>
              </w:rPr>
              <w:instrText xml:space="preserve"> PAGEREF _Toc74139287 \h </w:instrText>
            </w:r>
            <w:r>
              <w:rPr>
                <w:noProof/>
                <w:webHidden/>
              </w:rPr>
            </w:r>
            <w:r>
              <w:rPr>
                <w:noProof/>
                <w:webHidden/>
              </w:rPr>
              <w:fldChar w:fldCharType="separate"/>
            </w:r>
            <w:r>
              <w:rPr>
                <w:noProof/>
                <w:webHidden/>
              </w:rPr>
              <w:t>2</w:t>
            </w:r>
            <w:r>
              <w:rPr>
                <w:noProof/>
                <w:webHidden/>
              </w:rPr>
              <w:fldChar w:fldCharType="end"/>
            </w:r>
          </w:hyperlink>
        </w:p>
        <w:p w14:paraId="128AC286" w14:textId="57444579"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288" w:history="1">
            <w:r w:rsidRPr="009720C3">
              <w:rPr>
                <w:rStyle w:val="Hyperlink"/>
                <w:noProof/>
              </w:rPr>
              <w:t>1.4</w:t>
            </w:r>
            <w:r>
              <w:rPr>
                <w:rFonts w:asciiTheme="minorHAnsi" w:eastAsiaTheme="minorEastAsia" w:hAnsiTheme="minorHAnsi" w:cstheme="minorBidi"/>
                <w:noProof/>
                <w:kern w:val="2"/>
                <w:sz w:val="21"/>
                <w:lang w:val="en-US"/>
              </w:rPr>
              <w:tab/>
            </w:r>
            <w:r w:rsidRPr="009720C3">
              <w:rPr>
                <w:rStyle w:val="Hyperlink"/>
                <w:noProof/>
              </w:rPr>
              <w:t>Proposed solution</w:t>
            </w:r>
            <w:r>
              <w:rPr>
                <w:noProof/>
                <w:webHidden/>
              </w:rPr>
              <w:tab/>
            </w:r>
            <w:r>
              <w:rPr>
                <w:noProof/>
                <w:webHidden/>
              </w:rPr>
              <w:fldChar w:fldCharType="begin"/>
            </w:r>
            <w:r>
              <w:rPr>
                <w:noProof/>
                <w:webHidden/>
              </w:rPr>
              <w:instrText xml:space="preserve"> PAGEREF _Toc74139288 \h </w:instrText>
            </w:r>
            <w:r>
              <w:rPr>
                <w:noProof/>
                <w:webHidden/>
              </w:rPr>
            </w:r>
            <w:r>
              <w:rPr>
                <w:noProof/>
                <w:webHidden/>
              </w:rPr>
              <w:fldChar w:fldCharType="separate"/>
            </w:r>
            <w:r>
              <w:rPr>
                <w:noProof/>
                <w:webHidden/>
              </w:rPr>
              <w:t>2</w:t>
            </w:r>
            <w:r>
              <w:rPr>
                <w:noProof/>
                <w:webHidden/>
              </w:rPr>
              <w:fldChar w:fldCharType="end"/>
            </w:r>
          </w:hyperlink>
        </w:p>
        <w:p w14:paraId="705554A9" w14:textId="4CEAE24E" w:rsidR="007E7E2C" w:rsidRDefault="007E7E2C">
          <w:pPr>
            <w:pStyle w:val="TOC1"/>
            <w:tabs>
              <w:tab w:val="left" w:pos="400"/>
              <w:tab w:val="right" w:leader="dot" w:pos="9016"/>
            </w:tabs>
            <w:rPr>
              <w:rFonts w:asciiTheme="minorHAnsi" w:eastAsiaTheme="minorEastAsia" w:hAnsiTheme="minorHAnsi" w:cstheme="minorBidi"/>
              <w:noProof/>
              <w:kern w:val="2"/>
              <w:sz w:val="21"/>
              <w:lang w:val="en-US"/>
            </w:rPr>
          </w:pPr>
          <w:hyperlink w:anchor="_Toc74139289" w:history="1">
            <w:r w:rsidRPr="009720C3">
              <w:rPr>
                <w:rStyle w:val="Hyperlink"/>
                <w:noProof/>
              </w:rPr>
              <w:t>2</w:t>
            </w:r>
            <w:r>
              <w:rPr>
                <w:rFonts w:asciiTheme="minorHAnsi" w:eastAsiaTheme="minorEastAsia" w:hAnsiTheme="minorHAnsi" w:cstheme="minorBidi"/>
                <w:noProof/>
                <w:kern w:val="2"/>
                <w:sz w:val="21"/>
                <w:lang w:val="en-US"/>
              </w:rPr>
              <w:tab/>
            </w:r>
            <w:r w:rsidRPr="009720C3">
              <w:rPr>
                <w:rStyle w:val="Hyperlink"/>
                <w:noProof/>
              </w:rPr>
              <w:t>Team Reflection</w:t>
            </w:r>
            <w:r>
              <w:rPr>
                <w:noProof/>
                <w:webHidden/>
              </w:rPr>
              <w:tab/>
            </w:r>
            <w:r>
              <w:rPr>
                <w:noProof/>
                <w:webHidden/>
              </w:rPr>
              <w:fldChar w:fldCharType="begin"/>
            </w:r>
            <w:r>
              <w:rPr>
                <w:noProof/>
                <w:webHidden/>
              </w:rPr>
              <w:instrText xml:space="preserve"> PAGEREF _Toc74139289 \h </w:instrText>
            </w:r>
            <w:r>
              <w:rPr>
                <w:noProof/>
                <w:webHidden/>
              </w:rPr>
            </w:r>
            <w:r>
              <w:rPr>
                <w:noProof/>
                <w:webHidden/>
              </w:rPr>
              <w:fldChar w:fldCharType="separate"/>
            </w:r>
            <w:r>
              <w:rPr>
                <w:noProof/>
                <w:webHidden/>
              </w:rPr>
              <w:t>3</w:t>
            </w:r>
            <w:r>
              <w:rPr>
                <w:noProof/>
                <w:webHidden/>
              </w:rPr>
              <w:fldChar w:fldCharType="end"/>
            </w:r>
          </w:hyperlink>
        </w:p>
        <w:p w14:paraId="149DCA43" w14:textId="15816D35"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290" w:history="1">
            <w:r w:rsidRPr="009720C3">
              <w:rPr>
                <w:rStyle w:val="Hyperlink"/>
                <w:noProof/>
              </w:rPr>
              <w:t>2.1</w:t>
            </w:r>
            <w:r>
              <w:rPr>
                <w:rFonts w:asciiTheme="minorHAnsi" w:eastAsiaTheme="minorEastAsia" w:hAnsiTheme="minorHAnsi" w:cstheme="minorBidi"/>
                <w:noProof/>
                <w:kern w:val="2"/>
                <w:sz w:val="21"/>
                <w:lang w:val="en-US"/>
              </w:rPr>
              <w:tab/>
            </w:r>
            <w:r w:rsidRPr="009720C3">
              <w:rPr>
                <w:rStyle w:val="Hyperlink"/>
                <w:noProof/>
              </w:rPr>
              <w:t>Project direction and content</w:t>
            </w:r>
            <w:r>
              <w:rPr>
                <w:noProof/>
                <w:webHidden/>
              </w:rPr>
              <w:tab/>
            </w:r>
            <w:r>
              <w:rPr>
                <w:noProof/>
                <w:webHidden/>
              </w:rPr>
              <w:fldChar w:fldCharType="begin"/>
            </w:r>
            <w:r>
              <w:rPr>
                <w:noProof/>
                <w:webHidden/>
              </w:rPr>
              <w:instrText xml:space="preserve"> PAGEREF _Toc74139290 \h </w:instrText>
            </w:r>
            <w:r>
              <w:rPr>
                <w:noProof/>
                <w:webHidden/>
              </w:rPr>
            </w:r>
            <w:r>
              <w:rPr>
                <w:noProof/>
                <w:webHidden/>
              </w:rPr>
              <w:fldChar w:fldCharType="separate"/>
            </w:r>
            <w:r>
              <w:rPr>
                <w:noProof/>
                <w:webHidden/>
              </w:rPr>
              <w:t>3</w:t>
            </w:r>
            <w:r>
              <w:rPr>
                <w:noProof/>
                <w:webHidden/>
              </w:rPr>
              <w:fldChar w:fldCharType="end"/>
            </w:r>
          </w:hyperlink>
        </w:p>
        <w:p w14:paraId="0465315A" w14:textId="33C8F19D"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291" w:history="1">
            <w:r w:rsidRPr="009720C3">
              <w:rPr>
                <w:rStyle w:val="Hyperlink"/>
                <w:noProof/>
              </w:rPr>
              <w:t>2.1.1</w:t>
            </w:r>
            <w:r>
              <w:rPr>
                <w:rFonts w:asciiTheme="minorHAnsi" w:eastAsiaTheme="minorEastAsia" w:hAnsiTheme="minorHAnsi" w:cstheme="minorBidi"/>
                <w:noProof/>
                <w:kern w:val="2"/>
                <w:sz w:val="21"/>
                <w:lang w:val="en-US"/>
              </w:rPr>
              <w:tab/>
            </w:r>
            <w:r w:rsidRPr="009720C3">
              <w:rPr>
                <w:rStyle w:val="Hyperlink"/>
                <w:noProof/>
              </w:rPr>
              <w:t>Tutor feedback</w:t>
            </w:r>
            <w:r>
              <w:rPr>
                <w:noProof/>
                <w:webHidden/>
              </w:rPr>
              <w:tab/>
            </w:r>
            <w:r>
              <w:rPr>
                <w:noProof/>
                <w:webHidden/>
              </w:rPr>
              <w:fldChar w:fldCharType="begin"/>
            </w:r>
            <w:r>
              <w:rPr>
                <w:noProof/>
                <w:webHidden/>
              </w:rPr>
              <w:instrText xml:space="preserve"> PAGEREF _Toc74139291 \h </w:instrText>
            </w:r>
            <w:r>
              <w:rPr>
                <w:noProof/>
                <w:webHidden/>
              </w:rPr>
            </w:r>
            <w:r>
              <w:rPr>
                <w:noProof/>
                <w:webHidden/>
              </w:rPr>
              <w:fldChar w:fldCharType="separate"/>
            </w:r>
            <w:r>
              <w:rPr>
                <w:noProof/>
                <w:webHidden/>
              </w:rPr>
              <w:t>3</w:t>
            </w:r>
            <w:r>
              <w:rPr>
                <w:noProof/>
                <w:webHidden/>
              </w:rPr>
              <w:fldChar w:fldCharType="end"/>
            </w:r>
          </w:hyperlink>
        </w:p>
        <w:p w14:paraId="39230856" w14:textId="23EED2F0"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292" w:history="1">
            <w:r w:rsidRPr="009720C3">
              <w:rPr>
                <w:rStyle w:val="Hyperlink"/>
                <w:noProof/>
              </w:rPr>
              <w:t>2.1.2</w:t>
            </w:r>
            <w:r>
              <w:rPr>
                <w:rFonts w:asciiTheme="minorHAnsi" w:eastAsiaTheme="minorEastAsia" w:hAnsiTheme="minorHAnsi" w:cstheme="minorBidi"/>
                <w:noProof/>
                <w:kern w:val="2"/>
                <w:sz w:val="21"/>
                <w:lang w:val="en-US"/>
              </w:rPr>
              <w:tab/>
            </w:r>
            <w:r w:rsidRPr="009720C3">
              <w:rPr>
                <w:rStyle w:val="Hyperlink"/>
                <w:noProof/>
              </w:rPr>
              <w:t>Re-evaluation of topic</w:t>
            </w:r>
            <w:r>
              <w:rPr>
                <w:noProof/>
                <w:webHidden/>
              </w:rPr>
              <w:tab/>
            </w:r>
            <w:r>
              <w:rPr>
                <w:noProof/>
                <w:webHidden/>
              </w:rPr>
              <w:fldChar w:fldCharType="begin"/>
            </w:r>
            <w:r>
              <w:rPr>
                <w:noProof/>
                <w:webHidden/>
              </w:rPr>
              <w:instrText xml:space="preserve"> PAGEREF _Toc74139292 \h </w:instrText>
            </w:r>
            <w:r>
              <w:rPr>
                <w:noProof/>
                <w:webHidden/>
              </w:rPr>
            </w:r>
            <w:r>
              <w:rPr>
                <w:noProof/>
                <w:webHidden/>
              </w:rPr>
              <w:fldChar w:fldCharType="separate"/>
            </w:r>
            <w:r>
              <w:rPr>
                <w:noProof/>
                <w:webHidden/>
              </w:rPr>
              <w:t>3</w:t>
            </w:r>
            <w:r>
              <w:rPr>
                <w:noProof/>
                <w:webHidden/>
              </w:rPr>
              <w:fldChar w:fldCharType="end"/>
            </w:r>
          </w:hyperlink>
        </w:p>
        <w:p w14:paraId="10039F64" w14:textId="02A6C24E" w:rsidR="007E7E2C" w:rsidRDefault="007E7E2C">
          <w:pPr>
            <w:pStyle w:val="TOC2"/>
            <w:tabs>
              <w:tab w:val="left" w:pos="880"/>
              <w:tab w:val="right" w:leader="dot" w:pos="9016"/>
            </w:tabs>
            <w:rPr>
              <w:rFonts w:asciiTheme="minorHAnsi" w:eastAsiaTheme="minorEastAsia" w:hAnsiTheme="minorHAnsi" w:cstheme="minorBidi"/>
              <w:noProof/>
              <w:kern w:val="2"/>
              <w:sz w:val="21"/>
              <w:lang w:val="en-US"/>
            </w:rPr>
          </w:pPr>
          <w:hyperlink w:anchor="_Toc74139293" w:history="1">
            <w:r w:rsidRPr="009720C3">
              <w:rPr>
                <w:rStyle w:val="Hyperlink"/>
                <w:noProof/>
              </w:rPr>
              <w:t>2.2</w:t>
            </w:r>
            <w:r>
              <w:rPr>
                <w:rFonts w:asciiTheme="minorHAnsi" w:eastAsiaTheme="minorEastAsia" w:hAnsiTheme="minorHAnsi" w:cstheme="minorBidi"/>
                <w:noProof/>
                <w:kern w:val="2"/>
                <w:sz w:val="21"/>
                <w:lang w:val="en-US"/>
              </w:rPr>
              <w:tab/>
            </w:r>
            <w:r w:rsidRPr="009720C3">
              <w:rPr>
                <w:rStyle w:val="Hyperlink"/>
                <w:noProof/>
              </w:rPr>
              <w:t>Team performance</w:t>
            </w:r>
            <w:r>
              <w:rPr>
                <w:noProof/>
                <w:webHidden/>
              </w:rPr>
              <w:tab/>
            </w:r>
            <w:r>
              <w:rPr>
                <w:noProof/>
                <w:webHidden/>
              </w:rPr>
              <w:fldChar w:fldCharType="begin"/>
            </w:r>
            <w:r>
              <w:rPr>
                <w:noProof/>
                <w:webHidden/>
              </w:rPr>
              <w:instrText xml:space="preserve"> PAGEREF _Toc74139293 \h </w:instrText>
            </w:r>
            <w:r>
              <w:rPr>
                <w:noProof/>
                <w:webHidden/>
              </w:rPr>
            </w:r>
            <w:r>
              <w:rPr>
                <w:noProof/>
                <w:webHidden/>
              </w:rPr>
              <w:fldChar w:fldCharType="separate"/>
            </w:r>
            <w:r>
              <w:rPr>
                <w:noProof/>
                <w:webHidden/>
              </w:rPr>
              <w:t>3</w:t>
            </w:r>
            <w:r>
              <w:rPr>
                <w:noProof/>
                <w:webHidden/>
              </w:rPr>
              <w:fldChar w:fldCharType="end"/>
            </w:r>
          </w:hyperlink>
        </w:p>
        <w:p w14:paraId="76067220" w14:textId="4E7B45CB"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294" w:history="1">
            <w:r w:rsidRPr="009720C3">
              <w:rPr>
                <w:rStyle w:val="Hyperlink"/>
                <w:noProof/>
              </w:rPr>
              <w:t>2.2.1</w:t>
            </w:r>
            <w:r>
              <w:rPr>
                <w:rFonts w:asciiTheme="minorHAnsi" w:eastAsiaTheme="minorEastAsia" w:hAnsiTheme="minorHAnsi" w:cstheme="minorBidi"/>
                <w:noProof/>
                <w:kern w:val="2"/>
                <w:sz w:val="21"/>
                <w:lang w:val="en-US"/>
              </w:rPr>
              <w:tab/>
            </w:r>
            <w:r w:rsidRPr="009720C3">
              <w:rPr>
                <w:rStyle w:val="Hyperlink"/>
                <w:noProof/>
              </w:rPr>
              <w:t>Processes followed</w:t>
            </w:r>
            <w:r>
              <w:rPr>
                <w:noProof/>
                <w:webHidden/>
              </w:rPr>
              <w:tab/>
            </w:r>
            <w:r>
              <w:rPr>
                <w:noProof/>
                <w:webHidden/>
              </w:rPr>
              <w:fldChar w:fldCharType="begin"/>
            </w:r>
            <w:r>
              <w:rPr>
                <w:noProof/>
                <w:webHidden/>
              </w:rPr>
              <w:instrText xml:space="preserve"> PAGEREF _Toc74139294 \h </w:instrText>
            </w:r>
            <w:r>
              <w:rPr>
                <w:noProof/>
                <w:webHidden/>
              </w:rPr>
            </w:r>
            <w:r>
              <w:rPr>
                <w:noProof/>
                <w:webHidden/>
              </w:rPr>
              <w:fldChar w:fldCharType="separate"/>
            </w:r>
            <w:r>
              <w:rPr>
                <w:noProof/>
                <w:webHidden/>
              </w:rPr>
              <w:t>3</w:t>
            </w:r>
            <w:r>
              <w:rPr>
                <w:noProof/>
                <w:webHidden/>
              </w:rPr>
              <w:fldChar w:fldCharType="end"/>
            </w:r>
          </w:hyperlink>
        </w:p>
        <w:p w14:paraId="70553BAB" w14:textId="3CBD6C64"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295" w:history="1">
            <w:r w:rsidRPr="009720C3">
              <w:rPr>
                <w:rStyle w:val="Hyperlink"/>
                <w:noProof/>
              </w:rPr>
              <w:t>2.2.2</w:t>
            </w:r>
            <w:r>
              <w:rPr>
                <w:rFonts w:asciiTheme="minorHAnsi" w:eastAsiaTheme="minorEastAsia" w:hAnsiTheme="minorHAnsi" w:cstheme="minorBidi"/>
                <w:noProof/>
                <w:kern w:val="2"/>
                <w:sz w:val="21"/>
                <w:lang w:val="en-US"/>
              </w:rPr>
              <w:tab/>
            </w:r>
            <w:r w:rsidRPr="009720C3">
              <w:rPr>
                <w:rStyle w:val="Hyperlink"/>
                <w:noProof/>
              </w:rPr>
              <w:t>Challenges due to COVID-19 and hybrid flexible/external delivery mode</w:t>
            </w:r>
            <w:r>
              <w:rPr>
                <w:noProof/>
                <w:webHidden/>
              </w:rPr>
              <w:tab/>
            </w:r>
            <w:r>
              <w:rPr>
                <w:noProof/>
                <w:webHidden/>
              </w:rPr>
              <w:fldChar w:fldCharType="begin"/>
            </w:r>
            <w:r>
              <w:rPr>
                <w:noProof/>
                <w:webHidden/>
              </w:rPr>
              <w:instrText xml:space="preserve"> PAGEREF _Toc74139295 \h </w:instrText>
            </w:r>
            <w:r>
              <w:rPr>
                <w:noProof/>
                <w:webHidden/>
              </w:rPr>
            </w:r>
            <w:r>
              <w:rPr>
                <w:noProof/>
                <w:webHidden/>
              </w:rPr>
              <w:fldChar w:fldCharType="separate"/>
            </w:r>
            <w:r>
              <w:rPr>
                <w:noProof/>
                <w:webHidden/>
              </w:rPr>
              <w:t>3</w:t>
            </w:r>
            <w:r>
              <w:rPr>
                <w:noProof/>
                <w:webHidden/>
              </w:rPr>
              <w:fldChar w:fldCharType="end"/>
            </w:r>
          </w:hyperlink>
        </w:p>
        <w:p w14:paraId="10DF0DAE" w14:textId="67D04624"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296" w:history="1">
            <w:r w:rsidRPr="009720C3">
              <w:rPr>
                <w:rStyle w:val="Hyperlink"/>
                <w:noProof/>
              </w:rPr>
              <w:t>2.2.3</w:t>
            </w:r>
            <w:r>
              <w:rPr>
                <w:rFonts w:asciiTheme="minorHAnsi" w:eastAsiaTheme="minorEastAsia" w:hAnsiTheme="minorHAnsi" w:cstheme="minorBidi"/>
                <w:noProof/>
                <w:kern w:val="2"/>
                <w:sz w:val="21"/>
                <w:lang w:val="en-US"/>
              </w:rPr>
              <w:tab/>
            </w:r>
            <w:r w:rsidRPr="009720C3">
              <w:rPr>
                <w:rStyle w:val="Hyperlink"/>
                <w:noProof/>
              </w:rPr>
              <w:t>Effectiveness of teamwork</w:t>
            </w:r>
            <w:r>
              <w:rPr>
                <w:noProof/>
                <w:webHidden/>
              </w:rPr>
              <w:tab/>
            </w:r>
            <w:r>
              <w:rPr>
                <w:noProof/>
                <w:webHidden/>
              </w:rPr>
              <w:fldChar w:fldCharType="begin"/>
            </w:r>
            <w:r>
              <w:rPr>
                <w:noProof/>
                <w:webHidden/>
              </w:rPr>
              <w:instrText xml:space="preserve"> PAGEREF _Toc74139296 \h </w:instrText>
            </w:r>
            <w:r>
              <w:rPr>
                <w:noProof/>
                <w:webHidden/>
              </w:rPr>
            </w:r>
            <w:r>
              <w:rPr>
                <w:noProof/>
                <w:webHidden/>
              </w:rPr>
              <w:fldChar w:fldCharType="separate"/>
            </w:r>
            <w:r>
              <w:rPr>
                <w:noProof/>
                <w:webHidden/>
              </w:rPr>
              <w:t>3</w:t>
            </w:r>
            <w:r>
              <w:rPr>
                <w:noProof/>
                <w:webHidden/>
              </w:rPr>
              <w:fldChar w:fldCharType="end"/>
            </w:r>
          </w:hyperlink>
        </w:p>
        <w:p w14:paraId="581C77BE" w14:textId="3EEA81F1" w:rsidR="007E7E2C" w:rsidRDefault="007E7E2C">
          <w:pPr>
            <w:pStyle w:val="TOC1"/>
            <w:tabs>
              <w:tab w:val="left" w:pos="400"/>
              <w:tab w:val="right" w:leader="dot" w:pos="9016"/>
            </w:tabs>
            <w:rPr>
              <w:rFonts w:asciiTheme="minorHAnsi" w:eastAsiaTheme="minorEastAsia" w:hAnsiTheme="minorHAnsi" w:cstheme="minorBidi"/>
              <w:noProof/>
              <w:kern w:val="2"/>
              <w:sz w:val="21"/>
              <w:lang w:val="en-US"/>
            </w:rPr>
          </w:pPr>
          <w:hyperlink w:anchor="_Toc74139297" w:history="1">
            <w:r w:rsidRPr="009720C3">
              <w:rPr>
                <w:rStyle w:val="Hyperlink"/>
                <w:noProof/>
              </w:rPr>
              <w:t>3</w:t>
            </w:r>
            <w:r>
              <w:rPr>
                <w:rFonts w:asciiTheme="minorHAnsi" w:eastAsiaTheme="minorEastAsia" w:hAnsiTheme="minorHAnsi" w:cstheme="minorBidi"/>
                <w:noProof/>
                <w:kern w:val="2"/>
                <w:sz w:val="21"/>
                <w:lang w:val="en-US"/>
              </w:rPr>
              <w:tab/>
            </w:r>
            <w:r w:rsidRPr="009720C3">
              <w:rPr>
                <w:rStyle w:val="Hyperlink"/>
                <w:noProof/>
              </w:rPr>
              <w:t>Background Research</w:t>
            </w:r>
            <w:r>
              <w:rPr>
                <w:noProof/>
                <w:webHidden/>
              </w:rPr>
              <w:tab/>
            </w:r>
            <w:r>
              <w:rPr>
                <w:noProof/>
                <w:webHidden/>
              </w:rPr>
              <w:fldChar w:fldCharType="begin"/>
            </w:r>
            <w:r>
              <w:rPr>
                <w:noProof/>
                <w:webHidden/>
              </w:rPr>
              <w:instrText xml:space="preserve"> PAGEREF _Toc74139297 \h </w:instrText>
            </w:r>
            <w:r>
              <w:rPr>
                <w:noProof/>
                <w:webHidden/>
              </w:rPr>
            </w:r>
            <w:r>
              <w:rPr>
                <w:noProof/>
                <w:webHidden/>
              </w:rPr>
              <w:fldChar w:fldCharType="separate"/>
            </w:r>
            <w:r>
              <w:rPr>
                <w:noProof/>
                <w:webHidden/>
              </w:rPr>
              <w:t>4</w:t>
            </w:r>
            <w:r>
              <w:rPr>
                <w:noProof/>
                <w:webHidden/>
              </w:rPr>
              <w:fldChar w:fldCharType="end"/>
            </w:r>
          </w:hyperlink>
        </w:p>
        <w:p w14:paraId="572AA251" w14:textId="043589E7"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298" w:history="1">
            <w:r w:rsidRPr="009720C3">
              <w:rPr>
                <w:rStyle w:val="Hyperlink"/>
                <w:noProof/>
              </w:rPr>
              <w:t>3.1</w:t>
            </w:r>
            <w:r>
              <w:rPr>
                <w:rFonts w:asciiTheme="minorHAnsi" w:eastAsiaTheme="minorEastAsia" w:hAnsiTheme="minorHAnsi" w:cstheme="minorBidi"/>
                <w:noProof/>
                <w:kern w:val="2"/>
                <w:sz w:val="21"/>
                <w:lang w:val="en-US"/>
              </w:rPr>
              <w:tab/>
            </w:r>
            <w:r w:rsidRPr="009720C3">
              <w:rPr>
                <w:rStyle w:val="Hyperlink"/>
                <w:noProof/>
              </w:rPr>
              <w:t>How specialists are chosen in Australia</w:t>
            </w:r>
            <w:r>
              <w:rPr>
                <w:noProof/>
                <w:webHidden/>
              </w:rPr>
              <w:tab/>
            </w:r>
            <w:r>
              <w:rPr>
                <w:noProof/>
                <w:webHidden/>
              </w:rPr>
              <w:fldChar w:fldCharType="begin"/>
            </w:r>
            <w:r>
              <w:rPr>
                <w:noProof/>
                <w:webHidden/>
              </w:rPr>
              <w:instrText xml:space="preserve"> PAGEREF _Toc74139298 \h </w:instrText>
            </w:r>
            <w:r>
              <w:rPr>
                <w:noProof/>
                <w:webHidden/>
              </w:rPr>
            </w:r>
            <w:r>
              <w:rPr>
                <w:noProof/>
                <w:webHidden/>
              </w:rPr>
              <w:fldChar w:fldCharType="separate"/>
            </w:r>
            <w:r>
              <w:rPr>
                <w:noProof/>
                <w:webHidden/>
              </w:rPr>
              <w:t>4</w:t>
            </w:r>
            <w:r>
              <w:rPr>
                <w:noProof/>
                <w:webHidden/>
              </w:rPr>
              <w:fldChar w:fldCharType="end"/>
            </w:r>
          </w:hyperlink>
        </w:p>
        <w:p w14:paraId="19A1E5A7" w14:textId="6DAC49DD"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299" w:history="1">
            <w:r w:rsidRPr="009720C3">
              <w:rPr>
                <w:rStyle w:val="Hyperlink"/>
                <w:noProof/>
              </w:rPr>
              <w:t>3.2</w:t>
            </w:r>
            <w:r>
              <w:rPr>
                <w:rFonts w:asciiTheme="minorHAnsi" w:eastAsiaTheme="minorEastAsia" w:hAnsiTheme="minorHAnsi" w:cstheme="minorBidi"/>
                <w:noProof/>
                <w:kern w:val="2"/>
                <w:sz w:val="21"/>
                <w:lang w:val="en-US"/>
              </w:rPr>
              <w:tab/>
            </w:r>
            <w:r w:rsidRPr="009720C3">
              <w:rPr>
                <w:rStyle w:val="Hyperlink"/>
                <w:noProof/>
              </w:rPr>
              <w:t>Differences in China and Malaysia</w:t>
            </w:r>
            <w:r>
              <w:rPr>
                <w:noProof/>
                <w:webHidden/>
              </w:rPr>
              <w:tab/>
            </w:r>
            <w:r>
              <w:rPr>
                <w:noProof/>
                <w:webHidden/>
              </w:rPr>
              <w:fldChar w:fldCharType="begin"/>
            </w:r>
            <w:r>
              <w:rPr>
                <w:noProof/>
                <w:webHidden/>
              </w:rPr>
              <w:instrText xml:space="preserve"> PAGEREF _Toc74139299 \h </w:instrText>
            </w:r>
            <w:r>
              <w:rPr>
                <w:noProof/>
                <w:webHidden/>
              </w:rPr>
            </w:r>
            <w:r>
              <w:rPr>
                <w:noProof/>
                <w:webHidden/>
              </w:rPr>
              <w:fldChar w:fldCharType="separate"/>
            </w:r>
            <w:r>
              <w:rPr>
                <w:noProof/>
                <w:webHidden/>
              </w:rPr>
              <w:t>4</w:t>
            </w:r>
            <w:r>
              <w:rPr>
                <w:noProof/>
                <w:webHidden/>
              </w:rPr>
              <w:fldChar w:fldCharType="end"/>
            </w:r>
          </w:hyperlink>
        </w:p>
        <w:p w14:paraId="72F4048B" w14:textId="0298861E"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00" w:history="1">
            <w:r w:rsidRPr="009720C3">
              <w:rPr>
                <w:rStyle w:val="Hyperlink"/>
                <w:noProof/>
              </w:rPr>
              <w:t>3.3</w:t>
            </w:r>
            <w:r>
              <w:rPr>
                <w:rFonts w:asciiTheme="minorHAnsi" w:eastAsiaTheme="minorEastAsia" w:hAnsiTheme="minorHAnsi" w:cstheme="minorBidi"/>
                <w:noProof/>
                <w:kern w:val="2"/>
                <w:sz w:val="21"/>
                <w:lang w:val="en-US"/>
              </w:rPr>
              <w:tab/>
            </w:r>
            <w:r w:rsidRPr="009720C3">
              <w:rPr>
                <w:rStyle w:val="Hyperlink"/>
                <w:noProof/>
              </w:rPr>
              <w:t>Limitations of the current referral system</w:t>
            </w:r>
            <w:r>
              <w:rPr>
                <w:noProof/>
                <w:webHidden/>
              </w:rPr>
              <w:tab/>
            </w:r>
            <w:r>
              <w:rPr>
                <w:noProof/>
                <w:webHidden/>
              </w:rPr>
              <w:fldChar w:fldCharType="begin"/>
            </w:r>
            <w:r>
              <w:rPr>
                <w:noProof/>
                <w:webHidden/>
              </w:rPr>
              <w:instrText xml:space="preserve"> PAGEREF _Toc74139300 \h </w:instrText>
            </w:r>
            <w:r>
              <w:rPr>
                <w:noProof/>
                <w:webHidden/>
              </w:rPr>
            </w:r>
            <w:r>
              <w:rPr>
                <w:noProof/>
                <w:webHidden/>
              </w:rPr>
              <w:fldChar w:fldCharType="separate"/>
            </w:r>
            <w:r>
              <w:rPr>
                <w:noProof/>
                <w:webHidden/>
              </w:rPr>
              <w:t>4</w:t>
            </w:r>
            <w:r>
              <w:rPr>
                <w:noProof/>
                <w:webHidden/>
              </w:rPr>
              <w:fldChar w:fldCharType="end"/>
            </w:r>
          </w:hyperlink>
        </w:p>
        <w:p w14:paraId="165F3046" w14:textId="1E87B7CC"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01" w:history="1">
            <w:r w:rsidRPr="009720C3">
              <w:rPr>
                <w:rStyle w:val="Hyperlink"/>
                <w:noProof/>
              </w:rPr>
              <w:t>3.4</w:t>
            </w:r>
            <w:r>
              <w:rPr>
                <w:rFonts w:asciiTheme="minorHAnsi" w:eastAsiaTheme="minorEastAsia" w:hAnsiTheme="minorHAnsi" w:cstheme="minorBidi"/>
                <w:noProof/>
                <w:kern w:val="2"/>
                <w:sz w:val="21"/>
                <w:lang w:val="en-US"/>
              </w:rPr>
              <w:tab/>
            </w:r>
            <w:r w:rsidRPr="009720C3">
              <w:rPr>
                <w:rStyle w:val="Hyperlink"/>
                <w:noProof/>
              </w:rPr>
              <w:t>Public and private medical systems</w:t>
            </w:r>
            <w:r>
              <w:rPr>
                <w:noProof/>
                <w:webHidden/>
              </w:rPr>
              <w:tab/>
            </w:r>
            <w:r>
              <w:rPr>
                <w:noProof/>
                <w:webHidden/>
              </w:rPr>
              <w:fldChar w:fldCharType="begin"/>
            </w:r>
            <w:r>
              <w:rPr>
                <w:noProof/>
                <w:webHidden/>
              </w:rPr>
              <w:instrText xml:space="preserve"> PAGEREF _Toc74139301 \h </w:instrText>
            </w:r>
            <w:r>
              <w:rPr>
                <w:noProof/>
                <w:webHidden/>
              </w:rPr>
            </w:r>
            <w:r>
              <w:rPr>
                <w:noProof/>
                <w:webHidden/>
              </w:rPr>
              <w:fldChar w:fldCharType="separate"/>
            </w:r>
            <w:r>
              <w:rPr>
                <w:noProof/>
                <w:webHidden/>
              </w:rPr>
              <w:t>5</w:t>
            </w:r>
            <w:r>
              <w:rPr>
                <w:noProof/>
                <w:webHidden/>
              </w:rPr>
              <w:fldChar w:fldCharType="end"/>
            </w:r>
          </w:hyperlink>
        </w:p>
        <w:p w14:paraId="5CCBB6EF" w14:textId="2D259ADD"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02" w:history="1">
            <w:r w:rsidRPr="009720C3">
              <w:rPr>
                <w:rStyle w:val="Hyperlink"/>
                <w:noProof/>
              </w:rPr>
              <w:t>3.5</w:t>
            </w:r>
            <w:r>
              <w:rPr>
                <w:rFonts w:asciiTheme="minorHAnsi" w:eastAsiaTheme="minorEastAsia" w:hAnsiTheme="minorHAnsi" w:cstheme="minorBidi"/>
                <w:noProof/>
                <w:kern w:val="2"/>
                <w:sz w:val="21"/>
                <w:lang w:val="en-US"/>
              </w:rPr>
              <w:tab/>
            </w:r>
            <w:r w:rsidRPr="009720C3">
              <w:rPr>
                <w:rStyle w:val="Hyperlink"/>
                <w:noProof/>
              </w:rPr>
              <w:t>Digitised health records</w:t>
            </w:r>
            <w:r>
              <w:rPr>
                <w:noProof/>
                <w:webHidden/>
              </w:rPr>
              <w:tab/>
            </w:r>
            <w:r>
              <w:rPr>
                <w:noProof/>
                <w:webHidden/>
              </w:rPr>
              <w:fldChar w:fldCharType="begin"/>
            </w:r>
            <w:r>
              <w:rPr>
                <w:noProof/>
                <w:webHidden/>
              </w:rPr>
              <w:instrText xml:space="preserve"> PAGEREF _Toc74139302 \h </w:instrText>
            </w:r>
            <w:r>
              <w:rPr>
                <w:noProof/>
                <w:webHidden/>
              </w:rPr>
            </w:r>
            <w:r>
              <w:rPr>
                <w:noProof/>
                <w:webHidden/>
              </w:rPr>
              <w:fldChar w:fldCharType="separate"/>
            </w:r>
            <w:r>
              <w:rPr>
                <w:noProof/>
                <w:webHidden/>
              </w:rPr>
              <w:t>5</w:t>
            </w:r>
            <w:r>
              <w:rPr>
                <w:noProof/>
                <w:webHidden/>
              </w:rPr>
              <w:fldChar w:fldCharType="end"/>
            </w:r>
          </w:hyperlink>
        </w:p>
        <w:p w14:paraId="0E35CFEF" w14:textId="7955F49A"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03" w:history="1">
            <w:r w:rsidRPr="009720C3">
              <w:rPr>
                <w:rStyle w:val="Hyperlink"/>
                <w:noProof/>
              </w:rPr>
              <w:t>3.6</w:t>
            </w:r>
            <w:r>
              <w:rPr>
                <w:rFonts w:asciiTheme="minorHAnsi" w:eastAsiaTheme="minorEastAsia" w:hAnsiTheme="minorHAnsi" w:cstheme="minorBidi"/>
                <w:noProof/>
                <w:kern w:val="2"/>
                <w:sz w:val="21"/>
                <w:lang w:val="en-US"/>
              </w:rPr>
              <w:tab/>
            </w:r>
            <w:r w:rsidRPr="009720C3">
              <w:rPr>
                <w:rStyle w:val="Hyperlink"/>
                <w:noProof/>
              </w:rPr>
              <w:t>Existing systems</w:t>
            </w:r>
            <w:r>
              <w:rPr>
                <w:noProof/>
                <w:webHidden/>
              </w:rPr>
              <w:tab/>
            </w:r>
            <w:r>
              <w:rPr>
                <w:noProof/>
                <w:webHidden/>
              </w:rPr>
              <w:fldChar w:fldCharType="begin"/>
            </w:r>
            <w:r>
              <w:rPr>
                <w:noProof/>
                <w:webHidden/>
              </w:rPr>
              <w:instrText xml:space="preserve"> PAGEREF _Toc74139303 \h </w:instrText>
            </w:r>
            <w:r>
              <w:rPr>
                <w:noProof/>
                <w:webHidden/>
              </w:rPr>
            </w:r>
            <w:r>
              <w:rPr>
                <w:noProof/>
                <w:webHidden/>
              </w:rPr>
              <w:fldChar w:fldCharType="separate"/>
            </w:r>
            <w:r>
              <w:rPr>
                <w:noProof/>
                <w:webHidden/>
              </w:rPr>
              <w:t>6</w:t>
            </w:r>
            <w:r>
              <w:rPr>
                <w:noProof/>
                <w:webHidden/>
              </w:rPr>
              <w:fldChar w:fldCharType="end"/>
            </w:r>
          </w:hyperlink>
        </w:p>
        <w:p w14:paraId="4176C6E3" w14:textId="2EBB38A4"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04" w:history="1">
            <w:r w:rsidRPr="009720C3">
              <w:rPr>
                <w:rStyle w:val="Hyperlink"/>
                <w:noProof/>
              </w:rPr>
              <w:t>3.6.1</w:t>
            </w:r>
            <w:r>
              <w:rPr>
                <w:rFonts w:asciiTheme="minorHAnsi" w:eastAsiaTheme="minorEastAsia" w:hAnsiTheme="minorHAnsi" w:cstheme="minorBidi"/>
                <w:noProof/>
                <w:kern w:val="2"/>
                <w:sz w:val="21"/>
                <w:lang w:val="en-US"/>
              </w:rPr>
              <w:tab/>
            </w:r>
            <w:r w:rsidRPr="009720C3">
              <w:rPr>
                <w:rStyle w:val="Hyperlink"/>
                <w:noProof/>
              </w:rPr>
              <w:t>HealthShare</w:t>
            </w:r>
            <w:r>
              <w:rPr>
                <w:noProof/>
                <w:webHidden/>
              </w:rPr>
              <w:tab/>
            </w:r>
            <w:r>
              <w:rPr>
                <w:noProof/>
                <w:webHidden/>
              </w:rPr>
              <w:fldChar w:fldCharType="begin"/>
            </w:r>
            <w:r>
              <w:rPr>
                <w:noProof/>
                <w:webHidden/>
              </w:rPr>
              <w:instrText xml:space="preserve"> PAGEREF _Toc74139304 \h </w:instrText>
            </w:r>
            <w:r>
              <w:rPr>
                <w:noProof/>
                <w:webHidden/>
              </w:rPr>
            </w:r>
            <w:r>
              <w:rPr>
                <w:noProof/>
                <w:webHidden/>
              </w:rPr>
              <w:fldChar w:fldCharType="separate"/>
            </w:r>
            <w:r>
              <w:rPr>
                <w:noProof/>
                <w:webHidden/>
              </w:rPr>
              <w:t>6</w:t>
            </w:r>
            <w:r>
              <w:rPr>
                <w:noProof/>
                <w:webHidden/>
              </w:rPr>
              <w:fldChar w:fldCharType="end"/>
            </w:r>
          </w:hyperlink>
        </w:p>
        <w:p w14:paraId="04B8BBC0" w14:textId="01F83A8A"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05" w:history="1">
            <w:r w:rsidRPr="009720C3">
              <w:rPr>
                <w:rStyle w:val="Hyperlink"/>
                <w:noProof/>
              </w:rPr>
              <w:t>3.6.2</w:t>
            </w:r>
            <w:r>
              <w:rPr>
                <w:rFonts w:asciiTheme="minorHAnsi" w:eastAsiaTheme="minorEastAsia" w:hAnsiTheme="minorHAnsi" w:cstheme="minorBidi"/>
                <w:noProof/>
                <w:kern w:val="2"/>
                <w:sz w:val="21"/>
                <w:lang w:val="en-US"/>
              </w:rPr>
              <w:tab/>
            </w:r>
            <w:r w:rsidRPr="009720C3">
              <w:rPr>
                <w:rStyle w:val="Hyperlink"/>
                <w:noProof/>
              </w:rPr>
              <w:t>National Health Services Directory</w:t>
            </w:r>
            <w:r>
              <w:rPr>
                <w:noProof/>
                <w:webHidden/>
              </w:rPr>
              <w:tab/>
            </w:r>
            <w:r>
              <w:rPr>
                <w:noProof/>
                <w:webHidden/>
              </w:rPr>
              <w:fldChar w:fldCharType="begin"/>
            </w:r>
            <w:r>
              <w:rPr>
                <w:noProof/>
                <w:webHidden/>
              </w:rPr>
              <w:instrText xml:space="preserve"> PAGEREF _Toc74139305 \h </w:instrText>
            </w:r>
            <w:r>
              <w:rPr>
                <w:noProof/>
                <w:webHidden/>
              </w:rPr>
            </w:r>
            <w:r>
              <w:rPr>
                <w:noProof/>
                <w:webHidden/>
              </w:rPr>
              <w:fldChar w:fldCharType="separate"/>
            </w:r>
            <w:r>
              <w:rPr>
                <w:noProof/>
                <w:webHidden/>
              </w:rPr>
              <w:t>7</w:t>
            </w:r>
            <w:r>
              <w:rPr>
                <w:noProof/>
                <w:webHidden/>
              </w:rPr>
              <w:fldChar w:fldCharType="end"/>
            </w:r>
          </w:hyperlink>
        </w:p>
        <w:p w14:paraId="3E075A97" w14:textId="69EB3831"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06" w:history="1">
            <w:r w:rsidRPr="009720C3">
              <w:rPr>
                <w:rStyle w:val="Hyperlink"/>
                <w:noProof/>
              </w:rPr>
              <w:t>3.6.3</w:t>
            </w:r>
            <w:r>
              <w:rPr>
                <w:rFonts w:asciiTheme="minorHAnsi" w:eastAsiaTheme="minorEastAsia" w:hAnsiTheme="minorHAnsi" w:cstheme="minorBidi"/>
                <w:noProof/>
                <w:kern w:val="2"/>
                <w:sz w:val="21"/>
                <w:lang w:val="en-US"/>
              </w:rPr>
              <w:tab/>
            </w:r>
            <w:r w:rsidRPr="009720C3">
              <w:rPr>
                <w:rStyle w:val="Hyperlink"/>
                <w:rFonts w:ascii="Microsoft YaHei" w:eastAsia="Microsoft YaHei" w:hAnsi="Microsoft YaHei" w:cs="Microsoft YaHei" w:hint="eastAsia"/>
                <w:noProof/>
              </w:rPr>
              <w:t>好大夫</w:t>
            </w:r>
            <w:r w:rsidRPr="009720C3">
              <w:rPr>
                <w:rStyle w:val="Hyperlink"/>
                <w:noProof/>
              </w:rPr>
              <w:t xml:space="preserve"> (Good Doctors)</w:t>
            </w:r>
            <w:r>
              <w:rPr>
                <w:noProof/>
                <w:webHidden/>
              </w:rPr>
              <w:tab/>
            </w:r>
            <w:r>
              <w:rPr>
                <w:noProof/>
                <w:webHidden/>
              </w:rPr>
              <w:fldChar w:fldCharType="begin"/>
            </w:r>
            <w:r>
              <w:rPr>
                <w:noProof/>
                <w:webHidden/>
              </w:rPr>
              <w:instrText xml:space="preserve"> PAGEREF _Toc74139306 \h </w:instrText>
            </w:r>
            <w:r>
              <w:rPr>
                <w:noProof/>
                <w:webHidden/>
              </w:rPr>
            </w:r>
            <w:r>
              <w:rPr>
                <w:noProof/>
                <w:webHidden/>
              </w:rPr>
              <w:fldChar w:fldCharType="separate"/>
            </w:r>
            <w:r>
              <w:rPr>
                <w:noProof/>
                <w:webHidden/>
              </w:rPr>
              <w:t>8</w:t>
            </w:r>
            <w:r>
              <w:rPr>
                <w:noProof/>
                <w:webHidden/>
              </w:rPr>
              <w:fldChar w:fldCharType="end"/>
            </w:r>
          </w:hyperlink>
        </w:p>
        <w:p w14:paraId="3B2B2248" w14:textId="173EFBFD"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07" w:history="1">
            <w:r w:rsidRPr="009720C3">
              <w:rPr>
                <w:rStyle w:val="Hyperlink"/>
                <w:rFonts w:eastAsia="DengXian"/>
                <w:noProof/>
              </w:rPr>
              <w:t>3.6.4</w:t>
            </w:r>
            <w:r>
              <w:rPr>
                <w:rFonts w:asciiTheme="minorHAnsi" w:eastAsiaTheme="minorEastAsia" w:hAnsiTheme="minorHAnsi" w:cstheme="minorBidi"/>
                <w:noProof/>
                <w:kern w:val="2"/>
                <w:sz w:val="21"/>
                <w:lang w:val="en-US"/>
              </w:rPr>
              <w:tab/>
            </w:r>
            <w:r w:rsidRPr="009720C3">
              <w:rPr>
                <w:rStyle w:val="Hyperlink"/>
                <w:rFonts w:ascii="Microsoft YaHei" w:eastAsia="Microsoft YaHei" w:hAnsi="Microsoft YaHei" w:cs="Microsoft YaHei" w:hint="eastAsia"/>
                <w:noProof/>
              </w:rPr>
              <w:t>企鹅医生</w:t>
            </w:r>
            <w:r w:rsidRPr="009720C3">
              <w:rPr>
                <w:rStyle w:val="Hyperlink"/>
                <w:rFonts w:eastAsia="DengXian"/>
                <w:noProof/>
              </w:rPr>
              <w:t xml:space="preserve"> (Penguin Doctors)</w:t>
            </w:r>
            <w:r>
              <w:rPr>
                <w:noProof/>
                <w:webHidden/>
              </w:rPr>
              <w:tab/>
            </w:r>
            <w:r>
              <w:rPr>
                <w:noProof/>
                <w:webHidden/>
              </w:rPr>
              <w:fldChar w:fldCharType="begin"/>
            </w:r>
            <w:r>
              <w:rPr>
                <w:noProof/>
                <w:webHidden/>
              </w:rPr>
              <w:instrText xml:space="preserve"> PAGEREF _Toc74139307 \h </w:instrText>
            </w:r>
            <w:r>
              <w:rPr>
                <w:noProof/>
                <w:webHidden/>
              </w:rPr>
            </w:r>
            <w:r>
              <w:rPr>
                <w:noProof/>
                <w:webHidden/>
              </w:rPr>
              <w:fldChar w:fldCharType="separate"/>
            </w:r>
            <w:r>
              <w:rPr>
                <w:noProof/>
                <w:webHidden/>
              </w:rPr>
              <w:t>9</w:t>
            </w:r>
            <w:r>
              <w:rPr>
                <w:noProof/>
                <w:webHidden/>
              </w:rPr>
              <w:fldChar w:fldCharType="end"/>
            </w:r>
          </w:hyperlink>
        </w:p>
        <w:p w14:paraId="00CEEC51" w14:textId="52941E6B"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08" w:history="1">
            <w:r w:rsidRPr="009720C3">
              <w:rPr>
                <w:rStyle w:val="Hyperlink"/>
                <w:noProof/>
              </w:rPr>
              <w:t>3.6.5</w:t>
            </w:r>
            <w:r>
              <w:rPr>
                <w:rFonts w:asciiTheme="minorHAnsi" w:eastAsiaTheme="minorEastAsia" w:hAnsiTheme="minorHAnsi" w:cstheme="minorBidi"/>
                <w:noProof/>
                <w:kern w:val="2"/>
                <w:sz w:val="21"/>
                <w:lang w:val="en-US"/>
              </w:rPr>
              <w:tab/>
            </w:r>
            <w:r w:rsidRPr="009720C3">
              <w:rPr>
                <w:rStyle w:val="Hyperlink"/>
                <w:noProof/>
              </w:rPr>
              <w:t>National Specialist Register (Malaysia)</w:t>
            </w:r>
            <w:r>
              <w:rPr>
                <w:noProof/>
                <w:webHidden/>
              </w:rPr>
              <w:tab/>
            </w:r>
            <w:r>
              <w:rPr>
                <w:noProof/>
                <w:webHidden/>
              </w:rPr>
              <w:fldChar w:fldCharType="begin"/>
            </w:r>
            <w:r>
              <w:rPr>
                <w:noProof/>
                <w:webHidden/>
              </w:rPr>
              <w:instrText xml:space="preserve"> PAGEREF _Toc74139308 \h </w:instrText>
            </w:r>
            <w:r>
              <w:rPr>
                <w:noProof/>
                <w:webHidden/>
              </w:rPr>
            </w:r>
            <w:r>
              <w:rPr>
                <w:noProof/>
                <w:webHidden/>
              </w:rPr>
              <w:fldChar w:fldCharType="separate"/>
            </w:r>
            <w:r>
              <w:rPr>
                <w:noProof/>
                <w:webHidden/>
              </w:rPr>
              <w:t>10</w:t>
            </w:r>
            <w:r>
              <w:rPr>
                <w:noProof/>
                <w:webHidden/>
              </w:rPr>
              <w:fldChar w:fldCharType="end"/>
            </w:r>
          </w:hyperlink>
        </w:p>
        <w:p w14:paraId="1D4C8FD5" w14:textId="2C683D65"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09" w:history="1">
            <w:r w:rsidRPr="009720C3">
              <w:rPr>
                <w:rStyle w:val="Hyperlink"/>
                <w:noProof/>
              </w:rPr>
              <w:t>3.7</w:t>
            </w:r>
            <w:r>
              <w:rPr>
                <w:rFonts w:asciiTheme="minorHAnsi" w:eastAsiaTheme="minorEastAsia" w:hAnsiTheme="minorHAnsi" w:cstheme="minorBidi"/>
                <w:noProof/>
                <w:kern w:val="2"/>
                <w:sz w:val="21"/>
                <w:lang w:val="en-US"/>
              </w:rPr>
              <w:tab/>
            </w:r>
            <w:r w:rsidRPr="009720C3">
              <w:rPr>
                <w:rStyle w:val="Hyperlink"/>
                <w:noProof/>
              </w:rPr>
              <w:t>Waiting time for specialists</w:t>
            </w:r>
            <w:r>
              <w:rPr>
                <w:noProof/>
                <w:webHidden/>
              </w:rPr>
              <w:tab/>
            </w:r>
            <w:r>
              <w:rPr>
                <w:noProof/>
                <w:webHidden/>
              </w:rPr>
              <w:fldChar w:fldCharType="begin"/>
            </w:r>
            <w:r>
              <w:rPr>
                <w:noProof/>
                <w:webHidden/>
              </w:rPr>
              <w:instrText xml:space="preserve"> PAGEREF _Toc74139309 \h </w:instrText>
            </w:r>
            <w:r>
              <w:rPr>
                <w:noProof/>
                <w:webHidden/>
              </w:rPr>
            </w:r>
            <w:r>
              <w:rPr>
                <w:noProof/>
                <w:webHidden/>
              </w:rPr>
              <w:fldChar w:fldCharType="separate"/>
            </w:r>
            <w:r>
              <w:rPr>
                <w:noProof/>
                <w:webHidden/>
              </w:rPr>
              <w:t>11</w:t>
            </w:r>
            <w:r>
              <w:rPr>
                <w:noProof/>
                <w:webHidden/>
              </w:rPr>
              <w:fldChar w:fldCharType="end"/>
            </w:r>
          </w:hyperlink>
        </w:p>
        <w:p w14:paraId="1D369EE5" w14:textId="4288E79D"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10" w:history="1">
            <w:r w:rsidRPr="009720C3">
              <w:rPr>
                <w:rStyle w:val="Hyperlink"/>
                <w:noProof/>
                <w:lang w:val="en-GB"/>
              </w:rPr>
              <w:t>3.7.1</w:t>
            </w:r>
            <w:r>
              <w:rPr>
                <w:rFonts w:asciiTheme="minorHAnsi" w:eastAsiaTheme="minorEastAsia" w:hAnsiTheme="minorHAnsi" w:cstheme="minorBidi"/>
                <w:noProof/>
                <w:kern w:val="2"/>
                <w:sz w:val="21"/>
                <w:lang w:val="en-US"/>
              </w:rPr>
              <w:tab/>
            </w:r>
            <w:r w:rsidRPr="009720C3">
              <w:rPr>
                <w:rStyle w:val="Hyperlink"/>
                <w:noProof/>
                <w:lang w:val="en-GB"/>
              </w:rPr>
              <w:t>Major contributors to waiting time</w:t>
            </w:r>
            <w:r>
              <w:rPr>
                <w:noProof/>
                <w:webHidden/>
              </w:rPr>
              <w:tab/>
            </w:r>
            <w:r>
              <w:rPr>
                <w:noProof/>
                <w:webHidden/>
              </w:rPr>
              <w:fldChar w:fldCharType="begin"/>
            </w:r>
            <w:r>
              <w:rPr>
                <w:noProof/>
                <w:webHidden/>
              </w:rPr>
              <w:instrText xml:space="preserve"> PAGEREF _Toc74139310 \h </w:instrText>
            </w:r>
            <w:r>
              <w:rPr>
                <w:noProof/>
                <w:webHidden/>
              </w:rPr>
            </w:r>
            <w:r>
              <w:rPr>
                <w:noProof/>
                <w:webHidden/>
              </w:rPr>
              <w:fldChar w:fldCharType="separate"/>
            </w:r>
            <w:r>
              <w:rPr>
                <w:noProof/>
                <w:webHidden/>
              </w:rPr>
              <w:t>11</w:t>
            </w:r>
            <w:r>
              <w:rPr>
                <w:noProof/>
                <w:webHidden/>
              </w:rPr>
              <w:fldChar w:fldCharType="end"/>
            </w:r>
          </w:hyperlink>
        </w:p>
        <w:p w14:paraId="537A853A" w14:textId="59396014"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11" w:history="1">
            <w:r w:rsidRPr="009720C3">
              <w:rPr>
                <w:rStyle w:val="Hyperlink"/>
                <w:noProof/>
              </w:rPr>
              <w:t>3.8</w:t>
            </w:r>
            <w:r>
              <w:rPr>
                <w:rFonts w:asciiTheme="minorHAnsi" w:eastAsiaTheme="minorEastAsia" w:hAnsiTheme="minorHAnsi" w:cstheme="minorBidi"/>
                <w:noProof/>
                <w:kern w:val="2"/>
                <w:sz w:val="21"/>
                <w:lang w:val="en-US"/>
              </w:rPr>
              <w:tab/>
            </w:r>
            <w:r w:rsidRPr="009720C3">
              <w:rPr>
                <w:rStyle w:val="Hyperlink"/>
                <w:noProof/>
              </w:rPr>
              <w:t>Patient trust and communication with doctors</w:t>
            </w:r>
            <w:r>
              <w:rPr>
                <w:noProof/>
                <w:webHidden/>
              </w:rPr>
              <w:tab/>
            </w:r>
            <w:r>
              <w:rPr>
                <w:noProof/>
                <w:webHidden/>
              </w:rPr>
              <w:fldChar w:fldCharType="begin"/>
            </w:r>
            <w:r>
              <w:rPr>
                <w:noProof/>
                <w:webHidden/>
              </w:rPr>
              <w:instrText xml:space="preserve"> PAGEREF _Toc74139311 \h </w:instrText>
            </w:r>
            <w:r>
              <w:rPr>
                <w:noProof/>
                <w:webHidden/>
              </w:rPr>
            </w:r>
            <w:r>
              <w:rPr>
                <w:noProof/>
                <w:webHidden/>
              </w:rPr>
              <w:fldChar w:fldCharType="separate"/>
            </w:r>
            <w:r>
              <w:rPr>
                <w:noProof/>
                <w:webHidden/>
              </w:rPr>
              <w:t>11</w:t>
            </w:r>
            <w:r>
              <w:rPr>
                <w:noProof/>
                <w:webHidden/>
              </w:rPr>
              <w:fldChar w:fldCharType="end"/>
            </w:r>
          </w:hyperlink>
        </w:p>
        <w:p w14:paraId="1E55F5F3" w14:textId="7943BD25"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12" w:history="1">
            <w:r w:rsidRPr="009720C3">
              <w:rPr>
                <w:rStyle w:val="Hyperlink"/>
                <w:noProof/>
              </w:rPr>
              <w:t>3.9</w:t>
            </w:r>
            <w:r>
              <w:rPr>
                <w:rFonts w:asciiTheme="minorHAnsi" w:eastAsiaTheme="minorEastAsia" w:hAnsiTheme="minorHAnsi" w:cstheme="minorBidi"/>
                <w:noProof/>
                <w:kern w:val="2"/>
                <w:sz w:val="21"/>
                <w:lang w:val="en-US"/>
              </w:rPr>
              <w:tab/>
            </w:r>
            <w:r w:rsidRPr="009720C3">
              <w:rPr>
                <w:rStyle w:val="Hyperlink"/>
                <w:noProof/>
              </w:rPr>
              <w:t>Benefits of a medical diary</w:t>
            </w:r>
            <w:r>
              <w:rPr>
                <w:noProof/>
                <w:webHidden/>
              </w:rPr>
              <w:tab/>
            </w:r>
            <w:r>
              <w:rPr>
                <w:noProof/>
                <w:webHidden/>
              </w:rPr>
              <w:fldChar w:fldCharType="begin"/>
            </w:r>
            <w:r>
              <w:rPr>
                <w:noProof/>
                <w:webHidden/>
              </w:rPr>
              <w:instrText xml:space="preserve"> PAGEREF _Toc74139312 \h </w:instrText>
            </w:r>
            <w:r>
              <w:rPr>
                <w:noProof/>
                <w:webHidden/>
              </w:rPr>
            </w:r>
            <w:r>
              <w:rPr>
                <w:noProof/>
                <w:webHidden/>
              </w:rPr>
              <w:fldChar w:fldCharType="separate"/>
            </w:r>
            <w:r>
              <w:rPr>
                <w:noProof/>
                <w:webHidden/>
              </w:rPr>
              <w:t>12</w:t>
            </w:r>
            <w:r>
              <w:rPr>
                <w:noProof/>
                <w:webHidden/>
              </w:rPr>
              <w:fldChar w:fldCharType="end"/>
            </w:r>
          </w:hyperlink>
        </w:p>
        <w:p w14:paraId="62C92E69" w14:textId="1862676C" w:rsidR="007E7E2C" w:rsidRDefault="007E7E2C">
          <w:pPr>
            <w:pStyle w:val="TOC1"/>
            <w:tabs>
              <w:tab w:val="left" w:pos="400"/>
              <w:tab w:val="right" w:leader="dot" w:pos="9016"/>
            </w:tabs>
            <w:rPr>
              <w:rFonts w:asciiTheme="minorHAnsi" w:eastAsiaTheme="minorEastAsia" w:hAnsiTheme="minorHAnsi" w:cstheme="minorBidi"/>
              <w:noProof/>
              <w:kern w:val="2"/>
              <w:sz w:val="21"/>
              <w:lang w:val="en-US"/>
            </w:rPr>
          </w:pPr>
          <w:hyperlink w:anchor="_Toc74139313" w:history="1">
            <w:r w:rsidRPr="009720C3">
              <w:rPr>
                <w:rStyle w:val="Hyperlink"/>
                <w:noProof/>
              </w:rPr>
              <w:t>4</w:t>
            </w:r>
            <w:r>
              <w:rPr>
                <w:rFonts w:asciiTheme="minorHAnsi" w:eastAsiaTheme="minorEastAsia" w:hAnsiTheme="minorHAnsi" w:cstheme="minorBidi"/>
                <w:noProof/>
                <w:kern w:val="2"/>
                <w:sz w:val="21"/>
                <w:lang w:val="en-US"/>
              </w:rPr>
              <w:tab/>
            </w:r>
            <w:r w:rsidRPr="009720C3">
              <w:rPr>
                <w:rStyle w:val="Hyperlink"/>
                <w:noProof/>
              </w:rPr>
              <w:t>Stakeholders</w:t>
            </w:r>
            <w:r>
              <w:rPr>
                <w:noProof/>
                <w:webHidden/>
              </w:rPr>
              <w:tab/>
            </w:r>
            <w:r>
              <w:rPr>
                <w:noProof/>
                <w:webHidden/>
              </w:rPr>
              <w:fldChar w:fldCharType="begin"/>
            </w:r>
            <w:r>
              <w:rPr>
                <w:noProof/>
                <w:webHidden/>
              </w:rPr>
              <w:instrText xml:space="preserve"> PAGEREF _Toc74139313 \h </w:instrText>
            </w:r>
            <w:r>
              <w:rPr>
                <w:noProof/>
                <w:webHidden/>
              </w:rPr>
            </w:r>
            <w:r>
              <w:rPr>
                <w:noProof/>
                <w:webHidden/>
              </w:rPr>
              <w:fldChar w:fldCharType="separate"/>
            </w:r>
            <w:r>
              <w:rPr>
                <w:noProof/>
                <w:webHidden/>
              </w:rPr>
              <w:t>13</w:t>
            </w:r>
            <w:r>
              <w:rPr>
                <w:noProof/>
                <w:webHidden/>
              </w:rPr>
              <w:fldChar w:fldCharType="end"/>
            </w:r>
          </w:hyperlink>
        </w:p>
        <w:p w14:paraId="5B0668C1" w14:textId="3E28C231"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14" w:history="1">
            <w:r w:rsidRPr="009720C3">
              <w:rPr>
                <w:rStyle w:val="Hyperlink"/>
                <w:noProof/>
              </w:rPr>
              <w:t>4.1</w:t>
            </w:r>
            <w:r>
              <w:rPr>
                <w:rFonts w:asciiTheme="minorHAnsi" w:eastAsiaTheme="minorEastAsia" w:hAnsiTheme="minorHAnsi" w:cstheme="minorBidi"/>
                <w:noProof/>
                <w:kern w:val="2"/>
                <w:sz w:val="21"/>
                <w:lang w:val="en-US"/>
              </w:rPr>
              <w:tab/>
            </w:r>
            <w:r w:rsidRPr="009720C3">
              <w:rPr>
                <w:rStyle w:val="Hyperlink"/>
                <w:noProof/>
              </w:rPr>
              <w:t>Role definitions</w:t>
            </w:r>
            <w:r>
              <w:rPr>
                <w:noProof/>
                <w:webHidden/>
              </w:rPr>
              <w:tab/>
            </w:r>
            <w:r>
              <w:rPr>
                <w:noProof/>
                <w:webHidden/>
              </w:rPr>
              <w:fldChar w:fldCharType="begin"/>
            </w:r>
            <w:r>
              <w:rPr>
                <w:noProof/>
                <w:webHidden/>
              </w:rPr>
              <w:instrText xml:space="preserve"> PAGEREF _Toc74139314 \h </w:instrText>
            </w:r>
            <w:r>
              <w:rPr>
                <w:noProof/>
                <w:webHidden/>
              </w:rPr>
            </w:r>
            <w:r>
              <w:rPr>
                <w:noProof/>
                <w:webHidden/>
              </w:rPr>
              <w:fldChar w:fldCharType="separate"/>
            </w:r>
            <w:r>
              <w:rPr>
                <w:noProof/>
                <w:webHidden/>
              </w:rPr>
              <w:t>13</w:t>
            </w:r>
            <w:r>
              <w:rPr>
                <w:noProof/>
                <w:webHidden/>
              </w:rPr>
              <w:fldChar w:fldCharType="end"/>
            </w:r>
          </w:hyperlink>
        </w:p>
        <w:p w14:paraId="1FEDA28F" w14:textId="5D937B0D"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15" w:history="1">
            <w:r w:rsidRPr="009720C3">
              <w:rPr>
                <w:rStyle w:val="Hyperlink"/>
                <w:noProof/>
              </w:rPr>
              <w:t>4.1.1</w:t>
            </w:r>
            <w:r>
              <w:rPr>
                <w:rFonts w:asciiTheme="minorHAnsi" w:eastAsiaTheme="minorEastAsia" w:hAnsiTheme="minorHAnsi" w:cstheme="minorBidi"/>
                <w:noProof/>
                <w:kern w:val="2"/>
                <w:sz w:val="21"/>
                <w:lang w:val="en-US"/>
              </w:rPr>
              <w:tab/>
            </w:r>
            <w:r w:rsidRPr="009720C3">
              <w:rPr>
                <w:rStyle w:val="Hyperlink"/>
                <w:noProof/>
              </w:rPr>
              <w:t>Patient</w:t>
            </w:r>
            <w:r>
              <w:rPr>
                <w:noProof/>
                <w:webHidden/>
              </w:rPr>
              <w:tab/>
            </w:r>
            <w:r>
              <w:rPr>
                <w:noProof/>
                <w:webHidden/>
              </w:rPr>
              <w:fldChar w:fldCharType="begin"/>
            </w:r>
            <w:r>
              <w:rPr>
                <w:noProof/>
                <w:webHidden/>
              </w:rPr>
              <w:instrText xml:space="preserve"> PAGEREF _Toc74139315 \h </w:instrText>
            </w:r>
            <w:r>
              <w:rPr>
                <w:noProof/>
                <w:webHidden/>
              </w:rPr>
            </w:r>
            <w:r>
              <w:rPr>
                <w:noProof/>
                <w:webHidden/>
              </w:rPr>
              <w:fldChar w:fldCharType="separate"/>
            </w:r>
            <w:r>
              <w:rPr>
                <w:noProof/>
                <w:webHidden/>
              </w:rPr>
              <w:t>13</w:t>
            </w:r>
            <w:r>
              <w:rPr>
                <w:noProof/>
                <w:webHidden/>
              </w:rPr>
              <w:fldChar w:fldCharType="end"/>
            </w:r>
          </w:hyperlink>
        </w:p>
        <w:p w14:paraId="7A8217BF" w14:textId="4734959D"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16" w:history="1">
            <w:r w:rsidRPr="009720C3">
              <w:rPr>
                <w:rStyle w:val="Hyperlink"/>
                <w:noProof/>
              </w:rPr>
              <w:t>4.1.2</w:t>
            </w:r>
            <w:r>
              <w:rPr>
                <w:rFonts w:asciiTheme="minorHAnsi" w:eastAsiaTheme="minorEastAsia" w:hAnsiTheme="minorHAnsi" w:cstheme="minorBidi"/>
                <w:noProof/>
                <w:kern w:val="2"/>
                <w:sz w:val="21"/>
                <w:lang w:val="en-US"/>
              </w:rPr>
              <w:tab/>
            </w:r>
            <w:r w:rsidRPr="009720C3">
              <w:rPr>
                <w:rStyle w:val="Hyperlink"/>
                <w:noProof/>
              </w:rPr>
              <w:t>Specialist</w:t>
            </w:r>
            <w:r>
              <w:rPr>
                <w:noProof/>
                <w:webHidden/>
              </w:rPr>
              <w:tab/>
            </w:r>
            <w:r>
              <w:rPr>
                <w:noProof/>
                <w:webHidden/>
              </w:rPr>
              <w:fldChar w:fldCharType="begin"/>
            </w:r>
            <w:r>
              <w:rPr>
                <w:noProof/>
                <w:webHidden/>
              </w:rPr>
              <w:instrText xml:space="preserve"> PAGEREF _Toc74139316 \h </w:instrText>
            </w:r>
            <w:r>
              <w:rPr>
                <w:noProof/>
                <w:webHidden/>
              </w:rPr>
            </w:r>
            <w:r>
              <w:rPr>
                <w:noProof/>
                <w:webHidden/>
              </w:rPr>
              <w:fldChar w:fldCharType="separate"/>
            </w:r>
            <w:r>
              <w:rPr>
                <w:noProof/>
                <w:webHidden/>
              </w:rPr>
              <w:t>13</w:t>
            </w:r>
            <w:r>
              <w:rPr>
                <w:noProof/>
                <w:webHidden/>
              </w:rPr>
              <w:fldChar w:fldCharType="end"/>
            </w:r>
          </w:hyperlink>
        </w:p>
        <w:p w14:paraId="6BD5E562" w14:textId="5089F3B7" w:rsidR="007E7E2C" w:rsidRDefault="007E7E2C">
          <w:pPr>
            <w:pStyle w:val="TOC2"/>
            <w:tabs>
              <w:tab w:val="left" w:pos="880"/>
              <w:tab w:val="right" w:leader="dot" w:pos="9016"/>
            </w:tabs>
            <w:rPr>
              <w:rFonts w:asciiTheme="minorHAnsi" w:eastAsiaTheme="minorEastAsia" w:hAnsiTheme="minorHAnsi" w:cstheme="minorBidi"/>
              <w:noProof/>
              <w:kern w:val="2"/>
              <w:sz w:val="21"/>
              <w:lang w:val="en-US"/>
            </w:rPr>
          </w:pPr>
          <w:hyperlink w:anchor="_Toc74139317" w:history="1">
            <w:r w:rsidRPr="009720C3">
              <w:rPr>
                <w:rStyle w:val="Hyperlink"/>
                <w:noProof/>
              </w:rPr>
              <w:t>4.2</w:t>
            </w:r>
            <w:r>
              <w:rPr>
                <w:rFonts w:asciiTheme="minorHAnsi" w:eastAsiaTheme="minorEastAsia" w:hAnsiTheme="minorHAnsi" w:cstheme="minorBidi"/>
                <w:noProof/>
                <w:kern w:val="2"/>
                <w:sz w:val="21"/>
                <w:lang w:val="en-US"/>
              </w:rPr>
              <w:tab/>
            </w:r>
            <w:r w:rsidRPr="009720C3">
              <w:rPr>
                <w:rStyle w:val="Hyperlink"/>
                <w:noProof/>
              </w:rPr>
              <w:t>Intended end users</w:t>
            </w:r>
            <w:r>
              <w:rPr>
                <w:noProof/>
                <w:webHidden/>
              </w:rPr>
              <w:tab/>
            </w:r>
            <w:r>
              <w:rPr>
                <w:noProof/>
                <w:webHidden/>
              </w:rPr>
              <w:fldChar w:fldCharType="begin"/>
            </w:r>
            <w:r>
              <w:rPr>
                <w:noProof/>
                <w:webHidden/>
              </w:rPr>
              <w:instrText xml:space="preserve"> PAGEREF _Toc74139317 \h </w:instrText>
            </w:r>
            <w:r>
              <w:rPr>
                <w:noProof/>
                <w:webHidden/>
              </w:rPr>
            </w:r>
            <w:r>
              <w:rPr>
                <w:noProof/>
                <w:webHidden/>
              </w:rPr>
              <w:fldChar w:fldCharType="separate"/>
            </w:r>
            <w:r>
              <w:rPr>
                <w:noProof/>
                <w:webHidden/>
              </w:rPr>
              <w:t>13</w:t>
            </w:r>
            <w:r>
              <w:rPr>
                <w:noProof/>
                <w:webHidden/>
              </w:rPr>
              <w:fldChar w:fldCharType="end"/>
            </w:r>
          </w:hyperlink>
        </w:p>
        <w:p w14:paraId="07CDC921" w14:textId="41DD36BD"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18" w:history="1">
            <w:r w:rsidRPr="009720C3">
              <w:rPr>
                <w:rStyle w:val="Hyperlink"/>
                <w:noProof/>
              </w:rPr>
              <w:t>4.3</w:t>
            </w:r>
            <w:r>
              <w:rPr>
                <w:rFonts w:asciiTheme="minorHAnsi" w:eastAsiaTheme="minorEastAsia" w:hAnsiTheme="minorHAnsi" w:cstheme="minorBidi"/>
                <w:noProof/>
                <w:kern w:val="2"/>
                <w:sz w:val="21"/>
                <w:lang w:val="en-US"/>
              </w:rPr>
              <w:tab/>
            </w:r>
            <w:r w:rsidRPr="009720C3">
              <w:rPr>
                <w:rStyle w:val="Hyperlink"/>
                <w:noProof/>
              </w:rPr>
              <w:t>Stakeholder identification</w:t>
            </w:r>
            <w:r>
              <w:rPr>
                <w:noProof/>
                <w:webHidden/>
              </w:rPr>
              <w:tab/>
            </w:r>
            <w:r>
              <w:rPr>
                <w:noProof/>
                <w:webHidden/>
              </w:rPr>
              <w:fldChar w:fldCharType="begin"/>
            </w:r>
            <w:r>
              <w:rPr>
                <w:noProof/>
                <w:webHidden/>
              </w:rPr>
              <w:instrText xml:space="preserve"> PAGEREF _Toc74139318 \h </w:instrText>
            </w:r>
            <w:r>
              <w:rPr>
                <w:noProof/>
                <w:webHidden/>
              </w:rPr>
            </w:r>
            <w:r>
              <w:rPr>
                <w:noProof/>
                <w:webHidden/>
              </w:rPr>
              <w:fldChar w:fldCharType="separate"/>
            </w:r>
            <w:r>
              <w:rPr>
                <w:noProof/>
                <w:webHidden/>
              </w:rPr>
              <w:t>13</w:t>
            </w:r>
            <w:r>
              <w:rPr>
                <w:noProof/>
                <w:webHidden/>
              </w:rPr>
              <w:fldChar w:fldCharType="end"/>
            </w:r>
          </w:hyperlink>
        </w:p>
        <w:p w14:paraId="7CA9B972" w14:textId="64103E1B" w:rsidR="007E7E2C" w:rsidRDefault="007E7E2C">
          <w:pPr>
            <w:pStyle w:val="TOC2"/>
            <w:tabs>
              <w:tab w:val="left" w:pos="880"/>
              <w:tab w:val="right" w:leader="dot" w:pos="9016"/>
            </w:tabs>
            <w:rPr>
              <w:rFonts w:asciiTheme="minorHAnsi" w:eastAsiaTheme="minorEastAsia" w:hAnsiTheme="minorHAnsi" w:cstheme="minorBidi"/>
              <w:noProof/>
              <w:kern w:val="2"/>
              <w:sz w:val="21"/>
              <w:lang w:val="en-US"/>
            </w:rPr>
          </w:pPr>
          <w:hyperlink w:anchor="_Toc74139319" w:history="1">
            <w:r w:rsidRPr="009720C3">
              <w:rPr>
                <w:rStyle w:val="Hyperlink"/>
                <w:noProof/>
              </w:rPr>
              <w:t>4.4</w:t>
            </w:r>
            <w:r>
              <w:rPr>
                <w:rFonts w:asciiTheme="minorHAnsi" w:eastAsiaTheme="minorEastAsia" w:hAnsiTheme="minorHAnsi" w:cstheme="minorBidi"/>
                <w:noProof/>
                <w:kern w:val="2"/>
                <w:sz w:val="21"/>
                <w:lang w:val="en-US"/>
              </w:rPr>
              <w:tab/>
            </w:r>
            <w:r w:rsidRPr="009720C3">
              <w:rPr>
                <w:rStyle w:val="Hyperlink"/>
                <w:noProof/>
              </w:rPr>
              <w:t>Benefits for other stakeholders</w:t>
            </w:r>
            <w:r>
              <w:rPr>
                <w:noProof/>
                <w:webHidden/>
              </w:rPr>
              <w:tab/>
            </w:r>
            <w:r>
              <w:rPr>
                <w:noProof/>
                <w:webHidden/>
              </w:rPr>
              <w:fldChar w:fldCharType="begin"/>
            </w:r>
            <w:r>
              <w:rPr>
                <w:noProof/>
                <w:webHidden/>
              </w:rPr>
              <w:instrText xml:space="preserve"> PAGEREF _Toc74139319 \h </w:instrText>
            </w:r>
            <w:r>
              <w:rPr>
                <w:noProof/>
                <w:webHidden/>
              </w:rPr>
            </w:r>
            <w:r>
              <w:rPr>
                <w:noProof/>
                <w:webHidden/>
              </w:rPr>
              <w:fldChar w:fldCharType="separate"/>
            </w:r>
            <w:r>
              <w:rPr>
                <w:noProof/>
                <w:webHidden/>
              </w:rPr>
              <w:t>14</w:t>
            </w:r>
            <w:r>
              <w:rPr>
                <w:noProof/>
                <w:webHidden/>
              </w:rPr>
              <w:fldChar w:fldCharType="end"/>
            </w:r>
          </w:hyperlink>
        </w:p>
        <w:p w14:paraId="163C4F0A" w14:textId="664E41BF"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20" w:history="1">
            <w:r w:rsidRPr="009720C3">
              <w:rPr>
                <w:rStyle w:val="Hyperlink"/>
                <w:noProof/>
              </w:rPr>
              <w:t>4.4.1</w:t>
            </w:r>
            <w:r>
              <w:rPr>
                <w:rFonts w:asciiTheme="minorHAnsi" w:eastAsiaTheme="minorEastAsia" w:hAnsiTheme="minorHAnsi" w:cstheme="minorBidi"/>
                <w:noProof/>
                <w:kern w:val="2"/>
                <w:sz w:val="21"/>
                <w:lang w:val="en-US"/>
              </w:rPr>
              <w:tab/>
            </w:r>
            <w:r w:rsidRPr="009720C3">
              <w:rPr>
                <w:rStyle w:val="Hyperlink"/>
                <w:noProof/>
              </w:rPr>
              <w:t>GPs and their role in handling referrals</w:t>
            </w:r>
            <w:r>
              <w:rPr>
                <w:noProof/>
                <w:webHidden/>
              </w:rPr>
              <w:tab/>
            </w:r>
            <w:r>
              <w:rPr>
                <w:noProof/>
                <w:webHidden/>
              </w:rPr>
              <w:fldChar w:fldCharType="begin"/>
            </w:r>
            <w:r>
              <w:rPr>
                <w:noProof/>
                <w:webHidden/>
              </w:rPr>
              <w:instrText xml:space="preserve"> PAGEREF _Toc74139320 \h </w:instrText>
            </w:r>
            <w:r>
              <w:rPr>
                <w:noProof/>
                <w:webHidden/>
              </w:rPr>
            </w:r>
            <w:r>
              <w:rPr>
                <w:noProof/>
                <w:webHidden/>
              </w:rPr>
              <w:fldChar w:fldCharType="separate"/>
            </w:r>
            <w:r>
              <w:rPr>
                <w:noProof/>
                <w:webHidden/>
              </w:rPr>
              <w:t>14</w:t>
            </w:r>
            <w:r>
              <w:rPr>
                <w:noProof/>
                <w:webHidden/>
              </w:rPr>
              <w:fldChar w:fldCharType="end"/>
            </w:r>
          </w:hyperlink>
        </w:p>
        <w:p w14:paraId="22B0F998" w14:textId="178BFCA3"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21" w:history="1">
            <w:r w:rsidRPr="009720C3">
              <w:rPr>
                <w:rStyle w:val="Hyperlink"/>
                <w:noProof/>
              </w:rPr>
              <w:t>4.4.2</w:t>
            </w:r>
            <w:r>
              <w:rPr>
                <w:rFonts w:asciiTheme="minorHAnsi" w:eastAsiaTheme="minorEastAsia" w:hAnsiTheme="minorHAnsi" w:cstheme="minorBidi"/>
                <w:noProof/>
                <w:kern w:val="2"/>
                <w:sz w:val="21"/>
                <w:lang w:val="en-US"/>
              </w:rPr>
              <w:tab/>
            </w:r>
            <w:r w:rsidRPr="009720C3">
              <w:rPr>
                <w:rStyle w:val="Hyperlink"/>
                <w:noProof/>
              </w:rPr>
              <w:t>Government/regulatory boards</w:t>
            </w:r>
            <w:r>
              <w:rPr>
                <w:noProof/>
                <w:webHidden/>
              </w:rPr>
              <w:tab/>
            </w:r>
            <w:r>
              <w:rPr>
                <w:noProof/>
                <w:webHidden/>
              </w:rPr>
              <w:fldChar w:fldCharType="begin"/>
            </w:r>
            <w:r>
              <w:rPr>
                <w:noProof/>
                <w:webHidden/>
              </w:rPr>
              <w:instrText xml:space="preserve"> PAGEREF _Toc74139321 \h </w:instrText>
            </w:r>
            <w:r>
              <w:rPr>
                <w:noProof/>
                <w:webHidden/>
              </w:rPr>
            </w:r>
            <w:r>
              <w:rPr>
                <w:noProof/>
                <w:webHidden/>
              </w:rPr>
              <w:fldChar w:fldCharType="separate"/>
            </w:r>
            <w:r>
              <w:rPr>
                <w:noProof/>
                <w:webHidden/>
              </w:rPr>
              <w:t>14</w:t>
            </w:r>
            <w:r>
              <w:rPr>
                <w:noProof/>
                <w:webHidden/>
              </w:rPr>
              <w:fldChar w:fldCharType="end"/>
            </w:r>
          </w:hyperlink>
        </w:p>
        <w:p w14:paraId="7A63F037" w14:textId="70EDDBD7" w:rsidR="007E7E2C" w:rsidRDefault="007E7E2C">
          <w:pPr>
            <w:pStyle w:val="TOC2"/>
            <w:tabs>
              <w:tab w:val="left" w:pos="880"/>
              <w:tab w:val="right" w:leader="dot" w:pos="9016"/>
            </w:tabs>
            <w:rPr>
              <w:rFonts w:asciiTheme="minorHAnsi" w:eastAsiaTheme="minorEastAsia" w:hAnsiTheme="minorHAnsi" w:cstheme="minorBidi"/>
              <w:noProof/>
              <w:kern w:val="2"/>
              <w:sz w:val="21"/>
              <w:lang w:val="en-US"/>
            </w:rPr>
          </w:pPr>
          <w:hyperlink w:anchor="_Toc74139322" w:history="1">
            <w:r w:rsidRPr="009720C3">
              <w:rPr>
                <w:rStyle w:val="Hyperlink"/>
                <w:noProof/>
              </w:rPr>
              <w:t>4.5</w:t>
            </w:r>
            <w:r>
              <w:rPr>
                <w:rFonts w:asciiTheme="minorHAnsi" w:eastAsiaTheme="minorEastAsia" w:hAnsiTheme="minorHAnsi" w:cstheme="minorBidi"/>
                <w:noProof/>
                <w:kern w:val="2"/>
                <w:sz w:val="21"/>
                <w:lang w:val="en-US"/>
              </w:rPr>
              <w:tab/>
            </w:r>
            <w:r w:rsidRPr="009720C3">
              <w:rPr>
                <w:rStyle w:val="Hyperlink"/>
                <w:noProof/>
              </w:rPr>
              <w:t>Engagement plan</w:t>
            </w:r>
            <w:r>
              <w:rPr>
                <w:noProof/>
                <w:webHidden/>
              </w:rPr>
              <w:tab/>
            </w:r>
            <w:r>
              <w:rPr>
                <w:noProof/>
                <w:webHidden/>
              </w:rPr>
              <w:fldChar w:fldCharType="begin"/>
            </w:r>
            <w:r>
              <w:rPr>
                <w:noProof/>
                <w:webHidden/>
              </w:rPr>
              <w:instrText xml:space="preserve"> PAGEREF _Toc74139322 \h </w:instrText>
            </w:r>
            <w:r>
              <w:rPr>
                <w:noProof/>
                <w:webHidden/>
              </w:rPr>
            </w:r>
            <w:r>
              <w:rPr>
                <w:noProof/>
                <w:webHidden/>
              </w:rPr>
              <w:fldChar w:fldCharType="separate"/>
            </w:r>
            <w:r>
              <w:rPr>
                <w:noProof/>
                <w:webHidden/>
              </w:rPr>
              <w:t>14</w:t>
            </w:r>
            <w:r>
              <w:rPr>
                <w:noProof/>
                <w:webHidden/>
              </w:rPr>
              <w:fldChar w:fldCharType="end"/>
            </w:r>
          </w:hyperlink>
        </w:p>
        <w:p w14:paraId="6703706E" w14:textId="15839651" w:rsidR="007E7E2C" w:rsidRDefault="007E7E2C">
          <w:pPr>
            <w:pStyle w:val="TOC1"/>
            <w:tabs>
              <w:tab w:val="left" w:pos="400"/>
              <w:tab w:val="right" w:leader="dot" w:pos="9016"/>
            </w:tabs>
            <w:rPr>
              <w:rFonts w:asciiTheme="minorHAnsi" w:eastAsiaTheme="minorEastAsia" w:hAnsiTheme="minorHAnsi" w:cstheme="minorBidi"/>
              <w:noProof/>
              <w:kern w:val="2"/>
              <w:sz w:val="21"/>
              <w:lang w:val="en-US"/>
            </w:rPr>
          </w:pPr>
          <w:hyperlink w:anchor="_Toc74139323" w:history="1">
            <w:r w:rsidRPr="009720C3">
              <w:rPr>
                <w:rStyle w:val="Hyperlink"/>
                <w:noProof/>
              </w:rPr>
              <w:t>5</w:t>
            </w:r>
            <w:r>
              <w:rPr>
                <w:rFonts w:asciiTheme="minorHAnsi" w:eastAsiaTheme="minorEastAsia" w:hAnsiTheme="minorHAnsi" w:cstheme="minorBidi"/>
                <w:noProof/>
                <w:kern w:val="2"/>
                <w:sz w:val="21"/>
                <w:lang w:val="en-US"/>
              </w:rPr>
              <w:tab/>
            </w:r>
            <w:r w:rsidRPr="009720C3">
              <w:rPr>
                <w:rStyle w:val="Hyperlink"/>
                <w:noProof/>
              </w:rPr>
              <w:t>Studies</w:t>
            </w:r>
            <w:r>
              <w:rPr>
                <w:noProof/>
                <w:webHidden/>
              </w:rPr>
              <w:tab/>
            </w:r>
            <w:r>
              <w:rPr>
                <w:noProof/>
                <w:webHidden/>
              </w:rPr>
              <w:fldChar w:fldCharType="begin"/>
            </w:r>
            <w:r>
              <w:rPr>
                <w:noProof/>
                <w:webHidden/>
              </w:rPr>
              <w:instrText xml:space="preserve"> PAGEREF _Toc74139323 \h </w:instrText>
            </w:r>
            <w:r>
              <w:rPr>
                <w:noProof/>
                <w:webHidden/>
              </w:rPr>
            </w:r>
            <w:r>
              <w:rPr>
                <w:noProof/>
                <w:webHidden/>
              </w:rPr>
              <w:fldChar w:fldCharType="separate"/>
            </w:r>
            <w:r>
              <w:rPr>
                <w:noProof/>
                <w:webHidden/>
              </w:rPr>
              <w:t>15</w:t>
            </w:r>
            <w:r>
              <w:rPr>
                <w:noProof/>
                <w:webHidden/>
              </w:rPr>
              <w:fldChar w:fldCharType="end"/>
            </w:r>
          </w:hyperlink>
        </w:p>
        <w:p w14:paraId="09FD0EF2" w14:textId="20648504"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24" w:history="1">
            <w:r w:rsidRPr="009720C3">
              <w:rPr>
                <w:rStyle w:val="Hyperlink"/>
                <w:noProof/>
              </w:rPr>
              <w:t>5.1</w:t>
            </w:r>
            <w:r>
              <w:rPr>
                <w:rFonts w:asciiTheme="minorHAnsi" w:eastAsiaTheme="minorEastAsia" w:hAnsiTheme="minorHAnsi" w:cstheme="minorBidi"/>
                <w:noProof/>
                <w:kern w:val="2"/>
                <w:sz w:val="21"/>
                <w:lang w:val="en-US"/>
              </w:rPr>
              <w:tab/>
            </w:r>
            <w:r w:rsidRPr="009720C3">
              <w:rPr>
                <w:rStyle w:val="Hyperlink"/>
                <w:noProof/>
              </w:rPr>
              <w:t>Initial survey and results</w:t>
            </w:r>
            <w:r>
              <w:rPr>
                <w:noProof/>
                <w:webHidden/>
              </w:rPr>
              <w:tab/>
            </w:r>
            <w:r>
              <w:rPr>
                <w:noProof/>
                <w:webHidden/>
              </w:rPr>
              <w:fldChar w:fldCharType="begin"/>
            </w:r>
            <w:r>
              <w:rPr>
                <w:noProof/>
                <w:webHidden/>
              </w:rPr>
              <w:instrText xml:space="preserve"> PAGEREF _Toc74139324 \h </w:instrText>
            </w:r>
            <w:r>
              <w:rPr>
                <w:noProof/>
                <w:webHidden/>
              </w:rPr>
            </w:r>
            <w:r>
              <w:rPr>
                <w:noProof/>
                <w:webHidden/>
              </w:rPr>
              <w:fldChar w:fldCharType="separate"/>
            </w:r>
            <w:r>
              <w:rPr>
                <w:noProof/>
                <w:webHidden/>
              </w:rPr>
              <w:t>15</w:t>
            </w:r>
            <w:r>
              <w:rPr>
                <w:noProof/>
                <w:webHidden/>
              </w:rPr>
              <w:fldChar w:fldCharType="end"/>
            </w:r>
          </w:hyperlink>
        </w:p>
        <w:p w14:paraId="4C330B5E" w14:textId="51F8CCA3" w:rsidR="007E7E2C" w:rsidRDefault="007E7E2C">
          <w:pPr>
            <w:pStyle w:val="TOC2"/>
            <w:tabs>
              <w:tab w:val="left" w:pos="880"/>
              <w:tab w:val="right" w:leader="dot" w:pos="9016"/>
            </w:tabs>
            <w:rPr>
              <w:rFonts w:asciiTheme="minorHAnsi" w:eastAsiaTheme="minorEastAsia" w:hAnsiTheme="minorHAnsi" w:cstheme="minorBidi"/>
              <w:noProof/>
              <w:kern w:val="2"/>
              <w:sz w:val="21"/>
              <w:lang w:val="en-US"/>
            </w:rPr>
          </w:pPr>
          <w:hyperlink w:anchor="_Toc74139325" w:history="1">
            <w:r w:rsidRPr="009720C3">
              <w:rPr>
                <w:rStyle w:val="Hyperlink"/>
                <w:noProof/>
              </w:rPr>
              <w:t>5.2</w:t>
            </w:r>
            <w:r>
              <w:rPr>
                <w:rFonts w:asciiTheme="minorHAnsi" w:eastAsiaTheme="minorEastAsia" w:hAnsiTheme="minorHAnsi" w:cstheme="minorBidi"/>
                <w:noProof/>
                <w:kern w:val="2"/>
                <w:sz w:val="21"/>
                <w:lang w:val="en-US"/>
              </w:rPr>
              <w:tab/>
            </w:r>
            <w:r w:rsidRPr="009720C3">
              <w:rPr>
                <w:rStyle w:val="Hyperlink"/>
                <w:noProof/>
              </w:rPr>
              <w:t>Interim interviews</w:t>
            </w:r>
            <w:r>
              <w:rPr>
                <w:noProof/>
                <w:webHidden/>
              </w:rPr>
              <w:tab/>
            </w:r>
            <w:r>
              <w:rPr>
                <w:noProof/>
                <w:webHidden/>
              </w:rPr>
              <w:fldChar w:fldCharType="begin"/>
            </w:r>
            <w:r>
              <w:rPr>
                <w:noProof/>
                <w:webHidden/>
              </w:rPr>
              <w:instrText xml:space="preserve"> PAGEREF _Toc74139325 \h </w:instrText>
            </w:r>
            <w:r>
              <w:rPr>
                <w:noProof/>
                <w:webHidden/>
              </w:rPr>
            </w:r>
            <w:r>
              <w:rPr>
                <w:noProof/>
                <w:webHidden/>
              </w:rPr>
              <w:fldChar w:fldCharType="separate"/>
            </w:r>
            <w:r>
              <w:rPr>
                <w:noProof/>
                <w:webHidden/>
              </w:rPr>
              <w:t>15</w:t>
            </w:r>
            <w:r>
              <w:rPr>
                <w:noProof/>
                <w:webHidden/>
              </w:rPr>
              <w:fldChar w:fldCharType="end"/>
            </w:r>
          </w:hyperlink>
        </w:p>
        <w:p w14:paraId="5D47EA7E" w14:textId="32BEAF37"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26" w:history="1">
            <w:r w:rsidRPr="009720C3">
              <w:rPr>
                <w:rStyle w:val="Hyperlink"/>
                <w:noProof/>
              </w:rPr>
              <w:t>5.3</w:t>
            </w:r>
            <w:r>
              <w:rPr>
                <w:rFonts w:asciiTheme="minorHAnsi" w:eastAsiaTheme="minorEastAsia" w:hAnsiTheme="minorHAnsi" w:cstheme="minorBidi"/>
                <w:noProof/>
                <w:kern w:val="2"/>
                <w:sz w:val="21"/>
                <w:lang w:val="en-US"/>
              </w:rPr>
              <w:tab/>
            </w:r>
            <w:r w:rsidRPr="009720C3">
              <w:rPr>
                <w:rStyle w:val="Hyperlink"/>
                <w:noProof/>
              </w:rPr>
              <w:t>Final interviews</w:t>
            </w:r>
            <w:r>
              <w:rPr>
                <w:noProof/>
                <w:webHidden/>
              </w:rPr>
              <w:tab/>
            </w:r>
            <w:r>
              <w:rPr>
                <w:noProof/>
                <w:webHidden/>
              </w:rPr>
              <w:fldChar w:fldCharType="begin"/>
            </w:r>
            <w:r>
              <w:rPr>
                <w:noProof/>
                <w:webHidden/>
              </w:rPr>
              <w:instrText xml:space="preserve"> PAGEREF _Toc74139326 \h </w:instrText>
            </w:r>
            <w:r>
              <w:rPr>
                <w:noProof/>
                <w:webHidden/>
              </w:rPr>
            </w:r>
            <w:r>
              <w:rPr>
                <w:noProof/>
                <w:webHidden/>
              </w:rPr>
              <w:fldChar w:fldCharType="separate"/>
            </w:r>
            <w:r>
              <w:rPr>
                <w:noProof/>
                <w:webHidden/>
              </w:rPr>
              <w:t>15</w:t>
            </w:r>
            <w:r>
              <w:rPr>
                <w:noProof/>
                <w:webHidden/>
              </w:rPr>
              <w:fldChar w:fldCharType="end"/>
            </w:r>
          </w:hyperlink>
        </w:p>
        <w:p w14:paraId="2AFBB958" w14:textId="3ACD6AC6" w:rsidR="007E7E2C" w:rsidRDefault="007E7E2C">
          <w:pPr>
            <w:pStyle w:val="TOC2"/>
            <w:tabs>
              <w:tab w:val="left" w:pos="880"/>
              <w:tab w:val="right" w:leader="dot" w:pos="9016"/>
            </w:tabs>
            <w:rPr>
              <w:rFonts w:asciiTheme="minorHAnsi" w:eastAsiaTheme="minorEastAsia" w:hAnsiTheme="minorHAnsi" w:cstheme="minorBidi"/>
              <w:noProof/>
              <w:kern w:val="2"/>
              <w:sz w:val="21"/>
              <w:lang w:val="en-US"/>
            </w:rPr>
          </w:pPr>
          <w:hyperlink w:anchor="_Toc74139327" w:history="1">
            <w:r w:rsidRPr="009720C3">
              <w:rPr>
                <w:rStyle w:val="Hyperlink"/>
                <w:noProof/>
              </w:rPr>
              <w:t>5.4</w:t>
            </w:r>
            <w:r>
              <w:rPr>
                <w:rFonts w:asciiTheme="minorHAnsi" w:eastAsiaTheme="minorEastAsia" w:hAnsiTheme="minorHAnsi" w:cstheme="minorBidi"/>
                <w:noProof/>
                <w:kern w:val="2"/>
                <w:sz w:val="21"/>
                <w:lang w:val="en-US"/>
              </w:rPr>
              <w:tab/>
            </w:r>
            <w:r w:rsidRPr="009720C3">
              <w:rPr>
                <w:rStyle w:val="Hyperlink"/>
                <w:noProof/>
              </w:rPr>
              <w:t>Solutions discussed</w:t>
            </w:r>
            <w:r>
              <w:rPr>
                <w:noProof/>
                <w:webHidden/>
              </w:rPr>
              <w:tab/>
            </w:r>
            <w:r>
              <w:rPr>
                <w:noProof/>
                <w:webHidden/>
              </w:rPr>
              <w:fldChar w:fldCharType="begin"/>
            </w:r>
            <w:r>
              <w:rPr>
                <w:noProof/>
                <w:webHidden/>
              </w:rPr>
              <w:instrText xml:space="preserve"> PAGEREF _Toc74139327 \h </w:instrText>
            </w:r>
            <w:r>
              <w:rPr>
                <w:noProof/>
                <w:webHidden/>
              </w:rPr>
            </w:r>
            <w:r>
              <w:rPr>
                <w:noProof/>
                <w:webHidden/>
              </w:rPr>
              <w:fldChar w:fldCharType="separate"/>
            </w:r>
            <w:r>
              <w:rPr>
                <w:noProof/>
                <w:webHidden/>
              </w:rPr>
              <w:t>16</w:t>
            </w:r>
            <w:r>
              <w:rPr>
                <w:noProof/>
                <w:webHidden/>
              </w:rPr>
              <w:fldChar w:fldCharType="end"/>
            </w:r>
          </w:hyperlink>
        </w:p>
        <w:p w14:paraId="16022915" w14:textId="278CA0E4"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28" w:history="1">
            <w:r w:rsidRPr="009720C3">
              <w:rPr>
                <w:rStyle w:val="Hyperlink"/>
                <w:noProof/>
              </w:rPr>
              <w:t>5.4.1</w:t>
            </w:r>
            <w:r>
              <w:rPr>
                <w:rFonts w:asciiTheme="minorHAnsi" w:eastAsiaTheme="minorEastAsia" w:hAnsiTheme="minorHAnsi" w:cstheme="minorBidi"/>
                <w:noProof/>
                <w:kern w:val="2"/>
                <w:sz w:val="21"/>
                <w:lang w:val="en-US"/>
              </w:rPr>
              <w:tab/>
            </w:r>
            <w:r w:rsidRPr="009720C3">
              <w:rPr>
                <w:rStyle w:val="Hyperlink"/>
                <w:noProof/>
              </w:rPr>
              <w:t>Waiting times</w:t>
            </w:r>
            <w:r>
              <w:rPr>
                <w:noProof/>
                <w:webHidden/>
              </w:rPr>
              <w:tab/>
            </w:r>
            <w:r>
              <w:rPr>
                <w:noProof/>
                <w:webHidden/>
              </w:rPr>
              <w:fldChar w:fldCharType="begin"/>
            </w:r>
            <w:r>
              <w:rPr>
                <w:noProof/>
                <w:webHidden/>
              </w:rPr>
              <w:instrText xml:space="preserve"> PAGEREF _Toc74139328 \h </w:instrText>
            </w:r>
            <w:r>
              <w:rPr>
                <w:noProof/>
                <w:webHidden/>
              </w:rPr>
            </w:r>
            <w:r>
              <w:rPr>
                <w:noProof/>
                <w:webHidden/>
              </w:rPr>
              <w:fldChar w:fldCharType="separate"/>
            </w:r>
            <w:r>
              <w:rPr>
                <w:noProof/>
                <w:webHidden/>
              </w:rPr>
              <w:t>16</w:t>
            </w:r>
            <w:r>
              <w:rPr>
                <w:noProof/>
                <w:webHidden/>
              </w:rPr>
              <w:fldChar w:fldCharType="end"/>
            </w:r>
          </w:hyperlink>
        </w:p>
        <w:p w14:paraId="6BEEC260" w14:textId="57768077"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29" w:history="1">
            <w:r w:rsidRPr="009720C3">
              <w:rPr>
                <w:rStyle w:val="Hyperlink"/>
                <w:noProof/>
              </w:rPr>
              <w:t>5.4.2</w:t>
            </w:r>
            <w:r>
              <w:rPr>
                <w:rFonts w:asciiTheme="minorHAnsi" w:eastAsiaTheme="minorEastAsia" w:hAnsiTheme="minorHAnsi" w:cstheme="minorBidi"/>
                <w:noProof/>
                <w:kern w:val="2"/>
                <w:sz w:val="21"/>
                <w:lang w:val="en-US"/>
              </w:rPr>
              <w:tab/>
            </w:r>
            <w:r w:rsidRPr="009720C3">
              <w:rPr>
                <w:rStyle w:val="Hyperlink"/>
                <w:noProof/>
              </w:rPr>
              <w:t>Uncertainty about which specialists to see</w:t>
            </w:r>
            <w:r>
              <w:rPr>
                <w:noProof/>
                <w:webHidden/>
              </w:rPr>
              <w:tab/>
            </w:r>
            <w:r>
              <w:rPr>
                <w:noProof/>
                <w:webHidden/>
              </w:rPr>
              <w:fldChar w:fldCharType="begin"/>
            </w:r>
            <w:r>
              <w:rPr>
                <w:noProof/>
                <w:webHidden/>
              </w:rPr>
              <w:instrText xml:space="preserve"> PAGEREF _Toc74139329 \h </w:instrText>
            </w:r>
            <w:r>
              <w:rPr>
                <w:noProof/>
                <w:webHidden/>
              </w:rPr>
            </w:r>
            <w:r>
              <w:rPr>
                <w:noProof/>
                <w:webHidden/>
              </w:rPr>
              <w:fldChar w:fldCharType="separate"/>
            </w:r>
            <w:r>
              <w:rPr>
                <w:noProof/>
                <w:webHidden/>
              </w:rPr>
              <w:t>16</w:t>
            </w:r>
            <w:r>
              <w:rPr>
                <w:noProof/>
                <w:webHidden/>
              </w:rPr>
              <w:fldChar w:fldCharType="end"/>
            </w:r>
          </w:hyperlink>
        </w:p>
        <w:p w14:paraId="41A3BC1C" w14:textId="1E7695EE"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30" w:history="1">
            <w:r w:rsidRPr="009720C3">
              <w:rPr>
                <w:rStyle w:val="Hyperlink"/>
                <w:noProof/>
              </w:rPr>
              <w:t>5.4.3</w:t>
            </w:r>
            <w:r>
              <w:rPr>
                <w:rFonts w:asciiTheme="minorHAnsi" w:eastAsiaTheme="minorEastAsia" w:hAnsiTheme="minorHAnsi" w:cstheme="minorBidi"/>
                <w:noProof/>
                <w:kern w:val="2"/>
                <w:sz w:val="21"/>
                <w:lang w:val="en-US"/>
              </w:rPr>
              <w:tab/>
            </w:r>
            <w:r w:rsidRPr="009720C3">
              <w:rPr>
                <w:rStyle w:val="Hyperlink"/>
                <w:noProof/>
              </w:rPr>
              <w:t>Chronic or urgent conditions</w:t>
            </w:r>
            <w:r>
              <w:rPr>
                <w:noProof/>
                <w:webHidden/>
              </w:rPr>
              <w:tab/>
            </w:r>
            <w:r>
              <w:rPr>
                <w:noProof/>
                <w:webHidden/>
              </w:rPr>
              <w:fldChar w:fldCharType="begin"/>
            </w:r>
            <w:r>
              <w:rPr>
                <w:noProof/>
                <w:webHidden/>
              </w:rPr>
              <w:instrText xml:space="preserve"> PAGEREF _Toc74139330 \h </w:instrText>
            </w:r>
            <w:r>
              <w:rPr>
                <w:noProof/>
                <w:webHidden/>
              </w:rPr>
            </w:r>
            <w:r>
              <w:rPr>
                <w:noProof/>
                <w:webHidden/>
              </w:rPr>
              <w:fldChar w:fldCharType="separate"/>
            </w:r>
            <w:r>
              <w:rPr>
                <w:noProof/>
                <w:webHidden/>
              </w:rPr>
              <w:t>16</w:t>
            </w:r>
            <w:r>
              <w:rPr>
                <w:noProof/>
                <w:webHidden/>
              </w:rPr>
              <w:fldChar w:fldCharType="end"/>
            </w:r>
          </w:hyperlink>
        </w:p>
        <w:p w14:paraId="417452EA" w14:textId="63FB706E"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31" w:history="1">
            <w:r w:rsidRPr="009720C3">
              <w:rPr>
                <w:rStyle w:val="Hyperlink"/>
                <w:noProof/>
              </w:rPr>
              <w:t>5.5</w:t>
            </w:r>
            <w:r>
              <w:rPr>
                <w:rFonts w:asciiTheme="minorHAnsi" w:eastAsiaTheme="minorEastAsia" w:hAnsiTheme="minorHAnsi" w:cstheme="minorBidi"/>
                <w:noProof/>
                <w:kern w:val="2"/>
                <w:sz w:val="21"/>
                <w:lang w:val="en-US"/>
              </w:rPr>
              <w:tab/>
            </w:r>
            <w:r w:rsidRPr="009720C3">
              <w:rPr>
                <w:rStyle w:val="Hyperlink"/>
                <w:noProof/>
              </w:rPr>
              <w:t>Previous wireframes</w:t>
            </w:r>
            <w:r>
              <w:rPr>
                <w:noProof/>
                <w:webHidden/>
              </w:rPr>
              <w:tab/>
            </w:r>
            <w:r>
              <w:rPr>
                <w:noProof/>
                <w:webHidden/>
              </w:rPr>
              <w:fldChar w:fldCharType="begin"/>
            </w:r>
            <w:r>
              <w:rPr>
                <w:noProof/>
                <w:webHidden/>
              </w:rPr>
              <w:instrText xml:space="preserve"> PAGEREF _Toc74139331 \h </w:instrText>
            </w:r>
            <w:r>
              <w:rPr>
                <w:noProof/>
                <w:webHidden/>
              </w:rPr>
            </w:r>
            <w:r>
              <w:rPr>
                <w:noProof/>
                <w:webHidden/>
              </w:rPr>
              <w:fldChar w:fldCharType="separate"/>
            </w:r>
            <w:r>
              <w:rPr>
                <w:noProof/>
                <w:webHidden/>
              </w:rPr>
              <w:t>17</w:t>
            </w:r>
            <w:r>
              <w:rPr>
                <w:noProof/>
                <w:webHidden/>
              </w:rPr>
              <w:fldChar w:fldCharType="end"/>
            </w:r>
          </w:hyperlink>
        </w:p>
        <w:p w14:paraId="269DC58F" w14:textId="720E320A"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32" w:history="1">
            <w:r w:rsidRPr="009720C3">
              <w:rPr>
                <w:rStyle w:val="Hyperlink"/>
                <w:noProof/>
              </w:rPr>
              <w:t>5.5.1</w:t>
            </w:r>
            <w:r>
              <w:rPr>
                <w:rFonts w:asciiTheme="minorHAnsi" w:eastAsiaTheme="minorEastAsia" w:hAnsiTheme="minorHAnsi" w:cstheme="minorBidi"/>
                <w:noProof/>
                <w:kern w:val="2"/>
                <w:sz w:val="21"/>
                <w:lang w:val="en-US"/>
              </w:rPr>
              <w:tab/>
            </w:r>
            <w:r w:rsidRPr="009720C3">
              <w:rPr>
                <w:rStyle w:val="Hyperlink"/>
                <w:noProof/>
              </w:rPr>
              <w:t>Wireframe of the first iteration: making appointment</w:t>
            </w:r>
            <w:r>
              <w:rPr>
                <w:noProof/>
                <w:webHidden/>
              </w:rPr>
              <w:tab/>
            </w:r>
            <w:r>
              <w:rPr>
                <w:noProof/>
                <w:webHidden/>
              </w:rPr>
              <w:fldChar w:fldCharType="begin"/>
            </w:r>
            <w:r>
              <w:rPr>
                <w:noProof/>
                <w:webHidden/>
              </w:rPr>
              <w:instrText xml:space="preserve"> PAGEREF _Toc74139332 \h </w:instrText>
            </w:r>
            <w:r>
              <w:rPr>
                <w:noProof/>
                <w:webHidden/>
              </w:rPr>
            </w:r>
            <w:r>
              <w:rPr>
                <w:noProof/>
                <w:webHidden/>
              </w:rPr>
              <w:fldChar w:fldCharType="separate"/>
            </w:r>
            <w:r>
              <w:rPr>
                <w:noProof/>
                <w:webHidden/>
              </w:rPr>
              <w:t>17</w:t>
            </w:r>
            <w:r>
              <w:rPr>
                <w:noProof/>
                <w:webHidden/>
              </w:rPr>
              <w:fldChar w:fldCharType="end"/>
            </w:r>
          </w:hyperlink>
        </w:p>
        <w:p w14:paraId="0DB0BDAB" w14:textId="497DA1A8"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33" w:history="1">
            <w:r w:rsidRPr="009720C3">
              <w:rPr>
                <w:rStyle w:val="Hyperlink"/>
                <w:noProof/>
              </w:rPr>
              <w:t>5.5.2</w:t>
            </w:r>
            <w:r>
              <w:rPr>
                <w:rFonts w:asciiTheme="minorHAnsi" w:eastAsiaTheme="minorEastAsia" w:hAnsiTheme="minorHAnsi" w:cstheme="minorBidi"/>
                <w:noProof/>
                <w:kern w:val="2"/>
                <w:sz w:val="21"/>
                <w:lang w:val="en-US"/>
              </w:rPr>
              <w:tab/>
            </w:r>
            <w:r w:rsidRPr="009720C3">
              <w:rPr>
                <w:rStyle w:val="Hyperlink"/>
                <w:noProof/>
              </w:rPr>
              <w:t>Wireframe of the second iteration: searching specialist</w:t>
            </w:r>
            <w:r>
              <w:rPr>
                <w:noProof/>
                <w:webHidden/>
              </w:rPr>
              <w:tab/>
            </w:r>
            <w:r>
              <w:rPr>
                <w:noProof/>
                <w:webHidden/>
              </w:rPr>
              <w:fldChar w:fldCharType="begin"/>
            </w:r>
            <w:r>
              <w:rPr>
                <w:noProof/>
                <w:webHidden/>
              </w:rPr>
              <w:instrText xml:space="preserve"> PAGEREF _Toc74139333 \h </w:instrText>
            </w:r>
            <w:r>
              <w:rPr>
                <w:noProof/>
                <w:webHidden/>
              </w:rPr>
            </w:r>
            <w:r>
              <w:rPr>
                <w:noProof/>
                <w:webHidden/>
              </w:rPr>
              <w:fldChar w:fldCharType="separate"/>
            </w:r>
            <w:r>
              <w:rPr>
                <w:noProof/>
                <w:webHidden/>
              </w:rPr>
              <w:t>18</w:t>
            </w:r>
            <w:r>
              <w:rPr>
                <w:noProof/>
                <w:webHidden/>
              </w:rPr>
              <w:fldChar w:fldCharType="end"/>
            </w:r>
          </w:hyperlink>
        </w:p>
        <w:p w14:paraId="5068FDDF" w14:textId="4CAA1B6F" w:rsidR="007E7E2C" w:rsidRDefault="007E7E2C">
          <w:pPr>
            <w:pStyle w:val="TOC1"/>
            <w:tabs>
              <w:tab w:val="left" w:pos="400"/>
              <w:tab w:val="right" w:leader="dot" w:pos="9016"/>
            </w:tabs>
            <w:rPr>
              <w:rFonts w:asciiTheme="minorHAnsi" w:eastAsiaTheme="minorEastAsia" w:hAnsiTheme="minorHAnsi" w:cstheme="minorBidi"/>
              <w:noProof/>
              <w:kern w:val="2"/>
              <w:sz w:val="21"/>
              <w:lang w:val="en-US"/>
            </w:rPr>
          </w:pPr>
          <w:hyperlink w:anchor="_Toc74139334" w:history="1">
            <w:r w:rsidRPr="009720C3">
              <w:rPr>
                <w:rStyle w:val="Hyperlink"/>
                <w:noProof/>
              </w:rPr>
              <w:t>6</w:t>
            </w:r>
            <w:r>
              <w:rPr>
                <w:rFonts w:asciiTheme="minorHAnsi" w:eastAsiaTheme="minorEastAsia" w:hAnsiTheme="minorHAnsi" w:cstheme="minorBidi"/>
                <w:noProof/>
                <w:kern w:val="2"/>
                <w:sz w:val="21"/>
                <w:lang w:val="en-US"/>
              </w:rPr>
              <w:tab/>
            </w:r>
            <w:r w:rsidRPr="009720C3">
              <w:rPr>
                <w:rStyle w:val="Hyperlink"/>
                <w:noProof/>
              </w:rPr>
              <w:t>Solution Idea</w:t>
            </w:r>
            <w:r>
              <w:rPr>
                <w:noProof/>
                <w:webHidden/>
              </w:rPr>
              <w:tab/>
            </w:r>
            <w:r>
              <w:rPr>
                <w:noProof/>
                <w:webHidden/>
              </w:rPr>
              <w:fldChar w:fldCharType="begin"/>
            </w:r>
            <w:r>
              <w:rPr>
                <w:noProof/>
                <w:webHidden/>
              </w:rPr>
              <w:instrText xml:space="preserve"> PAGEREF _Toc74139334 \h </w:instrText>
            </w:r>
            <w:r>
              <w:rPr>
                <w:noProof/>
                <w:webHidden/>
              </w:rPr>
            </w:r>
            <w:r>
              <w:rPr>
                <w:noProof/>
                <w:webHidden/>
              </w:rPr>
              <w:fldChar w:fldCharType="separate"/>
            </w:r>
            <w:r>
              <w:rPr>
                <w:noProof/>
                <w:webHidden/>
              </w:rPr>
              <w:t>19</w:t>
            </w:r>
            <w:r>
              <w:rPr>
                <w:noProof/>
                <w:webHidden/>
              </w:rPr>
              <w:fldChar w:fldCharType="end"/>
            </w:r>
          </w:hyperlink>
        </w:p>
        <w:p w14:paraId="66E0290E" w14:textId="4CE66532"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35" w:history="1">
            <w:r w:rsidRPr="009720C3">
              <w:rPr>
                <w:rStyle w:val="Hyperlink"/>
                <w:noProof/>
              </w:rPr>
              <w:t>6.1</w:t>
            </w:r>
            <w:r>
              <w:rPr>
                <w:rFonts w:asciiTheme="minorHAnsi" w:eastAsiaTheme="minorEastAsia" w:hAnsiTheme="minorHAnsi" w:cstheme="minorBidi"/>
                <w:noProof/>
                <w:kern w:val="2"/>
                <w:sz w:val="21"/>
                <w:lang w:val="en-US"/>
              </w:rPr>
              <w:tab/>
            </w:r>
            <w:r w:rsidRPr="009720C3">
              <w:rPr>
                <w:rStyle w:val="Hyperlink"/>
                <w:rFonts w:eastAsia="Yu Gothic Light"/>
                <w:noProof/>
              </w:rPr>
              <w:t>Idea generation</w:t>
            </w:r>
            <w:r>
              <w:rPr>
                <w:noProof/>
                <w:webHidden/>
              </w:rPr>
              <w:tab/>
            </w:r>
            <w:r>
              <w:rPr>
                <w:noProof/>
                <w:webHidden/>
              </w:rPr>
              <w:fldChar w:fldCharType="begin"/>
            </w:r>
            <w:r>
              <w:rPr>
                <w:noProof/>
                <w:webHidden/>
              </w:rPr>
              <w:instrText xml:space="preserve"> PAGEREF _Toc74139335 \h </w:instrText>
            </w:r>
            <w:r>
              <w:rPr>
                <w:noProof/>
                <w:webHidden/>
              </w:rPr>
            </w:r>
            <w:r>
              <w:rPr>
                <w:noProof/>
                <w:webHidden/>
              </w:rPr>
              <w:fldChar w:fldCharType="separate"/>
            </w:r>
            <w:r>
              <w:rPr>
                <w:noProof/>
                <w:webHidden/>
              </w:rPr>
              <w:t>19</w:t>
            </w:r>
            <w:r>
              <w:rPr>
                <w:noProof/>
                <w:webHidden/>
              </w:rPr>
              <w:fldChar w:fldCharType="end"/>
            </w:r>
          </w:hyperlink>
        </w:p>
        <w:p w14:paraId="4093DE25" w14:textId="706BE2A5"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36" w:history="1">
            <w:r w:rsidRPr="009720C3">
              <w:rPr>
                <w:rStyle w:val="Hyperlink"/>
                <w:noProof/>
              </w:rPr>
              <w:t>6.1.1</w:t>
            </w:r>
            <w:r>
              <w:rPr>
                <w:rFonts w:asciiTheme="minorHAnsi" w:eastAsiaTheme="minorEastAsia" w:hAnsiTheme="minorHAnsi" w:cstheme="minorBidi"/>
                <w:noProof/>
                <w:kern w:val="2"/>
                <w:sz w:val="21"/>
                <w:lang w:val="en-US"/>
              </w:rPr>
              <w:tab/>
            </w:r>
            <w:r w:rsidRPr="009720C3">
              <w:rPr>
                <w:rStyle w:val="Hyperlink"/>
                <w:rFonts w:eastAsia="Yu Gothic Light"/>
                <w:noProof/>
              </w:rPr>
              <w:t>Online referral system</w:t>
            </w:r>
            <w:r>
              <w:rPr>
                <w:noProof/>
                <w:webHidden/>
              </w:rPr>
              <w:tab/>
            </w:r>
            <w:r>
              <w:rPr>
                <w:noProof/>
                <w:webHidden/>
              </w:rPr>
              <w:fldChar w:fldCharType="begin"/>
            </w:r>
            <w:r>
              <w:rPr>
                <w:noProof/>
                <w:webHidden/>
              </w:rPr>
              <w:instrText xml:space="preserve"> PAGEREF _Toc74139336 \h </w:instrText>
            </w:r>
            <w:r>
              <w:rPr>
                <w:noProof/>
                <w:webHidden/>
              </w:rPr>
            </w:r>
            <w:r>
              <w:rPr>
                <w:noProof/>
                <w:webHidden/>
              </w:rPr>
              <w:fldChar w:fldCharType="separate"/>
            </w:r>
            <w:r>
              <w:rPr>
                <w:noProof/>
                <w:webHidden/>
              </w:rPr>
              <w:t>19</w:t>
            </w:r>
            <w:r>
              <w:rPr>
                <w:noProof/>
                <w:webHidden/>
              </w:rPr>
              <w:fldChar w:fldCharType="end"/>
            </w:r>
          </w:hyperlink>
        </w:p>
        <w:p w14:paraId="03BE060A" w14:textId="1D1EB3D1"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37" w:history="1">
            <w:r w:rsidRPr="009720C3">
              <w:rPr>
                <w:rStyle w:val="Hyperlink"/>
                <w:noProof/>
              </w:rPr>
              <w:t>6.1.2</w:t>
            </w:r>
            <w:r>
              <w:rPr>
                <w:rFonts w:asciiTheme="minorHAnsi" w:eastAsiaTheme="minorEastAsia" w:hAnsiTheme="minorHAnsi" w:cstheme="minorBidi"/>
                <w:noProof/>
                <w:kern w:val="2"/>
                <w:sz w:val="21"/>
                <w:lang w:val="en-US"/>
              </w:rPr>
              <w:tab/>
            </w:r>
            <w:r w:rsidRPr="009720C3">
              <w:rPr>
                <w:rStyle w:val="Hyperlink"/>
                <w:noProof/>
              </w:rPr>
              <w:t>Medical diary</w:t>
            </w:r>
            <w:r>
              <w:rPr>
                <w:noProof/>
                <w:webHidden/>
              </w:rPr>
              <w:tab/>
            </w:r>
            <w:r>
              <w:rPr>
                <w:noProof/>
                <w:webHidden/>
              </w:rPr>
              <w:fldChar w:fldCharType="begin"/>
            </w:r>
            <w:r>
              <w:rPr>
                <w:noProof/>
                <w:webHidden/>
              </w:rPr>
              <w:instrText xml:space="preserve"> PAGEREF _Toc74139337 \h </w:instrText>
            </w:r>
            <w:r>
              <w:rPr>
                <w:noProof/>
                <w:webHidden/>
              </w:rPr>
            </w:r>
            <w:r>
              <w:rPr>
                <w:noProof/>
                <w:webHidden/>
              </w:rPr>
              <w:fldChar w:fldCharType="separate"/>
            </w:r>
            <w:r>
              <w:rPr>
                <w:noProof/>
                <w:webHidden/>
              </w:rPr>
              <w:t>20</w:t>
            </w:r>
            <w:r>
              <w:rPr>
                <w:noProof/>
                <w:webHidden/>
              </w:rPr>
              <w:fldChar w:fldCharType="end"/>
            </w:r>
          </w:hyperlink>
        </w:p>
        <w:p w14:paraId="2BFA63E2" w14:textId="38D4D4CF"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38" w:history="1">
            <w:r w:rsidRPr="009720C3">
              <w:rPr>
                <w:rStyle w:val="Hyperlink"/>
                <w:noProof/>
              </w:rPr>
              <w:t>6.1.3</w:t>
            </w:r>
            <w:r>
              <w:rPr>
                <w:rFonts w:asciiTheme="minorHAnsi" w:eastAsiaTheme="minorEastAsia" w:hAnsiTheme="minorHAnsi" w:cstheme="minorBidi"/>
                <w:noProof/>
                <w:kern w:val="2"/>
                <w:sz w:val="21"/>
                <w:lang w:val="en-US"/>
              </w:rPr>
              <w:tab/>
            </w:r>
            <w:r w:rsidRPr="009720C3">
              <w:rPr>
                <w:rStyle w:val="Hyperlink"/>
                <w:rFonts w:eastAsia="Yu Gothic Light"/>
                <w:noProof/>
              </w:rPr>
              <w:t>Comparison Table</w:t>
            </w:r>
            <w:r>
              <w:rPr>
                <w:noProof/>
                <w:webHidden/>
              </w:rPr>
              <w:tab/>
            </w:r>
            <w:r>
              <w:rPr>
                <w:noProof/>
                <w:webHidden/>
              </w:rPr>
              <w:fldChar w:fldCharType="begin"/>
            </w:r>
            <w:r>
              <w:rPr>
                <w:noProof/>
                <w:webHidden/>
              </w:rPr>
              <w:instrText xml:space="preserve"> PAGEREF _Toc74139338 \h </w:instrText>
            </w:r>
            <w:r>
              <w:rPr>
                <w:noProof/>
                <w:webHidden/>
              </w:rPr>
            </w:r>
            <w:r>
              <w:rPr>
                <w:noProof/>
                <w:webHidden/>
              </w:rPr>
              <w:fldChar w:fldCharType="separate"/>
            </w:r>
            <w:r>
              <w:rPr>
                <w:noProof/>
                <w:webHidden/>
              </w:rPr>
              <w:t>20</w:t>
            </w:r>
            <w:r>
              <w:rPr>
                <w:noProof/>
                <w:webHidden/>
              </w:rPr>
              <w:fldChar w:fldCharType="end"/>
            </w:r>
          </w:hyperlink>
        </w:p>
        <w:p w14:paraId="3FD69C0F" w14:textId="734D59DE" w:rsidR="007E7E2C" w:rsidRDefault="007E7E2C">
          <w:pPr>
            <w:pStyle w:val="TOC1"/>
            <w:tabs>
              <w:tab w:val="left" w:pos="400"/>
              <w:tab w:val="right" w:leader="dot" w:pos="9016"/>
            </w:tabs>
            <w:rPr>
              <w:rFonts w:asciiTheme="minorHAnsi" w:eastAsiaTheme="minorEastAsia" w:hAnsiTheme="minorHAnsi" w:cstheme="minorBidi"/>
              <w:noProof/>
              <w:kern w:val="2"/>
              <w:sz w:val="21"/>
              <w:lang w:val="en-US"/>
            </w:rPr>
          </w:pPr>
          <w:hyperlink w:anchor="_Toc74139339" w:history="1">
            <w:r w:rsidRPr="009720C3">
              <w:rPr>
                <w:rStyle w:val="Hyperlink"/>
                <w:noProof/>
              </w:rPr>
              <w:t>7</w:t>
            </w:r>
            <w:r>
              <w:rPr>
                <w:rFonts w:asciiTheme="minorHAnsi" w:eastAsiaTheme="minorEastAsia" w:hAnsiTheme="minorHAnsi" w:cstheme="minorBidi"/>
                <w:noProof/>
                <w:kern w:val="2"/>
                <w:sz w:val="21"/>
                <w:lang w:val="en-US"/>
              </w:rPr>
              <w:tab/>
            </w:r>
            <w:r w:rsidRPr="009720C3">
              <w:rPr>
                <w:rStyle w:val="Hyperlink"/>
                <w:noProof/>
              </w:rPr>
              <w:t>Proposed solution</w:t>
            </w:r>
            <w:r>
              <w:rPr>
                <w:noProof/>
                <w:webHidden/>
              </w:rPr>
              <w:tab/>
            </w:r>
            <w:r>
              <w:rPr>
                <w:noProof/>
                <w:webHidden/>
              </w:rPr>
              <w:fldChar w:fldCharType="begin"/>
            </w:r>
            <w:r>
              <w:rPr>
                <w:noProof/>
                <w:webHidden/>
              </w:rPr>
              <w:instrText xml:space="preserve"> PAGEREF _Toc74139339 \h </w:instrText>
            </w:r>
            <w:r>
              <w:rPr>
                <w:noProof/>
                <w:webHidden/>
              </w:rPr>
            </w:r>
            <w:r>
              <w:rPr>
                <w:noProof/>
                <w:webHidden/>
              </w:rPr>
              <w:fldChar w:fldCharType="separate"/>
            </w:r>
            <w:r>
              <w:rPr>
                <w:noProof/>
                <w:webHidden/>
              </w:rPr>
              <w:t>21</w:t>
            </w:r>
            <w:r>
              <w:rPr>
                <w:noProof/>
                <w:webHidden/>
              </w:rPr>
              <w:fldChar w:fldCharType="end"/>
            </w:r>
          </w:hyperlink>
        </w:p>
        <w:p w14:paraId="272DC5D1" w14:textId="370DFB23"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40" w:history="1">
            <w:r w:rsidRPr="009720C3">
              <w:rPr>
                <w:rStyle w:val="Hyperlink"/>
                <w:noProof/>
              </w:rPr>
              <w:t>7.1</w:t>
            </w:r>
            <w:r>
              <w:rPr>
                <w:rFonts w:asciiTheme="minorHAnsi" w:eastAsiaTheme="minorEastAsia" w:hAnsiTheme="minorHAnsi" w:cstheme="minorBidi"/>
                <w:noProof/>
                <w:kern w:val="2"/>
                <w:sz w:val="21"/>
                <w:lang w:val="en-US"/>
              </w:rPr>
              <w:tab/>
            </w:r>
            <w:r w:rsidRPr="009720C3">
              <w:rPr>
                <w:rStyle w:val="Hyperlink"/>
                <w:noProof/>
              </w:rPr>
              <w:t>Key design choices</w:t>
            </w:r>
            <w:r>
              <w:rPr>
                <w:noProof/>
                <w:webHidden/>
              </w:rPr>
              <w:tab/>
            </w:r>
            <w:r>
              <w:rPr>
                <w:noProof/>
                <w:webHidden/>
              </w:rPr>
              <w:fldChar w:fldCharType="begin"/>
            </w:r>
            <w:r>
              <w:rPr>
                <w:noProof/>
                <w:webHidden/>
              </w:rPr>
              <w:instrText xml:space="preserve"> PAGEREF _Toc74139340 \h </w:instrText>
            </w:r>
            <w:r>
              <w:rPr>
                <w:noProof/>
                <w:webHidden/>
              </w:rPr>
            </w:r>
            <w:r>
              <w:rPr>
                <w:noProof/>
                <w:webHidden/>
              </w:rPr>
              <w:fldChar w:fldCharType="separate"/>
            </w:r>
            <w:r>
              <w:rPr>
                <w:noProof/>
                <w:webHidden/>
              </w:rPr>
              <w:t>21</w:t>
            </w:r>
            <w:r>
              <w:rPr>
                <w:noProof/>
                <w:webHidden/>
              </w:rPr>
              <w:fldChar w:fldCharType="end"/>
            </w:r>
          </w:hyperlink>
        </w:p>
        <w:p w14:paraId="220A98A7" w14:textId="0F70F78E"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41" w:history="1">
            <w:r w:rsidRPr="009720C3">
              <w:rPr>
                <w:rStyle w:val="Hyperlink"/>
                <w:noProof/>
              </w:rPr>
              <w:t>7.2</w:t>
            </w:r>
            <w:r>
              <w:rPr>
                <w:rFonts w:asciiTheme="minorHAnsi" w:eastAsiaTheme="minorEastAsia" w:hAnsiTheme="minorHAnsi" w:cstheme="minorBidi"/>
                <w:noProof/>
                <w:kern w:val="2"/>
                <w:sz w:val="21"/>
                <w:lang w:val="en-US"/>
              </w:rPr>
              <w:tab/>
            </w:r>
            <w:r w:rsidRPr="009720C3">
              <w:rPr>
                <w:rStyle w:val="Hyperlink"/>
                <w:noProof/>
              </w:rPr>
              <w:t>Conceptual model</w:t>
            </w:r>
            <w:r>
              <w:rPr>
                <w:noProof/>
                <w:webHidden/>
              </w:rPr>
              <w:tab/>
            </w:r>
            <w:r>
              <w:rPr>
                <w:noProof/>
                <w:webHidden/>
              </w:rPr>
              <w:fldChar w:fldCharType="begin"/>
            </w:r>
            <w:r>
              <w:rPr>
                <w:noProof/>
                <w:webHidden/>
              </w:rPr>
              <w:instrText xml:space="preserve"> PAGEREF _Toc74139341 \h </w:instrText>
            </w:r>
            <w:r>
              <w:rPr>
                <w:noProof/>
                <w:webHidden/>
              </w:rPr>
            </w:r>
            <w:r>
              <w:rPr>
                <w:noProof/>
                <w:webHidden/>
              </w:rPr>
              <w:fldChar w:fldCharType="separate"/>
            </w:r>
            <w:r>
              <w:rPr>
                <w:noProof/>
                <w:webHidden/>
              </w:rPr>
              <w:t>22</w:t>
            </w:r>
            <w:r>
              <w:rPr>
                <w:noProof/>
                <w:webHidden/>
              </w:rPr>
              <w:fldChar w:fldCharType="end"/>
            </w:r>
          </w:hyperlink>
        </w:p>
        <w:p w14:paraId="0B8EFB37" w14:textId="7BEE59C7"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42" w:history="1">
            <w:r w:rsidRPr="009720C3">
              <w:rPr>
                <w:rStyle w:val="Hyperlink"/>
                <w:noProof/>
              </w:rPr>
              <w:t>7.2.1</w:t>
            </w:r>
            <w:r>
              <w:rPr>
                <w:rFonts w:asciiTheme="minorHAnsi" w:eastAsiaTheme="minorEastAsia" w:hAnsiTheme="minorHAnsi" w:cstheme="minorBidi"/>
                <w:noProof/>
                <w:kern w:val="2"/>
                <w:sz w:val="21"/>
                <w:lang w:val="en-US"/>
              </w:rPr>
              <w:tab/>
            </w:r>
            <w:r w:rsidRPr="009720C3">
              <w:rPr>
                <w:rStyle w:val="Hyperlink"/>
                <w:noProof/>
              </w:rPr>
              <w:t>Conceptual design</w:t>
            </w:r>
            <w:r>
              <w:rPr>
                <w:noProof/>
                <w:webHidden/>
              </w:rPr>
              <w:tab/>
            </w:r>
            <w:r>
              <w:rPr>
                <w:noProof/>
                <w:webHidden/>
              </w:rPr>
              <w:fldChar w:fldCharType="begin"/>
            </w:r>
            <w:r>
              <w:rPr>
                <w:noProof/>
                <w:webHidden/>
              </w:rPr>
              <w:instrText xml:space="preserve"> PAGEREF _Toc74139342 \h </w:instrText>
            </w:r>
            <w:r>
              <w:rPr>
                <w:noProof/>
                <w:webHidden/>
              </w:rPr>
            </w:r>
            <w:r>
              <w:rPr>
                <w:noProof/>
                <w:webHidden/>
              </w:rPr>
              <w:fldChar w:fldCharType="separate"/>
            </w:r>
            <w:r>
              <w:rPr>
                <w:noProof/>
                <w:webHidden/>
              </w:rPr>
              <w:t>22</w:t>
            </w:r>
            <w:r>
              <w:rPr>
                <w:noProof/>
                <w:webHidden/>
              </w:rPr>
              <w:fldChar w:fldCharType="end"/>
            </w:r>
          </w:hyperlink>
        </w:p>
        <w:p w14:paraId="07481778" w14:textId="4E545ED8"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43" w:history="1">
            <w:r w:rsidRPr="009720C3">
              <w:rPr>
                <w:rStyle w:val="Hyperlink"/>
                <w:noProof/>
              </w:rPr>
              <w:t>7.2.2</w:t>
            </w:r>
            <w:r>
              <w:rPr>
                <w:rFonts w:asciiTheme="minorHAnsi" w:eastAsiaTheme="minorEastAsia" w:hAnsiTheme="minorHAnsi" w:cstheme="minorBidi"/>
                <w:noProof/>
                <w:kern w:val="2"/>
                <w:sz w:val="21"/>
                <w:lang w:val="en-US"/>
              </w:rPr>
              <w:tab/>
            </w:r>
            <w:r w:rsidRPr="009720C3">
              <w:rPr>
                <w:rStyle w:val="Hyperlink"/>
                <w:noProof/>
              </w:rPr>
              <w:t>Design guidelines</w:t>
            </w:r>
            <w:r>
              <w:rPr>
                <w:noProof/>
                <w:webHidden/>
              </w:rPr>
              <w:tab/>
            </w:r>
            <w:r>
              <w:rPr>
                <w:noProof/>
                <w:webHidden/>
              </w:rPr>
              <w:fldChar w:fldCharType="begin"/>
            </w:r>
            <w:r>
              <w:rPr>
                <w:noProof/>
                <w:webHidden/>
              </w:rPr>
              <w:instrText xml:space="preserve"> PAGEREF _Toc74139343 \h </w:instrText>
            </w:r>
            <w:r>
              <w:rPr>
                <w:noProof/>
                <w:webHidden/>
              </w:rPr>
            </w:r>
            <w:r>
              <w:rPr>
                <w:noProof/>
                <w:webHidden/>
              </w:rPr>
              <w:fldChar w:fldCharType="separate"/>
            </w:r>
            <w:r>
              <w:rPr>
                <w:noProof/>
                <w:webHidden/>
              </w:rPr>
              <w:t>23</w:t>
            </w:r>
            <w:r>
              <w:rPr>
                <w:noProof/>
                <w:webHidden/>
              </w:rPr>
              <w:fldChar w:fldCharType="end"/>
            </w:r>
          </w:hyperlink>
        </w:p>
        <w:p w14:paraId="73B909B1" w14:textId="5AA8478B"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44" w:history="1">
            <w:r w:rsidRPr="009720C3">
              <w:rPr>
                <w:rStyle w:val="Hyperlink"/>
                <w:noProof/>
              </w:rPr>
              <w:t>7.2.3</w:t>
            </w:r>
            <w:r>
              <w:rPr>
                <w:rFonts w:asciiTheme="minorHAnsi" w:eastAsiaTheme="minorEastAsia" w:hAnsiTheme="minorHAnsi" w:cstheme="minorBidi"/>
                <w:noProof/>
                <w:kern w:val="2"/>
                <w:sz w:val="21"/>
                <w:lang w:val="en-US"/>
              </w:rPr>
              <w:tab/>
            </w:r>
            <w:r w:rsidRPr="009720C3">
              <w:rPr>
                <w:rStyle w:val="Hyperlink"/>
                <w:noProof/>
              </w:rPr>
              <w:t>System requirements</w:t>
            </w:r>
            <w:r>
              <w:rPr>
                <w:noProof/>
                <w:webHidden/>
              </w:rPr>
              <w:tab/>
            </w:r>
            <w:r>
              <w:rPr>
                <w:noProof/>
                <w:webHidden/>
              </w:rPr>
              <w:fldChar w:fldCharType="begin"/>
            </w:r>
            <w:r>
              <w:rPr>
                <w:noProof/>
                <w:webHidden/>
              </w:rPr>
              <w:instrText xml:space="preserve"> PAGEREF _Toc74139344 \h </w:instrText>
            </w:r>
            <w:r>
              <w:rPr>
                <w:noProof/>
                <w:webHidden/>
              </w:rPr>
            </w:r>
            <w:r>
              <w:rPr>
                <w:noProof/>
                <w:webHidden/>
              </w:rPr>
              <w:fldChar w:fldCharType="separate"/>
            </w:r>
            <w:r>
              <w:rPr>
                <w:noProof/>
                <w:webHidden/>
              </w:rPr>
              <w:t>23</w:t>
            </w:r>
            <w:r>
              <w:rPr>
                <w:noProof/>
                <w:webHidden/>
              </w:rPr>
              <w:fldChar w:fldCharType="end"/>
            </w:r>
          </w:hyperlink>
        </w:p>
        <w:p w14:paraId="1CB5C6DC" w14:textId="12E518A4"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45" w:history="1">
            <w:r w:rsidRPr="009720C3">
              <w:rPr>
                <w:rStyle w:val="Hyperlink"/>
                <w:noProof/>
              </w:rPr>
              <w:t>7.3</w:t>
            </w:r>
            <w:r>
              <w:rPr>
                <w:rFonts w:asciiTheme="minorHAnsi" w:eastAsiaTheme="minorEastAsia" w:hAnsiTheme="minorHAnsi" w:cstheme="minorBidi"/>
                <w:noProof/>
                <w:kern w:val="2"/>
                <w:sz w:val="21"/>
                <w:lang w:val="en-US"/>
              </w:rPr>
              <w:tab/>
            </w:r>
            <w:r w:rsidRPr="009720C3">
              <w:rPr>
                <w:rStyle w:val="Hyperlink"/>
                <w:noProof/>
              </w:rPr>
              <w:t>Requirements</w:t>
            </w:r>
            <w:r>
              <w:rPr>
                <w:noProof/>
                <w:webHidden/>
              </w:rPr>
              <w:tab/>
            </w:r>
            <w:r>
              <w:rPr>
                <w:noProof/>
                <w:webHidden/>
              </w:rPr>
              <w:fldChar w:fldCharType="begin"/>
            </w:r>
            <w:r>
              <w:rPr>
                <w:noProof/>
                <w:webHidden/>
              </w:rPr>
              <w:instrText xml:space="preserve"> PAGEREF _Toc74139345 \h </w:instrText>
            </w:r>
            <w:r>
              <w:rPr>
                <w:noProof/>
                <w:webHidden/>
              </w:rPr>
            </w:r>
            <w:r>
              <w:rPr>
                <w:noProof/>
                <w:webHidden/>
              </w:rPr>
              <w:fldChar w:fldCharType="separate"/>
            </w:r>
            <w:r>
              <w:rPr>
                <w:noProof/>
                <w:webHidden/>
              </w:rPr>
              <w:t>23</w:t>
            </w:r>
            <w:r>
              <w:rPr>
                <w:noProof/>
                <w:webHidden/>
              </w:rPr>
              <w:fldChar w:fldCharType="end"/>
            </w:r>
          </w:hyperlink>
        </w:p>
        <w:p w14:paraId="049AADA2" w14:textId="617B4B88"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46" w:history="1">
            <w:r w:rsidRPr="009720C3">
              <w:rPr>
                <w:rStyle w:val="Hyperlink"/>
                <w:noProof/>
              </w:rPr>
              <w:t>7.3.1</w:t>
            </w:r>
            <w:r>
              <w:rPr>
                <w:rFonts w:asciiTheme="minorHAnsi" w:eastAsiaTheme="minorEastAsia" w:hAnsiTheme="minorHAnsi" w:cstheme="minorBidi"/>
                <w:noProof/>
                <w:kern w:val="2"/>
                <w:sz w:val="21"/>
                <w:lang w:val="en-US"/>
              </w:rPr>
              <w:tab/>
            </w:r>
            <w:r w:rsidRPr="009720C3">
              <w:rPr>
                <w:rStyle w:val="Hyperlink"/>
                <w:noProof/>
              </w:rPr>
              <w:t>Functional requirements</w:t>
            </w:r>
            <w:r>
              <w:rPr>
                <w:noProof/>
                <w:webHidden/>
              </w:rPr>
              <w:tab/>
            </w:r>
            <w:r>
              <w:rPr>
                <w:noProof/>
                <w:webHidden/>
              </w:rPr>
              <w:fldChar w:fldCharType="begin"/>
            </w:r>
            <w:r>
              <w:rPr>
                <w:noProof/>
                <w:webHidden/>
              </w:rPr>
              <w:instrText xml:space="preserve"> PAGEREF _Toc74139346 \h </w:instrText>
            </w:r>
            <w:r>
              <w:rPr>
                <w:noProof/>
                <w:webHidden/>
              </w:rPr>
            </w:r>
            <w:r>
              <w:rPr>
                <w:noProof/>
                <w:webHidden/>
              </w:rPr>
              <w:fldChar w:fldCharType="separate"/>
            </w:r>
            <w:r>
              <w:rPr>
                <w:noProof/>
                <w:webHidden/>
              </w:rPr>
              <w:t>23</w:t>
            </w:r>
            <w:r>
              <w:rPr>
                <w:noProof/>
                <w:webHidden/>
              </w:rPr>
              <w:fldChar w:fldCharType="end"/>
            </w:r>
          </w:hyperlink>
        </w:p>
        <w:p w14:paraId="3D03CCCF" w14:textId="5FAC2164"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47" w:history="1">
            <w:r w:rsidRPr="009720C3">
              <w:rPr>
                <w:rStyle w:val="Hyperlink"/>
                <w:noProof/>
              </w:rPr>
              <w:t>7.3.2</w:t>
            </w:r>
            <w:r>
              <w:rPr>
                <w:rFonts w:asciiTheme="minorHAnsi" w:eastAsiaTheme="minorEastAsia" w:hAnsiTheme="minorHAnsi" w:cstheme="minorBidi"/>
                <w:noProof/>
                <w:kern w:val="2"/>
                <w:sz w:val="21"/>
                <w:lang w:val="en-US"/>
              </w:rPr>
              <w:tab/>
            </w:r>
            <w:r w:rsidRPr="009720C3">
              <w:rPr>
                <w:rStyle w:val="Hyperlink"/>
                <w:noProof/>
              </w:rPr>
              <w:t>Non-functional requirements</w:t>
            </w:r>
            <w:r>
              <w:rPr>
                <w:noProof/>
                <w:webHidden/>
              </w:rPr>
              <w:tab/>
            </w:r>
            <w:r>
              <w:rPr>
                <w:noProof/>
                <w:webHidden/>
              </w:rPr>
              <w:fldChar w:fldCharType="begin"/>
            </w:r>
            <w:r>
              <w:rPr>
                <w:noProof/>
                <w:webHidden/>
              </w:rPr>
              <w:instrText xml:space="preserve"> PAGEREF _Toc74139347 \h </w:instrText>
            </w:r>
            <w:r>
              <w:rPr>
                <w:noProof/>
                <w:webHidden/>
              </w:rPr>
            </w:r>
            <w:r>
              <w:rPr>
                <w:noProof/>
                <w:webHidden/>
              </w:rPr>
              <w:fldChar w:fldCharType="separate"/>
            </w:r>
            <w:r>
              <w:rPr>
                <w:noProof/>
                <w:webHidden/>
              </w:rPr>
              <w:t>23</w:t>
            </w:r>
            <w:r>
              <w:rPr>
                <w:noProof/>
                <w:webHidden/>
              </w:rPr>
              <w:fldChar w:fldCharType="end"/>
            </w:r>
          </w:hyperlink>
        </w:p>
        <w:p w14:paraId="55D4FA70" w14:textId="1D7BC8F9"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48" w:history="1">
            <w:r w:rsidRPr="009720C3">
              <w:rPr>
                <w:rStyle w:val="Hyperlink"/>
                <w:noProof/>
              </w:rPr>
              <w:t>7.4</w:t>
            </w:r>
            <w:r>
              <w:rPr>
                <w:rFonts w:asciiTheme="minorHAnsi" w:eastAsiaTheme="minorEastAsia" w:hAnsiTheme="minorHAnsi" w:cstheme="minorBidi"/>
                <w:noProof/>
                <w:kern w:val="2"/>
                <w:sz w:val="21"/>
                <w:lang w:val="en-US"/>
              </w:rPr>
              <w:tab/>
            </w:r>
            <w:r w:rsidRPr="009720C3">
              <w:rPr>
                <w:rStyle w:val="Hyperlink"/>
                <w:noProof/>
              </w:rPr>
              <w:t>Prototype</w:t>
            </w:r>
            <w:r>
              <w:rPr>
                <w:noProof/>
                <w:webHidden/>
              </w:rPr>
              <w:tab/>
            </w:r>
            <w:r>
              <w:rPr>
                <w:noProof/>
                <w:webHidden/>
              </w:rPr>
              <w:fldChar w:fldCharType="begin"/>
            </w:r>
            <w:r>
              <w:rPr>
                <w:noProof/>
                <w:webHidden/>
              </w:rPr>
              <w:instrText xml:space="preserve"> PAGEREF _Toc74139348 \h </w:instrText>
            </w:r>
            <w:r>
              <w:rPr>
                <w:noProof/>
                <w:webHidden/>
              </w:rPr>
            </w:r>
            <w:r>
              <w:rPr>
                <w:noProof/>
                <w:webHidden/>
              </w:rPr>
              <w:fldChar w:fldCharType="separate"/>
            </w:r>
            <w:r>
              <w:rPr>
                <w:noProof/>
                <w:webHidden/>
              </w:rPr>
              <w:t>24</w:t>
            </w:r>
            <w:r>
              <w:rPr>
                <w:noProof/>
                <w:webHidden/>
              </w:rPr>
              <w:fldChar w:fldCharType="end"/>
            </w:r>
          </w:hyperlink>
        </w:p>
        <w:p w14:paraId="66988156" w14:textId="07EA2755"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49" w:history="1">
            <w:r w:rsidRPr="009720C3">
              <w:rPr>
                <w:rStyle w:val="Hyperlink"/>
                <w:noProof/>
              </w:rPr>
              <w:t>7.4.1</w:t>
            </w:r>
            <w:r>
              <w:rPr>
                <w:rFonts w:asciiTheme="minorHAnsi" w:eastAsiaTheme="minorEastAsia" w:hAnsiTheme="minorHAnsi" w:cstheme="minorBidi"/>
                <w:noProof/>
                <w:kern w:val="2"/>
                <w:sz w:val="21"/>
                <w:lang w:val="en-US"/>
              </w:rPr>
              <w:tab/>
            </w:r>
            <w:r w:rsidRPr="009720C3">
              <w:rPr>
                <w:rStyle w:val="Hyperlink"/>
                <w:noProof/>
              </w:rPr>
              <w:t>Prototype link:</w:t>
            </w:r>
            <w:r>
              <w:rPr>
                <w:noProof/>
                <w:webHidden/>
              </w:rPr>
              <w:tab/>
            </w:r>
            <w:r>
              <w:rPr>
                <w:noProof/>
                <w:webHidden/>
              </w:rPr>
              <w:fldChar w:fldCharType="begin"/>
            </w:r>
            <w:r>
              <w:rPr>
                <w:noProof/>
                <w:webHidden/>
              </w:rPr>
              <w:instrText xml:space="preserve"> PAGEREF _Toc74139349 \h </w:instrText>
            </w:r>
            <w:r>
              <w:rPr>
                <w:noProof/>
                <w:webHidden/>
              </w:rPr>
            </w:r>
            <w:r>
              <w:rPr>
                <w:noProof/>
                <w:webHidden/>
              </w:rPr>
              <w:fldChar w:fldCharType="separate"/>
            </w:r>
            <w:r>
              <w:rPr>
                <w:noProof/>
                <w:webHidden/>
              </w:rPr>
              <w:t>24</w:t>
            </w:r>
            <w:r>
              <w:rPr>
                <w:noProof/>
                <w:webHidden/>
              </w:rPr>
              <w:fldChar w:fldCharType="end"/>
            </w:r>
          </w:hyperlink>
        </w:p>
        <w:p w14:paraId="03A6BA9B" w14:textId="5F61E960"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50" w:history="1">
            <w:r w:rsidRPr="009720C3">
              <w:rPr>
                <w:rStyle w:val="Hyperlink"/>
                <w:noProof/>
              </w:rPr>
              <w:t>7.4.2</w:t>
            </w:r>
            <w:r>
              <w:rPr>
                <w:rFonts w:asciiTheme="minorHAnsi" w:eastAsiaTheme="minorEastAsia" w:hAnsiTheme="minorHAnsi" w:cstheme="minorBidi"/>
                <w:noProof/>
                <w:kern w:val="2"/>
                <w:sz w:val="21"/>
                <w:lang w:val="en-US"/>
              </w:rPr>
              <w:tab/>
            </w:r>
            <w:r w:rsidRPr="009720C3">
              <w:rPr>
                <w:rStyle w:val="Hyperlink"/>
                <w:noProof/>
              </w:rPr>
              <w:t>Overall wireframe</w:t>
            </w:r>
            <w:r>
              <w:rPr>
                <w:noProof/>
                <w:webHidden/>
              </w:rPr>
              <w:tab/>
            </w:r>
            <w:r>
              <w:rPr>
                <w:noProof/>
                <w:webHidden/>
              </w:rPr>
              <w:fldChar w:fldCharType="begin"/>
            </w:r>
            <w:r>
              <w:rPr>
                <w:noProof/>
                <w:webHidden/>
              </w:rPr>
              <w:instrText xml:space="preserve"> PAGEREF _Toc74139350 \h </w:instrText>
            </w:r>
            <w:r>
              <w:rPr>
                <w:noProof/>
                <w:webHidden/>
              </w:rPr>
            </w:r>
            <w:r>
              <w:rPr>
                <w:noProof/>
                <w:webHidden/>
              </w:rPr>
              <w:fldChar w:fldCharType="separate"/>
            </w:r>
            <w:r>
              <w:rPr>
                <w:noProof/>
                <w:webHidden/>
              </w:rPr>
              <w:t>24</w:t>
            </w:r>
            <w:r>
              <w:rPr>
                <w:noProof/>
                <w:webHidden/>
              </w:rPr>
              <w:fldChar w:fldCharType="end"/>
            </w:r>
          </w:hyperlink>
        </w:p>
        <w:p w14:paraId="2E51712D" w14:textId="128530AE"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51" w:history="1">
            <w:r w:rsidRPr="009720C3">
              <w:rPr>
                <w:rStyle w:val="Hyperlink"/>
                <w:noProof/>
              </w:rPr>
              <w:t>7.4.3</w:t>
            </w:r>
            <w:r>
              <w:rPr>
                <w:rFonts w:asciiTheme="minorHAnsi" w:eastAsiaTheme="minorEastAsia" w:hAnsiTheme="minorHAnsi" w:cstheme="minorBidi"/>
                <w:noProof/>
                <w:kern w:val="2"/>
                <w:sz w:val="21"/>
                <w:lang w:val="en-US"/>
              </w:rPr>
              <w:tab/>
            </w:r>
            <w:r w:rsidRPr="009720C3">
              <w:rPr>
                <w:rStyle w:val="Hyperlink"/>
                <w:rFonts w:eastAsia="Yu Gothic Light"/>
                <w:noProof/>
              </w:rPr>
              <w:t>Function description</w:t>
            </w:r>
            <w:r>
              <w:rPr>
                <w:noProof/>
                <w:webHidden/>
              </w:rPr>
              <w:tab/>
            </w:r>
            <w:r>
              <w:rPr>
                <w:noProof/>
                <w:webHidden/>
              </w:rPr>
              <w:fldChar w:fldCharType="begin"/>
            </w:r>
            <w:r>
              <w:rPr>
                <w:noProof/>
                <w:webHidden/>
              </w:rPr>
              <w:instrText xml:space="preserve"> PAGEREF _Toc74139351 \h </w:instrText>
            </w:r>
            <w:r>
              <w:rPr>
                <w:noProof/>
                <w:webHidden/>
              </w:rPr>
            </w:r>
            <w:r>
              <w:rPr>
                <w:noProof/>
                <w:webHidden/>
              </w:rPr>
              <w:fldChar w:fldCharType="separate"/>
            </w:r>
            <w:r>
              <w:rPr>
                <w:noProof/>
                <w:webHidden/>
              </w:rPr>
              <w:t>25</w:t>
            </w:r>
            <w:r>
              <w:rPr>
                <w:noProof/>
                <w:webHidden/>
              </w:rPr>
              <w:fldChar w:fldCharType="end"/>
            </w:r>
          </w:hyperlink>
        </w:p>
        <w:p w14:paraId="056F8CEA" w14:textId="6403ED82"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52" w:history="1">
            <w:r w:rsidRPr="009720C3">
              <w:rPr>
                <w:rStyle w:val="Hyperlink"/>
                <w:noProof/>
              </w:rPr>
              <w:t>7.5</w:t>
            </w:r>
            <w:r>
              <w:rPr>
                <w:rFonts w:asciiTheme="minorHAnsi" w:eastAsiaTheme="minorEastAsia" w:hAnsiTheme="minorHAnsi" w:cstheme="minorBidi"/>
                <w:noProof/>
                <w:kern w:val="2"/>
                <w:sz w:val="21"/>
                <w:lang w:val="en-US"/>
              </w:rPr>
              <w:tab/>
            </w:r>
            <w:r w:rsidRPr="009720C3">
              <w:rPr>
                <w:rStyle w:val="Hyperlink"/>
                <w:noProof/>
              </w:rPr>
              <w:t>Risks to success</w:t>
            </w:r>
            <w:r>
              <w:rPr>
                <w:noProof/>
                <w:webHidden/>
              </w:rPr>
              <w:tab/>
            </w:r>
            <w:r>
              <w:rPr>
                <w:noProof/>
                <w:webHidden/>
              </w:rPr>
              <w:fldChar w:fldCharType="begin"/>
            </w:r>
            <w:r>
              <w:rPr>
                <w:noProof/>
                <w:webHidden/>
              </w:rPr>
              <w:instrText xml:space="preserve"> PAGEREF _Toc74139352 \h </w:instrText>
            </w:r>
            <w:r>
              <w:rPr>
                <w:noProof/>
                <w:webHidden/>
              </w:rPr>
            </w:r>
            <w:r>
              <w:rPr>
                <w:noProof/>
                <w:webHidden/>
              </w:rPr>
              <w:fldChar w:fldCharType="separate"/>
            </w:r>
            <w:r>
              <w:rPr>
                <w:noProof/>
                <w:webHidden/>
              </w:rPr>
              <w:t>27</w:t>
            </w:r>
            <w:r>
              <w:rPr>
                <w:noProof/>
                <w:webHidden/>
              </w:rPr>
              <w:fldChar w:fldCharType="end"/>
            </w:r>
          </w:hyperlink>
        </w:p>
        <w:p w14:paraId="237D9E03" w14:textId="3B19600A"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53" w:history="1">
            <w:r w:rsidRPr="009720C3">
              <w:rPr>
                <w:rStyle w:val="Hyperlink"/>
                <w:noProof/>
              </w:rPr>
              <w:t>7.6</w:t>
            </w:r>
            <w:r>
              <w:rPr>
                <w:rFonts w:asciiTheme="minorHAnsi" w:eastAsiaTheme="minorEastAsia" w:hAnsiTheme="minorHAnsi" w:cstheme="minorBidi"/>
                <w:noProof/>
                <w:kern w:val="2"/>
                <w:sz w:val="21"/>
                <w:lang w:val="en-US"/>
              </w:rPr>
              <w:tab/>
            </w:r>
            <w:r w:rsidRPr="009720C3">
              <w:rPr>
                <w:rStyle w:val="Hyperlink"/>
                <w:noProof/>
              </w:rPr>
              <w:t>Further factors of consideration</w:t>
            </w:r>
            <w:r>
              <w:rPr>
                <w:noProof/>
                <w:webHidden/>
              </w:rPr>
              <w:tab/>
            </w:r>
            <w:r>
              <w:rPr>
                <w:noProof/>
                <w:webHidden/>
              </w:rPr>
              <w:fldChar w:fldCharType="begin"/>
            </w:r>
            <w:r>
              <w:rPr>
                <w:noProof/>
                <w:webHidden/>
              </w:rPr>
              <w:instrText xml:space="preserve"> PAGEREF _Toc74139353 \h </w:instrText>
            </w:r>
            <w:r>
              <w:rPr>
                <w:noProof/>
                <w:webHidden/>
              </w:rPr>
            </w:r>
            <w:r>
              <w:rPr>
                <w:noProof/>
                <w:webHidden/>
              </w:rPr>
              <w:fldChar w:fldCharType="separate"/>
            </w:r>
            <w:r>
              <w:rPr>
                <w:noProof/>
                <w:webHidden/>
              </w:rPr>
              <w:t>28</w:t>
            </w:r>
            <w:r>
              <w:rPr>
                <w:noProof/>
                <w:webHidden/>
              </w:rPr>
              <w:fldChar w:fldCharType="end"/>
            </w:r>
          </w:hyperlink>
        </w:p>
        <w:p w14:paraId="2523AAFD" w14:textId="3044A4C2"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54" w:history="1">
            <w:r w:rsidRPr="009720C3">
              <w:rPr>
                <w:rStyle w:val="Hyperlink"/>
                <w:noProof/>
              </w:rPr>
              <w:t>7.6.1</w:t>
            </w:r>
            <w:r>
              <w:rPr>
                <w:rFonts w:asciiTheme="minorHAnsi" w:eastAsiaTheme="minorEastAsia" w:hAnsiTheme="minorHAnsi" w:cstheme="minorBidi"/>
                <w:noProof/>
                <w:kern w:val="2"/>
                <w:sz w:val="21"/>
                <w:lang w:val="en-US"/>
              </w:rPr>
              <w:tab/>
            </w:r>
            <w:r w:rsidRPr="009720C3">
              <w:rPr>
                <w:rStyle w:val="Hyperlink"/>
                <w:noProof/>
              </w:rPr>
              <w:t>Organisational</w:t>
            </w:r>
            <w:r>
              <w:rPr>
                <w:noProof/>
                <w:webHidden/>
              </w:rPr>
              <w:tab/>
            </w:r>
            <w:r>
              <w:rPr>
                <w:noProof/>
                <w:webHidden/>
              </w:rPr>
              <w:fldChar w:fldCharType="begin"/>
            </w:r>
            <w:r>
              <w:rPr>
                <w:noProof/>
                <w:webHidden/>
              </w:rPr>
              <w:instrText xml:space="preserve"> PAGEREF _Toc74139354 \h </w:instrText>
            </w:r>
            <w:r>
              <w:rPr>
                <w:noProof/>
                <w:webHidden/>
              </w:rPr>
            </w:r>
            <w:r>
              <w:rPr>
                <w:noProof/>
                <w:webHidden/>
              </w:rPr>
              <w:fldChar w:fldCharType="separate"/>
            </w:r>
            <w:r>
              <w:rPr>
                <w:noProof/>
                <w:webHidden/>
              </w:rPr>
              <w:t>28</w:t>
            </w:r>
            <w:r>
              <w:rPr>
                <w:noProof/>
                <w:webHidden/>
              </w:rPr>
              <w:fldChar w:fldCharType="end"/>
            </w:r>
          </w:hyperlink>
        </w:p>
        <w:p w14:paraId="646373D7" w14:textId="5B17356B"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55" w:history="1">
            <w:r w:rsidRPr="009720C3">
              <w:rPr>
                <w:rStyle w:val="Hyperlink"/>
                <w:noProof/>
              </w:rPr>
              <w:t>7.6.2</w:t>
            </w:r>
            <w:r>
              <w:rPr>
                <w:rFonts w:asciiTheme="minorHAnsi" w:eastAsiaTheme="minorEastAsia" w:hAnsiTheme="minorHAnsi" w:cstheme="minorBidi"/>
                <w:noProof/>
                <w:kern w:val="2"/>
                <w:sz w:val="21"/>
                <w:lang w:val="en-US"/>
              </w:rPr>
              <w:tab/>
            </w:r>
            <w:r w:rsidRPr="009720C3">
              <w:rPr>
                <w:rStyle w:val="Hyperlink"/>
                <w:noProof/>
              </w:rPr>
              <w:t>Situational</w:t>
            </w:r>
            <w:r>
              <w:rPr>
                <w:noProof/>
                <w:webHidden/>
              </w:rPr>
              <w:tab/>
            </w:r>
            <w:r>
              <w:rPr>
                <w:noProof/>
                <w:webHidden/>
              </w:rPr>
              <w:fldChar w:fldCharType="begin"/>
            </w:r>
            <w:r>
              <w:rPr>
                <w:noProof/>
                <w:webHidden/>
              </w:rPr>
              <w:instrText xml:space="preserve"> PAGEREF _Toc74139355 \h </w:instrText>
            </w:r>
            <w:r>
              <w:rPr>
                <w:noProof/>
                <w:webHidden/>
              </w:rPr>
            </w:r>
            <w:r>
              <w:rPr>
                <w:noProof/>
                <w:webHidden/>
              </w:rPr>
              <w:fldChar w:fldCharType="separate"/>
            </w:r>
            <w:r>
              <w:rPr>
                <w:noProof/>
                <w:webHidden/>
              </w:rPr>
              <w:t>28</w:t>
            </w:r>
            <w:r>
              <w:rPr>
                <w:noProof/>
                <w:webHidden/>
              </w:rPr>
              <w:fldChar w:fldCharType="end"/>
            </w:r>
          </w:hyperlink>
        </w:p>
        <w:p w14:paraId="565FE754" w14:textId="09BC5B8F"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56" w:history="1">
            <w:r w:rsidRPr="009720C3">
              <w:rPr>
                <w:rStyle w:val="Hyperlink"/>
                <w:noProof/>
              </w:rPr>
              <w:t>7.6.3</w:t>
            </w:r>
            <w:r>
              <w:rPr>
                <w:rFonts w:asciiTheme="minorHAnsi" w:eastAsiaTheme="minorEastAsia" w:hAnsiTheme="minorHAnsi" w:cstheme="minorBidi"/>
                <w:noProof/>
                <w:kern w:val="2"/>
                <w:sz w:val="21"/>
                <w:lang w:val="en-US"/>
              </w:rPr>
              <w:tab/>
            </w:r>
            <w:r w:rsidRPr="009720C3">
              <w:rPr>
                <w:rStyle w:val="Hyperlink"/>
                <w:noProof/>
              </w:rPr>
              <w:t>Cultural</w:t>
            </w:r>
            <w:r>
              <w:rPr>
                <w:noProof/>
                <w:webHidden/>
              </w:rPr>
              <w:tab/>
            </w:r>
            <w:r>
              <w:rPr>
                <w:noProof/>
                <w:webHidden/>
              </w:rPr>
              <w:fldChar w:fldCharType="begin"/>
            </w:r>
            <w:r>
              <w:rPr>
                <w:noProof/>
                <w:webHidden/>
              </w:rPr>
              <w:instrText xml:space="preserve"> PAGEREF _Toc74139356 \h </w:instrText>
            </w:r>
            <w:r>
              <w:rPr>
                <w:noProof/>
                <w:webHidden/>
              </w:rPr>
            </w:r>
            <w:r>
              <w:rPr>
                <w:noProof/>
                <w:webHidden/>
              </w:rPr>
              <w:fldChar w:fldCharType="separate"/>
            </w:r>
            <w:r>
              <w:rPr>
                <w:noProof/>
                <w:webHidden/>
              </w:rPr>
              <w:t>29</w:t>
            </w:r>
            <w:r>
              <w:rPr>
                <w:noProof/>
                <w:webHidden/>
              </w:rPr>
              <w:fldChar w:fldCharType="end"/>
            </w:r>
          </w:hyperlink>
        </w:p>
        <w:p w14:paraId="383A74C2" w14:textId="54DBE845"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57" w:history="1">
            <w:r w:rsidRPr="009720C3">
              <w:rPr>
                <w:rStyle w:val="Hyperlink"/>
                <w:noProof/>
              </w:rPr>
              <w:t>7.6.4</w:t>
            </w:r>
            <w:r>
              <w:rPr>
                <w:rFonts w:asciiTheme="minorHAnsi" w:eastAsiaTheme="minorEastAsia" w:hAnsiTheme="minorHAnsi" w:cstheme="minorBidi"/>
                <w:noProof/>
                <w:kern w:val="2"/>
                <w:sz w:val="21"/>
                <w:lang w:val="en-US"/>
              </w:rPr>
              <w:tab/>
            </w:r>
            <w:r w:rsidRPr="009720C3">
              <w:rPr>
                <w:rStyle w:val="Hyperlink"/>
                <w:noProof/>
              </w:rPr>
              <w:t>Ethical issues and measures taken</w:t>
            </w:r>
            <w:r>
              <w:rPr>
                <w:noProof/>
                <w:webHidden/>
              </w:rPr>
              <w:tab/>
            </w:r>
            <w:r>
              <w:rPr>
                <w:noProof/>
                <w:webHidden/>
              </w:rPr>
              <w:fldChar w:fldCharType="begin"/>
            </w:r>
            <w:r>
              <w:rPr>
                <w:noProof/>
                <w:webHidden/>
              </w:rPr>
              <w:instrText xml:space="preserve"> PAGEREF _Toc74139357 \h </w:instrText>
            </w:r>
            <w:r>
              <w:rPr>
                <w:noProof/>
                <w:webHidden/>
              </w:rPr>
            </w:r>
            <w:r>
              <w:rPr>
                <w:noProof/>
                <w:webHidden/>
              </w:rPr>
              <w:fldChar w:fldCharType="separate"/>
            </w:r>
            <w:r>
              <w:rPr>
                <w:noProof/>
                <w:webHidden/>
              </w:rPr>
              <w:t>29</w:t>
            </w:r>
            <w:r>
              <w:rPr>
                <w:noProof/>
                <w:webHidden/>
              </w:rPr>
              <w:fldChar w:fldCharType="end"/>
            </w:r>
          </w:hyperlink>
        </w:p>
        <w:p w14:paraId="359DF7E4" w14:textId="754965DE"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58" w:history="1">
            <w:r w:rsidRPr="009720C3">
              <w:rPr>
                <w:rStyle w:val="Hyperlink"/>
                <w:noProof/>
              </w:rPr>
              <w:t>7.7</w:t>
            </w:r>
            <w:r>
              <w:rPr>
                <w:rFonts w:asciiTheme="minorHAnsi" w:eastAsiaTheme="minorEastAsia" w:hAnsiTheme="minorHAnsi" w:cstheme="minorBidi"/>
                <w:noProof/>
                <w:kern w:val="2"/>
                <w:sz w:val="21"/>
                <w:lang w:val="en-US"/>
              </w:rPr>
              <w:tab/>
            </w:r>
            <w:r w:rsidRPr="009720C3">
              <w:rPr>
                <w:rStyle w:val="Hyperlink"/>
                <w:noProof/>
              </w:rPr>
              <w:t>Success criteria</w:t>
            </w:r>
            <w:r>
              <w:rPr>
                <w:noProof/>
                <w:webHidden/>
              </w:rPr>
              <w:tab/>
            </w:r>
            <w:r>
              <w:rPr>
                <w:noProof/>
                <w:webHidden/>
              </w:rPr>
              <w:fldChar w:fldCharType="begin"/>
            </w:r>
            <w:r>
              <w:rPr>
                <w:noProof/>
                <w:webHidden/>
              </w:rPr>
              <w:instrText xml:space="preserve"> PAGEREF _Toc74139358 \h </w:instrText>
            </w:r>
            <w:r>
              <w:rPr>
                <w:noProof/>
                <w:webHidden/>
              </w:rPr>
            </w:r>
            <w:r>
              <w:rPr>
                <w:noProof/>
                <w:webHidden/>
              </w:rPr>
              <w:fldChar w:fldCharType="separate"/>
            </w:r>
            <w:r>
              <w:rPr>
                <w:noProof/>
                <w:webHidden/>
              </w:rPr>
              <w:t>29</w:t>
            </w:r>
            <w:r>
              <w:rPr>
                <w:noProof/>
                <w:webHidden/>
              </w:rPr>
              <w:fldChar w:fldCharType="end"/>
            </w:r>
          </w:hyperlink>
        </w:p>
        <w:p w14:paraId="083BAF43" w14:textId="6681A582"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59" w:history="1">
            <w:r w:rsidRPr="009720C3">
              <w:rPr>
                <w:rStyle w:val="Hyperlink"/>
                <w:noProof/>
              </w:rPr>
              <w:t>7.8</w:t>
            </w:r>
            <w:r>
              <w:rPr>
                <w:rFonts w:asciiTheme="minorHAnsi" w:eastAsiaTheme="minorEastAsia" w:hAnsiTheme="minorHAnsi" w:cstheme="minorBidi"/>
                <w:noProof/>
                <w:kern w:val="2"/>
                <w:sz w:val="21"/>
                <w:lang w:val="en-US"/>
              </w:rPr>
              <w:tab/>
            </w:r>
            <w:r w:rsidRPr="009720C3">
              <w:rPr>
                <w:rStyle w:val="Hyperlink"/>
                <w:noProof/>
              </w:rPr>
              <w:t>Proposed evaluation process</w:t>
            </w:r>
            <w:r>
              <w:rPr>
                <w:noProof/>
                <w:webHidden/>
              </w:rPr>
              <w:tab/>
            </w:r>
            <w:r>
              <w:rPr>
                <w:noProof/>
                <w:webHidden/>
              </w:rPr>
              <w:fldChar w:fldCharType="begin"/>
            </w:r>
            <w:r>
              <w:rPr>
                <w:noProof/>
                <w:webHidden/>
              </w:rPr>
              <w:instrText xml:space="preserve"> PAGEREF _Toc74139359 \h </w:instrText>
            </w:r>
            <w:r>
              <w:rPr>
                <w:noProof/>
                <w:webHidden/>
              </w:rPr>
            </w:r>
            <w:r>
              <w:rPr>
                <w:noProof/>
                <w:webHidden/>
              </w:rPr>
              <w:fldChar w:fldCharType="separate"/>
            </w:r>
            <w:r>
              <w:rPr>
                <w:noProof/>
                <w:webHidden/>
              </w:rPr>
              <w:t>29</w:t>
            </w:r>
            <w:r>
              <w:rPr>
                <w:noProof/>
                <w:webHidden/>
              </w:rPr>
              <w:fldChar w:fldCharType="end"/>
            </w:r>
          </w:hyperlink>
        </w:p>
        <w:p w14:paraId="74BF511D" w14:textId="2505D930" w:rsidR="007E7E2C" w:rsidRDefault="007E7E2C">
          <w:pPr>
            <w:pStyle w:val="TOC1"/>
            <w:tabs>
              <w:tab w:val="left" w:pos="400"/>
              <w:tab w:val="right" w:leader="dot" w:pos="9016"/>
            </w:tabs>
            <w:rPr>
              <w:rFonts w:asciiTheme="minorHAnsi" w:eastAsiaTheme="minorEastAsia" w:hAnsiTheme="minorHAnsi" w:cstheme="minorBidi"/>
              <w:noProof/>
              <w:kern w:val="2"/>
              <w:sz w:val="21"/>
              <w:lang w:val="en-US"/>
            </w:rPr>
          </w:pPr>
          <w:hyperlink w:anchor="_Toc74139360" w:history="1">
            <w:r w:rsidRPr="009720C3">
              <w:rPr>
                <w:rStyle w:val="Hyperlink"/>
                <w:noProof/>
              </w:rPr>
              <w:t>8</w:t>
            </w:r>
            <w:r>
              <w:rPr>
                <w:rFonts w:asciiTheme="minorHAnsi" w:eastAsiaTheme="minorEastAsia" w:hAnsiTheme="minorHAnsi" w:cstheme="minorBidi"/>
                <w:noProof/>
                <w:kern w:val="2"/>
                <w:sz w:val="21"/>
                <w:lang w:val="en-US"/>
              </w:rPr>
              <w:tab/>
            </w:r>
            <w:r w:rsidRPr="009720C3">
              <w:rPr>
                <w:rStyle w:val="Hyperlink"/>
                <w:noProof/>
              </w:rPr>
              <w:t>Questions and areas of investigation</w:t>
            </w:r>
            <w:r>
              <w:rPr>
                <w:noProof/>
                <w:webHidden/>
              </w:rPr>
              <w:tab/>
            </w:r>
            <w:r>
              <w:rPr>
                <w:noProof/>
                <w:webHidden/>
              </w:rPr>
              <w:fldChar w:fldCharType="begin"/>
            </w:r>
            <w:r>
              <w:rPr>
                <w:noProof/>
                <w:webHidden/>
              </w:rPr>
              <w:instrText xml:space="preserve"> PAGEREF _Toc74139360 \h </w:instrText>
            </w:r>
            <w:r>
              <w:rPr>
                <w:noProof/>
                <w:webHidden/>
              </w:rPr>
            </w:r>
            <w:r>
              <w:rPr>
                <w:noProof/>
                <w:webHidden/>
              </w:rPr>
              <w:fldChar w:fldCharType="separate"/>
            </w:r>
            <w:r>
              <w:rPr>
                <w:noProof/>
                <w:webHidden/>
              </w:rPr>
              <w:t>30</w:t>
            </w:r>
            <w:r>
              <w:rPr>
                <w:noProof/>
                <w:webHidden/>
              </w:rPr>
              <w:fldChar w:fldCharType="end"/>
            </w:r>
          </w:hyperlink>
        </w:p>
        <w:p w14:paraId="6A97B314" w14:textId="20704E2D"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61" w:history="1">
            <w:r w:rsidRPr="009720C3">
              <w:rPr>
                <w:rStyle w:val="Hyperlink"/>
                <w:noProof/>
              </w:rPr>
              <w:t>8.1</w:t>
            </w:r>
            <w:r>
              <w:rPr>
                <w:rFonts w:asciiTheme="minorHAnsi" w:eastAsiaTheme="minorEastAsia" w:hAnsiTheme="minorHAnsi" w:cstheme="minorBidi"/>
                <w:noProof/>
                <w:kern w:val="2"/>
                <w:sz w:val="21"/>
                <w:lang w:val="en-US"/>
              </w:rPr>
              <w:tab/>
            </w:r>
            <w:r w:rsidRPr="009720C3">
              <w:rPr>
                <w:rStyle w:val="Hyperlink"/>
                <w:noProof/>
              </w:rPr>
              <w:t>Question for the problem space</w:t>
            </w:r>
            <w:r>
              <w:rPr>
                <w:noProof/>
                <w:webHidden/>
              </w:rPr>
              <w:tab/>
            </w:r>
            <w:r>
              <w:rPr>
                <w:noProof/>
                <w:webHidden/>
              </w:rPr>
              <w:fldChar w:fldCharType="begin"/>
            </w:r>
            <w:r>
              <w:rPr>
                <w:noProof/>
                <w:webHidden/>
              </w:rPr>
              <w:instrText xml:space="preserve"> PAGEREF _Toc74139361 \h </w:instrText>
            </w:r>
            <w:r>
              <w:rPr>
                <w:noProof/>
                <w:webHidden/>
              </w:rPr>
            </w:r>
            <w:r>
              <w:rPr>
                <w:noProof/>
                <w:webHidden/>
              </w:rPr>
              <w:fldChar w:fldCharType="separate"/>
            </w:r>
            <w:r>
              <w:rPr>
                <w:noProof/>
                <w:webHidden/>
              </w:rPr>
              <w:t>30</w:t>
            </w:r>
            <w:r>
              <w:rPr>
                <w:noProof/>
                <w:webHidden/>
              </w:rPr>
              <w:fldChar w:fldCharType="end"/>
            </w:r>
          </w:hyperlink>
        </w:p>
        <w:p w14:paraId="58BDF5AF" w14:textId="37FA4382" w:rsidR="007E7E2C" w:rsidRDefault="007E7E2C">
          <w:pPr>
            <w:pStyle w:val="TOC2"/>
            <w:tabs>
              <w:tab w:val="left" w:pos="880"/>
              <w:tab w:val="right" w:leader="dot" w:pos="9016"/>
            </w:tabs>
            <w:rPr>
              <w:rFonts w:asciiTheme="minorHAnsi" w:eastAsiaTheme="minorEastAsia" w:hAnsiTheme="minorHAnsi" w:cstheme="minorBidi"/>
              <w:noProof/>
              <w:kern w:val="2"/>
              <w:sz w:val="21"/>
              <w:lang w:val="en-US"/>
            </w:rPr>
          </w:pPr>
          <w:hyperlink w:anchor="_Toc74139362" w:history="1">
            <w:r w:rsidRPr="009720C3">
              <w:rPr>
                <w:rStyle w:val="Hyperlink"/>
                <w:noProof/>
              </w:rPr>
              <w:t>8.2</w:t>
            </w:r>
            <w:r>
              <w:rPr>
                <w:rFonts w:asciiTheme="minorHAnsi" w:eastAsiaTheme="minorEastAsia" w:hAnsiTheme="minorHAnsi" w:cstheme="minorBidi"/>
                <w:noProof/>
                <w:kern w:val="2"/>
                <w:sz w:val="21"/>
                <w:lang w:val="en-US"/>
              </w:rPr>
              <w:tab/>
            </w:r>
            <w:r w:rsidRPr="009720C3">
              <w:rPr>
                <w:rStyle w:val="Hyperlink"/>
                <w:noProof/>
              </w:rPr>
              <w:t>Question for the proposed solution</w:t>
            </w:r>
            <w:r>
              <w:rPr>
                <w:noProof/>
                <w:webHidden/>
              </w:rPr>
              <w:tab/>
            </w:r>
            <w:r>
              <w:rPr>
                <w:noProof/>
                <w:webHidden/>
              </w:rPr>
              <w:fldChar w:fldCharType="begin"/>
            </w:r>
            <w:r>
              <w:rPr>
                <w:noProof/>
                <w:webHidden/>
              </w:rPr>
              <w:instrText xml:space="preserve"> PAGEREF _Toc74139362 \h </w:instrText>
            </w:r>
            <w:r>
              <w:rPr>
                <w:noProof/>
                <w:webHidden/>
              </w:rPr>
            </w:r>
            <w:r>
              <w:rPr>
                <w:noProof/>
                <w:webHidden/>
              </w:rPr>
              <w:fldChar w:fldCharType="separate"/>
            </w:r>
            <w:r>
              <w:rPr>
                <w:noProof/>
                <w:webHidden/>
              </w:rPr>
              <w:t>30</w:t>
            </w:r>
            <w:r>
              <w:rPr>
                <w:noProof/>
                <w:webHidden/>
              </w:rPr>
              <w:fldChar w:fldCharType="end"/>
            </w:r>
          </w:hyperlink>
        </w:p>
        <w:p w14:paraId="0A87183D" w14:textId="5C5F93A3" w:rsidR="007E7E2C" w:rsidRDefault="007E7E2C">
          <w:pPr>
            <w:pStyle w:val="TOC1"/>
            <w:tabs>
              <w:tab w:val="left" w:pos="400"/>
              <w:tab w:val="right" w:leader="dot" w:pos="9016"/>
            </w:tabs>
            <w:rPr>
              <w:rFonts w:asciiTheme="minorHAnsi" w:eastAsiaTheme="minorEastAsia" w:hAnsiTheme="minorHAnsi" w:cstheme="minorBidi"/>
              <w:noProof/>
              <w:kern w:val="2"/>
              <w:sz w:val="21"/>
              <w:lang w:val="en-US"/>
            </w:rPr>
          </w:pPr>
          <w:hyperlink w:anchor="_Toc74139363" w:history="1">
            <w:r w:rsidRPr="009720C3">
              <w:rPr>
                <w:rStyle w:val="Hyperlink"/>
                <w:noProof/>
              </w:rPr>
              <w:t>9</w:t>
            </w:r>
            <w:r>
              <w:rPr>
                <w:rFonts w:asciiTheme="minorHAnsi" w:eastAsiaTheme="minorEastAsia" w:hAnsiTheme="minorHAnsi" w:cstheme="minorBidi"/>
                <w:noProof/>
                <w:kern w:val="2"/>
                <w:sz w:val="21"/>
                <w:lang w:val="en-US"/>
              </w:rPr>
              <w:tab/>
            </w:r>
            <w:r w:rsidRPr="009720C3">
              <w:rPr>
                <w:rStyle w:val="Hyperlink"/>
                <w:noProof/>
              </w:rPr>
              <w:t>Project Plan</w:t>
            </w:r>
            <w:r>
              <w:rPr>
                <w:noProof/>
                <w:webHidden/>
              </w:rPr>
              <w:tab/>
            </w:r>
            <w:r>
              <w:rPr>
                <w:noProof/>
                <w:webHidden/>
              </w:rPr>
              <w:fldChar w:fldCharType="begin"/>
            </w:r>
            <w:r>
              <w:rPr>
                <w:noProof/>
                <w:webHidden/>
              </w:rPr>
              <w:instrText xml:space="preserve"> PAGEREF _Toc74139363 \h </w:instrText>
            </w:r>
            <w:r>
              <w:rPr>
                <w:noProof/>
                <w:webHidden/>
              </w:rPr>
            </w:r>
            <w:r>
              <w:rPr>
                <w:noProof/>
                <w:webHidden/>
              </w:rPr>
              <w:fldChar w:fldCharType="separate"/>
            </w:r>
            <w:r>
              <w:rPr>
                <w:noProof/>
                <w:webHidden/>
              </w:rPr>
              <w:t>32</w:t>
            </w:r>
            <w:r>
              <w:rPr>
                <w:noProof/>
                <w:webHidden/>
              </w:rPr>
              <w:fldChar w:fldCharType="end"/>
            </w:r>
          </w:hyperlink>
        </w:p>
        <w:p w14:paraId="7BB99195" w14:textId="27BEA1EB"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64" w:history="1">
            <w:r w:rsidRPr="009720C3">
              <w:rPr>
                <w:rStyle w:val="Hyperlink"/>
                <w:noProof/>
              </w:rPr>
              <w:t>9.1</w:t>
            </w:r>
            <w:r>
              <w:rPr>
                <w:rFonts w:asciiTheme="minorHAnsi" w:eastAsiaTheme="minorEastAsia" w:hAnsiTheme="minorHAnsi" w:cstheme="minorBidi"/>
                <w:noProof/>
                <w:kern w:val="2"/>
                <w:sz w:val="21"/>
                <w:lang w:val="en-US"/>
              </w:rPr>
              <w:tab/>
            </w:r>
            <w:r w:rsidRPr="009720C3">
              <w:rPr>
                <w:rStyle w:val="Hyperlink"/>
                <w:noProof/>
              </w:rPr>
              <w:t>Tasks</w:t>
            </w:r>
            <w:r>
              <w:rPr>
                <w:noProof/>
                <w:webHidden/>
              </w:rPr>
              <w:tab/>
            </w:r>
            <w:r>
              <w:rPr>
                <w:noProof/>
                <w:webHidden/>
              </w:rPr>
              <w:fldChar w:fldCharType="begin"/>
            </w:r>
            <w:r>
              <w:rPr>
                <w:noProof/>
                <w:webHidden/>
              </w:rPr>
              <w:instrText xml:space="preserve"> PAGEREF _Toc74139364 \h </w:instrText>
            </w:r>
            <w:r>
              <w:rPr>
                <w:noProof/>
                <w:webHidden/>
              </w:rPr>
            </w:r>
            <w:r>
              <w:rPr>
                <w:noProof/>
                <w:webHidden/>
              </w:rPr>
              <w:fldChar w:fldCharType="separate"/>
            </w:r>
            <w:r>
              <w:rPr>
                <w:noProof/>
                <w:webHidden/>
              </w:rPr>
              <w:t>32</w:t>
            </w:r>
            <w:r>
              <w:rPr>
                <w:noProof/>
                <w:webHidden/>
              </w:rPr>
              <w:fldChar w:fldCharType="end"/>
            </w:r>
          </w:hyperlink>
        </w:p>
        <w:p w14:paraId="1912EE87" w14:textId="774E9076" w:rsidR="007E7E2C" w:rsidRDefault="007E7E2C">
          <w:pPr>
            <w:pStyle w:val="TOC2"/>
            <w:tabs>
              <w:tab w:val="left" w:pos="880"/>
              <w:tab w:val="right" w:leader="dot" w:pos="9016"/>
            </w:tabs>
            <w:rPr>
              <w:rFonts w:asciiTheme="minorHAnsi" w:eastAsiaTheme="minorEastAsia" w:hAnsiTheme="minorHAnsi" w:cstheme="minorBidi"/>
              <w:noProof/>
              <w:kern w:val="2"/>
              <w:sz w:val="21"/>
              <w:lang w:val="en-US"/>
            </w:rPr>
          </w:pPr>
          <w:hyperlink w:anchor="_Toc74139365" w:history="1">
            <w:r w:rsidRPr="009720C3">
              <w:rPr>
                <w:rStyle w:val="Hyperlink"/>
                <w:noProof/>
              </w:rPr>
              <w:t>9.2</w:t>
            </w:r>
            <w:r>
              <w:rPr>
                <w:rFonts w:asciiTheme="minorHAnsi" w:eastAsiaTheme="minorEastAsia" w:hAnsiTheme="minorHAnsi" w:cstheme="minorBidi"/>
                <w:noProof/>
                <w:kern w:val="2"/>
                <w:sz w:val="21"/>
                <w:lang w:val="en-US"/>
              </w:rPr>
              <w:tab/>
            </w:r>
            <w:r w:rsidRPr="009720C3">
              <w:rPr>
                <w:rStyle w:val="Hyperlink"/>
                <w:noProof/>
              </w:rPr>
              <w:t>Timeline</w:t>
            </w:r>
            <w:r>
              <w:rPr>
                <w:noProof/>
                <w:webHidden/>
              </w:rPr>
              <w:tab/>
            </w:r>
            <w:r>
              <w:rPr>
                <w:noProof/>
                <w:webHidden/>
              </w:rPr>
              <w:fldChar w:fldCharType="begin"/>
            </w:r>
            <w:r>
              <w:rPr>
                <w:noProof/>
                <w:webHidden/>
              </w:rPr>
              <w:instrText xml:space="preserve"> PAGEREF _Toc74139365 \h </w:instrText>
            </w:r>
            <w:r>
              <w:rPr>
                <w:noProof/>
                <w:webHidden/>
              </w:rPr>
            </w:r>
            <w:r>
              <w:rPr>
                <w:noProof/>
                <w:webHidden/>
              </w:rPr>
              <w:fldChar w:fldCharType="separate"/>
            </w:r>
            <w:r>
              <w:rPr>
                <w:noProof/>
                <w:webHidden/>
              </w:rPr>
              <w:t>33</w:t>
            </w:r>
            <w:r>
              <w:rPr>
                <w:noProof/>
                <w:webHidden/>
              </w:rPr>
              <w:fldChar w:fldCharType="end"/>
            </w:r>
          </w:hyperlink>
        </w:p>
        <w:p w14:paraId="06556C04" w14:textId="4335F4F8" w:rsidR="007E7E2C" w:rsidRDefault="007E7E2C">
          <w:pPr>
            <w:pStyle w:val="TOC2"/>
            <w:tabs>
              <w:tab w:val="left" w:pos="660"/>
              <w:tab w:val="right" w:leader="dot" w:pos="9016"/>
            </w:tabs>
            <w:rPr>
              <w:rFonts w:asciiTheme="minorHAnsi" w:eastAsiaTheme="minorEastAsia" w:hAnsiTheme="minorHAnsi" w:cstheme="minorBidi"/>
              <w:noProof/>
              <w:kern w:val="2"/>
              <w:sz w:val="21"/>
              <w:lang w:val="en-US"/>
            </w:rPr>
          </w:pPr>
          <w:hyperlink w:anchor="_Toc74139366" w:history="1">
            <w:r w:rsidRPr="009720C3">
              <w:rPr>
                <w:rStyle w:val="Hyperlink"/>
                <w:noProof/>
              </w:rPr>
              <w:t>9.3</w:t>
            </w:r>
            <w:r>
              <w:rPr>
                <w:rFonts w:asciiTheme="minorHAnsi" w:eastAsiaTheme="minorEastAsia" w:hAnsiTheme="minorHAnsi" w:cstheme="minorBidi"/>
                <w:noProof/>
                <w:kern w:val="2"/>
                <w:sz w:val="21"/>
                <w:lang w:val="en-US"/>
              </w:rPr>
              <w:tab/>
            </w:r>
            <w:r w:rsidRPr="009720C3">
              <w:rPr>
                <w:rStyle w:val="Hyperlink"/>
                <w:noProof/>
              </w:rPr>
              <w:t>Risk assessment</w:t>
            </w:r>
            <w:r>
              <w:rPr>
                <w:noProof/>
                <w:webHidden/>
              </w:rPr>
              <w:tab/>
            </w:r>
            <w:r>
              <w:rPr>
                <w:noProof/>
                <w:webHidden/>
              </w:rPr>
              <w:fldChar w:fldCharType="begin"/>
            </w:r>
            <w:r>
              <w:rPr>
                <w:noProof/>
                <w:webHidden/>
              </w:rPr>
              <w:instrText xml:space="preserve"> PAGEREF _Toc74139366 \h </w:instrText>
            </w:r>
            <w:r>
              <w:rPr>
                <w:noProof/>
                <w:webHidden/>
              </w:rPr>
            </w:r>
            <w:r>
              <w:rPr>
                <w:noProof/>
                <w:webHidden/>
              </w:rPr>
              <w:fldChar w:fldCharType="separate"/>
            </w:r>
            <w:r>
              <w:rPr>
                <w:noProof/>
                <w:webHidden/>
              </w:rPr>
              <w:t>34</w:t>
            </w:r>
            <w:r>
              <w:rPr>
                <w:noProof/>
                <w:webHidden/>
              </w:rPr>
              <w:fldChar w:fldCharType="end"/>
            </w:r>
          </w:hyperlink>
        </w:p>
        <w:p w14:paraId="161D870F" w14:textId="4F087CA4"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67" w:history="1">
            <w:r w:rsidRPr="009720C3">
              <w:rPr>
                <w:rStyle w:val="Hyperlink"/>
                <w:noProof/>
              </w:rPr>
              <w:t>9.3.1</w:t>
            </w:r>
            <w:r>
              <w:rPr>
                <w:rFonts w:asciiTheme="minorHAnsi" w:eastAsiaTheme="minorEastAsia" w:hAnsiTheme="minorHAnsi" w:cstheme="minorBidi"/>
                <w:noProof/>
                <w:kern w:val="2"/>
                <w:sz w:val="21"/>
                <w:lang w:val="en-US"/>
              </w:rPr>
              <w:tab/>
            </w:r>
            <w:r w:rsidRPr="009720C3">
              <w:rPr>
                <w:rStyle w:val="Hyperlink"/>
                <w:noProof/>
              </w:rPr>
              <w:t>Project</w:t>
            </w:r>
            <w:r>
              <w:rPr>
                <w:noProof/>
                <w:webHidden/>
              </w:rPr>
              <w:tab/>
            </w:r>
            <w:r>
              <w:rPr>
                <w:noProof/>
                <w:webHidden/>
              </w:rPr>
              <w:fldChar w:fldCharType="begin"/>
            </w:r>
            <w:r>
              <w:rPr>
                <w:noProof/>
                <w:webHidden/>
              </w:rPr>
              <w:instrText xml:space="preserve"> PAGEREF _Toc74139367 \h </w:instrText>
            </w:r>
            <w:r>
              <w:rPr>
                <w:noProof/>
                <w:webHidden/>
              </w:rPr>
            </w:r>
            <w:r>
              <w:rPr>
                <w:noProof/>
                <w:webHidden/>
              </w:rPr>
              <w:fldChar w:fldCharType="separate"/>
            </w:r>
            <w:r>
              <w:rPr>
                <w:noProof/>
                <w:webHidden/>
              </w:rPr>
              <w:t>34</w:t>
            </w:r>
            <w:r>
              <w:rPr>
                <w:noProof/>
                <w:webHidden/>
              </w:rPr>
              <w:fldChar w:fldCharType="end"/>
            </w:r>
          </w:hyperlink>
        </w:p>
        <w:p w14:paraId="05D3075F" w14:textId="543E83C9"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68" w:history="1">
            <w:r w:rsidRPr="009720C3">
              <w:rPr>
                <w:rStyle w:val="Hyperlink"/>
                <w:noProof/>
              </w:rPr>
              <w:t>9.3.2</w:t>
            </w:r>
            <w:r>
              <w:rPr>
                <w:rFonts w:asciiTheme="minorHAnsi" w:eastAsiaTheme="minorEastAsia" w:hAnsiTheme="minorHAnsi" w:cstheme="minorBidi"/>
                <w:noProof/>
                <w:kern w:val="2"/>
                <w:sz w:val="21"/>
                <w:lang w:val="en-US"/>
              </w:rPr>
              <w:tab/>
            </w:r>
            <w:r w:rsidRPr="009720C3">
              <w:rPr>
                <w:rStyle w:val="Hyperlink"/>
                <w:noProof/>
              </w:rPr>
              <w:t>OHS</w:t>
            </w:r>
            <w:r>
              <w:rPr>
                <w:noProof/>
                <w:webHidden/>
              </w:rPr>
              <w:tab/>
            </w:r>
            <w:r>
              <w:rPr>
                <w:noProof/>
                <w:webHidden/>
              </w:rPr>
              <w:fldChar w:fldCharType="begin"/>
            </w:r>
            <w:r>
              <w:rPr>
                <w:noProof/>
                <w:webHidden/>
              </w:rPr>
              <w:instrText xml:space="preserve"> PAGEREF _Toc74139368 \h </w:instrText>
            </w:r>
            <w:r>
              <w:rPr>
                <w:noProof/>
                <w:webHidden/>
              </w:rPr>
            </w:r>
            <w:r>
              <w:rPr>
                <w:noProof/>
                <w:webHidden/>
              </w:rPr>
              <w:fldChar w:fldCharType="separate"/>
            </w:r>
            <w:r>
              <w:rPr>
                <w:noProof/>
                <w:webHidden/>
              </w:rPr>
              <w:t>34</w:t>
            </w:r>
            <w:r>
              <w:rPr>
                <w:noProof/>
                <w:webHidden/>
              </w:rPr>
              <w:fldChar w:fldCharType="end"/>
            </w:r>
          </w:hyperlink>
        </w:p>
        <w:p w14:paraId="0BCE6E7A" w14:textId="1B7AFC6D"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69" w:history="1">
            <w:r w:rsidRPr="009720C3">
              <w:rPr>
                <w:rStyle w:val="Hyperlink"/>
                <w:noProof/>
              </w:rPr>
              <w:t>9.3.3</w:t>
            </w:r>
            <w:r>
              <w:rPr>
                <w:rFonts w:asciiTheme="minorHAnsi" w:eastAsiaTheme="minorEastAsia" w:hAnsiTheme="minorHAnsi" w:cstheme="minorBidi"/>
                <w:noProof/>
                <w:kern w:val="2"/>
                <w:sz w:val="21"/>
                <w:lang w:val="en-US"/>
              </w:rPr>
              <w:tab/>
            </w:r>
            <w:r w:rsidRPr="009720C3">
              <w:rPr>
                <w:rStyle w:val="Hyperlink"/>
                <w:noProof/>
              </w:rPr>
              <w:t>Ethics</w:t>
            </w:r>
            <w:r>
              <w:rPr>
                <w:noProof/>
                <w:webHidden/>
              </w:rPr>
              <w:tab/>
            </w:r>
            <w:r>
              <w:rPr>
                <w:noProof/>
                <w:webHidden/>
              </w:rPr>
              <w:fldChar w:fldCharType="begin"/>
            </w:r>
            <w:r>
              <w:rPr>
                <w:noProof/>
                <w:webHidden/>
              </w:rPr>
              <w:instrText xml:space="preserve"> PAGEREF _Toc74139369 \h </w:instrText>
            </w:r>
            <w:r>
              <w:rPr>
                <w:noProof/>
                <w:webHidden/>
              </w:rPr>
            </w:r>
            <w:r>
              <w:rPr>
                <w:noProof/>
                <w:webHidden/>
              </w:rPr>
              <w:fldChar w:fldCharType="separate"/>
            </w:r>
            <w:r>
              <w:rPr>
                <w:noProof/>
                <w:webHidden/>
              </w:rPr>
              <w:t>34</w:t>
            </w:r>
            <w:r>
              <w:rPr>
                <w:noProof/>
                <w:webHidden/>
              </w:rPr>
              <w:fldChar w:fldCharType="end"/>
            </w:r>
          </w:hyperlink>
        </w:p>
        <w:p w14:paraId="0971032F" w14:textId="38F8A9B1" w:rsidR="007E7E2C" w:rsidRDefault="007E7E2C">
          <w:pPr>
            <w:pStyle w:val="TOC1"/>
            <w:tabs>
              <w:tab w:val="left" w:pos="660"/>
              <w:tab w:val="right" w:leader="dot" w:pos="9016"/>
            </w:tabs>
            <w:rPr>
              <w:rFonts w:asciiTheme="minorHAnsi" w:eastAsiaTheme="minorEastAsia" w:hAnsiTheme="minorHAnsi" w:cstheme="minorBidi"/>
              <w:noProof/>
              <w:kern w:val="2"/>
              <w:sz w:val="21"/>
              <w:lang w:val="en-US"/>
            </w:rPr>
          </w:pPr>
          <w:hyperlink w:anchor="_Toc74139370" w:history="1">
            <w:r w:rsidRPr="009720C3">
              <w:rPr>
                <w:rStyle w:val="Hyperlink"/>
                <w:noProof/>
              </w:rPr>
              <w:t>10</w:t>
            </w:r>
            <w:r>
              <w:rPr>
                <w:rFonts w:asciiTheme="minorHAnsi" w:eastAsiaTheme="minorEastAsia" w:hAnsiTheme="minorHAnsi" w:cstheme="minorBidi"/>
                <w:noProof/>
                <w:kern w:val="2"/>
                <w:sz w:val="21"/>
                <w:lang w:val="en-US"/>
              </w:rPr>
              <w:tab/>
            </w:r>
            <w:r w:rsidRPr="009720C3">
              <w:rPr>
                <w:rStyle w:val="Hyperlink"/>
                <w:noProof/>
              </w:rPr>
              <w:t>Appendix A: Waiting Time App Conceptual Model</w:t>
            </w:r>
            <w:r>
              <w:rPr>
                <w:noProof/>
                <w:webHidden/>
              </w:rPr>
              <w:tab/>
            </w:r>
            <w:r>
              <w:rPr>
                <w:noProof/>
                <w:webHidden/>
              </w:rPr>
              <w:fldChar w:fldCharType="begin"/>
            </w:r>
            <w:r>
              <w:rPr>
                <w:noProof/>
                <w:webHidden/>
              </w:rPr>
              <w:instrText xml:space="preserve"> PAGEREF _Toc74139370 \h </w:instrText>
            </w:r>
            <w:r>
              <w:rPr>
                <w:noProof/>
                <w:webHidden/>
              </w:rPr>
            </w:r>
            <w:r>
              <w:rPr>
                <w:noProof/>
                <w:webHidden/>
              </w:rPr>
              <w:fldChar w:fldCharType="separate"/>
            </w:r>
            <w:r>
              <w:rPr>
                <w:noProof/>
                <w:webHidden/>
              </w:rPr>
              <w:t>35</w:t>
            </w:r>
            <w:r>
              <w:rPr>
                <w:noProof/>
                <w:webHidden/>
              </w:rPr>
              <w:fldChar w:fldCharType="end"/>
            </w:r>
          </w:hyperlink>
        </w:p>
        <w:p w14:paraId="4F93D2C7" w14:textId="2AF152A9" w:rsidR="007E7E2C" w:rsidRDefault="007E7E2C">
          <w:pPr>
            <w:pStyle w:val="TOC2"/>
            <w:tabs>
              <w:tab w:val="left" w:pos="880"/>
              <w:tab w:val="right" w:leader="dot" w:pos="9016"/>
            </w:tabs>
            <w:rPr>
              <w:rFonts w:asciiTheme="minorHAnsi" w:eastAsiaTheme="minorEastAsia" w:hAnsiTheme="minorHAnsi" w:cstheme="minorBidi"/>
              <w:noProof/>
              <w:kern w:val="2"/>
              <w:sz w:val="21"/>
              <w:lang w:val="en-US"/>
            </w:rPr>
          </w:pPr>
          <w:hyperlink w:anchor="_Toc74139371" w:history="1">
            <w:r w:rsidRPr="009720C3">
              <w:rPr>
                <w:rStyle w:val="Hyperlink"/>
                <w:noProof/>
              </w:rPr>
              <w:t>10.1</w:t>
            </w:r>
            <w:r>
              <w:rPr>
                <w:rFonts w:asciiTheme="minorHAnsi" w:eastAsiaTheme="minorEastAsia" w:hAnsiTheme="minorHAnsi" w:cstheme="minorBidi"/>
                <w:noProof/>
                <w:kern w:val="2"/>
                <w:sz w:val="21"/>
                <w:lang w:val="en-US"/>
              </w:rPr>
              <w:tab/>
            </w:r>
            <w:r w:rsidRPr="009720C3">
              <w:rPr>
                <w:rStyle w:val="Hyperlink"/>
                <w:noProof/>
              </w:rPr>
              <w:t>Conceptual design</w:t>
            </w:r>
            <w:r>
              <w:rPr>
                <w:noProof/>
                <w:webHidden/>
              </w:rPr>
              <w:tab/>
            </w:r>
            <w:r>
              <w:rPr>
                <w:noProof/>
                <w:webHidden/>
              </w:rPr>
              <w:fldChar w:fldCharType="begin"/>
            </w:r>
            <w:r>
              <w:rPr>
                <w:noProof/>
                <w:webHidden/>
              </w:rPr>
              <w:instrText xml:space="preserve"> PAGEREF _Toc74139371 \h </w:instrText>
            </w:r>
            <w:r>
              <w:rPr>
                <w:noProof/>
                <w:webHidden/>
              </w:rPr>
            </w:r>
            <w:r>
              <w:rPr>
                <w:noProof/>
                <w:webHidden/>
              </w:rPr>
              <w:fldChar w:fldCharType="separate"/>
            </w:r>
            <w:r>
              <w:rPr>
                <w:noProof/>
                <w:webHidden/>
              </w:rPr>
              <w:t>35</w:t>
            </w:r>
            <w:r>
              <w:rPr>
                <w:noProof/>
                <w:webHidden/>
              </w:rPr>
              <w:fldChar w:fldCharType="end"/>
            </w:r>
          </w:hyperlink>
        </w:p>
        <w:p w14:paraId="7509F8AD" w14:textId="708604A5"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72" w:history="1">
            <w:r w:rsidRPr="009720C3">
              <w:rPr>
                <w:rStyle w:val="Hyperlink"/>
                <w:noProof/>
              </w:rPr>
              <w:t>10.1.1</w:t>
            </w:r>
            <w:r>
              <w:rPr>
                <w:rFonts w:asciiTheme="minorHAnsi" w:eastAsiaTheme="minorEastAsia" w:hAnsiTheme="minorHAnsi" w:cstheme="minorBidi"/>
                <w:noProof/>
                <w:kern w:val="2"/>
                <w:sz w:val="21"/>
                <w:lang w:val="en-US"/>
              </w:rPr>
              <w:tab/>
            </w:r>
            <w:r w:rsidRPr="009720C3">
              <w:rPr>
                <w:rStyle w:val="Hyperlink"/>
                <w:noProof/>
              </w:rPr>
              <w:t>Problem statement</w:t>
            </w:r>
            <w:r>
              <w:rPr>
                <w:noProof/>
                <w:webHidden/>
              </w:rPr>
              <w:tab/>
            </w:r>
            <w:r>
              <w:rPr>
                <w:noProof/>
                <w:webHidden/>
              </w:rPr>
              <w:fldChar w:fldCharType="begin"/>
            </w:r>
            <w:r>
              <w:rPr>
                <w:noProof/>
                <w:webHidden/>
              </w:rPr>
              <w:instrText xml:space="preserve"> PAGEREF _Toc74139372 \h </w:instrText>
            </w:r>
            <w:r>
              <w:rPr>
                <w:noProof/>
                <w:webHidden/>
              </w:rPr>
            </w:r>
            <w:r>
              <w:rPr>
                <w:noProof/>
                <w:webHidden/>
              </w:rPr>
              <w:fldChar w:fldCharType="separate"/>
            </w:r>
            <w:r>
              <w:rPr>
                <w:noProof/>
                <w:webHidden/>
              </w:rPr>
              <w:t>35</w:t>
            </w:r>
            <w:r>
              <w:rPr>
                <w:noProof/>
                <w:webHidden/>
              </w:rPr>
              <w:fldChar w:fldCharType="end"/>
            </w:r>
          </w:hyperlink>
        </w:p>
        <w:p w14:paraId="1A9603A1" w14:textId="0C1C6962" w:rsidR="007E7E2C" w:rsidRDefault="007E7E2C">
          <w:pPr>
            <w:pStyle w:val="TOC3"/>
            <w:tabs>
              <w:tab w:val="left" w:pos="1320"/>
              <w:tab w:val="right" w:leader="dot" w:pos="9016"/>
            </w:tabs>
            <w:rPr>
              <w:rFonts w:asciiTheme="minorHAnsi" w:eastAsiaTheme="minorEastAsia" w:hAnsiTheme="minorHAnsi" w:cstheme="minorBidi"/>
              <w:noProof/>
              <w:kern w:val="2"/>
              <w:sz w:val="21"/>
              <w:lang w:val="en-US"/>
            </w:rPr>
          </w:pPr>
          <w:hyperlink w:anchor="_Toc74139373" w:history="1">
            <w:r w:rsidRPr="009720C3">
              <w:rPr>
                <w:rStyle w:val="Hyperlink"/>
                <w:noProof/>
              </w:rPr>
              <w:t>10.1.2</w:t>
            </w:r>
            <w:r>
              <w:rPr>
                <w:rFonts w:asciiTheme="minorHAnsi" w:eastAsiaTheme="minorEastAsia" w:hAnsiTheme="minorHAnsi" w:cstheme="minorBidi"/>
                <w:noProof/>
                <w:kern w:val="2"/>
                <w:sz w:val="21"/>
                <w:lang w:val="en-US"/>
              </w:rPr>
              <w:tab/>
            </w:r>
            <w:r w:rsidRPr="009720C3">
              <w:rPr>
                <w:rStyle w:val="Hyperlink"/>
                <w:noProof/>
              </w:rPr>
              <w:t>High-level description</w:t>
            </w:r>
            <w:r>
              <w:rPr>
                <w:noProof/>
                <w:webHidden/>
              </w:rPr>
              <w:tab/>
            </w:r>
            <w:r>
              <w:rPr>
                <w:noProof/>
                <w:webHidden/>
              </w:rPr>
              <w:fldChar w:fldCharType="begin"/>
            </w:r>
            <w:r>
              <w:rPr>
                <w:noProof/>
                <w:webHidden/>
              </w:rPr>
              <w:instrText xml:space="preserve"> PAGEREF _Toc74139373 \h </w:instrText>
            </w:r>
            <w:r>
              <w:rPr>
                <w:noProof/>
                <w:webHidden/>
              </w:rPr>
            </w:r>
            <w:r>
              <w:rPr>
                <w:noProof/>
                <w:webHidden/>
              </w:rPr>
              <w:fldChar w:fldCharType="separate"/>
            </w:r>
            <w:r>
              <w:rPr>
                <w:noProof/>
                <w:webHidden/>
              </w:rPr>
              <w:t>35</w:t>
            </w:r>
            <w:r>
              <w:rPr>
                <w:noProof/>
                <w:webHidden/>
              </w:rPr>
              <w:fldChar w:fldCharType="end"/>
            </w:r>
          </w:hyperlink>
        </w:p>
        <w:p w14:paraId="0815F7DB" w14:textId="1E1839B3"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74" w:history="1">
            <w:r w:rsidRPr="009720C3">
              <w:rPr>
                <w:rStyle w:val="Hyperlink"/>
                <w:noProof/>
              </w:rPr>
              <w:t>10.1.3</w:t>
            </w:r>
            <w:r>
              <w:rPr>
                <w:rFonts w:asciiTheme="minorHAnsi" w:eastAsiaTheme="minorEastAsia" w:hAnsiTheme="minorHAnsi" w:cstheme="minorBidi"/>
                <w:noProof/>
                <w:kern w:val="2"/>
                <w:sz w:val="21"/>
                <w:lang w:val="en-US"/>
              </w:rPr>
              <w:tab/>
            </w:r>
            <w:r w:rsidRPr="009720C3">
              <w:rPr>
                <w:rStyle w:val="Hyperlink"/>
                <w:noProof/>
              </w:rPr>
              <w:t>Interaction paradigm</w:t>
            </w:r>
            <w:r>
              <w:rPr>
                <w:noProof/>
                <w:webHidden/>
              </w:rPr>
              <w:tab/>
            </w:r>
            <w:r>
              <w:rPr>
                <w:noProof/>
                <w:webHidden/>
              </w:rPr>
              <w:fldChar w:fldCharType="begin"/>
            </w:r>
            <w:r>
              <w:rPr>
                <w:noProof/>
                <w:webHidden/>
              </w:rPr>
              <w:instrText xml:space="preserve"> PAGEREF _Toc74139374 \h </w:instrText>
            </w:r>
            <w:r>
              <w:rPr>
                <w:noProof/>
                <w:webHidden/>
              </w:rPr>
            </w:r>
            <w:r>
              <w:rPr>
                <w:noProof/>
                <w:webHidden/>
              </w:rPr>
              <w:fldChar w:fldCharType="separate"/>
            </w:r>
            <w:r>
              <w:rPr>
                <w:noProof/>
                <w:webHidden/>
              </w:rPr>
              <w:t>35</w:t>
            </w:r>
            <w:r>
              <w:rPr>
                <w:noProof/>
                <w:webHidden/>
              </w:rPr>
              <w:fldChar w:fldCharType="end"/>
            </w:r>
          </w:hyperlink>
        </w:p>
        <w:p w14:paraId="4DD24128" w14:textId="49563132" w:rsidR="007E7E2C" w:rsidRDefault="007E7E2C">
          <w:pPr>
            <w:pStyle w:val="TOC3"/>
            <w:tabs>
              <w:tab w:val="left" w:pos="1320"/>
              <w:tab w:val="right" w:leader="dot" w:pos="9016"/>
            </w:tabs>
            <w:rPr>
              <w:rFonts w:asciiTheme="minorHAnsi" w:eastAsiaTheme="minorEastAsia" w:hAnsiTheme="minorHAnsi" w:cstheme="minorBidi"/>
              <w:noProof/>
              <w:kern w:val="2"/>
              <w:sz w:val="21"/>
              <w:lang w:val="en-US"/>
            </w:rPr>
          </w:pPr>
          <w:hyperlink w:anchor="_Toc74139375" w:history="1">
            <w:r w:rsidRPr="009720C3">
              <w:rPr>
                <w:rStyle w:val="Hyperlink"/>
                <w:noProof/>
              </w:rPr>
              <w:t>10.1.4</w:t>
            </w:r>
            <w:r>
              <w:rPr>
                <w:rFonts w:asciiTheme="minorHAnsi" w:eastAsiaTheme="minorEastAsia" w:hAnsiTheme="minorHAnsi" w:cstheme="minorBidi"/>
                <w:noProof/>
                <w:kern w:val="2"/>
                <w:sz w:val="21"/>
                <w:lang w:val="en-US"/>
              </w:rPr>
              <w:tab/>
            </w:r>
            <w:r w:rsidRPr="009720C3">
              <w:rPr>
                <w:rStyle w:val="Hyperlink"/>
                <w:noProof/>
              </w:rPr>
              <w:t>Interaction mode</w:t>
            </w:r>
            <w:r>
              <w:rPr>
                <w:noProof/>
                <w:webHidden/>
              </w:rPr>
              <w:tab/>
            </w:r>
            <w:r>
              <w:rPr>
                <w:noProof/>
                <w:webHidden/>
              </w:rPr>
              <w:fldChar w:fldCharType="begin"/>
            </w:r>
            <w:r>
              <w:rPr>
                <w:noProof/>
                <w:webHidden/>
              </w:rPr>
              <w:instrText xml:space="preserve"> PAGEREF _Toc74139375 \h </w:instrText>
            </w:r>
            <w:r>
              <w:rPr>
                <w:noProof/>
                <w:webHidden/>
              </w:rPr>
            </w:r>
            <w:r>
              <w:rPr>
                <w:noProof/>
                <w:webHidden/>
              </w:rPr>
              <w:fldChar w:fldCharType="separate"/>
            </w:r>
            <w:r>
              <w:rPr>
                <w:noProof/>
                <w:webHidden/>
              </w:rPr>
              <w:t>35</w:t>
            </w:r>
            <w:r>
              <w:rPr>
                <w:noProof/>
                <w:webHidden/>
              </w:rPr>
              <w:fldChar w:fldCharType="end"/>
            </w:r>
          </w:hyperlink>
        </w:p>
        <w:p w14:paraId="161A8901" w14:textId="7A0F1027"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76" w:history="1">
            <w:r w:rsidRPr="009720C3">
              <w:rPr>
                <w:rStyle w:val="Hyperlink"/>
                <w:noProof/>
              </w:rPr>
              <w:t>10.1.5</w:t>
            </w:r>
            <w:r>
              <w:rPr>
                <w:rFonts w:asciiTheme="minorHAnsi" w:eastAsiaTheme="minorEastAsia" w:hAnsiTheme="minorHAnsi" w:cstheme="minorBidi"/>
                <w:noProof/>
                <w:kern w:val="2"/>
                <w:sz w:val="21"/>
                <w:lang w:val="en-US"/>
              </w:rPr>
              <w:tab/>
            </w:r>
            <w:r w:rsidRPr="009720C3">
              <w:rPr>
                <w:rStyle w:val="Hyperlink"/>
                <w:noProof/>
              </w:rPr>
              <w:t>Key interface metaphors</w:t>
            </w:r>
            <w:r>
              <w:rPr>
                <w:noProof/>
                <w:webHidden/>
              </w:rPr>
              <w:tab/>
            </w:r>
            <w:r>
              <w:rPr>
                <w:noProof/>
                <w:webHidden/>
              </w:rPr>
              <w:fldChar w:fldCharType="begin"/>
            </w:r>
            <w:r>
              <w:rPr>
                <w:noProof/>
                <w:webHidden/>
              </w:rPr>
              <w:instrText xml:space="preserve"> PAGEREF _Toc74139376 \h </w:instrText>
            </w:r>
            <w:r>
              <w:rPr>
                <w:noProof/>
                <w:webHidden/>
              </w:rPr>
            </w:r>
            <w:r>
              <w:rPr>
                <w:noProof/>
                <w:webHidden/>
              </w:rPr>
              <w:fldChar w:fldCharType="separate"/>
            </w:r>
            <w:r>
              <w:rPr>
                <w:noProof/>
                <w:webHidden/>
              </w:rPr>
              <w:t>35</w:t>
            </w:r>
            <w:r>
              <w:rPr>
                <w:noProof/>
                <w:webHidden/>
              </w:rPr>
              <w:fldChar w:fldCharType="end"/>
            </w:r>
          </w:hyperlink>
        </w:p>
        <w:p w14:paraId="1306AD4E" w14:textId="7F6A5EB8" w:rsidR="007E7E2C" w:rsidRDefault="007E7E2C">
          <w:pPr>
            <w:pStyle w:val="TOC2"/>
            <w:tabs>
              <w:tab w:val="left" w:pos="880"/>
              <w:tab w:val="right" w:leader="dot" w:pos="9016"/>
            </w:tabs>
            <w:rPr>
              <w:rFonts w:asciiTheme="minorHAnsi" w:eastAsiaTheme="minorEastAsia" w:hAnsiTheme="minorHAnsi" w:cstheme="minorBidi"/>
              <w:noProof/>
              <w:kern w:val="2"/>
              <w:sz w:val="21"/>
              <w:lang w:val="en-US"/>
            </w:rPr>
          </w:pPr>
          <w:hyperlink w:anchor="_Toc74139377" w:history="1">
            <w:r w:rsidRPr="009720C3">
              <w:rPr>
                <w:rStyle w:val="Hyperlink"/>
                <w:noProof/>
              </w:rPr>
              <w:t>10.2</w:t>
            </w:r>
            <w:r>
              <w:rPr>
                <w:rFonts w:asciiTheme="minorHAnsi" w:eastAsiaTheme="minorEastAsia" w:hAnsiTheme="minorHAnsi" w:cstheme="minorBidi"/>
                <w:noProof/>
                <w:kern w:val="2"/>
                <w:sz w:val="21"/>
                <w:lang w:val="en-US"/>
              </w:rPr>
              <w:tab/>
            </w:r>
            <w:r w:rsidRPr="009720C3">
              <w:rPr>
                <w:rStyle w:val="Hyperlink"/>
                <w:noProof/>
              </w:rPr>
              <w:t>Design guidelines</w:t>
            </w:r>
            <w:r>
              <w:rPr>
                <w:noProof/>
                <w:webHidden/>
              </w:rPr>
              <w:tab/>
            </w:r>
            <w:r>
              <w:rPr>
                <w:noProof/>
                <w:webHidden/>
              </w:rPr>
              <w:fldChar w:fldCharType="begin"/>
            </w:r>
            <w:r>
              <w:rPr>
                <w:noProof/>
                <w:webHidden/>
              </w:rPr>
              <w:instrText xml:space="preserve"> PAGEREF _Toc74139377 \h </w:instrText>
            </w:r>
            <w:r>
              <w:rPr>
                <w:noProof/>
                <w:webHidden/>
              </w:rPr>
            </w:r>
            <w:r>
              <w:rPr>
                <w:noProof/>
                <w:webHidden/>
              </w:rPr>
              <w:fldChar w:fldCharType="separate"/>
            </w:r>
            <w:r>
              <w:rPr>
                <w:noProof/>
                <w:webHidden/>
              </w:rPr>
              <w:t>36</w:t>
            </w:r>
            <w:r>
              <w:rPr>
                <w:noProof/>
                <w:webHidden/>
              </w:rPr>
              <w:fldChar w:fldCharType="end"/>
            </w:r>
          </w:hyperlink>
        </w:p>
        <w:p w14:paraId="023336D2" w14:textId="16E84836" w:rsidR="007E7E2C" w:rsidRDefault="007E7E2C">
          <w:pPr>
            <w:pStyle w:val="TOC3"/>
            <w:tabs>
              <w:tab w:val="left" w:pos="1320"/>
              <w:tab w:val="right" w:leader="dot" w:pos="9016"/>
            </w:tabs>
            <w:rPr>
              <w:rFonts w:asciiTheme="minorHAnsi" w:eastAsiaTheme="minorEastAsia" w:hAnsiTheme="minorHAnsi" w:cstheme="minorBidi"/>
              <w:noProof/>
              <w:kern w:val="2"/>
              <w:sz w:val="21"/>
              <w:lang w:val="en-US"/>
            </w:rPr>
          </w:pPr>
          <w:hyperlink w:anchor="_Toc74139378" w:history="1">
            <w:r w:rsidRPr="009720C3">
              <w:rPr>
                <w:rStyle w:val="Hyperlink"/>
                <w:noProof/>
              </w:rPr>
              <w:t>10.2.1</w:t>
            </w:r>
            <w:r>
              <w:rPr>
                <w:rFonts w:asciiTheme="minorHAnsi" w:eastAsiaTheme="minorEastAsia" w:hAnsiTheme="minorHAnsi" w:cstheme="minorBidi"/>
                <w:noProof/>
                <w:kern w:val="2"/>
                <w:sz w:val="21"/>
                <w:lang w:val="en-US"/>
              </w:rPr>
              <w:tab/>
            </w:r>
            <w:r w:rsidRPr="009720C3">
              <w:rPr>
                <w:rStyle w:val="Hyperlink"/>
                <w:noProof/>
              </w:rPr>
              <w:t>Aesthetic integrity</w:t>
            </w:r>
            <w:r>
              <w:rPr>
                <w:noProof/>
                <w:webHidden/>
              </w:rPr>
              <w:tab/>
            </w:r>
            <w:r>
              <w:rPr>
                <w:noProof/>
                <w:webHidden/>
              </w:rPr>
              <w:fldChar w:fldCharType="begin"/>
            </w:r>
            <w:r>
              <w:rPr>
                <w:noProof/>
                <w:webHidden/>
              </w:rPr>
              <w:instrText xml:space="preserve"> PAGEREF _Toc74139378 \h </w:instrText>
            </w:r>
            <w:r>
              <w:rPr>
                <w:noProof/>
                <w:webHidden/>
              </w:rPr>
            </w:r>
            <w:r>
              <w:rPr>
                <w:noProof/>
                <w:webHidden/>
              </w:rPr>
              <w:fldChar w:fldCharType="separate"/>
            </w:r>
            <w:r>
              <w:rPr>
                <w:noProof/>
                <w:webHidden/>
              </w:rPr>
              <w:t>36</w:t>
            </w:r>
            <w:r>
              <w:rPr>
                <w:noProof/>
                <w:webHidden/>
              </w:rPr>
              <w:fldChar w:fldCharType="end"/>
            </w:r>
          </w:hyperlink>
        </w:p>
        <w:p w14:paraId="01CAD396" w14:textId="5F6E5E13" w:rsidR="007E7E2C" w:rsidRDefault="007E7E2C">
          <w:pPr>
            <w:pStyle w:val="TOC3"/>
            <w:tabs>
              <w:tab w:val="left" w:pos="1320"/>
              <w:tab w:val="right" w:leader="dot" w:pos="9016"/>
            </w:tabs>
            <w:rPr>
              <w:rFonts w:asciiTheme="minorHAnsi" w:eastAsiaTheme="minorEastAsia" w:hAnsiTheme="minorHAnsi" w:cstheme="minorBidi"/>
              <w:noProof/>
              <w:kern w:val="2"/>
              <w:sz w:val="21"/>
              <w:lang w:val="en-US"/>
            </w:rPr>
          </w:pPr>
          <w:hyperlink w:anchor="_Toc74139379" w:history="1">
            <w:r w:rsidRPr="009720C3">
              <w:rPr>
                <w:rStyle w:val="Hyperlink"/>
                <w:noProof/>
              </w:rPr>
              <w:t>10.2.2</w:t>
            </w:r>
            <w:r>
              <w:rPr>
                <w:rFonts w:asciiTheme="minorHAnsi" w:eastAsiaTheme="minorEastAsia" w:hAnsiTheme="minorHAnsi" w:cstheme="minorBidi"/>
                <w:noProof/>
                <w:kern w:val="2"/>
                <w:sz w:val="21"/>
                <w:lang w:val="en-US"/>
              </w:rPr>
              <w:tab/>
            </w:r>
            <w:r w:rsidRPr="009720C3">
              <w:rPr>
                <w:rStyle w:val="Hyperlink"/>
                <w:noProof/>
              </w:rPr>
              <w:t>Consistency</w:t>
            </w:r>
            <w:r>
              <w:rPr>
                <w:noProof/>
                <w:webHidden/>
              </w:rPr>
              <w:tab/>
            </w:r>
            <w:r>
              <w:rPr>
                <w:noProof/>
                <w:webHidden/>
              </w:rPr>
              <w:fldChar w:fldCharType="begin"/>
            </w:r>
            <w:r>
              <w:rPr>
                <w:noProof/>
                <w:webHidden/>
              </w:rPr>
              <w:instrText xml:space="preserve"> PAGEREF _Toc74139379 \h </w:instrText>
            </w:r>
            <w:r>
              <w:rPr>
                <w:noProof/>
                <w:webHidden/>
              </w:rPr>
            </w:r>
            <w:r>
              <w:rPr>
                <w:noProof/>
                <w:webHidden/>
              </w:rPr>
              <w:fldChar w:fldCharType="separate"/>
            </w:r>
            <w:r>
              <w:rPr>
                <w:noProof/>
                <w:webHidden/>
              </w:rPr>
              <w:t>36</w:t>
            </w:r>
            <w:r>
              <w:rPr>
                <w:noProof/>
                <w:webHidden/>
              </w:rPr>
              <w:fldChar w:fldCharType="end"/>
            </w:r>
          </w:hyperlink>
        </w:p>
        <w:p w14:paraId="5D23C4EF" w14:textId="6407F161" w:rsidR="007E7E2C" w:rsidRDefault="007E7E2C">
          <w:pPr>
            <w:pStyle w:val="TOC3"/>
            <w:tabs>
              <w:tab w:val="left" w:pos="1320"/>
              <w:tab w:val="right" w:leader="dot" w:pos="9016"/>
            </w:tabs>
            <w:rPr>
              <w:rFonts w:asciiTheme="minorHAnsi" w:eastAsiaTheme="minorEastAsia" w:hAnsiTheme="minorHAnsi" w:cstheme="minorBidi"/>
              <w:noProof/>
              <w:kern w:val="2"/>
              <w:sz w:val="21"/>
              <w:lang w:val="en-US"/>
            </w:rPr>
          </w:pPr>
          <w:hyperlink w:anchor="_Toc74139380" w:history="1">
            <w:r w:rsidRPr="009720C3">
              <w:rPr>
                <w:rStyle w:val="Hyperlink"/>
                <w:noProof/>
              </w:rPr>
              <w:t>10.2.3</w:t>
            </w:r>
            <w:r>
              <w:rPr>
                <w:rFonts w:asciiTheme="minorHAnsi" w:eastAsiaTheme="minorEastAsia" w:hAnsiTheme="minorHAnsi" w:cstheme="minorBidi"/>
                <w:noProof/>
                <w:kern w:val="2"/>
                <w:sz w:val="21"/>
                <w:lang w:val="en-US"/>
              </w:rPr>
              <w:tab/>
            </w:r>
            <w:r w:rsidRPr="009720C3">
              <w:rPr>
                <w:rStyle w:val="Hyperlink"/>
                <w:noProof/>
              </w:rPr>
              <w:t>Feedback</w:t>
            </w:r>
            <w:r>
              <w:rPr>
                <w:noProof/>
                <w:webHidden/>
              </w:rPr>
              <w:tab/>
            </w:r>
            <w:r>
              <w:rPr>
                <w:noProof/>
                <w:webHidden/>
              </w:rPr>
              <w:fldChar w:fldCharType="begin"/>
            </w:r>
            <w:r>
              <w:rPr>
                <w:noProof/>
                <w:webHidden/>
              </w:rPr>
              <w:instrText xml:space="preserve"> PAGEREF _Toc74139380 \h </w:instrText>
            </w:r>
            <w:r>
              <w:rPr>
                <w:noProof/>
                <w:webHidden/>
              </w:rPr>
            </w:r>
            <w:r>
              <w:rPr>
                <w:noProof/>
                <w:webHidden/>
              </w:rPr>
              <w:fldChar w:fldCharType="separate"/>
            </w:r>
            <w:r>
              <w:rPr>
                <w:noProof/>
                <w:webHidden/>
              </w:rPr>
              <w:t>36</w:t>
            </w:r>
            <w:r>
              <w:rPr>
                <w:noProof/>
                <w:webHidden/>
              </w:rPr>
              <w:fldChar w:fldCharType="end"/>
            </w:r>
          </w:hyperlink>
        </w:p>
        <w:p w14:paraId="4046F271" w14:textId="5664F9CE" w:rsidR="007E7E2C" w:rsidRDefault="007E7E2C">
          <w:pPr>
            <w:pStyle w:val="TOC3"/>
            <w:tabs>
              <w:tab w:val="left" w:pos="1320"/>
              <w:tab w:val="right" w:leader="dot" w:pos="9016"/>
            </w:tabs>
            <w:rPr>
              <w:rFonts w:asciiTheme="minorHAnsi" w:eastAsiaTheme="minorEastAsia" w:hAnsiTheme="minorHAnsi" w:cstheme="minorBidi"/>
              <w:noProof/>
              <w:kern w:val="2"/>
              <w:sz w:val="21"/>
              <w:lang w:val="en-US"/>
            </w:rPr>
          </w:pPr>
          <w:hyperlink w:anchor="_Toc74139381" w:history="1">
            <w:r w:rsidRPr="009720C3">
              <w:rPr>
                <w:rStyle w:val="Hyperlink"/>
                <w:noProof/>
              </w:rPr>
              <w:t>10.2.4</w:t>
            </w:r>
            <w:r>
              <w:rPr>
                <w:rFonts w:asciiTheme="minorHAnsi" w:eastAsiaTheme="minorEastAsia" w:hAnsiTheme="minorHAnsi" w:cstheme="minorBidi"/>
                <w:noProof/>
                <w:kern w:val="2"/>
                <w:sz w:val="21"/>
                <w:lang w:val="en-US"/>
              </w:rPr>
              <w:tab/>
            </w:r>
            <w:r w:rsidRPr="009720C3">
              <w:rPr>
                <w:rStyle w:val="Hyperlink"/>
                <w:noProof/>
              </w:rPr>
              <w:t>Metaphors</w:t>
            </w:r>
            <w:r>
              <w:rPr>
                <w:noProof/>
                <w:webHidden/>
              </w:rPr>
              <w:tab/>
            </w:r>
            <w:r>
              <w:rPr>
                <w:noProof/>
                <w:webHidden/>
              </w:rPr>
              <w:fldChar w:fldCharType="begin"/>
            </w:r>
            <w:r>
              <w:rPr>
                <w:noProof/>
                <w:webHidden/>
              </w:rPr>
              <w:instrText xml:space="preserve"> PAGEREF _Toc74139381 \h </w:instrText>
            </w:r>
            <w:r>
              <w:rPr>
                <w:noProof/>
                <w:webHidden/>
              </w:rPr>
            </w:r>
            <w:r>
              <w:rPr>
                <w:noProof/>
                <w:webHidden/>
              </w:rPr>
              <w:fldChar w:fldCharType="separate"/>
            </w:r>
            <w:r>
              <w:rPr>
                <w:noProof/>
                <w:webHidden/>
              </w:rPr>
              <w:t>36</w:t>
            </w:r>
            <w:r>
              <w:rPr>
                <w:noProof/>
                <w:webHidden/>
              </w:rPr>
              <w:fldChar w:fldCharType="end"/>
            </w:r>
          </w:hyperlink>
        </w:p>
        <w:p w14:paraId="7CCFA147" w14:textId="3671256A" w:rsidR="007E7E2C" w:rsidRDefault="007E7E2C">
          <w:pPr>
            <w:pStyle w:val="TOC2"/>
            <w:tabs>
              <w:tab w:val="left" w:pos="880"/>
              <w:tab w:val="right" w:leader="dot" w:pos="9016"/>
            </w:tabs>
            <w:rPr>
              <w:rFonts w:asciiTheme="minorHAnsi" w:eastAsiaTheme="minorEastAsia" w:hAnsiTheme="minorHAnsi" w:cstheme="minorBidi"/>
              <w:noProof/>
              <w:kern w:val="2"/>
              <w:sz w:val="21"/>
              <w:lang w:val="en-US"/>
            </w:rPr>
          </w:pPr>
          <w:hyperlink w:anchor="_Toc74139382" w:history="1">
            <w:r w:rsidRPr="009720C3">
              <w:rPr>
                <w:rStyle w:val="Hyperlink"/>
                <w:noProof/>
              </w:rPr>
              <w:t>10.3</w:t>
            </w:r>
            <w:r>
              <w:rPr>
                <w:rFonts w:asciiTheme="minorHAnsi" w:eastAsiaTheme="minorEastAsia" w:hAnsiTheme="minorHAnsi" w:cstheme="minorBidi"/>
                <w:noProof/>
                <w:kern w:val="2"/>
                <w:sz w:val="21"/>
                <w:lang w:val="en-US"/>
              </w:rPr>
              <w:tab/>
            </w:r>
            <w:r w:rsidRPr="009720C3">
              <w:rPr>
                <w:rStyle w:val="Hyperlink"/>
                <w:noProof/>
              </w:rPr>
              <w:t>System requirements</w:t>
            </w:r>
            <w:r>
              <w:rPr>
                <w:noProof/>
                <w:webHidden/>
              </w:rPr>
              <w:tab/>
            </w:r>
            <w:r>
              <w:rPr>
                <w:noProof/>
                <w:webHidden/>
              </w:rPr>
              <w:fldChar w:fldCharType="begin"/>
            </w:r>
            <w:r>
              <w:rPr>
                <w:noProof/>
                <w:webHidden/>
              </w:rPr>
              <w:instrText xml:space="preserve"> PAGEREF _Toc74139382 \h </w:instrText>
            </w:r>
            <w:r>
              <w:rPr>
                <w:noProof/>
                <w:webHidden/>
              </w:rPr>
            </w:r>
            <w:r>
              <w:rPr>
                <w:noProof/>
                <w:webHidden/>
              </w:rPr>
              <w:fldChar w:fldCharType="separate"/>
            </w:r>
            <w:r>
              <w:rPr>
                <w:noProof/>
                <w:webHidden/>
              </w:rPr>
              <w:t>36</w:t>
            </w:r>
            <w:r>
              <w:rPr>
                <w:noProof/>
                <w:webHidden/>
              </w:rPr>
              <w:fldChar w:fldCharType="end"/>
            </w:r>
          </w:hyperlink>
        </w:p>
        <w:p w14:paraId="446B24E4" w14:textId="27415834"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83" w:history="1">
            <w:r w:rsidRPr="009720C3">
              <w:rPr>
                <w:rStyle w:val="Hyperlink"/>
                <w:noProof/>
              </w:rPr>
              <w:t>10.3.1</w:t>
            </w:r>
            <w:r>
              <w:rPr>
                <w:rFonts w:asciiTheme="minorHAnsi" w:eastAsiaTheme="minorEastAsia" w:hAnsiTheme="minorHAnsi" w:cstheme="minorBidi"/>
                <w:noProof/>
                <w:kern w:val="2"/>
                <w:sz w:val="21"/>
                <w:lang w:val="en-US"/>
              </w:rPr>
              <w:tab/>
            </w:r>
            <w:r w:rsidRPr="009720C3">
              <w:rPr>
                <w:rStyle w:val="Hyperlink"/>
                <w:noProof/>
              </w:rPr>
              <w:t>Simple and readily accessible search bar</w:t>
            </w:r>
            <w:r>
              <w:rPr>
                <w:noProof/>
                <w:webHidden/>
              </w:rPr>
              <w:tab/>
            </w:r>
            <w:r>
              <w:rPr>
                <w:noProof/>
                <w:webHidden/>
              </w:rPr>
              <w:fldChar w:fldCharType="begin"/>
            </w:r>
            <w:r>
              <w:rPr>
                <w:noProof/>
                <w:webHidden/>
              </w:rPr>
              <w:instrText xml:space="preserve"> PAGEREF _Toc74139383 \h </w:instrText>
            </w:r>
            <w:r>
              <w:rPr>
                <w:noProof/>
                <w:webHidden/>
              </w:rPr>
            </w:r>
            <w:r>
              <w:rPr>
                <w:noProof/>
                <w:webHidden/>
              </w:rPr>
              <w:fldChar w:fldCharType="separate"/>
            </w:r>
            <w:r>
              <w:rPr>
                <w:noProof/>
                <w:webHidden/>
              </w:rPr>
              <w:t>36</w:t>
            </w:r>
            <w:r>
              <w:rPr>
                <w:noProof/>
                <w:webHidden/>
              </w:rPr>
              <w:fldChar w:fldCharType="end"/>
            </w:r>
          </w:hyperlink>
        </w:p>
        <w:p w14:paraId="5D7321A8" w14:textId="0C604F83" w:rsidR="007E7E2C" w:rsidRDefault="007E7E2C">
          <w:pPr>
            <w:pStyle w:val="TOC3"/>
            <w:tabs>
              <w:tab w:val="left" w:pos="1320"/>
              <w:tab w:val="right" w:leader="dot" w:pos="9016"/>
            </w:tabs>
            <w:rPr>
              <w:rFonts w:asciiTheme="minorHAnsi" w:eastAsiaTheme="minorEastAsia" w:hAnsiTheme="minorHAnsi" w:cstheme="minorBidi"/>
              <w:noProof/>
              <w:kern w:val="2"/>
              <w:sz w:val="21"/>
              <w:lang w:val="en-US"/>
            </w:rPr>
          </w:pPr>
          <w:hyperlink w:anchor="_Toc74139384" w:history="1">
            <w:r w:rsidRPr="009720C3">
              <w:rPr>
                <w:rStyle w:val="Hyperlink"/>
                <w:noProof/>
              </w:rPr>
              <w:t>10.3.2</w:t>
            </w:r>
            <w:r>
              <w:rPr>
                <w:rFonts w:asciiTheme="minorHAnsi" w:eastAsiaTheme="minorEastAsia" w:hAnsiTheme="minorHAnsi" w:cstheme="minorBidi"/>
                <w:noProof/>
                <w:kern w:val="2"/>
                <w:sz w:val="21"/>
                <w:lang w:val="en-US"/>
              </w:rPr>
              <w:tab/>
            </w:r>
            <w:r w:rsidRPr="009720C3">
              <w:rPr>
                <w:rStyle w:val="Hyperlink"/>
                <w:noProof/>
              </w:rPr>
              <w:t>Rationale</w:t>
            </w:r>
            <w:r>
              <w:rPr>
                <w:noProof/>
                <w:webHidden/>
              </w:rPr>
              <w:tab/>
            </w:r>
            <w:r>
              <w:rPr>
                <w:noProof/>
                <w:webHidden/>
              </w:rPr>
              <w:fldChar w:fldCharType="begin"/>
            </w:r>
            <w:r>
              <w:rPr>
                <w:noProof/>
                <w:webHidden/>
              </w:rPr>
              <w:instrText xml:space="preserve"> PAGEREF _Toc74139384 \h </w:instrText>
            </w:r>
            <w:r>
              <w:rPr>
                <w:noProof/>
                <w:webHidden/>
              </w:rPr>
            </w:r>
            <w:r>
              <w:rPr>
                <w:noProof/>
                <w:webHidden/>
              </w:rPr>
              <w:fldChar w:fldCharType="separate"/>
            </w:r>
            <w:r>
              <w:rPr>
                <w:noProof/>
                <w:webHidden/>
              </w:rPr>
              <w:t>36</w:t>
            </w:r>
            <w:r>
              <w:rPr>
                <w:noProof/>
                <w:webHidden/>
              </w:rPr>
              <w:fldChar w:fldCharType="end"/>
            </w:r>
          </w:hyperlink>
        </w:p>
        <w:p w14:paraId="24DF1A47" w14:textId="7004B892"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85" w:history="1">
            <w:r w:rsidRPr="009720C3">
              <w:rPr>
                <w:rStyle w:val="Hyperlink"/>
                <w:noProof/>
              </w:rPr>
              <w:t>10.3.3</w:t>
            </w:r>
            <w:r>
              <w:rPr>
                <w:rFonts w:asciiTheme="minorHAnsi" w:eastAsiaTheme="minorEastAsia" w:hAnsiTheme="minorHAnsi" w:cstheme="minorBidi"/>
                <w:noProof/>
                <w:kern w:val="2"/>
                <w:sz w:val="21"/>
                <w:lang w:val="en-US"/>
              </w:rPr>
              <w:tab/>
            </w:r>
            <w:r w:rsidRPr="009720C3">
              <w:rPr>
                <w:rStyle w:val="Hyperlink"/>
                <w:noProof/>
              </w:rPr>
              <w:t>Notes</w:t>
            </w:r>
            <w:r>
              <w:rPr>
                <w:noProof/>
                <w:webHidden/>
              </w:rPr>
              <w:tab/>
            </w:r>
            <w:r>
              <w:rPr>
                <w:noProof/>
                <w:webHidden/>
              </w:rPr>
              <w:fldChar w:fldCharType="begin"/>
            </w:r>
            <w:r>
              <w:rPr>
                <w:noProof/>
                <w:webHidden/>
              </w:rPr>
              <w:instrText xml:space="preserve"> PAGEREF _Toc74139385 \h </w:instrText>
            </w:r>
            <w:r>
              <w:rPr>
                <w:noProof/>
                <w:webHidden/>
              </w:rPr>
            </w:r>
            <w:r>
              <w:rPr>
                <w:noProof/>
                <w:webHidden/>
              </w:rPr>
              <w:fldChar w:fldCharType="separate"/>
            </w:r>
            <w:r>
              <w:rPr>
                <w:noProof/>
                <w:webHidden/>
              </w:rPr>
              <w:t>36</w:t>
            </w:r>
            <w:r>
              <w:rPr>
                <w:noProof/>
                <w:webHidden/>
              </w:rPr>
              <w:fldChar w:fldCharType="end"/>
            </w:r>
          </w:hyperlink>
        </w:p>
        <w:p w14:paraId="1DFFCD04" w14:textId="3E84092F" w:rsidR="007E7E2C" w:rsidRDefault="007E7E2C">
          <w:pPr>
            <w:pStyle w:val="TOC1"/>
            <w:tabs>
              <w:tab w:val="left" w:pos="400"/>
              <w:tab w:val="right" w:leader="dot" w:pos="9016"/>
            </w:tabs>
            <w:rPr>
              <w:rFonts w:asciiTheme="minorHAnsi" w:eastAsiaTheme="minorEastAsia" w:hAnsiTheme="minorHAnsi" w:cstheme="minorBidi"/>
              <w:noProof/>
              <w:kern w:val="2"/>
              <w:sz w:val="21"/>
              <w:lang w:val="en-US"/>
            </w:rPr>
          </w:pPr>
          <w:hyperlink w:anchor="_Toc74139386" w:history="1">
            <w:r w:rsidRPr="009720C3">
              <w:rPr>
                <w:rStyle w:val="Hyperlink"/>
                <w:noProof/>
              </w:rPr>
              <w:t>11</w:t>
            </w:r>
            <w:r>
              <w:rPr>
                <w:rFonts w:asciiTheme="minorHAnsi" w:eastAsiaTheme="minorEastAsia" w:hAnsiTheme="minorHAnsi" w:cstheme="minorBidi"/>
                <w:noProof/>
                <w:kern w:val="2"/>
                <w:sz w:val="21"/>
                <w:lang w:val="en-US"/>
              </w:rPr>
              <w:tab/>
            </w:r>
            <w:r w:rsidRPr="009720C3">
              <w:rPr>
                <w:rStyle w:val="Hyperlink"/>
                <w:noProof/>
              </w:rPr>
              <w:t>Appendix B: Initial survey results</w:t>
            </w:r>
            <w:r>
              <w:rPr>
                <w:noProof/>
                <w:webHidden/>
              </w:rPr>
              <w:tab/>
            </w:r>
            <w:r>
              <w:rPr>
                <w:noProof/>
                <w:webHidden/>
              </w:rPr>
              <w:fldChar w:fldCharType="begin"/>
            </w:r>
            <w:r>
              <w:rPr>
                <w:noProof/>
                <w:webHidden/>
              </w:rPr>
              <w:instrText xml:space="preserve"> PAGEREF _Toc74139386 \h </w:instrText>
            </w:r>
            <w:r>
              <w:rPr>
                <w:noProof/>
                <w:webHidden/>
              </w:rPr>
            </w:r>
            <w:r>
              <w:rPr>
                <w:noProof/>
                <w:webHidden/>
              </w:rPr>
              <w:fldChar w:fldCharType="separate"/>
            </w:r>
            <w:r>
              <w:rPr>
                <w:noProof/>
                <w:webHidden/>
              </w:rPr>
              <w:t>37</w:t>
            </w:r>
            <w:r>
              <w:rPr>
                <w:noProof/>
                <w:webHidden/>
              </w:rPr>
              <w:fldChar w:fldCharType="end"/>
            </w:r>
          </w:hyperlink>
        </w:p>
        <w:p w14:paraId="7968E745" w14:textId="11E2D61C" w:rsidR="007E7E2C" w:rsidRDefault="007E7E2C">
          <w:pPr>
            <w:pStyle w:val="TOC2"/>
            <w:tabs>
              <w:tab w:val="left" w:pos="880"/>
              <w:tab w:val="right" w:leader="dot" w:pos="9016"/>
            </w:tabs>
            <w:rPr>
              <w:rFonts w:asciiTheme="minorHAnsi" w:eastAsiaTheme="minorEastAsia" w:hAnsiTheme="minorHAnsi" w:cstheme="minorBidi"/>
              <w:noProof/>
              <w:kern w:val="2"/>
              <w:sz w:val="21"/>
              <w:lang w:val="en-US"/>
            </w:rPr>
          </w:pPr>
          <w:hyperlink w:anchor="_Toc74139387" w:history="1">
            <w:r w:rsidRPr="009720C3">
              <w:rPr>
                <w:rStyle w:val="Hyperlink"/>
                <w:noProof/>
              </w:rPr>
              <w:t>11.1</w:t>
            </w:r>
            <w:r>
              <w:rPr>
                <w:rFonts w:asciiTheme="minorHAnsi" w:eastAsiaTheme="minorEastAsia" w:hAnsiTheme="minorHAnsi" w:cstheme="minorBidi"/>
                <w:noProof/>
                <w:kern w:val="2"/>
                <w:sz w:val="21"/>
                <w:lang w:val="en-US"/>
              </w:rPr>
              <w:tab/>
            </w:r>
            <w:r w:rsidRPr="009720C3">
              <w:rPr>
                <w:rStyle w:val="Hyperlink"/>
                <w:noProof/>
              </w:rPr>
              <w:t>General Survey (26 Participants)</w:t>
            </w:r>
            <w:r>
              <w:rPr>
                <w:noProof/>
                <w:webHidden/>
              </w:rPr>
              <w:tab/>
            </w:r>
            <w:r>
              <w:rPr>
                <w:noProof/>
                <w:webHidden/>
              </w:rPr>
              <w:fldChar w:fldCharType="begin"/>
            </w:r>
            <w:r>
              <w:rPr>
                <w:noProof/>
                <w:webHidden/>
              </w:rPr>
              <w:instrText xml:space="preserve"> PAGEREF _Toc74139387 \h </w:instrText>
            </w:r>
            <w:r>
              <w:rPr>
                <w:noProof/>
                <w:webHidden/>
              </w:rPr>
            </w:r>
            <w:r>
              <w:rPr>
                <w:noProof/>
                <w:webHidden/>
              </w:rPr>
              <w:fldChar w:fldCharType="separate"/>
            </w:r>
            <w:r>
              <w:rPr>
                <w:noProof/>
                <w:webHidden/>
              </w:rPr>
              <w:t>37</w:t>
            </w:r>
            <w:r>
              <w:rPr>
                <w:noProof/>
                <w:webHidden/>
              </w:rPr>
              <w:fldChar w:fldCharType="end"/>
            </w:r>
          </w:hyperlink>
        </w:p>
        <w:p w14:paraId="487D3395" w14:textId="7C6AE54F" w:rsidR="007E7E2C" w:rsidRDefault="007E7E2C">
          <w:pPr>
            <w:pStyle w:val="TOC3"/>
            <w:tabs>
              <w:tab w:val="left" w:pos="1100"/>
              <w:tab w:val="right" w:leader="dot" w:pos="9016"/>
            </w:tabs>
            <w:rPr>
              <w:rFonts w:asciiTheme="minorHAnsi" w:eastAsiaTheme="minorEastAsia" w:hAnsiTheme="minorHAnsi" w:cstheme="minorBidi"/>
              <w:noProof/>
              <w:kern w:val="2"/>
              <w:sz w:val="21"/>
              <w:lang w:val="en-US"/>
            </w:rPr>
          </w:pPr>
          <w:hyperlink w:anchor="_Toc74139388" w:history="1">
            <w:r w:rsidRPr="009720C3">
              <w:rPr>
                <w:rStyle w:val="Hyperlink"/>
                <w:noProof/>
              </w:rPr>
              <w:t>11.1.1</w:t>
            </w:r>
            <w:r>
              <w:rPr>
                <w:rFonts w:asciiTheme="minorHAnsi" w:eastAsiaTheme="minorEastAsia" w:hAnsiTheme="minorHAnsi" w:cstheme="minorBidi"/>
                <w:noProof/>
                <w:kern w:val="2"/>
                <w:sz w:val="21"/>
                <w:lang w:val="en-US"/>
              </w:rPr>
              <w:tab/>
            </w:r>
            <w:r w:rsidRPr="009720C3">
              <w:rPr>
                <w:rStyle w:val="Hyperlink"/>
                <w:noProof/>
              </w:rPr>
              <w:t>Specialist Survey (4 Participants)</w:t>
            </w:r>
            <w:r>
              <w:rPr>
                <w:noProof/>
                <w:webHidden/>
              </w:rPr>
              <w:tab/>
            </w:r>
            <w:r>
              <w:rPr>
                <w:noProof/>
                <w:webHidden/>
              </w:rPr>
              <w:fldChar w:fldCharType="begin"/>
            </w:r>
            <w:r>
              <w:rPr>
                <w:noProof/>
                <w:webHidden/>
              </w:rPr>
              <w:instrText xml:space="preserve"> PAGEREF _Toc74139388 \h </w:instrText>
            </w:r>
            <w:r>
              <w:rPr>
                <w:noProof/>
                <w:webHidden/>
              </w:rPr>
            </w:r>
            <w:r>
              <w:rPr>
                <w:noProof/>
                <w:webHidden/>
              </w:rPr>
              <w:fldChar w:fldCharType="separate"/>
            </w:r>
            <w:r>
              <w:rPr>
                <w:noProof/>
                <w:webHidden/>
              </w:rPr>
              <w:t>40</w:t>
            </w:r>
            <w:r>
              <w:rPr>
                <w:noProof/>
                <w:webHidden/>
              </w:rPr>
              <w:fldChar w:fldCharType="end"/>
            </w:r>
          </w:hyperlink>
        </w:p>
        <w:p w14:paraId="0630BC2A" w14:textId="34E2E219" w:rsidR="007E7E2C" w:rsidRDefault="007E7E2C">
          <w:pPr>
            <w:pStyle w:val="TOC1"/>
            <w:tabs>
              <w:tab w:val="left" w:pos="660"/>
              <w:tab w:val="right" w:leader="dot" w:pos="9016"/>
            </w:tabs>
            <w:rPr>
              <w:rFonts w:asciiTheme="minorHAnsi" w:eastAsiaTheme="minorEastAsia" w:hAnsiTheme="minorHAnsi" w:cstheme="minorBidi"/>
              <w:noProof/>
              <w:kern w:val="2"/>
              <w:sz w:val="21"/>
              <w:lang w:val="en-US"/>
            </w:rPr>
          </w:pPr>
          <w:hyperlink w:anchor="_Toc74139389" w:history="1">
            <w:r w:rsidRPr="009720C3">
              <w:rPr>
                <w:rStyle w:val="Hyperlink"/>
                <w:noProof/>
              </w:rPr>
              <w:t>12</w:t>
            </w:r>
            <w:r>
              <w:rPr>
                <w:rFonts w:asciiTheme="minorHAnsi" w:eastAsiaTheme="minorEastAsia" w:hAnsiTheme="minorHAnsi" w:cstheme="minorBidi"/>
                <w:noProof/>
                <w:kern w:val="2"/>
                <w:sz w:val="21"/>
                <w:lang w:val="en-US"/>
              </w:rPr>
              <w:tab/>
            </w:r>
            <w:r w:rsidRPr="009720C3">
              <w:rPr>
                <w:rStyle w:val="Hyperlink"/>
                <w:noProof/>
              </w:rPr>
              <w:t>Appendix C: Interim interviews</w:t>
            </w:r>
            <w:r>
              <w:rPr>
                <w:noProof/>
                <w:webHidden/>
              </w:rPr>
              <w:tab/>
            </w:r>
            <w:r>
              <w:rPr>
                <w:noProof/>
                <w:webHidden/>
              </w:rPr>
              <w:fldChar w:fldCharType="begin"/>
            </w:r>
            <w:r>
              <w:rPr>
                <w:noProof/>
                <w:webHidden/>
              </w:rPr>
              <w:instrText xml:space="preserve"> PAGEREF _Toc74139389 \h </w:instrText>
            </w:r>
            <w:r>
              <w:rPr>
                <w:noProof/>
                <w:webHidden/>
              </w:rPr>
            </w:r>
            <w:r>
              <w:rPr>
                <w:noProof/>
                <w:webHidden/>
              </w:rPr>
              <w:fldChar w:fldCharType="separate"/>
            </w:r>
            <w:r>
              <w:rPr>
                <w:noProof/>
                <w:webHidden/>
              </w:rPr>
              <w:t>43</w:t>
            </w:r>
            <w:r>
              <w:rPr>
                <w:noProof/>
                <w:webHidden/>
              </w:rPr>
              <w:fldChar w:fldCharType="end"/>
            </w:r>
          </w:hyperlink>
        </w:p>
        <w:p w14:paraId="16AF535A" w14:textId="525D3D58" w:rsidR="007E7E2C" w:rsidRDefault="007E7E2C">
          <w:pPr>
            <w:pStyle w:val="TOC2"/>
            <w:tabs>
              <w:tab w:val="left" w:pos="880"/>
              <w:tab w:val="right" w:leader="dot" w:pos="9016"/>
            </w:tabs>
            <w:rPr>
              <w:rFonts w:asciiTheme="minorHAnsi" w:eastAsiaTheme="minorEastAsia" w:hAnsiTheme="minorHAnsi" w:cstheme="minorBidi"/>
              <w:noProof/>
              <w:kern w:val="2"/>
              <w:sz w:val="21"/>
              <w:lang w:val="en-US"/>
            </w:rPr>
          </w:pPr>
          <w:hyperlink w:anchor="_Toc74139390" w:history="1">
            <w:r w:rsidRPr="009720C3">
              <w:rPr>
                <w:rStyle w:val="Hyperlink"/>
                <w:noProof/>
              </w:rPr>
              <w:t>12.1</w:t>
            </w:r>
            <w:r>
              <w:rPr>
                <w:rFonts w:asciiTheme="minorHAnsi" w:eastAsiaTheme="minorEastAsia" w:hAnsiTheme="minorHAnsi" w:cstheme="minorBidi"/>
                <w:noProof/>
                <w:kern w:val="2"/>
                <w:sz w:val="21"/>
                <w:lang w:val="en-US"/>
              </w:rPr>
              <w:tab/>
            </w:r>
            <w:r w:rsidRPr="009720C3">
              <w:rPr>
                <w:rStyle w:val="Hyperlink"/>
                <w:noProof/>
              </w:rPr>
              <w:t>Interview protocol</w:t>
            </w:r>
            <w:r>
              <w:rPr>
                <w:noProof/>
                <w:webHidden/>
              </w:rPr>
              <w:tab/>
            </w:r>
            <w:r>
              <w:rPr>
                <w:noProof/>
                <w:webHidden/>
              </w:rPr>
              <w:fldChar w:fldCharType="begin"/>
            </w:r>
            <w:r>
              <w:rPr>
                <w:noProof/>
                <w:webHidden/>
              </w:rPr>
              <w:instrText xml:space="preserve"> PAGEREF _Toc74139390 \h </w:instrText>
            </w:r>
            <w:r>
              <w:rPr>
                <w:noProof/>
                <w:webHidden/>
              </w:rPr>
            </w:r>
            <w:r>
              <w:rPr>
                <w:noProof/>
                <w:webHidden/>
              </w:rPr>
              <w:fldChar w:fldCharType="separate"/>
            </w:r>
            <w:r>
              <w:rPr>
                <w:noProof/>
                <w:webHidden/>
              </w:rPr>
              <w:t>43</w:t>
            </w:r>
            <w:r>
              <w:rPr>
                <w:noProof/>
                <w:webHidden/>
              </w:rPr>
              <w:fldChar w:fldCharType="end"/>
            </w:r>
          </w:hyperlink>
        </w:p>
        <w:p w14:paraId="5F1D7118" w14:textId="67639C8B" w:rsidR="007E7E2C" w:rsidRDefault="007E7E2C">
          <w:pPr>
            <w:pStyle w:val="TOC2"/>
            <w:tabs>
              <w:tab w:val="left" w:pos="880"/>
              <w:tab w:val="right" w:leader="dot" w:pos="9016"/>
            </w:tabs>
            <w:rPr>
              <w:rFonts w:asciiTheme="minorHAnsi" w:eastAsiaTheme="minorEastAsia" w:hAnsiTheme="minorHAnsi" w:cstheme="minorBidi"/>
              <w:noProof/>
              <w:kern w:val="2"/>
              <w:sz w:val="21"/>
              <w:lang w:val="en-US"/>
            </w:rPr>
          </w:pPr>
          <w:hyperlink w:anchor="_Toc74139391" w:history="1">
            <w:r w:rsidRPr="009720C3">
              <w:rPr>
                <w:rStyle w:val="Hyperlink"/>
                <w:noProof/>
              </w:rPr>
              <w:t>12.2</w:t>
            </w:r>
            <w:r>
              <w:rPr>
                <w:rFonts w:asciiTheme="minorHAnsi" w:eastAsiaTheme="minorEastAsia" w:hAnsiTheme="minorHAnsi" w:cstheme="minorBidi"/>
                <w:noProof/>
                <w:kern w:val="2"/>
                <w:sz w:val="21"/>
                <w:lang w:val="en-US"/>
              </w:rPr>
              <w:tab/>
            </w:r>
            <w:r w:rsidRPr="009720C3">
              <w:rPr>
                <w:rStyle w:val="Hyperlink"/>
                <w:noProof/>
              </w:rPr>
              <w:t>Affinity diagram</w:t>
            </w:r>
            <w:r>
              <w:rPr>
                <w:noProof/>
                <w:webHidden/>
              </w:rPr>
              <w:tab/>
            </w:r>
            <w:r>
              <w:rPr>
                <w:noProof/>
                <w:webHidden/>
              </w:rPr>
              <w:fldChar w:fldCharType="begin"/>
            </w:r>
            <w:r>
              <w:rPr>
                <w:noProof/>
                <w:webHidden/>
              </w:rPr>
              <w:instrText xml:space="preserve"> PAGEREF _Toc74139391 \h </w:instrText>
            </w:r>
            <w:r>
              <w:rPr>
                <w:noProof/>
                <w:webHidden/>
              </w:rPr>
            </w:r>
            <w:r>
              <w:rPr>
                <w:noProof/>
                <w:webHidden/>
              </w:rPr>
              <w:fldChar w:fldCharType="separate"/>
            </w:r>
            <w:r>
              <w:rPr>
                <w:noProof/>
                <w:webHidden/>
              </w:rPr>
              <w:t>44</w:t>
            </w:r>
            <w:r>
              <w:rPr>
                <w:noProof/>
                <w:webHidden/>
              </w:rPr>
              <w:fldChar w:fldCharType="end"/>
            </w:r>
          </w:hyperlink>
        </w:p>
        <w:p w14:paraId="078897EA" w14:textId="0AAAC5FA" w:rsidR="007E7E2C" w:rsidRDefault="007E7E2C">
          <w:pPr>
            <w:pStyle w:val="TOC1"/>
            <w:tabs>
              <w:tab w:val="left" w:pos="660"/>
              <w:tab w:val="right" w:leader="dot" w:pos="9016"/>
            </w:tabs>
            <w:rPr>
              <w:rFonts w:asciiTheme="minorHAnsi" w:eastAsiaTheme="minorEastAsia" w:hAnsiTheme="minorHAnsi" w:cstheme="minorBidi"/>
              <w:noProof/>
              <w:kern w:val="2"/>
              <w:sz w:val="21"/>
              <w:lang w:val="en-US"/>
            </w:rPr>
          </w:pPr>
          <w:hyperlink w:anchor="_Toc74139392" w:history="1">
            <w:r w:rsidRPr="009720C3">
              <w:rPr>
                <w:rStyle w:val="Hyperlink"/>
                <w:noProof/>
              </w:rPr>
              <w:t>14</w:t>
            </w:r>
            <w:r>
              <w:rPr>
                <w:rFonts w:asciiTheme="minorHAnsi" w:eastAsiaTheme="minorEastAsia" w:hAnsiTheme="minorHAnsi" w:cstheme="minorBidi"/>
                <w:noProof/>
                <w:kern w:val="2"/>
                <w:sz w:val="21"/>
                <w:lang w:val="en-US"/>
              </w:rPr>
              <w:tab/>
            </w:r>
            <w:r w:rsidRPr="009720C3">
              <w:rPr>
                <w:rStyle w:val="Hyperlink"/>
                <w:noProof/>
              </w:rPr>
              <w:t>Appendix E: Interim Prototypes</w:t>
            </w:r>
            <w:r>
              <w:rPr>
                <w:noProof/>
                <w:webHidden/>
              </w:rPr>
              <w:tab/>
            </w:r>
            <w:r>
              <w:rPr>
                <w:noProof/>
                <w:webHidden/>
              </w:rPr>
              <w:fldChar w:fldCharType="begin"/>
            </w:r>
            <w:r>
              <w:rPr>
                <w:noProof/>
                <w:webHidden/>
              </w:rPr>
              <w:instrText xml:space="preserve"> PAGEREF _Toc74139392 \h </w:instrText>
            </w:r>
            <w:r>
              <w:rPr>
                <w:noProof/>
                <w:webHidden/>
              </w:rPr>
            </w:r>
            <w:r>
              <w:rPr>
                <w:noProof/>
                <w:webHidden/>
              </w:rPr>
              <w:fldChar w:fldCharType="separate"/>
            </w:r>
            <w:r>
              <w:rPr>
                <w:noProof/>
                <w:webHidden/>
              </w:rPr>
              <w:t>46</w:t>
            </w:r>
            <w:r>
              <w:rPr>
                <w:noProof/>
                <w:webHidden/>
              </w:rPr>
              <w:fldChar w:fldCharType="end"/>
            </w:r>
          </w:hyperlink>
        </w:p>
        <w:p w14:paraId="1E389898" w14:textId="073C9BA2" w:rsidR="007E7E2C" w:rsidRDefault="007E7E2C">
          <w:pPr>
            <w:pStyle w:val="TOC1"/>
            <w:tabs>
              <w:tab w:val="left" w:pos="400"/>
              <w:tab w:val="right" w:leader="dot" w:pos="9016"/>
            </w:tabs>
            <w:rPr>
              <w:rFonts w:asciiTheme="minorHAnsi" w:eastAsiaTheme="minorEastAsia" w:hAnsiTheme="minorHAnsi" w:cstheme="minorBidi"/>
              <w:noProof/>
              <w:kern w:val="2"/>
              <w:sz w:val="21"/>
              <w:lang w:val="en-US"/>
            </w:rPr>
          </w:pPr>
          <w:hyperlink w:anchor="_Toc74139393" w:history="1">
            <w:r w:rsidRPr="009720C3">
              <w:rPr>
                <w:rStyle w:val="Hyperlink"/>
                <w:noProof/>
              </w:rPr>
              <w:t>15</w:t>
            </w:r>
            <w:r>
              <w:rPr>
                <w:rFonts w:asciiTheme="minorHAnsi" w:eastAsiaTheme="minorEastAsia" w:hAnsiTheme="minorHAnsi" w:cstheme="minorBidi"/>
                <w:noProof/>
                <w:kern w:val="2"/>
                <w:sz w:val="21"/>
                <w:lang w:val="en-US"/>
              </w:rPr>
              <w:tab/>
            </w:r>
            <w:r w:rsidRPr="009720C3">
              <w:rPr>
                <w:rStyle w:val="Hyperlink"/>
                <w:noProof/>
              </w:rPr>
              <w:t>Appendix F: Final Interview Policy</w:t>
            </w:r>
            <w:r>
              <w:rPr>
                <w:noProof/>
                <w:webHidden/>
              </w:rPr>
              <w:tab/>
            </w:r>
            <w:r>
              <w:rPr>
                <w:noProof/>
                <w:webHidden/>
              </w:rPr>
              <w:fldChar w:fldCharType="begin"/>
            </w:r>
            <w:r>
              <w:rPr>
                <w:noProof/>
                <w:webHidden/>
              </w:rPr>
              <w:instrText xml:space="preserve"> PAGEREF _Toc74139393 \h </w:instrText>
            </w:r>
            <w:r>
              <w:rPr>
                <w:noProof/>
                <w:webHidden/>
              </w:rPr>
            </w:r>
            <w:r>
              <w:rPr>
                <w:noProof/>
                <w:webHidden/>
              </w:rPr>
              <w:fldChar w:fldCharType="separate"/>
            </w:r>
            <w:r>
              <w:rPr>
                <w:noProof/>
                <w:webHidden/>
              </w:rPr>
              <w:t>57</w:t>
            </w:r>
            <w:r>
              <w:rPr>
                <w:noProof/>
                <w:webHidden/>
              </w:rPr>
              <w:fldChar w:fldCharType="end"/>
            </w:r>
          </w:hyperlink>
        </w:p>
        <w:p w14:paraId="7C42B59D" w14:textId="42B2B33A" w:rsidR="007E7E2C" w:rsidRDefault="007E7E2C">
          <w:pPr>
            <w:pStyle w:val="TOC1"/>
            <w:tabs>
              <w:tab w:val="right" w:leader="dot" w:pos="9016"/>
            </w:tabs>
            <w:rPr>
              <w:rFonts w:asciiTheme="minorHAnsi" w:eastAsiaTheme="minorEastAsia" w:hAnsiTheme="minorHAnsi" w:cstheme="minorBidi"/>
              <w:noProof/>
              <w:kern w:val="2"/>
              <w:sz w:val="21"/>
              <w:lang w:val="en-US"/>
            </w:rPr>
          </w:pPr>
          <w:hyperlink w:anchor="_Toc74139394" w:history="1">
            <w:r w:rsidRPr="009720C3">
              <w:rPr>
                <w:rStyle w:val="Hyperlink"/>
                <w:noProof/>
              </w:rPr>
              <w:t>15</w:t>
            </w:r>
            <w:r>
              <w:rPr>
                <w:noProof/>
                <w:webHidden/>
              </w:rPr>
              <w:tab/>
            </w:r>
            <w:r>
              <w:rPr>
                <w:noProof/>
                <w:webHidden/>
              </w:rPr>
              <w:fldChar w:fldCharType="begin"/>
            </w:r>
            <w:r>
              <w:rPr>
                <w:noProof/>
                <w:webHidden/>
              </w:rPr>
              <w:instrText xml:space="preserve"> PAGEREF _Toc74139394 \h </w:instrText>
            </w:r>
            <w:r>
              <w:rPr>
                <w:noProof/>
                <w:webHidden/>
              </w:rPr>
            </w:r>
            <w:r>
              <w:rPr>
                <w:noProof/>
                <w:webHidden/>
              </w:rPr>
              <w:fldChar w:fldCharType="separate"/>
            </w:r>
            <w:r>
              <w:rPr>
                <w:noProof/>
                <w:webHidden/>
              </w:rPr>
              <w:t>58</w:t>
            </w:r>
            <w:r>
              <w:rPr>
                <w:noProof/>
                <w:webHidden/>
              </w:rPr>
              <w:fldChar w:fldCharType="end"/>
            </w:r>
          </w:hyperlink>
        </w:p>
        <w:p w14:paraId="263E434B" w14:textId="3E45667F" w:rsidR="007E7E2C" w:rsidRDefault="007E7E2C">
          <w:pPr>
            <w:pStyle w:val="TOC1"/>
            <w:tabs>
              <w:tab w:val="right" w:leader="dot" w:pos="9016"/>
            </w:tabs>
            <w:rPr>
              <w:rFonts w:asciiTheme="minorHAnsi" w:eastAsiaTheme="minorEastAsia" w:hAnsiTheme="minorHAnsi" w:cstheme="minorBidi"/>
              <w:noProof/>
              <w:kern w:val="2"/>
              <w:sz w:val="21"/>
              <w:lang w:val="en-US"/>
            </w:rPr>
          </w:pPr>
          <w:hyperlink w:anchor="_Toc74139395" w:history="1">
            <w:r w:rsidRPr="009720C3">
              <w:rPr>
                <w:rStyle w:val="Hyperlink"/>
                <w:noProof/>
              </w:rPr>
              <w:t>Appendix G: Patient Interview Result</w:t>
            </w:r>
            <w:r>
              <w:rPr>
                <w:noProof/>
                <w:webHidden/>
              </w:rPr>
              <w:tab/>
            </w:r>
            <w:r>
              <w:rPr>
                <w:noProof/>
                <w:webHidden/>
              </w:rPr>
              <w:fldChar w:fldCharType="begin"/>
            </w:r>
            <w:r>
              <w:rPr>
                <w:noProof/>
                <w:webHidden/>
              </w:rPr>
              <w:instrText xml:space="preserve"> PAGEREF _Toc74139395 \h </w:instrText>
            </w:r>
            <w:r>
              <w:rPr>
                <w:noProof/>
                <w:webHidden/>
              </w:rPr>
            </w:r>
            <w:r>
              <w:rPr>
                <w:noProof/>
                <w:webHidden/>
              </w:rPr>
              <w:fldChar w:fldCharType="separate"/>
            </w:r>
            <w:r>
              <w:rPr>
                <w:noProof/>
                <w:webHidden/>
              </w:rPr>
              <w:t>58</w:t>
            </w:r>
            <w:r>
              <w:rPr>
                <w:noProof/>
                <w:webHidden/>
              </w:rPr>
              <w:fldChar w:fldCharType="end"/>
            </w:r>
          </w:hyperlink>
        </w:p>
        <w:p w14:paraId="3DA86671" w14:textId="0055B2A5" w:rsidR="007E7E2C" w:rsidRDefault="007E7E2C">
          <w:pPr>
            <w:pStyle w:val="TOC1"/>
            <w:tabs>
              <w:tab w:val="left" w:pos="660"/>
              <w:tab w:val="right" w:leader="dot" w:pos="9016"/>
            </w:tabs>
            <w:rPr>
              <w:rFonts w:asciiTheme="minorHAnsi" w:eastAsiaTheme="minorEastAsia" w:hAnsiTheme="minorHAnsi" w:cstheme="minorBidi"/>
              <w:noProof/>
              <w:kern w:val="2"/>
              <w:sz w:val="21"/>
              <w:lang w:val="en-US"/>
            </w:rPr>
          </w:pPr>
          <w:hyperlink w:anchor="_Toc74139396" w:history="1">
            <w:r w:rsidRPr="009720C3">
              <w:rPr>
                <w:rStyle w:val="Hyperlink"/>
                <w:rFonts w:eastAsia="Corbel" w:cs="Corbel"/>
                <w:noProof/>
              </w:rPr>
              <w:t>16</w:t>
            </w:r>
            <w:r>
              <w:rPr>
                <w:rFonts w:asciiTheme="minorHAnsi" w:eastAsiaTheme="minorEastAsia" w:hAnsiTheme="minorHAnsi" w:cstheme="minorBidi"/>
                <w:noProof/>
                <w:kern w:val="2"/>
                <w:sz w:val="21"/>
                <w:lang w:val="en-US"/>
              </w:rPr>
              <w:tab/>
            </w:r>
            <w:r w:rsidRPr="009720C3">
              <w:rPr>
                <w:rStyle w:val="Hyperlink"/>
                <w:rFonts w:eastAsia="Corbel" w:cs="Corbel"/>
                <w:bCs/>
                <w:noProof/>
              </w:rPr>
              <w:t>References</w:t>
            </w:r>
            <w:r>
              <w:rPr>
                <w:noProof/>
                <w:webHidden/>
              </w:rPr>
              <w:tab/>
            </w:r>
            <w:r>
              <w:rPr>
                <w:noProof/>
                <w:webHidden/>
              </w:rPr>
              <w:fldChar w:fldCharType="begin"/>
            </w:r>
            <w:r>
              <w:rPr>
                <w:noProof/>
                <w:webHidden/>
              </w:rPr>
              <w:instrText xml:space="preserve"> PAGEREF _Toc74139396 \h </w:instrText>
            </w:r>
            <w:r>
              <w:rPr>
                <w:noProof/>
                <w:webHidden/>
              </w:rPr>
            </w:r>
            <w:r>
              <w:rPr>
                <w:noProof/>
                <w:webHidden/>
              </w:rPr>
              <w:fldChar w:fldCharType="separate"/>
            </w:r>
            <w:r>
              <w:rPr>
                <w:noProof/>
                <w:webHidden/>
              </w:rPr>
              <w:t>60</w:t>
            </w:r>
            <w:r>
              <w:rPr>
                <w:noProof/>
                <w:webHidden/>
              </w:rPr>
              <w:fldChar w:fldCharType="end"/>
            </w:r>
          </w:hyperlink>
        </w:p>
        <w:p w14:paraId="10772538" w14:textId="006EE0DC" w:rsidR="00D772BA" w:rsidRDefault="00D772BA">
          <w:r>
            <w:rPr>
              <w:b/>
              <w:bCs/>
              <w:noProof/>
            </w:rPr>
            <w:fldChar w:fldCharType="end"/>
          </w:r>
        </w:p>
      </w:sdtContent>
    </w:sdt>
    <w:p w14:paraId="3D18FA97" w14:textId="0090C5F5" w:rsidR="00D772BA" w:rsidRDefault="00D772BA" w:rsidP="00C06521">
      <w:pPr>
        <w:rPr>
          <w:szCs w:val="20"/>
        </w:rPr>
        <w:sectPr w:rsidR="00D772BA">
          <w:pgSz w:w="11906" w:h="16838"/>
          <w:pgMar w:top="1440" w:right="1440" w:bottom="1440" w:left="1440" w:header="708" w:footer="708" w:gutter="0"/>
          <w:cols w:space="708"/>
          <w:docGrid w:linePitch="360"/>
        </w:sectPr>
      </w:pPr>
    </w:p>
    <w:p w14:paraId="44CCD62B" w14:textId="42337E82" w:rsidR="00D772BA" w:rsidRDefault="00C06521" w:rsidP="00884E66">
      <w:pPr>
        <w:pStyle w:val="Heading1"/>
      </w:pPr>
      <w:bookmarkStart w:id="1" w:name="_Toc74139281"/>
      <w:r w:rsidRPr="00D772BA">
        <w:t>Overview</w:t>
      </w:r>
      <w:bookmarkEnd w:id="1"/>
    </w:p>
    <w:p w14:paraId="4C890C4E" w14:textId="009223E6" w:rsidR="00385EA0" w:rsidRDefault="00B55727" w:rsidP="002F69CC">
      <w:pPr>
        <w:pStyle w:val="Heading2"/>
      </w:pPr>
      <w:bookmarkStart w:id="2" w:name="_Toc74139282"/>
      <w:r>
        <w:t xml:space="preserve">Problem </w:t>
      </w:r>
      <w:r w:rsidR="009B450A">
        <w:t>s</w:t>
      </w:r>
      <w:r w:rsidR="00B24C82">
        <w:t>tate</w:t>
      </w:r>
      <w:r w:rsidR="00B24C82" w:rsidRPr="004C4413">
        <w:t>ment</w:t>
      </w:r>
      <w:bookmarkEnd w:id="2"/>
    </w:p>
    <w:p w14:paraId="5E294FF1" w14:textId="6D3EE972" w:rsidR="00AC3977" w:rsidRDefault="00840DCF" w:rsidP="003D4E9F">
      <w:pPr>
        <w:rPr>
          <w:rFonts w:eastAsia="Arial"/>
        </w:rPr>
      </w:pPr>
      <w:r>
        <w:rPr>
          <w:rFonts w:cs="Calibri"/>
          <w:color w:val="000000" w:themeColor="text1"/>
          <w:szCs w:val="20"/>
        </w:rPr>
        <w:t>Patients looking for help with medical conditions</w:t>
      </w:r>
      <w:r w:rsidR="003D4E9F" w:rsidRPr="00A8684D">
        <w:rPr>
          <w:rFonts w:cs="Calibri"/>
          <w:color w:val="000000" w:themeColor="text1"/>
          <w:szCs w:val="20"/>
        </w:rPr>
        <w:t xml:space="preserve"> often seek advice from a general practitioner</w:t>
      </w:r>
      <w:r w:rsidR="003D4E9F">
        <w:rPr>
          <w:rFonts w:cs="Calibri"/>
          <w:color w:val="000000" w:themeColor="text1"/>
          <w:szCs w:val="20"/>
        </w:rPr>
        <w:t xml:space="preserve"> (GP)</w:t>
      </w:r>
      <w:r w:rsidR="00E05843">
        <w:rPr>
          <w:rFonts w:cs="Calibri"/>
          <w:color w:val="000000" w:themeColor="text1"/>
          <w:szCs w:val="20"/>
        </w:rPr>
        <w:t>.</w:t>
      </w:r>
      <w:r w:rsidR="003D4E9F" w:rsidRPr="00A8684D">
        <w:rPr>
          <w:rFonts w:cs="Calibri"/>
          <w:color w:val="000000" w:themeColor="text1"/>
          <w:szCs w:val="20"/>
        </w:rPr>
        <w:t xml:space="preserve"> </w:t>
      </w:r>
      <w:r w:rsidR="00E05843">
        <w:rPr>
          <w:rFonts w:cs="Calibri"/>
          <w:color w:val="000000" w:themeColor="text1"/>
          <w:szCs w:val="20"/>
        </w:rPr>
        <w:t>I</w:t>
      </w:r>
      <w:r w:rsidR="003D4E9F" w:rsidRPr="00A8684D">
        <w:rPr>
          <w:rFonts w:cs="Calibri"/>
          <w:color w:val="000000" w:themeColor="text1"/>
          <w:szCs w:val="20"/>
        </w:rPr>
        <w:t xml:space="preserve">n </w:t>
      </w:r>
      <w:r>
        <w:rPr>
          <w:rFonts w:cs="Calibri"/>
          <w:color w:val="000000" w:themeColor="text1"/>
          <w:szCs w:val="20"/>
        </w:rPr>
        <w:t>many</w:t>
      </w:r>
      <w:r w:rsidR="003D4E9F" w:rsidRPr="00A8684D">
        <w:rPr>
          <w:rFonts w:cs="Calibri"/>
          <w:color w:val="000000" w:themeColor="text1"/>
          <w:szCs w:val="20"/>
        </w:rPr>
        <w:t xml:space="preserve"> cases</w:t>
      </w:r>
      <w:r w:rsidR="00E05843">
        <w:rPr>
          <w:rFonts w:cs="Calibri"/>
          <w:color w:val="000000" w:themeColor="text1"/>
          <w:szCs w:val="20"/>
        </w:rPr>
        <w:t xml:space="preserve"> however</w:t>
      </w:r>
      <w:r w:rsidR="003D4E9F" w:rsidRPr="00A8684D">
        <w:rPr>
          <w:rFonts w:cs="Calibri"/>
          <w:color w:val="000000" w:themeColor="text1"/>
          <w:szCs w:val="20"/>
        </w:rPr>
        <w:t xml:space="preserve">, the </w:t>
      </w:r>
      <w:r w:rsidR="00C14590">
        <w:rPr>
          <w:rFonts w:cs="Calibri"/>
          <w:color w:val="000000" w:themeColor="text1"/>
          <w:szCs w:val="20"/>
        </w:rPr>
        <w:t>GP</w:t>
      </w:r>
      <w:r w:rsidR="003D4E9F" w:rsidRPr="00A8684D">
        <w:rPr>
          <w:rFonts w:cs="Calibri"/>
          <w:color w:val="000000" w:themeColor="text1"/>
          <w:szCs w:val="20"/>
        </w:rPr>
        <w:t xml:space="preserve"> will </w:t>
      </w:r>
      <w:r w:rsidR="00235823">
        <w:rPr>
          <w:rFonts w:cs="Calibri"/>
          <w:color w:val="000000" w:themeColor="text1"/>
          <w:szCs w:val="20"/>
        </w:rPr>
        <w:t>refer</w:t>
      </w:r>
      <w:r w:rsidR="003D4E9F" w:rsidRPr="00A8684D">
        <w:rPr>
          <w:rFonts w:cs="Calibri"/>
          <w:color w:val="000000" w:themeColor="text1"/>
          <w:szCs w:val="20"/>
        </w:rPr>
        <w:t xml:space="preserve"> the patient to a specialist if they are </w:t>
      </w:r>
      <w:r w:rsidR="00E05843">
        <w:rPr>
          <w:rFonts w:cs="Calibri"/>
          <w:color w:val="000000" w:themeColor="text1"/>
          <w:szCs w:val="20"/>
        </w:rPr>
        <w:t xml:space="preserve">either </w:t>
      </w:r>
      <w:r w:rsidR="003D4E9F" w:rsidRPr="00A8684D">
        <w:rPr>
          <w:rFonts w:cs="Calibri"/>
          <w:color w:val="000000" w:themeColor="text1"/>
          <w:szCs w:val="20"/>
        </w:rPr>
        <w:t>not sufficiently qualified</w:t>
      </w:r>
      <w:r w:rsidR="00235823">
        <w:rPr>
          <w:rFonts w:cs="Calibri"/>
          <w:color w:val="000000" w:themeColor="text1"/>
          <w:szCs w:val="20"/>
        </w:rPr>
        <w:t>, or if specialised treatment is needed</w:t>
      </w:r>
      <w:r w:rsidR="003D4E9F" w:rsidRPr="00A8684D">
        <w:rPr>
          <w:rFonts w:cs="Calibri"/>
          <w:color w:val="000000" w:themeColor="text1"/>
          <w:szCs w:val="20"/>
        </w:rPr>
        <w:t xml:space="preserve">. </w:t>
      </w:r>
      <w:r w:rsidR="000429E5">
        <w:rPr>
          <w:rFonts w:eastAsia="Arial"/>
        </w:rPr>
        <w:t>The problem is that when this happens</w:t>
      </w:r>
      <w:r w:rsidR="003D4E9F">
        <w:rPr>
          <w:rFonts w:eastAsia="Arial"/>
        </w:rPr>
        <w:t xml:space="preserve">, </w:t>
      </w:r>
      <w:r w:rsidR="00ED12BE">
        <w:rPr>
          <w:rFonts w:eastAsia="Arial"/>
        </w:rPr>
        <w:t xml:space="preserve">a referral is often </w:t>
      </w:r>
      <w:r w:rsidR="006B188F">
        <w:rPr>
          <w:rFonts w:eastAsia="Arial"/>
        </w:rPr>
        <w:t xml:space="preserve">immediately </w:t>
      </w:r>
      <w:r w:rsidR="00ED12BE">
        <w:rPr>
          <w:rFonts w:eastAsia="Arial"/>
        </w:rPr>
        <w:t>made by the GP with limited understanding of</w:t>
      </w:r>
      <w:r w:rsidR="002402A2">
        <w:rPr>
          <w:rFonts w:eastAsia="Arial"/>
        </w:rPr>
        <w:t xml:space="preserve"> the specialisation which the patient needs help in</w:t>
      </w:r>
      <w:r w:rsidR="00017E0C">
        <w:rPr>
          <w:rFonts w:eastAsia="Arial"/>
        </w:rPr>
        <w:t xml:space="preserve">. </w:t>
      </w:r>
      <w:r w:rsidR="002E3AB5">
        <w:rPr>
          <w:rFonts w:eastAsia="Arial"/>
        </w:rPr>
        <w:t>This</w:t>
      </w:r>
      <w:r w:rsidR="00D1388D">
        <w:rPr>
          <w:rFonts w:eastAsia="Arial"/>
        </w:rPr>
        <w:t xml:space="preserve"> is not an optimal situation for patients, and </w:t>
      </w:r>
      <w:r w:rsidR="00412CBD">
        <w:rPr>
          <w:rFonts w:eastAsia="Arial"/>
        </w:rPr>
        <w:t xml:space="preserve">in </w:t>
      </w:r>
      <w:r w:rsidR="001174E2">
        <w:rPr>
          <w:rFonts w:eastAsia="Arial"/>
        </w:rPr>
        <w:t>those</w:t>
      </w:r>
      <w:r w:rsidR="00412CBD">
        <w:rPr>
          <w:rFonts w:eastAsia="Arial"/>
        </w:rPr>
        <w:t xml:space="preserve"> cases where</w:t>
      </w:r>
      <w:r w:rsidR="00D061B9">
        <w:rPr>
          <w:rFonts w:eastAsia="Arial"/>
        </w:rPr>
        <w:t xml:space="preserve"> less than optimal referrals are made, </w:t>
      </w:r>
      <w:r w:rsidR="00440EEC">
        <w:rPr>
          <w:rFonts w:eastAsia="Arial"/>
        </w:rPr>
        <w:t xml:space="preserve">consequences include </w:t>
      </w:r>
      <w:r w:rsidR="006F6A3C">
        <w:rPr>
          <w:rFonts w:eastAsia="Arial"/>
        </w:rPr>
        <w:t xml:space="preserve">months of </w:t>
      </w:r>
      <w:r w:rsidR="00360FA4">
        <w:rPr>
          <w:rFonts w:eastAsia="Arial"/>
        </w:rPr>
        <w:t>wasted time and</w:t>
      </w:r>
      <w:r w:rsidR="00B0580C">
        <w:rPr>
          <w:rFonts w:eastAsia="Arial"/>
        </w:rPr>
        <w:t xml:space="preserve"> </w:t>
      </w:r>
      <w:r w:rsidR="00257576">
        <w:rPr>
          <w:rFonts w:eastAsia="Arial"/>
        </w:rPr>
        <w:t xml:space="preserve">large </w:t>
      </w:r>
      <w:r w:rsidR="00B0580C">
        <w:rPr>
          <w:rFonts w:eastAsia="Arial"/>
        </w:rPr>
        <w:t>medical expenses</w:t>
      </w:r>
      <w:r w:rsidR="00727A55">
        <w:rPr>
          <w:rFonts w:eastAsia="Arial"/>
        </w:rPr>
        <w:t xml:space="preserve"> on top of</w:t>
      </w:r>
      <w:r w:rsidR="00B42696">
        <w:rPr>
          <w:rFonts w:eastAsia="Arial"/>
        </w:rPr>
        <w:t xml:space="preserve"> extended suffering by patients from their initial condition.</w:t>
      </w:r>
    </w:p>
    <w:p w14:paraId="20C73F31" w14:textId="3491B2D1" w:rsidR="00AC3977" w:rsidRDefault="00DC0C98" w:rsidP="003D4E9F">
      <w:pPr>
        <w:rPr>
          <w:rFonts w:eastAsia="Arial"/>
        </w:rPr>
      </w:pPr>
      <w:r>
        <w:rPr>
          <w:rFonts w:eastAsia="Arial"/>
        </w:rPr>
        <w:t xml:space="preserve">In this proposal we try to offer a digital solution </w:t>
      </w:r>
      <w:r w:rsidR="00A754F9">
        <w:rPr>
          <w:rFonts w:eastAsia="Arial"/>
        </w:rPr>
        <w:t>to</w:t>
      </w:r>
      <w:r w:rsidR="008450F0">
        <w:rPr>
          <w:rFonts w:eastAsia="Arial"/>
        </w:rPr>
        <w:t xml:space="preserve"> aid patients </w:t>
      </w:r>
      <w:r w:rsidR="00B13D4F">
        <w:rPr>
          <w:rFonts w:eastAsia="Arial"/>
        </w:rPr>
        <w:t xml:space="preserve">through the specialist referral process, with the ultimate goal of reducing </w:t>
      </w:r>
      <w:r w:rsidR="003C0CEE">
        <w:rPr>
          <w:rFonts w:eastAsia="Arial"/>
        </w:rPr>
        <w:t>poor referrals</w:t>
      </w:r>
      <w:r w:rsidR="0073181E">
        <w:rPr>
          <w:rFonts w:eastAsia="Arial"/>
        </w:rPr>
        <w:t>.</w:t>
      </w:r>
    </w:p>
    <w:p w14:paraId="665F1F86" w14:textId="3E6AEC06" w:rsidR="00B24C82" w:rsidRPr="00052B48" w:rsidRDefault="009B450A" w:rsidP="002F69CC">
      <w:pPr>
        <w:pStyle w:val="Heading2"/>
        <w:rPr>
          <w:rFonts w:eastAsia="Arial"/>
        </w:rPr>
      </w:pPr>
      <w:bookmarkStart w:id="3" w:name="_Toc74139283"/>
      <w:r w:rsidRPr="004C4413">
        <w:t>Covered in this report</w:t>
      </w:r>
      <w:bookmarkEnd w:id="3"/>
    </w:p>
    <w:p w14:paraId="6C4F6B8A" w14:textId="409E9544" w:rsidR="00DB0F53" w:rsidRDefault="001F30D4" w:rsidP="00745D1C">
      <w:pPr>
        <w:spacing w:line="276" w:lineRule="auto"/>
        <w:rPr>
          <w:rFonts w:cs="Calibri"/>
          <w:color w:val="000000" w:themeColor="text1"/>
          <w:szCs w:val="20"/>
        </w:rPr>
      </w:pPr>
      <w:r>
        <w:rPr>
          <w:rFonts w:cs="Calibri"/>
          <w:color w:val="000000" w:themeColor="text1"/>
          <w:szCs w:val="20"/>
        </w:rPr>
        <w:t xml:space="preserve">This report </w:t>
      </w:r>
      <w:r w:rsidR="009C5BA8">
        <w:rPr>
          <w:rFonts w:cs="Calibri"/>
          <w:color w:val="000000" w:themeColor="text1"/>
          <w:szCs w:val="20"/>
        </w:rPr>
        <w:t xml:space="preserve">is the </w:t>
      </w:r>
      <w:r w:rsidR="00803941">
        <w:rPr>
          <w:rFonts w:cs="Calibri"/>
          <w:color w:val="000000" w:themeColor="text1"/>
          <w:szCs w:val="20"/>
        </w:rPr>
        <w:t>result</w:t>
      </w:r>
      <w:r w:rsidR="0008002B">
        <w:rPr>
          <w:rFonts w:cs="Calibri"/>
          <w:color w:val="000000" w:themeColor="text1"/>
          <w:szCs w:val="20"/>
        </w:rPr>
        <w:t xml:space="preserve"> of a semester </w:t>
      </w:r>
      <w:r w:rsidR="00E669E1">
        <w:rPr>
          <w:rFonts w:cs="Calibri"/>
          <w:color w:val="000000" w:themeColor="text1"/>
          <w:szCs w:val="20"/>
        </w:rPr>
        <w:t xml:space="preserve">of investigation around </w:t>
      </w:r>
      <w:r w:rsidR="001C25CC">
        <w:rPr>
          <w:rFonts w:cs="Calibri"/>
          <w:color w:val="000000" w:themeColor="text1"/>
          <w:szCs w:val="20"/>
        </w:rPr>
        <w:t xml:space="preserve">the specialist referral process </w:t>
      </w:r>
      <w:r w:rsidR="002602C5">
        <w:rPr>
          <w:rFonts w:cs="Calibri"/>
          <w:color w:val="000000" w:themeColor="text1"/>
          <w:szCs w:val="20"/>
        </w:rPr>
        <w:t xml:space="preserve">in Australia and presents </w:t>
      </w:r>
      <w:r w:rsidR="00B44AA5">
        <w:rPr>
          <w:rFonts w:cs="Calibri"/>
          <w:color w:val="000000" w:themeColor="text1"/>
          <w:szCs w:val="20"/>
        </w:rPr>
        <w:t>our final solution proposal along with</w:t>
      </w:r>
      <w:r w:rsidR="00977DD4">
        <w:rPr>
          <w:rFonts w:cs="Calibri"/>
          <w:color w:val="000000" w:themeColor="text1"/>
          <w:szCs w:val="20"/>
        </w:rPr>
        <w:t xml:space="preserve"> </w:t>
      </w:r>
      <w:r w:rsidR="005E7C95">
        <w:rPr>
          <w:rFonts w:cs="Calibri"/>
          <w:color w:val="000000" w:themeColor="text1"/>
          <w:szCs w:val="20"/>
        </w:rPr>
        <w:t xml:space="preserve">background research, </w:t>
      </w:r>
      <w:r w:rsidR="002F078D">
        <w:rPr>
          <w:rFonts w:cs="Calibri"/>
          <w:color w:val="000000" w:themeColor="text1"/>
          <w:szCs w:val="20"/>
        </w:rPr>
        <w:t xml:space="preserve">user studies and </w:t>
      </w:r>
      <w:r w:rsidR="009C03D8">
        <w:rPr>
          <w:rFonts w:cs="Calibri"/>
          <w:color w:val="000000" w:themeColor="text1"/>
          <w:szCs w:val="20"/>
        </w:rPr>
        <w:t xml:space="preserve">design sketches </w:t>
      </w:r>
      <w:r w:rsidR="00317879">
        <w:rPr>
          <w:rFonts w:cs="Calibri"/>
          <w:color w:val="000000" w:themeColor="text1"/>
          <w:szCs w:val="20"/>
        </w:rPr>
        <w:t>completed over the semester</w:t>
      </w:r>
      <w:r w:rsidR="00CE0A6F">
        <w:rPr>
          <w:rFonts w:cs="Calibri"/>
          <w:color w:val="000000" w:themeColor="text1"/>
          <w:szCs w:val="20"/>
        </w:rPr>
        <w:t xml:space="preserve"> </w:t>
      </w:r>
      <w:r w:rsidR="006B4D37">
        <w:rPr>
          <w:rFonts w:cs="Calibri"/>
          <w:color w:val="000000" w:themeColor="text1"/>
          <w:szCs w:val="20"/>
        </w:rPr>
        <w:t xml:space="preserve">showing our </w:t>
      </w:r>
      <w:r w:rsidR="00BB30B1">
        <w:rPr>
          <w:rFonts w:cs="Calibri"/>
          <w:color w:val="000000" w:themeColor="text1"/>
          <w:szCs w:val="20"/>
        </w:rPr>
        <w:t>team’s evolution of the problem space and solution concept</w:t>
      </w:r>
      <w:r w:rsidR="00317879">
        <w:rPr>
          <w:rFonts w:cs="Calibri"/>
          <w:color w:val="000000" w:themeColor="text1"/>
          <w:szCs w:val="20"/>
        </w:rPr>
        <w:t>.</w:t>
      </w:r>
      <w:r w:rsidR="00B80776">
        <w:rPr>
          <w:rFonts w:cs="Calibri"/>
          <w:color w:val="000000" w:themeColor="text1"/>
          <w:szCs w:val="20"/>
        </w:rPr>
        <w:t xml:space="preserve"> </w:t>
      </w:r>
      <w:r w:rsidR="005D18CE">
        <w:rPr>
          <w:rFonts w:cs="Calibri"/>
          <w:color w:val="000000" w:themeColor="text1"/>
          <w:szCs w:val="20"/>
        </w:rPr>
        <w:t xml:space="preserve">We </w:t>
      </w:r>
      <w:r w:rsidR="00BB5073">
        <w:rPr>
          <w:rFonts w:cs="Calibri"/>
          <w:color w:val="000000" w:themeColor="text1"/>
          <w:szCs w:val="20"/>
        </w:rPr>
        <w:t xml:space="preserve">hope that the report </w:t>
      </w:r>
      <w:r w:rsidR="00EB61C7">
        <w:rPr>
          <w:rFonts w:cs="Calibri"/>
          <w:color w:val="000000" w:themeColor="text1"/>
          <w:szCs w:val="20"/>
        </w:rPr>
        <w:t xml:space="preserve">clearly demonstrates </w:t>
      </w:r>
      <w:r w:rsidR="00861F51">
        <w:rPr>
          <w:rFonts w:cs="Calibri"/>
          <w:color w:val="000000" w:themeColor="text1"/>
          <w:szCs w:val="20"/>
        </w:rPr>
        <w:t xml:space="preserve">how </w:t>
      </w:r>
      <w:r w:rsidR="00E62DE5">
        <w:rPr>
          <w:rFonts w:cs="Calibri"/>
          <w:color w:val="000000" w:themeColor="text1"/>
          <w:szCs w:val="20"/>
        </w:rPr>
        <w:t xml:space="preserve">the proposed solution of a medical diary app </w:t>
      </w:r>
      <w:r w:rsidR="005D18CE">
        <w:rPr>
          <w:rFonts w:cs="Calibri"/>
          <w:color w:val="000000" w:themeColor="text1"/>
          <w:szCs w:val="20"/>
        </w:rPr>
        <w:t>has</w:t>
      </w:r>
      <w:r w:rsidR="00E62DE5">
        <w:rPr>
          <w:rFonts w:cs="Calibri"/>
          <w:color w:val="000000" w:themeColor="text1"/>
          <w:szCs w:val="20"/>
        </w:rPr>
        <w:t xml:space="preserve"> eventually arrived at after</w:t>
      </w:r>
      <w:r w:rsidR="00BC0EA9">
        <w:rPr>
          <w:rFonts w:cs="Calibri"/>
          <w:color w:val="000000" w:themeColor="text1"/>
          <w:szCs w:val="20"/>
        </w:rPr>
        <w:t xml:space="preserve"> </w:t>
      </w:r>
      <w:r w:rsidR="00680A7A">
        <w:rPr>
          <w:rFonts w:cs="Calibri"/>
          <w:color w:val="000000" w:themeColor="text1"/>
          <w:szCs w:val="20"/>
        </w:rPr>
        <w:t xml:space="preserve">repeated </w:t>
      </w:r>
      <w:r w:rsidR="003309AA">
        <w:rPr>
          <w:rFonts w:cs="Calibri"/>
          <w:color w:val="000000" w:themeColor="text1"/>
          <w:szCs w:val="20"/>
        </w:rPr>
        <w:t xml:space="preserve">inquiry into our initially vague problem statement through background research </w:t>
      </w:r>
      <w:r w:rsidR="00C4069C">
        <w:rPr>
          <w:rFonts w:cs="Calibri"/>
          <w:color w:val="000000" w:themeColor="text1"/>
          <w:szCs w:val="20"/>
        </w:rPr>
        <w:t xml:space="preserve">and </w:t>
      </w:r>
      <w:r w:rsidR="00CE6C73">
        <w:rPr>
          <w:rFonts w:cs="Calibri"/>
          <w:color w:val="000000" w:themeColor="text1"/>
          <w:szCs w:val="20"/>
        </w:rPr>
        <w:t xml:space="preserve">interviews with </w:t>
      </w:r>
      <w:r w:rsidR="00547F18">
        <w:rPr>
          <w:rFonts w:cs="Calibri"/>
          <w:color w:val="000000" w:themeColor="text1"/>
          <w:szCs w:val="20"/>
        </w:rPr>
        <w:t>patients, GPs and specialists.</w:t>
      </w:r>
    </w:p>
    <w:p w14:paraId="2A244716" w14:textId="0F6F6D02" w:rsidR="00547F18" w:rsidRPr="00DB0F53" w:rsidRDefault="005D18CE" w:rsidP="00745D1C">
      <w:pPr>
        <w:spacing w:line="276" w:lineRule="auto"/>
        <w:rPr>
          <w:rFonts w:cs="Calibri"/>
          <w:color w:val="000000" w:themeColor="text1"/>
          <w:szCs w:val="20"/>
        </w:rPr>
      </w:pPr>
      <w:r>
        <w:rPr>
          <w:rFonts w:cs="Calibri"/>
          <w:color w:val="000000" w:themeColor="text1"/>
          <w:szCs w:val="20"/>
        </w:rPr>
        <w:t>Report sections include:</w:t>
      </w:r>
    </w:p>
    <w:p w14:paraId="1CBD3AE3" w14:textId="77777777" w:rsidR="00C659C0" w:rsidRDefault="00C659C0" w:rsidP="00E46CE3">
      <w:pPr>
        <w:pStyle w:val="ListParagraph"/>
        <w:numPr>
          <w:ilvl w:val="0"/>
          <w:numId w:val="2"/>
        </w:numPr>
        <w:spacing w:line="276" w:lineRule="auto"/>
      </w:pPr>
      <w:r>
        <w:t>Background research in the specialist referral process and existing solutions</w:t>
      </w:r>
    </w:p>
    <w:p w14:paraId="2288D568" w14:textId="77777777" w:rsidR="00C659C0" w:rsidRDefault="00C659C0" w:rsidP="00E46CE3">
      <w:pPr>
        <w:pStyle w:val="ListParagraph"/>
        <w:numPr>
          <w:ilvl w:val="0"/>
          <w:numId w:val="2"/>
        </w:numPr>
        <w:spacing w:line="276" w:lineRule="auto"/>
      </w:pPr>
      <w:r>
        <w:t>Stakeholders involved and their power and incentives relating to the problem space</w:t>
      </w:r>
    </w:p>
    <w:p w14:paraId="766FC06F" w14:textId="385E5DC3" w:rsidR="00C659C0" w:rsidRDefault="00104F70" w:rsidP="00E46CE3">
      <w:pPr>
        <w:pStyle w:val="ListParagraph"/>
        <w:numPr>
          <w:ilvl w:val="0"/>
          <w:numId w:val="2"/>
        </w:numPr>
        <w:spacing w:line="276" w:lineRule="auto"/>
      </w:pPr>
      <w:r>
        <w:t>Studies completed</w:t>
      </w:r>
    </w:p>
    <w:p w14:paraId="057A0F4E" w14:textId="5EC8B52B" w:rsidR="00104F70" w:rsidRDefault="00104F70" w:rsidP="00E46CE3">
      <w:pPr>
        <w:pStyle w:val="ListParagraph"/>
        <w:numPr>
          <w:ilvl w:val="0"/>
          <w:numId w:val="2"/>
        </w:numPr>
        <w:spacing w:line="276" w:lineRule="auto"/>
      </w:pPr>
      <w:r>
        <w:t>Solutions ideas</w:t>
      </w:r>
    </w:p>
    <w:p w14:paraId="3836515E" w14:textId="677CC319" w:rsidR="00C659C0" w:rsidRDefault="00642DC2" w:rsidP="00E46CE3">
      <w:pPr>
        <w:pStyle w:val="ListParagraph"/>
        <w:numPr>
          <w:ilvl w:val="0"/>
          <w:numId w:val="2"/>
        </w:numPr>
        <w:spacing w:line="276" w:lineRule="auto"/>
      </w:pPr>
      <w:r>
        <w:t>Our proposed solution</w:t>
      </w:r>
    </w:p>
    <w:p w14:paraId="20079AA7" w14:textId="77777777" w:rsidR="00C659C0" w:rsidRDefault="00C659C0" w:rsidP="00E46CE3">
      <w:pPr>
        <w:pStyle w:val="ListParagraph"/>
        <w:numPr>
          <w:ilvl w:val="0"/>
          <w:numId w:val="2"/>
        </w:numPr>
        <w:spacing w:line="276" w:lineRule="auto"/>
      </w:pPr>
      <w:r>
        <w:t>A list of questions and areas of investigation for the following iteration</w:t>
      </w:r>
    </w:p>
    <w:p w14:paraId="5EC4B595" w14:textId="77777777" w:rsidR="00C659C0" w:rsidRDefault="00C659C0" w:rsidP="00E46CE3">
      <w:pPr>
        <w:pStyle w:val="ListParagraph"/>
        <w:numPr>
          <w:ilvl w:val="0"/>
          <w:numId w:val="2"/>
        </w:numPr>
        <w:spacing w:line="276" w:lineRule="auto"/>
      </w:pPr>
      <w:r>
        <w:t>A project risk assessment</w:t>
      </w:r>
    </w:p>
    <w:p w14:paraId="5EDE2E22" w14:textId="4D6F8C43" w:rsidR="00E42D2A" w:rsidRDefault="00E42D2A" w:rsidP="00E42D2A">
      <w:pPr>
        <w:pStyle w:val="Heading2"/>
      </w:pPr>
      <w:bookmarkStart w:id="4" w:name="_Toc74139284"/>
      <w:r>
        <w:t>Iterations this semester</w:t>
      </w:r>
      <w:bookmarkEnd w:id="4"/>
    </w:p>
    <w:p w14:paraId="36858B4A" w14:textId="3294A107" w:rsidR="00C15EA7" w:rsidRDefault="00CC6C31" w:rsidP="00E42D2A">
      <w:pPr>
        <w:spacing w:line="276" w:lineRule="auto"/>
        <w:ind w:left="40"/>
      </w:pPr>
      <w:r>
        <w:t xml:space="preserve">To provide context to </w:t>
      </w:r>
      <w:r w:rsidR="00F876C5">
        <w:t>this report, we out</w:t>
      </w:r>
      <w:r w:rsidR="007255E7">
        <w:t xml:space="preserve">line </w:t>
      </w:r>
      <w:r w:rsidR="00AE3D04">
        <w:t>here</w:t>
      </w:r>
      <w:r w:rsidR="005F3463">
        <w:t xml:space="preserve"> </w:t>
      </w:r>
      <w:r w:rsidR="009E0646">
        <w:t xml:space="preserve">the iterative journey </w:t>
      </w:r>
      <w:r w:rsidR="004E2FF4">
        <w:t>taken by the team over the semester.</w:t>
      </w:r>
    </w:p>
    <w:p w14:paraId="0E714892" w14:textId="1E3B6B75" w:rsidR="00AE3D04" w:rsidRDefault="00AE3D04" w:rsidP="00AE3D04">
      <w:pPr>
        <w:pStyle w:val="Heading3"/>
      </w:pPr>
      <w:bookmarkStart w:id="5" w:name="_Toc74139285"/>
      <w:r>
        <w:t xml:space="preserve">Problem </w:t>
      </w:r>
      <w:r w:rsidR="00F60BE0">
        <w:t>i</w:t>
      </w:r>
      <w:r>
        <w:t>dentification</w:t>
      </w:r>
      <w:bookmarkEnd w:id="5"/>
    </w:p>
    <w:p w14:paraId="6F56EA11" w14:textId="56B4CB08" w:rsidR="00CC16D5" w:rsidRPr="00F60BE0" w:rsidRDefault="00C0581B" w:rsidP="00F60BE0">
      <w:r>
        <w:t xml:space="preserve">Our </w:t>
      </w:r>
      <w:r w:rsidR="006F3416">
        <w:t xml:space="preserve">project starts with the team having a vague idea of </w:t>
      </w:r>
      <w:r w:rsidR="004E6A95">
        <w:t xml:space="preserve">some </w:t>
      </w:r>
      <w:r w:rsidR="00517C9C">
        <w:t xml:space="preserve">possibility of </w:t>
      </w:r>
      <w:r w:rsidR="00F82945">
        <w:t xml:space="preserve">improvement existing in the space of medical referrals. Starting from an initially murky understanding of the referral process, we learn about how the process works in Australia, China and Malaysia and also </w:t>
      </w:r>
      <w:r w:rsidR="009E56AC">
        <w:t xml:space="preserve">conduct background research </w:t>
      </w:r>
      <w:r w:rsidR="00F7020D">
        <w:t xml:space="preserve">on existing </w:t>
      </w:r>
      <w:r w:rsidR="00EF0A1B">
        <w:t xml:space="preserve">digital solutions that assist patients in finding </w:t>
      </w:r>
      <w:r w:rsidR="00F55B14">
        <w:t xml:space="preserve">good specialists. </w:t>
      </w:r>
      <w:r w:rsidR="00AA0F5F">
        <w:t>We find a</w:t>
      </w:r>
      <w:r w:rsidR="008231E0">
        <w:t xml:space="preserve"> numerous recommendation systems and </w:t>
      </w:r>
      <w:r w:rsidR="00DF0E01">
        <w:t xml:space="preserve">consultation apps, but also </w:t>
      </w:r>
      <w:r w:rsidR="00795370">
        <w:t xml:space="preserve">raise </w:t>
      </w:r>
      <w:r w:rsidR="00C42321">
        <w:t xml:space="preserve">questions about why </w:t>
      </w:r>
      <w:r w:rsidR="00D443A5">
        <w:t xml:space="preserve">these </w:t>
      </w:r>
      <w:r w:rsidR="0031791D">
        <w:t>solutions aren’t more popular.</w:t>
      </w:r>
      <w:r w:rsidR="00143C63">
        <w:t xml:space="preserve"> We also </w:t>
      </w:r>
      <w:r w:rsidR="00E917DB">
        <w:t>c</w:t>
      </w:r>
      <w:r w:rsidR="00DE7406">
        <w:t xml:space="preserve">onduct an initial survey on patient and GP experiences with the referral process, but </w:t>
      </w:r>
      <w:r w:rsidR="00A966F4">
        <w:t xml:space="preserve">find that the results of our data are </w:t>
      </w:r>
      <w:r w:rsidR="001D2DDB">
        <w:t xml:space="preserve">unclear without a deeper understanding of </w:t>
      </w:r>
      <w:r w:rsidR="00F06346">
        <w:t xml:space="preserve">the </w:t>
      </w:r>
      <w:r w:rsidR="00EE5550">
        <w:t>what happens when patients are referred to specialists.</w:t>
      </w:r>
    </w:p>
    <w:p w14:paraId="40B64159" w14:textId="65C330BF" w:rsidR="00AE3D04" w:rsidRDefault="00AE3D04" w:rsidP="00AE3D04">
      <w:pPr>
        <w:pStyle w:val="Heading3"/>
      </w:pPr>
      <w:bookmarkStart w:id="6" w:name="_Toc74139286"/>
      <w:r>
        <w:t xml:space="preserve">Interim </w:t>
      </w:r>
      <w:r w:rsidR="00F60BE0">
        <w:t>s</w:t>
      </w:r>
      <w:r w:rsidR="00DB662F">
        <w:t>tudies</w:t>
      </w:r>
      <w:bookmarkEnd w:id="6"/>
    </w:p>
    <w:p w14:paraId="64928013" w14:textId="3BDCA899" w:rsidR="00F60BE0" w:rsidRPr="00F60BE0" w:rsidRDefault="0031791D" w:rsidP="00F60BE0">
      <w:r>
        <w:t xml:space="preserve">To </w:t>
      </w:r>
      <w:r w:rsidR="00AB7FE1">
        <w:t>gain a stronger understanding of the problem space</w:t>
      </w:r>
      <w:r w:rsidR="001566A4">
        <w:t xml:space="preserve">, in this iteration we </w:t>
      </w:r>
      <w:r w:rsidR="00234E61">
        <w:t>attempt</w:t>
      </w:r>
      <w:r w:rsidR="00BE4408">
        <w:t xml:space="preserve"> to conduct a comprehensive series of interviews including </w:t>
      </w:r>
      <w:r w:rsidR="005D63D2">
        <w:t>patients, GPs and specialists.</w:t>
      </w:r>
      <w:r w:rsidR="0086542F">
        <w:t xml:space="preserve"> </w:t>
      </w:r>
      <w:r w:rsidR="008C523D">
        <w:t xml:space="preserve">With the majority of interviews </w:t>
      </w:r>
      <w:r w:rsidR="00ED7893">
        <w:t xml:space="preserve">conducted being on GPs, </w:t>
      </w:r>
      <w:r w:rsidR="00B12762">
        <w:t xml:space="preserve">we begin to notice that </w:t>
      </w:r>
      <w:r w:rsidR="00B67AF1">
        <w:t>quality referrals are</w:t>
      </w:r>
      <w:r w:rsidR="00FC000D">
        <w:t xml:space="preserve"> somewhat systema</w:t>
      </w:r>
      <w:r w:rsidR="00AF7863">
        <w:t>tically out of th</w:t>
      </w:r>
      <w:r w:rsidR="00FB7070">
        <w:t xml:space="preserve">eir control. </w:t>
      </w:r>
      <w:r w:rsidR="00F44D92">
        <w:t xml:space="preserve">GPs are incentivised </w:t>
      </w:r>
      <w:r w:rsidR="006C39F6">
        <w:t xml:space="preserve">to refer </w:t>
      </w:r>
      <w:r w:rsidR="009959A8">
        <w:t>specialists within their network,</w:t>
      </w:r>
      <w:r w:rsidR="00D768C3">
        <w:t xml:space="preserve"> </w:t>
      </w:r>
      <w:r w:rsidR="009D00A8">
        <w:t>and don’t have time to</w:t>
      </w:r>
      <w:r w:rsidR="00206BE8">
        <w:t xml:space="preserve"> </w:t>
      </w:r>
      <w:r w:rsidR="009D00A8">
        <w:t xml:space="preserve">look at recommendation systems </w:t>
      </w:r>
      <w:r w:rsidR="00E36FD6">
        <w:t>during consultations.</w:t>
      </w:r>
      <w:r w:rsidR="009B2C26">
        <w:t xml:space="preserve"> </w:t>
      </w:r>
      <w:r w:rsidR="00475AB1">
        <w:t xml:space="preserve">As wait time is a </w:t>
      </w:r>
      <w:r w:rsidR="00BC4139">
        <w:t xml:space="preserve">common problem </w:t>
      </w:r>
      <w:r w:rsidR="00491140">
        <w:t xml:space="preserve">mentioned by interview subjects, we </w:t>
      </w:r>
      <w:r w:rsidR="00440AAD">
        <w:t>propose a solution concept for optimising wait time</w:t>
      </w:r>
      <w:r w:rsidR="00D451C9">
        <w:t xml:space="preserve"> between specialists.</w:t>
      </w:r>
      <w:r w:rsidR="00497E12">
        <w:t xml:space="preserve"> </w:t>
      </w:r>
    </w:p>
    <w:p w14:paraId="4F88ECAB" w14:textId="3582F222" w:rsidR="000A4DA9" w:rsidRDefault="00F60BE0" w:rsidP="000A4DA9">
      <w:pPr>
        <w:pStyle w:val="Heading3"/>
      </w:pPr>
      <w:bookmarkStart w:id="7" w:name="_Toc74139287"/>
      <w:r>
        <w:t>Further research and proposed solution</w:t>
      </w:r>
      <w:bookmarkEnd w:id="7"/>
    </w:p>
    <w:p w14:paraId="59FCBA6E" w14:textId="1D5DC94A" w:rsidR="000A4DA9" w:rsidRPr="000A4DA9" w:rsidRDefault="00175D43" w:rsidP="000A4DA9">
      <w:r>
        <w:t>For our final iteration we choose to step back closer to the</w:t>
      </w:r>
      <w:r w:rsidR="004F2F71">
        <w:t xml:space="preserve"> initial problem, patient experience and interview </w:t>
      </w:r>
      <w:r w:rsidR="00014A79">
        <w:t xml:space="preserve">exclusively </w:t>
      </w:r>
      <w:r w:rsidR="009343D2">
        <w:t xml:space="preserve">patients that have gone through the referral process in Australia. </w:t>
      </w:r>
      <w:r w:rsidR="007F41EB">
        <w:t xml:space="preserve">Based on </w:t>
      </w:r>
      <w:r w:rsidR="002A42EC">
        <w:t xml:space="preserve">information from our last round of interviews, we also </w:t>
      </w:r>
      <w:r w:rsidR="00ED5FF7">
        <w:t xml:space="preserve">choose to ask patients about their level of trust </w:t>
      </w:r>
      <w:r w:rsidR="00005D60">
        <w:t xml:space="preserve">and communication with GPs and specialists. </w:t>
      </w:r>
      <w:r w:rsidR="00A56BD5">
        <w:t xml:space="preserve">Here we find that many of our interview subjects have had past experiences where </w:t>
      </w:r>
      <w:r w:rsidR="00405013">
        <w:t xml:space="preserve">they </w:t>
      </w:r>
      <w:r w:rsidR="0025436F">
        <w:t>were unable to communicate well with their GPs or specialists</w:t>
      </w:r>
      <w:r w:rsidR="00AF33BB">
        <w:t xml:space="preserve">. This led to situations of being ‘trapped’ with a condition, </w:t>
      </w:r>
      <w:r w:rsidR="000E74AB">
        <w:t xml:space="preserve">without </w:t>
      </w:r>
      <w:r w:rsidR="0071305F">
        <w:t xml:space="preserve">an understanding </w:t>
      </w:r>
      <w:r w:rsidR="004663DE">
        <w:t xml:space="preserve">for their own medical condition, or further options on specialists they could see. This </w:t>
      </w:r>
      <w:r w:rsidR="004435BB">
        <w:t xml:space="preserve">data </w:t>
      </w:r>
      <w:r w:rsidR="00CE3649">
        <w:t xml:space="preserve">is the basis for our final </w:t>
      </w:r>
      <w:r w:rsidR="001402B4">
        <w:t>solution proposal in the form of a medical diary.</w:t>
      </w:r>
    </w:p>
    <w:p w14:paraId="742A7062" w14:textId="77777777" w:rsidR="004E2FF4" w:rsidRDefault="004E2FF4" w:rsidP="00E42D2A">
      <w:pPr>
        <w:spacing w:line="276" w:lineRule="auto"/>
        <w:ind w:left="40"/>
      </w:pPr>
    </w:p>
    <w:p w14:paraId="00A83213" w14:textId="07525222" w:rsidR="00E1114D" w:rsidRDefault="00E1114D" w:rsidP="00E1114D">
      <w:pPr>
        <w:pStyle w:val="Heading2"/>
      </w:pPr>
      <w:bookmarkStart w:id="8" w:name="_Toc74139288"/>
      <w:r>
        <w:t>Proposed solution</w:t>
      </w:r>
      <w:bookmarkEnd w:id="8"/>
    </w:p>
    <w:p w14:paraId="27E1F618" w14:textId="2CF17DF6" w:rsidR="004D42E5" w:rsidRDefault="00E10099" w:rsidP="00E1114D">
      <w:pPr>
        <w:spacing w:line="276" w:lineRule="auto"/>
      </w:pPr>
      <w:r>
        <w:t>In short, our propos</w:t>
      </w:r>
      <w:r w:rsidR="00841171">
        <w:t>ed solution</w:t>
      </w:r>
      <w:r w:rsidR="00BB7CE4">
        <w:t xml:space="preserve"> is a medical diary which comes in the form of a medical diary</w:t>
      </w:r>
      <w:r w:rsidR="00D86186">
        <w:t xml:space="preserve"> mobile app. </w:t>
      </w:r>
      <w:r w:rsidR="004D42E5">
        <w:t xml:space="preserve">This solution attacks the </w:t>
      </w:r>
      <w:r w:rsidR="002B2BBD">
        <w:t xml:space="preserve">problem of patients feeling uninformed by providing a </w:t>
      </w:r>
      <w:r w:rsidR="004F58B7">
        <w:t>place where they may note down their experiences while reading about the experiences of others in a similar situation.</w:t>
      </w:r>
    </w:p>
    <w:p w14:paraId="6E34D176" w14:textId="4B0CA476" w:rsidR="00E1114D" w:rsidRDefault="00C734B4" w:rsidP="00E1114D">
      <w:pPr>
        <w:spacing w:line="276" w:lineRule="auto"/>
      </w:pPr>
      <w:r>
        <w:t xml:space="preserve">Refer to </w:t>
      </w:r>
      <w:r>
        <w:fldChar w:fldCharType="begin"/>
      </w:r>
      <w:r>
        <w:instrText xml:space="preserve"> REF _Ref74119803 \r \h </w:instrText>
      </w:r>
      <w:r>
        <w:fldChar w:fldCharType="separate"/>
      </w:r>
      <w:r>
        <w:t>8.2</w:t>
      </w:r>
      <w:r>
        <w:fldChar w:fldCharType="end"/>
      </w:r>
      <w:r>
        <w:t xml:space="preserve"> for further details.</w:t>
      </w:r>
    </w:p>
    <w:p w14:paraId="28F43BE1" w14:textId="77777777" w:rsidR="00C659C0" w:rsidRDefault="00C659C0">
      <w:pPr>
        <w:spacing w:after="160" w:line="259" w:lineRule="auto"/>
        <w:jc w:val="left"/>
        <w:rPr>
          <w:rFonts w:eastAsiaTheme="majorEastAsia" w:cstheme="majorBidi"/>
          <w:b/>
          <w:color w:val="2F5496" w:themeColor="accent1" w:themeShade="BF"/>
          <w:sz w:val="32"/>
          <w:szCs w:val="32"/>
        </w:rPr>
      </w:pPr>
      <w:r>
        <w:br w:type="page"/>
      </w:r>
    </w:p>
    <w:p w14:paraId="3C50D543" w14:textId="59ABA560" w:rsidR="00C06521" w:rsidRDefault="00C06521" w:rsidP="00D84A63">
      <w:pPr>
        <w:pStyle w:val="Heading1"/>
      </w:pPr>
      <w:bookmarkStart w:id="9" w:name="_Toc74139289"/>
      <w:r w:rsidRPr="00D772BA">
        <w:t>Team Reflection</w:t>
      </w:r>
      <w:bookmarkEnd w:id="9"/>
    </w:p>
    <w:p w14:paraId="6FA4C32A" w14:textId="02E70E61" w:rsidR="004C4413" w:rsidRDefault="00197366" w:rsidP="002F69CC">
      <w:pPr>
        <w:pStyle w:val="Heading2"/>
      </w:pPr>
      <w:bookmarkStart w:id="10" w:name="_Toc74139290"/>
      <w:r>
        <w:t>Project</w:t>
      </w:r>
      <w:r w:rsidR="00365252">
        <w:t xml:space="preserve"> direction and </w:t>
      </w:r>
      <w:r w:rsidR="00365252" w:rsidRPr="009C4A48">
        <w:t>content</w:t>
      </w:r>
      <w:bookmarkEnd w:id="10"/>
    </w:p>
    <w:p w14:paraId="4CFB9A6A" w14:textId="3E271CCA" w:rsidR="00336183" w:rsidRPr="00336183" w:rsidRDefault="00336183" w:rsidP="00336183">
      <w:pPr>
        <w:pStyle w:val="Heading3"/>
      </w:pPr>
      <w:bookmarkStart w:id="11" w:name="_Toc74139291"/>
      <w:r>
        <w:t>Tutor feedback</w:t>
      </w:r>
      <w:bookmarkEnd w:id="11"/>
    </w:p>
    <w:p w14:paraId="7148BF10" w14:textId="77777777" w:rsidR="00336183" w:rsidRDefault="00336183" w:rsidP="00336183">
      <w:r>
        <w:t>The main piece of feedback from the first stage of the project was that it seemed unclear as to exactly who the intended audience of our solution was. Additionally, there were some issues our solution was likely to encounter that had not been considered, such as the financial impact on stakeholders and gaining the acceptance of medical personnel who already had existing referral systems. As such, clarification of our intended audience and further investigation into hurdles and feasibility of the original idea were necessary.</w:t>
      </w:r>
    </w:p>
    <w:p w14:paraId="7224CB15" w14:textId="19FB4FA6" w:rsidR="000A7056" w:rsidRDefault="000A7056" w:rsidP="00336183">
      <w:pPr>
        <w:rPr>
          <w:szCs w:val="20"/>
        </w:rPr>
      </w:pPr>
      <w:r>
        <w:t xml:space="preserve">After the second stage of the project, the feedback that our group received was that </w:t>
      </w:r>
      <w:r w:rsidR="009D5463">
        <w:t xml:space="preserve">our solution was too straightforward and </w:t>
      </w:r>
      <w:r w:rsidR="00A65337">
        <w:t xml:space="preserve">that we needed to consider </w:t>
      </w:r>
      <w:r w:rsidR="000A13B1">
        <w:t xml:space="preserve">additional ways to help meet the needs of our end users. As a result, </w:t>
      </w:r>
      <w:r w:rsidR="00631C3D">
        <w:t>the main goal in the third stage</w:t>
      </w:r>
      <w:r w:rsidR="004C2C33">
        <w:t xml:space="preserve"> </w:t>
      </w:r>
      <w:r w:rsidR="00631C3D">
        <w:t xml:space="preserve">was to conduct </w:t>
      </w:r>
      <w:r w:rsidR="004B54C7">
        <w:t xml:space="preserve">further interviews to identify </w:t>
      </w:r>
      <w:r w:rsidR="001941B5">
        <w:t>any other concerns patients have, aside from waiting times.</w:t>
      </w:r>
    </w:p>
    <w:p w14:paraId="5B080D05" w14:textId="0216CA6F" w:rsidR="00336183" w:rsidRPr="00336183" w:rsidRDefault="00336183" w:rsidP="00336183">
      <w:pPr>
        <w:pStyle w:val="Heading3"/>
      </w:pPr>
      <w:bookmarkStart w:id="12" w:name="_Toc74139292"/>
      <w:r>
        <w:t>Re-evaluation of topic</w:t>
      </w:r>
      <w:bookmarkEnd w:id="12"/>
    </w:p>
    <w:p w14:paraId="6D3142D7" w14:textId="35F04674" w:rsidR="00C659C0" w:rsidRDefault="003029AF" w:rsidP="00C659C0">
      <w:r>
        <w:t xml:space="preserve">In this stage, the interviews revealed that </w:t>
      </w:r>
      <w:r w:rsidR="00E26C2C">
        <w:t xml:space="preserve">the </w:t>
      </w:r>
      <w:r w:rsidR="00C0658C">
        <w:t>question</w:t>
      </w:r>
      <w:r w:rsidR="00E26C2C">
        <w:t xml:space="preserve"> of trust and communication between patients, GPs, and specialists w</w:t>
      </w:r>
      <w:r w:rsidR="00C0658C">
        <w:t>as</w:t>
      </w:r>
      <w:r w:rsidR="00FE22D3">
        <w:t xml:space="preserve"> the most serious</w:t>
      </w:r>
      <w:r w:rsidR="00530B04">
        <w:t xml:space="preserve">, as many patients who had poor experiences </w:t>
      </w:r>
      <w:r w:rsidR="00C0658C">
        <w:t>found issue</w:t>
      </w:r>
      <w:r w:rsidR="00FD3FA7">
        <w:t xml:space="preserve"> with the lack of shared information between professionals and the fact that they felt disempowered and uninformed about their options when choosing a specialist.</w:t>
      </w:r>
      <w:r w:rsidR="006B2755">
        <w:t xml:space="preserve"> </w:t>
      </w:r>
      <w:r w:rsidR="00DA7142">
        <w:t xml:space="preserve">Following these results, our team decided to </w:t>
      </w:r>
      <w:r w:rsidR="00670784">
        <w:t>further investigate a way that patients would be able to share their experiences with others</w:t>
      </w:r>
      <w:r w:rsidR="00FE6CD8">
        <w:t xml:space="preserve"> in the form of a medical diary.</w:t>
      </w:r>
    </w:p>
    <w:p w14:paraId="67896E00" w14:textId="2BCB3EE0" w:rsidR="00352671" w:rsidRDefault="00F51C60" w:rsidP="002F69CC">
      <w:pPr>
        <w:pStyle w:val="Heading2"/>
      </w:pPr>
      <w:bookmarkStart w:id="13" w:name="_Toc74139293"/>
      <w:r>
        <w:t>Team performance</w:t>
      </w:r>
      <w:bookmarkEnd w:id="13"/>
    </w:p>
    <w:p w14:paraId="2F37D963" w14:textId="7194D7D1" w:rsidR="00F51C60" w:rsidRDefault="000718EC" w:rsidP="000718EC">
      <w:pPr>
        <w:pStyle w:val="Heading3"/>
      </w:pPr>
      <w:bookmarkStart w:id="14" w:name="_Toc74139294"/>
      <w:r>
        <w:t>Processes followed</w:t>
      </w:r>
      <w:bookmarkEnd w:id="14"/>
    </w:p>
    <w:p w14:paraId="76286AE1" w14:textId="1901690B" w:rsidR="002A2AF3" w:rsidRPr="002A2AF3" w:rsidRDefault="00D07C73" w:rsidP="002A2AF3">
      <w:r>
        <w:t xml:space="preserve">In this stage of the semester, our goal was to conduct interviews, analyse the results, and evaluate our existing solution based on the analysis. For the interviews, we formulated a set of questions together before individually selecting interviewees and recording their responses. The general themes and comments were then extracted and sorted into an affinity diagram, which allowed us to consider and compare the statements from the interviewees. Upon finding </w:t>
      </w:r>
      <w:r w:rsidR="007D558D">
        <w:t>communication and trust</w:t>
      </w:r>
      <w:r>
        <w:t xml:space="preserve"> to be significant talking point</w:t>
      </w:r>
      <w:r w:rsidR="000C321B">
        <w:t>s</w:t>
      </w:r>
      <w:r>
        <w:t>, our group met to brainstorm potential solutions and select one to develop further.</w:t>
      </w:r>
    </w:p>
    <w:p w14:paraId="3AA06686" w14:textId="5965E1CC" w:rsidR="000718EC" w:rsidRDefault="0010558C" w:rsidP="000718EC">
      <w:pPr>
        <w:pStyle w:val="Heading3"/>
      </w:pPr>
      <w:bookmarkStart w:id="15" w:name="_Toc71378549"/>
      <w:bookmarkStart w:id="16" w:name="_Toc74139295"/>
      <w:r>
        <w:t>Challenges due to COVID-19 and hybrid flexible/external delivery mode</w:t>
      </w:r>
      <w:bookmarkEnd w:id="15"/>
      <w:bookmarkEnd w:id="16"/>
    </w:p>
    <w:p w14:paraId="34942BDF" w14:textId="635597C3" w:rsidR="00D07C73" w:rsidRDefault="00B32ACE" w:rsidP="00D07C73">
      <w:r>
        <w:t>The main hurdles associated with the team being comprised of a combination of students in flexible and external delivery mode have been related to scheduling meetings and handling communication during them. Finding times to meet is difficult even for smaller groups in the same time zone, let alone when there are six people</w:t>
      </w:r>
      <w:r w:rsidR="001B2DC5">
        <w:t>, mostly external students,</w:t>
      </w:r>
      <w:r>
        <w:t xml:space="preserve"> spread across three countries with wildly varying timetables. Our current strategy for this has simply been stating our availability and meeting at the times when the most group members are available, with the absent members being informed of details by those in attendance. Ideally, this would </w:t>
      </w:r>
      <w:r w:rsidR="00143B7D">
        <w:t xml:space="preserve">have </w:t>
      </w:r>
      <w:r>
        <w:t>include</w:t>
      </w:r>
      <w:r w:rsidR="00143B7D">
        <w:t>d</w:t>
      </w:r>
      <w:r>
        <w:t xml:space="preserve"> the whole group; however, for urgent matters it </w:t>
      </w:r>
      <w:r w:rsidR="00143B7D">
        <w:t>was sometimes</w:t>
      </w:r>
      <w:r>
        <w:t xml:space="preserve"> necessary to handle the issue sooner rather than with as many people as possible.</w:t>
      </w:r>
    </w:p>
    <w:p w14:paraId="0278C1D8" w14:textId="2B0293AA" w:rsidR="00B32ACE" w:rsidRDefault="00911B26" w:rsidP="00D07C73">
      <w:r>
        <w:t>Another issue with online meetings on Microsoft Teams or Zoom is that it is much more difficult to encourage participation from the group members less inclined towards giving their opinions. In meetings where everyone is in the same location, it can be less intimidating to speak up, as well as being easier to indicate interest in particular members’ thoughts and opinions. Currently, our system for handling this is just asking for group members’ opinions in meetings; however, there must surely be a better solution.</w:t>
      </w:r>
    </w:p>
    <w:p w14:paraId="1CE7B14F" w14:textId="5113C16F" w:rsidR="00911B26" w:rsidRDefault="00B4540A" w:rsidP="00B4540A">
      <w:pPr>
        <w:pStyle w:val="Heading3"/>
      </w:pPr>
      <w:bookmarkStart w:id="17" w:name="_Toc74139296"/>
      <w:r>
        <w:t>Effectiveness of teamwork</w:t>
      </w:r>
      <w:bookmarkEnd w:id="17"/>
    </w:p>
    <w:p w14:paraId="7F1ECEDE" w14:textId="1BB3DD57" w:rsidR="00397637" w:rsidRDefault="00397637" w:rsidP="00397637">
      <w:pPr>
        <w:spacing w:after="160" w:line="259" w:lineRule="auto"/>
        <w:jc w:val="left"/>
      </w:pPr>
      <w:r>
        <w:t xml:space="preserve">Overall, the team has managed to work reasonably well together; however, there are still some hurdles we have yet to overcome fully, and time management has been a consistent issue. It would </w:t>
      </w:r>
      <w:r w:rsidR="00CB7BDC">
        <w:t>have</w:t>
      </w:r>
      <w:r>
        <w:t xml:space="preserve"> be</w:t>
      </w:r>
      <w:r w:rsidR="00CB7BDC">
        <w:t>en</w:t>
      </w:r>
      <w:r>
        <w:t xml:space="preserve"> useful to have more regular discussions and meetings to keep up to date on tasks and progress</w:t>
      </w:r>
      <w:r w:rsidR="00CB7BDC">
        <w:t>; however, due</w:t>
      </w:r>
      <w:r>
        <w:t xml:space="preserve"> to </w:t>
      </w:r>
      <w:r w:rsidR="00CB7BDC">
        <w:t>t</w:t>
      </w:r>
      <w:r w:rsidR="00216D53">
        <w:t xml:space="preserve">ime </w:t>
      </w:r>
      <w:r w:rsidR="00155FE1">
        <w:t xml:space="preserve">and availability </w:t>
      </w:r>
      <w:r w:rsidR="00216D53">
        <w:t>constraints</w:t>
      </w:r>
      <w:r w:rsidR="00155FE1">
        <w:t xml:space="preserve">, </w:t>
      </w:r>
      <w:r w:rsidR="00E56332">
        <w:t>achieving</w:t>
      </w:r>
      <w:r>
        <w:t xml:space="preserve"> this </w:t>
      </w:r>
      <w:r w:rsidR="00155FE1">
        <w:t xml:space="preserve">has </w:t>
      </w:r>
      <w:r w:rsidR="00B63FF4">
        <w:t>proven</w:t>
      </w:r>
      <w:r w:rsidR="009B66CF">
        <w:t xml:space="preserve"> more difficult than expected</w:t>
      </w:r>
      <w:r>
        <w:t>.</w:t>
      </w:r>
    </w:p>
    <w:p w14:paraId="796CDE95" w14:textId="26531FFB" w:rsidR="00C06521" w:rsidRDefault="00C06521" w:rsidP="00FE46A1">
      <w:pPr>
        <w:pStyle w:val="Heading1"/>
      </w:pPr>
      <w:bookmarkStart w:id="18" w:name="_Toc74139297"/>
      <w:r w:rsidRPr="00D772BA">
        <w:t>Background Research</w:t>
      </w:r>
      <w:bookmarkEnd w:id="18"/>
    </w:p>
    <w:p w14:paraId="70B867F8" w14:textId="2AA233DA" w:rsidR="00D64098" w:rsidRPr="00A8684D" w:rsidRDefault="00015F53" w:rsidP="00D64098">
      <w:r>
        <w:t xml:space="preserve">This section covers </w:t>
      </w:r>
      <w:r w:rsidR="004F1EB1">
        <w:t xml:space="preserve">topics </w:t>
      </w:r>
      <w:r w:rsidR="001C3642">
        <w:t xml:space="preserve">surrounding the problem and solution space </w:t>
      </w:r>
      <w:r w:rsidR="004F1EB1">
        <w:t xml:space="preserve">which we looked into as part of our background research, including </w:t>
      </w:r>
      <w:r w:rsidR="00322B60">
        <w:t xml:space="preserve">existing solutions </w:t>
      </w:r>
      <w:r w:rsidR="00E04977">
        <w:t xml:space="preserve">found </w:t>
      </w:r>
      <w:r w:rsidR="00477C85">
        <w:t>in problem identification.</w:t>
      </w:r>
      <w:r w:rsidR="004451C0">
        <w:t xml:space="preserve"> </w:t>
      </w:r>
      <w:r w:rsidR="00D64098" w:rsidRPr="00A8684D">
        <w:t xml:space="preserve">As a result of the international diversity of Team Saitama, our research </w:t>
      </w:r>
      <w:r w:rsidR="0012313B">
        <w:t xml:space="preserve">also </w:t>
      </w:r>
      <w:r w:rsidR="00D64098" w:rsidRPr="00A8684D">
        <w:t>look</w:t>
      </w:r>
      <w:r w:rsidR="00162BC2">
        <w:t>ed</w:t>
      </w:r>
      <w:r w:rsidR="00D64098" w:rsidRPr="00A8684D">
        <w:t xml:space="preserve"> a</w:t>
      </w:r>
      <w:r w:rsidR="00162BC2">
        <w:t>t</w:t>
      </w:r>
      <w:r w:rsidR="0012313B">
        <w:t xml:space="preserve"> </w:t>
      </w:r>
      <w:r w:rsidR="00D64098" w:rsidRPr="00A8684D">
        <w:t>the</w:t>
      </w:r>
      <w:r w:rsidR="00162BC2">
        <w:t xml:space="preserve"> </w:t>
      </w:r>
      <w:r w:rsidR="00D64098" w:rsidRPr="00A8684D">
        <w:t xml:space="preserve"> specialist referrals </w:t>
      </w:r>
      <w:r w:rsidR="00162BC2">
        <w:t xml:space="preserve">systems </w:t>
      </w:r>
      <w:r w:rsidR="00D64098" w:rsidRPr="00A8684D">
        <w:t xml:space="preserve">in Australia, China and Malaysia. </w:t>
      </w:r>
    </w:p>
    <w:p w14:paraId="0D0C277A" w14:textId="4F7EB413" w:rsidR="00397637" w:rsidRDefault="00D64098" w:rsidP="00D64098">
      <w:r w:rsidRPr="00A8684D">
        <w:t>Academic sources are often cited in this research, but a full literature review was not believed to be applicable for this project.</w:t>
      </w:r>
    </w:p>
    <w:p w14:paraId="5E4A47B8" w14:textId="4B23B4BC" w:rsidR="00E548C7" w:rsidRDefault="00CD5820" w:rsidP="002F69CC">
      <w:pPr>
        <w:pStyle w:val="Heading2"/>
      </w:pPr>
      <w:bookmarkStart w:id="19" w:name="_Toc74139298"/>
      <w:r>
        <w:t>How specialists are chosen in Australia</w:t>
      </w:r>
      <w:bookmarkEnd w:id="19"/>
    </w:p>
    <w:p w14:paraId="74DE9024" w14:textId="5330BB57" w:rsidR="00541ECD" w:rsidRPr="0024735A" w:rsidRDefault="0024735A" w:rsidP="00541ECD">
      <w:pPr>
        <w:rPr>
          <w:rFonts w:eastAsia="Calibri"/>
        </w:rPr>
      </w:pPr>
      <w:r>
        <w:rPr>
          <w:rFonts w:eastAsia="Calibri"/>
        </w:rPr>
        <w:t xml:space="preserve">Normally in Australia, </w:t>
      </w:r>
      <w:r>
        <w:t xml:space="preserve">patients looking to see specialists </w:t>
      </w:r>
      <w:r>
        <w:rPr>
          <w:rFonts w:eastAsia="Calibri"/>
        </w:rPr>
        <w:t xml:space="preserve">need to see a </w:t>
      </w:r>
      <w:r>
        <w:t>GP</w:t>
      </w:r>
      <w:r>
        <w:rPr>
          <w:rFonts w:eastAsia="Calibri"/>
        </w:rPr>
        <w:t xml:space="preserve"> first</w:t>
      </w:r>
      <w:r w:rsidR="00541ECD" w:rsidRPr="00A8684D">
        <w:rPr>
          <w:rFonts w:eastAsia="Calibri"/>
        </w:rPr>
        <w:t xml:space="preserve">. If the </w:t>
      </w:r>
      <w:r w:rsidR="00AE4D5D">
        <w:rPr>
          <w:rFonts w:eastAsia="Calibri"/>
        </w:rPr>
        <w:t>GP</w:t>
      </w:r>
      <w:r w:rsidR="00541ECD" w:rsidRPr="00A8684D">
        <w:rPr>
          <w:rFonts w:eastAsia="Calibri"/>
        </w:rPr>
        <w:t xml:space="preserve"> believes that the patient needs specific expertise for diagnosis or treatment, he will help the patient find a specialist (Seeing a specialist | betterhealth.vic.gov.au, n.d.). </w:t>
      </w:r>
      <w:r w:rsidR="00AE4D5D">
        <w:rPr>
          <w:rFonts w:eastAsia="Calibri"/>
        </w:rPr>
        <w:t>T</w:t>
      </w:r>
      <w:r w:rsidR="00541ECD" w:rsidRPr="00A8684D">
        <w:rPr>
          <w:rFonts w:eastAsia="Calibri"/>
        </w:rPr>
        <w:t xml:space="preserve">he general practitioner may recommend several suitable specialists for the patient, but this may not cover all </w:t>
      </w:r>
      <w:r w:rsidR="00BF29D0">
        <w:rPr>
          <w:rFonts w:eastAsia="Calibri"/>
        </w:rPr>
        <w:t>of the options available to them</w:t>
      </w:r>
      <w:r w:rsidR="00541ECD" w:rsidRPr="00A8684D">
        <w:rPr>
          <w:rFonts w:eastAsia="Calibri"/>
        </w:rPr>
        <w:t>.</w:t>
      </w:r>
    </w:p>
    <w:p w14:paraId="194CA8D8" w14:textId="651F635C" w:rsidR="00541ECD" w:rsidRPr="00A8684D" w:rsidRDefault="00541ECD" w:rsidP="00541ECD">
      <w:pPr>
        <w:rPr>
          <w:rFonts w:eastAsia="Calibri"/>
        </w:rPr>
      </w:pPr>
      <w:r w:rsidRPr="00A8684D">
        <w:rPr>
          <w:rFonts w:eastAsia="Calibri"/>
        </w:rPr>
        <w:t xml:space="preserve">Patients can learn about specialists from sources such as health funds, family, friends, and hospitals, but to understand a range of options available to them, patients must </w:t>
      </w:r>
      <w:r w:rsidR="00DB5124">
        <w:rPr>
          <w:rFonts w:eastAsia="Calibri"/>
        </w:rPr>
        <w:t xml:space="preserve">carefully </w:t>
      </w:r>
      <w:r w:rsidRPr="00A8684D">
        <w:rPr>
          <w:rFonts w:eastAsia="Calibri"/>
        </w:rPr>
        <w:t xml:space="preserve">conduct their own research (How to Choose a Medical Specialist, n.d.). According to </w:t>
      </w:r>
      <w:r w:rsidR="007D6BBB">
        <w:rPr>
          <w:rFonts w:eastAsia="Calibri"/>
        </w:rPr>
        <w:t xml:space="preserve">the </w:t>
      </w:r>
      <w:r w:rsidR="007D6BBB" w:rsidRPr="00A8684D">
        <w:rPr>
          <w:rFonts w:eastAsia="Calibri"/>
        </w:rPr>
        <w:t>Medical Board of Australia</w:t>
      </w:r>
      <w:r w:rsidRPr="00A8684D">
        <w:rPr>
          <w:rFonts w:eastAsia="Calibri"/>
        </w:rPr>
        <w:t xml:space="preserve">, there are 76,456 medical specialists in Australia as of December 2020 (Medical Board of Australia-Statistics, n.d.). Those recommended by general practitioners are limited, and it is difficult for patients to understand all the options available to them and make </w:t>
      </w:r>
      <w:r w:rsidR="008C0B59">
        <w:rPr>
          <w:rFonts w:eastAsia="Calibri"/>
        </w:rPr>
        <w:t>an optimal choice.</w:t>
      </w:r>
    </w:p>
    <w:p w14:paraId="2CF6325F" w14:textId="723DAECD" w:rsidR="00541ECD" w:rsidRDefault="00541ECD" w:rsidP="00541ECD">
      <w:pPr>
        <w:rPr>
          <w:rFonts w:eastAsia="Calibri"/>
        </w:rPr>
      </w:pPr>
      <w:r>
        <w:rPr>
          <w:rFonts w:eastAsia="Calibri"/>
        </w:rPr>
        <w:t>If p</w:t>
      </w:r>
      <w:r w:rsidRPr="00A8684D">
        <w:rPr>
          <w:rFonts w:eastAsia="Calibri"/>
        </w:rPr>
        <w:t xml:space="preserve">atients </w:t>
      </w:r>
      <w:r>
        <w:rPr>
          <w:rFonts w:eastAsia="Calibri"/>
        </w:rPr>
        <w:t>were to attempt to find specialists on their own, there would be many factors that they need to consider</w:t>
      </w:r>
      <w:r w:rsidRPr="00A8684D">
        <w:rPr>
          <w:rFonts w:eastAsia="Calibri"/>
        </w:rPr>
        <w:t xml:space="preserve">. First, </w:t>
      </w:r>
      <w:r>
        <w:rPr>
          <w:rFonts w:eastAsia="Calibri"/>
        </w:rPr>
        <w:t xml:space="preserve">they would need </w:t>
      </w:r>
      <w:r w:rsidRPr="00A8684D">
        <w:rPr>
          <w:rFonts w:eastAsia="Calibri"/>
        </w:rPr>
        <w:t xml:space="preserve">to determine the doctors in their area. </w:t>
      </w:r>
      <w:r w:rsidR="00763A86">
        <w:rPr>
          <w:rFonts w:eastAsia="Calibri"/>
        </w:rPr>
        <w:t>One way to do this</w:t>
      </w:r>
      <w:r w:rsidR="002B1D89">
        <w:rPr>
          <w:rFonts w:eastAsia="Calibri"/>
        </w:rPr>
        <w:t xml:space="preserve"> would be to </w:t>
      </w:r>
      <w:r w:rsidRPr="00A8684D">
        <w:rPr>
          <w:rFonts w:eastAsia="Calibri"/>
        </w:rPr>
        <w:t>visit the doctor's directory</w:t>
      </w:r>
      <w:r>
        <w:rPr>
          <w:rFonts w:eastAsia="Calibri"/>
        </w:rPr>
        <w:t xml:space="preserve"> from</w:t>
      </w:r>
      <w:r w:rsidRPr="00A8684D">
        <w:rPr>
          <w:rFonts w:eastAsia="Calibri"/>
        </w:rPr>
        <w:t xml:space="preserve"> their </w:t>
      </w:r>
      <w:r w:rsidR="002B1D89">
        <w:rPr>
          <w:rFonts w:eastAsia="Calibri"/>
        </w:rPr>
        <w:t>health fund</w:t>
      </w:r>
      <w:r w:rsidRPr="00A8684D">
        <w:rPr>
          <w:rFonts w:eastAsia="Calibri"/>
        </w:rPr>
        <w:t xml:space="preserve"> to find a local specialist (How to Choose a Medical Specialist, n.d.)</w:t>
      </w:r>
      <w:r w:rsidR="002251CC">
        <w:rPr>
          <w:rFonts w:eastAsia="Calibri"/>
        </w:rPr>
        <w:t>. Patients may choose to have their</w:t>
      </w:r>
      <w:r w:rsidRPr="00A8684D">
        <w:rPr>
          <w:rFonts w:eastAsia="Calibri"/>
        </w:rPr>
        <w:t xml:space="preserve"> own preferences: for example, whether they have a gender preference or need support in other languages. </w:t>
      </w:r>
      <w:r w:rsidR="002251CC">
        <w:rPr>
          <w:rFonts w:eastAsia="Calibri"/>
        </w:rPr>
        <w:t>They may also choose to</w:t>
      </w:r>
      <w:r w:rsidRPr="00A8684D">
        <w:rPr>
          <w:rFonts w:eastAsia="Calibri"/>
        </w:rPr>
        <w:t xml:space="preserve"> determine the background of the doctor and evaluate the doctor’s qualifications. Finally</w:t>
      </w:r>
      <w:r w:rsidR="00CE6CE6">
        <w:rPr>
          <w:rFonts w:eastAsia="Calibri"/>
        </w:rPr>
        <w:t xml:space="preserve"> to </w:t>
      </w:r>
      <w:r w:rsidR="00D51A47">
        <w:rPr>
          <w:rFonts w:eastAsia="Calibri"/>
        </w:rPr>
        <w:t>be eligible for cover from Medicare</w:t>
      </w:r>
      <w:r w:rsidRPr="00A8684D">
        <w:rPr>
          <w:rFonts w:eastAsia="Calibri"/>
        </w:rPr>
        <w:t xml:space="preserve">, the patient </w:t>
      </w:r>
      <w:r>
        <w:rPr>
          <w:rFonts w:eastAsia="Calibri"/>
        </w:rPr>
        <w:t xml:space="preserve">must visit their general practitioner to receive a refer to see the specialist. </w:t>
      </w:r>
      <w:r w:rsidRPr="00A8684D">
        <w:rPr>
          <w:rFonts w:eastAsia="Calibri"/>
        </w:rPr>
        <w:t>(How to Choose a Medical Specialist, n.d.). With all the</w:t>
      </w:r>
      <w:r>
        <w:rPr>
          <w:rFonts w:eastAsia="Calibri"/>
        </w:rPr>
        <w:t>se</w:t>
      </w:r>
      <w:r w:rsidRPr="00A8684D">
        <w:rPr>
          <w:rFonts w:eastAsia="Calibri"/>
        </w:rPr>
        <w:t xml:space="preserve"> factors to consider when choosing a suitable expert, th</w:t>
      </w:r>
      <w:r>
        <w:rPr>
          <w:rFonts w:eastAsia="Calibri"/>
        </w:rPr>
        <w:t>e</w:t>
      </w:r>
      <w:r w:rsidRPr="00A8684D">
        <w:rPr>
          <w:rFonts w:eastAsia="Calibri"/>
        </w:rPr>
        <w:t xml:space="preserve"> process can cost the patient a lot of time and energy</w:t>
      </w:r>
      <w:r>
        <w:rPr>
          <w:rFonts w:eastAsia="Calibri"/>
        </w:rPr>
        <w:t>, and is especially difficult if they are suffering from some medical condition.</w:t>
      </w:r>
    </w:p>
    <w:p w14:paraId="32253C6D" w14:textId="49501411" w:rsidR="00541ECD" w:rsidRDefault="00B96878" w:rsidP="002F69CC">
      <w:pPr>
        <w:pStyle w:val="Heading2"/>
      </w:pPr>
      <w:bookmarkStart w:id="20" w:name="_Toc74139299"/>
      <w:r>
        <w:t>Differences in China and Malaysia</w:t>
      </w:r>
      <w:bookmarkEnd w:id="20"/>
    </w:p>
    <w:p w14:paraId="7F1D0EFA" w14:textId="77777777" w:rsidR="00F8622C" w:rsidRPr="00A8684D" w:rsidRDefault="00F8622C" w:rsidP="00F8622C">
      <w:r w:rsidRPr="00A8684D">
        <w:t xml:space="preserve">In Australia, individuals are directed to the relevant specialists by general practitioners (Health, 2018). The same process applies in Malaysia, where individuals are also instructed to see general practitioners before making appointments with specialists. </w:t>
      </w:r>
    </w:p>
    <w:p w14:paraId="18D48ADA" w14:textId="1E99C306" w:rsidR="00F8622C" w:rsidRDefault="00F8622C" w:rsidP="00F8622C">
      <w:r w:rsidRPr="00A8684D">
        <w:t>In China, however, the health system works a bit differently. Normally, an individual will have to make an appointment directly with the specialist (either online or offline) to avoid risk</w:t>
      </w:r>
      <w:r w:rsidR="00B27C69">
        <w:t>ing</w:t>
      </w:r>
      <w:r w:rsidRPr="00A8684D">
        <w:t xml:space="preserve"> lengthy queue times. The traditional method – in person consultations with doctors – is time consuming and costly (Ma et al., 2018). The problem of finding the exact specialist without wasting time by consulting the general practitioner at first remains in some of these countries. According to a study based on the Chinese health system conducted by Li et al., doctors with higher quality </w:t>
      </w:r>
      <w:r>
        <w:t xml:space="preserve">are </w:t>
      </w:r>
      <w:r w:rsidRPr="00A8684D">
        <w:t>more likely to do online consultation</w:t>
      </w:r>
      <w:r>
        <w:t>s</w:t>
      </w:r>
      <w:r w:rsidRPr="00A8684D">
        <w:t xml:space="preserve"> with patients (Li et al., 2019). In other words, patients are less likely to get </w:t>
      </w:r>
      <w:r w:rsidR="00793B55">
        <w:t>information about specialists</w:t>
      </w:r>
      <w:r w:rsidRPr="00A8684D">
        <w:t xml:space="preserve"> from general practitioners in the Chinese health system.</w:t>
      </w:r>
    </w:p>
    <w:p w14:paraId="5F9D40AB" w14:textId="77777777" w:rsidR="0018638E" w:rsidRDefault="0018638E" w:rsidP="0018638E">
      <w:pPr>
        <w:pStyle w:val="Heading2"/>
      </w:pPr>
      <w:bookmarkStart w:id="21" w:name="_Toc74139300"/>
      <w:r>
        <w:t>Limitations of the current referral system</w:t>
      </w:r>
      <w:bookmarkEnd w:id="21"/>
    </w:p>
    <w:p w14:paraId="2EC6B8FD" w14:textId="77777777" w:rsidR="0018638E" w:rsidRDefault="0018638E" w:rsidP="0018638E">
      <w:pPr>
        <w:rPr>
          <w:rFonts w:eastAsia="Corbel"/>
        </w:rPr>
      </w:pPr>
      <w:r w:rsidRPr="0050765D">
        <w:rPr>
          <w:rFonts w:eastAsia="Corbel"/>
        </w:rPr>
        <w:t xml:space="preserve">According to the journal </w:t>
      </w:r>
      <w:r w:rsidRPr="3E11A07B">
        <w:rPr>
          <w:rFonts w:eastAsia="Corbel"/>
        </w:rPr>
        <w:t>illustration</w:t>
      </w:r>
      <w:r w:rsidRPr="0050765D">
        <w:rPr>
          <w:rFonts w:eastAsia="Corbel"/>
        </w:rPr>
        <w:t xml:space="preserve"> (Naiker et al., 2017), the </w:t>
      </w:r>
      <w:r w:rsidRPr="3E11A07B">
        <w:rPr>
          <w:rFonts w:eastAsia="Corbel"/>
        </w:rPr>
        <w:t>challenge</w:t>
      </w:r>
      <w:r w:rsidRPr="0050765D">
        <w:rPr>
          <w:rFonts w:eastAsia="Corbel"/>
        </w:rPr>
        <w:t xml:space="preserve"> that many countries have in the referral system can be summarized to </w:t>
      </w:r>
      <w:r>
        <w:rPr>
          <w:rFonts w:eastAsia="Corbel"/>
        </w:rPr>
        <w:t xml:space="preserve">the major aspect of </w:t>
      </w:r>
      <w:r w:rsidRPr="0050765D">
        <w:rPr>
          <w:rFonts w:eastAsia="Corbel"/>
        </w:rPr>
        <w:t>long waiting time</w:t>
      </w:r>
      <w:r>
        <w:rPr>
          <w:rFonts w:eastAsia="Corbel"/>
        </w:rPr>
        <w:t>s</w:t>
      </w:r>
      <w:r w:rsidRPr="0050765D">
        <w:rPr>
          <w:rFonts w:eastAsia="Corbel"/>
        </w:rPr>
        <w:t xml:space="preserve"> for patients </w:t>
      </w:r>
      <w:r>
        <w:rPr>
          <w:rFonts w:eastAsia="Corbel"/>
        </w:rPr>
        <w:t>trying to</w:t>
      </w:r>
      <w:r w:rsidRPr="0050765D">
        <w:rPr>
          <w:rFonts w:eastAsia="Corbel"/>
        </w:rPr>
        <w:t xml:space="preserve"> access specialist care. The main reason </w:t>
      </w:r>
      <w:r>
        <w:rPr>
          <w:rFonts w:eastAsia="Corbel"/>
        </w:rPr>
        <w:t>behind</w:t>
      </w:r>
      <w:r w:rsidRPr="0050765D">
        <w:rPr>
          <w:rFonts w:eastAsia="Corbel"/>
        </w:rPr>
        <w:t xml:space="preserve"> this </w:t>
      </w:r>
      <w:r w:rsidRPr="3E11A07B">
        <w:rPr>
          <w:rFonts w:eastAsia="Corbel"/>
        </w:rPr>
        <w:t>challenge</w:t>
      </w:r>
      <w:r w:rsidRPr="0050765D">
        <w:rPr>
          <w:rFonts w:eastAsia="Corbel"/>
        </w:rPr>
        <w:t xml:space="preserve"> is th</w:t>
      </w:r>
      <w:r>
        <w:rPr>
          <w:rFonts w:eastAsia="Corbel"/>
        </w:rPr>
        <w:t>at</w:t>
      </w:r>
      <w:r w:rsidRPr="0050765D">
        <w:rPr>
          <w:rFonts w:eastAsia="Corbel"/>
        </w:rPr>
        <w:t xml:space="preserve"> demand overcome</w:t>
      </w:r>
      <w:r>
        <w:rPr>
          <w:rFonts w:eastAsia="Corbel"/>
        </w:rPr>
        <w:t>s</w:t>
      </w:r>
      <w:r w:rsidRPr="0050765D">
        <w:rPr>
          <w:rFonts w:eastAsia="Corbel"/>
        </w:rPr>
        <w:t xml:space="preserve"> supply when it comes to the relation between patients and specialists. </w:t>
      </w:r>
      <w:r>
        <w:rPr>
          <w:rFonts w:eastAsia="Corbel"/>
        </w:rPr>
        <w:t>N</w:t>
      </w:r>
      <w:r w:rsidRPr="0050765D">
        <w:rPr>
          <w:rFonts w:eastAsia="Corbel"/>
        </w:rPr>
        <w:t>ot all patients get treatment immediatel</w:t>
      </w:r>
      <w:r>
        <w:rPr>
          <w:rFonts w:eastAsia="Corbel"/>
        </w:rPr>
        <w:t>y and are usually put on wait lists</w:t>
      </w:r>
      <w:r w:rsidRPr="0050765D">
        <w:rPr>
          <w:rFonts w:eastAsia="Corbel"/>
        </w:rPr>
        <w:t xml:space="preserve">. Thus, the wait list </w:t>
      </w:r>
      <w:r w:rsidRPr="3E11A07B">
        <w:rPr>
          <w:rFonts w:eastAsia="Corbel"/>
        </w:rPr>
        <w:t>keeps</w:t>
      </w:r>
      <w:r w:rsidRPr="0050765D">
        <w:rPr>
          <w:rFonts w:eastAsia="Corbel"/>
        </w:rPr>
        <w:t xml:space="preserve"> piling up and the </w:t>
      </w:r>
      <w:r w:rsidRPr="3E11A07B">
        <w:rPr>
          <w:rFonts w:eastAsia="Corbel"/>
        </w:rPr>
        <w:t>challenge</w:t>
      </w:r>
      <w:r w:rsidRPr="0050765D">
        <w:rPr>
          <w:rFonts w:eastAsia="Corbel"/>
        </w:rPr>
        <w:t xml:space="preserve"> remains.  </w:t>
      </w:r>
    </w:p>
    <w:p w14:paraId="1CE77275" w14:textId="7D624CB0" w:rsidR="0018638E" w:rsidRPr="00FF243E" w:rsidRDefault="0018638E" w:rsidP="00F8622C">
      <w:pPr>
        <w:rPr>
          <w:szCs w:val="20"/>
        </w:rPr>
      </w:pPr>
      <w:r w:rsidRPr="152A9B85">
        <w:t xml:space="preserve">Although there are many studies pointed out that electronic referral system has great potential on improving the efficiency when the patient seeking help from specialist, however, limitations remain in this certain research area. In the article written by authors Naseriasl et al., it examined different electronic referral system that had been developed and implemented in certain countries. Each one of the electronic referral systems had shown success in different level. However, due to the different sociotechnical conditions in the sample countries, the referral solution may not be optimal for other countries. In addition, Azamar-Alonso et al. illustrated that the electronic referral system could bring positive impact on reducing the long-wait time when patient seeking help from specialist, however, more economic evaluations are required in this article. For example, </w:t>
      </w:r>
      <w:r>
        <w:t xml:space="preserve">how </w:t>
      </w:r>
      <w:r w:rsidRPr="152A9B85">
        <w:t>the financial cost of electronic referral system compare</w:t>
      </w:r>
      <w:r>
        <w:t>s</w:t>
      </w:r>
      <w:r w:rsidRPr="152A9B85">
        <w:t xml:space="preserve"> to the paper</w:t>
      </w:r>
      <w:r>
        <w:t>-</w:t>
      </w:r>
      <w:r w:rsidRPr="152A9B85">
        <w:t>base</w:t>
      </w:r>
      <w:r>
        <w:t>d</w:t>
      </w:r>
      <w:r w:rsidRPr="152A9B85">
        <w:t xml:space="preserve"> referral system. </w:t>
      </w:r>
    </w:p>
    <w:p w14:paraId="201E9F3A" w14:textId="7666EF7D" w:rsidR="00B96878" w:rsidRDefault="0001439A" w:rsidP="002F69CC">
      <w:pPr>
        <w:pStyle w:val="Heading2"/>
      </w:pPr>
      <w:bookmarkStart w:id="22" w:name="_Toc74139301"/>
      <w:r>
        <w:t>Public and private medical systems</w:t>
      </w:r>
      <w:bookmarkEnd w:id="22"/>
    </w:p>
    <w:p w14:paraId="1A983908" w14:textId="7737EAB8" w:rsidR="003E7178" w:rsidRDefault="003E7178" w:rsidP="003E7178">
      <w:pPr>
        <w:rPr>
          <w:rFonts w:eastAsiaTheme="minorEastAsia"/>
        </w:rPr>
      </w:pPr>
      <w:r>
        <w:rPr>
          <w:rFonts w:eastAsiaTheme="minorEastAsia"/>
        </w:rPr>
        <w:t>Australian healthcare consists of both a public and private healthcare system</w:t>
      </w:r>
      <w:r w:rsidR="008B43CF">
        <w:rPr>
          <w:rFonts w:eastAsiaTheme="minorEastAsia"/>
        </w:rPr>
        <w:t>s</w:t>
      </w:r>
      <w:r>
        <w:rPr>
          <w:rFonts w:eastAsiaTheme="minorEastAsia"/>
        </w:rPr>
        <w:t xml:space="preserve">, with the public system being comprised of hospitals and other health services owned by state and territory governments and the private system being owned by entities that are managed privately </w:t>
      </w:r>
      <w:r>
        <w:rPr>
          <w:rFonts w:eastAsiaTheme="minorEastAsia"/>
        </w:rPr>
        <w:fldChar w:fldCharType="begin"/>
      </w:r>
      <w:r>
        <w:rPr>
          <w:rFonts w:eastAsiaTheme="minorEastAsia"/>
        </w:rPr>
        <w:instrText xml:space="preserve"> ADDIN ZOTERO_ITEM CSL_CITATION {"citationID":"kZjr0k3s","properties":{"formattedCitation":"(Healthdirect, 2020)","plainCitation":"(Healthdirect, 2020)","noteIndex":0},"citationItems":[{"id":190,"uris":["http://zotero.org/users/local/zwwuyKPv/items/9BMNK7Z7"],"uri":["http://zotero.org/users/local/zwwuyKPv/items/9BMNK7Z7"],"itemData":{"id":190,"type":"webpage","abstract":"Choosing between a private and a public hospital can be confusing. Find out how your choices for treatment and care can differ.","genre":"text/html","language":"en-AU","note":"publisher: Healthdirect Australia","title":"The public and private hospital systems","URL":"https://www.healthdirect.gov.au/understanding-the-public-and-private-hospital-systems","author":[{"family":"Healthdirect","given":""}],"accessed":{"date-parts":[["2021",4,1]]},"issued":{"date-parts":[["2020",3,11]]}}}],"schema":"https://github.com/citation-style-language/schema/raw/master/csl-citation.json"} </w:instrText>
      </w:r>
      <w:r>
        <w:rPr>
          <w:rFonts w:eastAsiaTheme="minorEastAsia"/>
        </w:rPr>
        <w:fldChar w:fldCharType="separate"/>
      </w:r>
      <w:r>
        <w:rPr>
          <w:rFonts w:eastAsiaTheme="minorEastAsia"/>
          <w:noProof/>
        </w:rPr>
        <w:t>(Healthdirect, 2020)</w:t>
      </w:r>
      <w:r>
        <w:rPr>
          <w:rFonts w:eastAsiaTheme="minorEastAsia"/>
        </w:rPr>
        <w:fldChar w:fldCharType="end"/>
      </w:r>
      <w:r>
        <w:rPr>
          <w:rFonts w:eastAsiaTheme="minorEastAsia"/>
        </w:rPr>
        <w:t xml:space="preserve">. Medicare covers all or a significant portion of health care costs under the public system, while services under the private system are largely funded through health insurance providers such as Bupa and Medibank </w:t>
      </w:r>
      <w:r>
        <w:rPr>
          <w:rFonts w:eastAsiaTheme="minorEastAsia"/>
        </w:rPr>
        <w:fldChar w:fldCharType="begin"/>
      </w:r>
      <w:r>
        <w:rPr>
          <w:rFonts w:eastAsiaTheme="minorEastAsia"/>
        </w:rPr>
        <w:instrText xml:space="preserve"> ADDIN ZOTERO_ITEM CSL_CITATION {"citationID":"naN7cuuD","properties":{"formattedCitation":"(2019)","plainCitation":"(2019)","noteIndex":0},"citationItems":[{"id":189,"uris":["http://zotero.org/users/local/zwwuyKPv/items/JAL6FXBC"],"uri":["http://zotero.org/users/local/zwwuyKPv/items/JAL6FXBC"],"itemData":{"id":189,"type":"webpage","abstract":"Your starting point for information about private health insurance — what it is, what benefits it offers, who can provide insurance and who can get it, and how it works with public health care.","container-title":"Australian Government Department of Health","genre":"Text","language":"en","note":"publisher: Australian Government Department of Health","title":"About private health insurance","URL":"https://www.health.gov.au/health-topics/private-health-insurance/about-private-health-insurance","author":[{"family":"","given":"Australian Government Department of Health"}],"accessed":{"date-parts":[["2021",4,1]]},"issued":{"date-parts":[["2019",2,1]]}}}],"schema":"https://github.com/citation-style-language/schema/raw/master/csl-citation.json"} </w:instrText>
      </w:r>
      <w:r>
        <w:rPr>
          <w:rFonts w:eastAsiaTheme="minorEastAsia"/>
        </w:rPr>
        <w:fldChar w:fldCharType="separate"/>
      </w:r>
      <w:r>
        <w:rPr>
          <w:rFonts w:eastAsiaTheme="minorEastAsia"/>
          <w:noProof/>
        </w:rPr>
        <w:t>(Australian Government Health, 2019)</w:t>
      </w:r>
      <w:r>
        <w:rPr>
          <w:rFonts w:eastAsiaTheme="minorEastAsia"/>
        </w:rPr>
        <w:fldChar w:fldCharType="end"/>
      </w:r>
      <w:r>
        <w:rPr>
          <w:rFonts w:eastAsiaTheme="minorEastAsia"/>
        </w:rPr>
        <w:t xml:space="preserve">. Although this appears apparently simple, this system is somewhat complicated by the fact that patients in public hospitals may sometimes be treated differently depending on whether they are </w:t>
      </w:r>
      <w:r w:rsidR="00F40947">
        <w:rPr>
          <w:rFonts w:eastAsiaTheme="minorEastAsia"/>
        </w:rPr>
        <w:t>classified as a</w:t>
      </w:r>
      <w:r>
        <w:rPr>
          <w:rFonts w:eastAsiaTheme="minorEastAsia"/>
        </w:rPr>
        <w:t xml:space="preserve"> private patient. </w:t>
      </w:r>
    </w:p>
    <w:p w14:paraId="65FE7FED" w14:textId="59B99B92" w:rsidR="0001439A" w:rsidRDefault="003E7178" w:rsidP="003E7178">
      <w:pPr>
        <w:rPr>
          <w:rFonts w:eastAsiaTheme="minorEastAsia"/>
        </w:rPr>
      </w:pPr>
      <w:r>
        <w:rPr>
          <w:rFonts w:eastAsiaTheme="minorEastAsia"/>
        </w:rPr>
        <w:t xml:space="preserve">In relation to the specialist referral process, this means that the specialists that a patient can see depends on whether they are insured, and the insurance provider that they are using </w:t>
      </w:r>
      <w:r>
        <w:rPr>
          <w:rFonts w:eastAsiaTheme="minorEastAsia"/>
        </w:rPr>
        <w:fldChar w:fldCharType="begin"/>
      </w:r>
      <w:r>
        <w:rPr>
          <w:rFonts w:eastAsiaTheme="minorEastAsia"/>
        </w:rPr>
        <w:instrText xml:space="preserve"> ADDIN ZOTERO_ITEM CSL_CITATION {"citationID":"UsGIAbzc","properties":{"formattedCitation":"(n.d.)","plainCitation":"(n.d.)","noteIndex":0},"citationItems":[{"id":191,"uris":["http://zotero.org/users/local/zwwuyKPv/items/RNURX4EW"],"uri":["http://zotero.org/users/local/zwwuyKPv/items/RNURX4EW"],"itemData":{"id":191,"type":"webpage","title":"Need to see a specialist doctor? Learn about your options | Bupa","URL":"https://www.bupa.com.au/healthcare-guide/your-specialist-options","author":[{"family":"","given":"Bupa"}],"accessed":{"date-parts":[["2021",4,1]]}}}],"schema":"https://github.com/citation-style-language/schema/raw/master/csl-citation.json"} </w:instrText>
      </w:r>
      <w:r>
        <w:rPr>
          <w:rFonts w:eastAsiaTheme="minorEastAsia"/>
        </w:rPr>
        <w:fldChar w:fldCharType="separate"/>
      </w:r>
      <w:r>
        <w:rPr>
          <w:rFonts w:eastAsiaTheme="minorEastAsia"/>
          <w:noProof/>
        </w:rPr>
        <w:t>(Bupa, 2021)</w:t>
      </w:r>
      <w:r>
        <w:rPr>
          <w:rFonts w:eastAsiaTheme="minorEastAsia"/>
        </w:rPr>
        <w:fldChar w:fldCharType="end"/>
      </w:r>
      <w:r>
        <w:rPr>
          <w:rFonts w:eastAsiaTheme="minorEastAsia"/>
        </w:rPr>
        <w:t xml:space="preserve">. This is an important aspect of the problem which must be taken into account in any specialist recommendations provided by our solution. </w:t>
      </w:r>
    </w:p>
    <w:p w14:paraId="05F82B44" w14:textId="57F7E893" w:rsidR="003E7178" w:rsidRDefault="00BA722A" w:rsidP="002F69CC">
      <w:pPr>
        <w:pStyle w:val="Heading2"/>
      </w:pPr>
      <w:bookmarkStart w:id="23" w:name="_Toc74139302"/>
      <w:r>
        <w:t>Digitised health records</w:t>
      </w:r>
      <w:bookmarkEnd w:id="23"/>
    </w:p>
    <w:p w14:paraId="6729CE1A" w14:textId="77777777" w:rsidR="005354FF" w:rsidRDefault="005354FF" w:rsidP="005354FF">
      <w:pPr>
        <w:rPr>
          <w:rFonts w:eastAsia="Calibri"/>
        </w:rPr>
      </w:pPr>
      <w:r>
        <w:rPr>
          <w:rFonts w:eastAsia="Calibri"/>
        </w:rPr>
        <w:t xml:space="preserve">From research by </w:t>
      </w:r>
      <w:r w:rsidRPr="00125051">
        <w:rPr>
          <w:rFonts w:eastAsia="Calibri"/>
        </w:rPr>
        <w:t>Garrety et al</w:t>
      </w:r>
      <w:r>
        <w:rPr>
          <w:rFonts w:eastAsia="Calibri"/>
        </w:rPr>
        <w:t>, it may be understood that the electronic health system and health records in Australia are very complicated. As it is important that specialists have a good understanding of patient health records, they are a key consideration that should be taken into account in our designed solution. D</w:t>
      </w:r>
      <w:r w:rsidRPr="00843655">
        <w:rPr>
          <w:rFonts w:eastAsia="Calibri"/>
        </w:rPr>
        <w:t>ue to the lack of transparency about the Personally Controlled Electronic Health Records (PCEHR) system (Xu et al., 2014)</w:t>
      </w:r>
      <w:r>
        <w:rPr>
          <w:rFonts w:eastAsia="Calibri"/>
        </w:rPr>
        <w:t>, f</w:t>
      </w:r>
      <w:r w:rsidRPr="00843655">
        <w:rPr>
          <w:rFonts w:eastAsia="Calibri"/>
        </w:rPr>
        <w:t xml:space="preserve">urther research </w:t>
      </w:r>
      <w:r>
        <w:rPr>
          <w:rFonts w:eastAsia="Calibri"/>
        </w:rPr>
        <w:t>will need to be continued in understanding how health records need to be factored into our design.</w:t>
      </w:r>
    </w:p>
    <w:p w14:paraId="5CA2348E" w14:textId="2232A535" w:rsidR="00A644AF" w:rsidRDefault="00A644AF">
      <w:pPr>
        <w:spacing w:after="160" w:line="259" w:lineRule="auto"/>
        <w:jc w:val="left"/>
        <w:rPr>
          <w:rFonts w:eastAsia="Calibri"/>
        </w:rPr>
      </w:pPr>
      <w:r>
        <w:rPr>
          <w:rFonts w:eastAsia="Calibri"/>
        </w:rPr>
        <w:br w:type="page"/>
      </w:r>
    </w:p>
    <w:p w14:paraId="0BF8A23F" w14:textId="4176FA25" w:rsidR="00BA722A" w:rsidRDefault="00A644AF" w:rsidP="002F69CC">
      <w:pPr>
        <w:pStyle w:val="Heading2"/>
      </w:pPr>
      <w:bookmarkStart w:id="24" w:name="_Toc74139303"/>
      <w:r>
        <w:t>Existing systems</w:t>
      </w:r>
      <w:bookmarkEnd w:id="24"/>
    </w:p>
    <w:p w14:paraId="0C673FE7" w14:textId="134548D7" w:rsidR="00A644AF" w:rsidRDefault="00E0514A" w:rsidP="00E0514A">
      <w:pPr>
        <w:pStyle w:val="Heading3"/>
      </w:pPr>
      <w:bookmarkStart w:id="25" w:name="_Toc74139304"/>
      <w:r>
        <w:t>HealthShare</w:t>
      </w:r>
      <w:bookmarkEnd w:id="25"/>
    </w:p>
    <w:p w14:paraId="7287B678" w14:textId="77777777" w:rsidR="008849C2" w:rsidRDefault="009D162C" w:rsidP="008849C2">
      <w:pPr>
        <w:keepNext/>
        <w:jc w:val="center"/>
      </w:pPr>
      <w:r>
        <w:rPr>
          <w:noProof/>
        </w:rPr>
        <w:drawing>
          <wp:inline distT="0" distB="0" distL="0" distR="0" wp14:anchorId="7BD1BEFD" wp14:editId="43852979">
            <wp:extent cx="4056185" cy="3584180"/>
            <wp:effectExtent l="0" t="0" r="0" b="0"/>
            <wp:docPr id="24" name="Picture 2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8">
                      <a:extLst>
                        <a:ext uri="{28A0092B-C50C-407E-A947-70E740481C1C}">
                          <a14:useLocalDpi xmlns:a14="http://schemas.microsoft.com/office/drawing/2010/main" val="0"/>
                        </a:ext>
                      </a:extLst>
                    </a:blip>
                    <a:stretch>
                      <a:fillRect/>
                    </a:stretch>
                  </pic:blipFill>
                  <pic:spPr>
                    <a:xfrm>
                      <a:off x="0" y="0"/>
                      <a:ext cx="4056185" cy="3584180"/>
                    </a:xfrm>
                    <a:prstGeom prst="rect">
                      <a:avLst/>
                    </a:prstGeom>
                  </pic:spPr>
                </pic:pic>
              </a:graphicData>
            </a:graphic>
          </wp:inline>
        </w:drawing>
      </w:r>
    </w:p>
    <w:p w14:paraId="64082C88" w14:textId="54F5ADE8" w:rsidR="00E0514A" w:rsidRDefault="008849C2" w:rsidP="008849C2">
      <w:pPr>
        <w:pStyle w:val="Caption"/>
        <w:jc w:val="center"/>
      </w:pPr>
      <w:r>
        <w:t xml:space="preserve">Figure </w:t>
      </w:r>
      <w:r>
        <w:fldChar w:fldCharType="begin"/>
      </w:r>
      <w:r>
        <w:instrText>SEQ Figure \* ARABIC</w:instrText>
      </w:r>
      <w:r>
        <w:fldChar w:fldCharType="separate"/>
      </w:r>
      <w:r w:rsidR="00A562C4">
        <w:rPr>
          <w:noProof/>
        </w:rPr>
        <w:t>1</w:t>
      </w:r>
      <w:r>
        <w:fldChar w:fldCharType="end"/>
      </w:r>
      <w:r>
        <w:t>: The HealthShare website</w:t>
      </w:r>
    </w:p>
    <w:p w14:paraId="38DDA6FC" w14:textId="6D97F422" w:rsidR="00900BDE" w:rsidRPr="00A8684D" w:rsidRDefault="00900BDE" w:rsidP="00900BDE">
      <w:pPr>
        <w:rPr>
          <w:rFonts w:eastAsia="Calibri"/>
        </w:rPr>
      </w:pPr>
      <w:r w:rsidRPr="00A8684D">
        <w:rPr>
          <w:rFonts w:eastAsia="Calibri"/>
        </w:rPr>
        <w:t xml:space="preserve">In Australia, there is an existing website and business called HealthShare.com.au. This website aims to help patients make better choices and provide them with access to experts on health-related topics. On this website, users can find specialists by entering a medical field and suburb, hospital, or post code. The website will then display a list of qualified specialists, and users can view relevant information, including their contact details. In addition, users can view the detailed information of the specialist by clicking on the name of the specialist in the list, including qualifications, interests, costs, and phone numbers. </w:t>
      </w:r>
    </w:p>
    <w:p w14:paraId="327AAF69" w14:textId="60B80187" w:rsidR="008849C2" w:rsidRDefault="00900BDE" w:rsidP="00900BDE">
      <w:pPr>
        <w:rPr>
          <w:rFonts w:eastAsia="Calibri"/>
        </w:rPr>
      </w:pPr>
      <w:r w:rsidRPr="00A8684D">
        <w:rPr>
          <w:rFonts w:eastAsia="Calibri"/>
        </w:rPr>
        <w:t>Undoubtedly, there are weaknesses in the solution provided by HealthShare. For example, users cannot make appointments directly through the internet and must make appointments by phone. As the HealthShare platform also provides no further assistance to patients beyond providing a means to contact specialists, we also believe that the platform may only be used in a phonebook-like manner, where patients must call each listed specialist in order to make a judgement on which to see. We also note that HealthShare provides very little information (e.g. pricing, reviews) to help users decide between specialists.</w:t>
      </w:r>
    </w:p>
    <w:p w14:paraId="0E1F7F26" w14:textId="695D85E1" w:rsidR="00900BDE" w:rsidRDefault="00900BDE">
      <w:pPr>
        <w:spacing w:after="160" w:line="259" w:lineRule="auto"/>
        <w:jc w:val="left"/>
        <w:rPr>
          <w:rFonts w:eastAsia="Calibri"/>
        </w:rPr>
      </w:pPr>
      <w:r>
        <w:rPr>
          <w:rFonts w:eastAsia="Calibri"/>
        </w:rPr>
        <w:br w:type="page"/>
      </w:r>
    </w:p>
    <w:p w14:paraId="43E607F7" w14:textId="1D334908" w:rsidR="00900BDE" w:rsidRDefault="005C6FF5" w:rsidP="005C6FF5">
      <w:pPr>
        <w:pStyle w:val="Heading3"/>
      </w:pPr>
      <w:bookmarkStart w:id="26" w:name="_Toc74139305"/>
      <w:r>
        <w:t>National Health Services Directory</w:t>
      </w:r>
      <w:bookmarkEnd w:id="26"/>
    </w:p>
    <w:p w14:paraId="330C7C2B" w14:textId="77777777" w:rsidR="00601AC8" w:rsidRDefault="00601AC8" w:rsidP="00601AC8">
      <w:pPr>
        <w:keepNext/>
        <w:jc w:val="center"/>
      </w:pPr>
      <w:r>
        <w:rPr>
          <w:noProof/>
        </w:rPr>
        <w:drawing>
          <wp:inline distT="0" distB="0" distL="0" distR="0" wp14:anchorId="428320AF" wp14:editId="63F0CAF7">
            <wp:extent cx="4852035" cy="4287520"/>
            <wp:effectExtent l="0" t="0" r="0" b="0"/>
            <wp:docPr id="25" name="Picture 2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9">
                      <a:extLst>
                        <a:ext uri="{28A0092B-C50C-407E-A947-70E740481C1C}">
                          <a14:useLocalDpi xmlns:a14="http://schemas.microsoft.com/office/drawing/2010/main" val="0"/>
                        </a:ext>
                      </a:extLst>
                    </a:blip>
                    <a:stretch>
                      <a:fillRect/>
                    </a:stretch>
                  </pic:blipFill>
                  <pic:spPr>
                    <a:xfrm>
                      <a:off x="0" y="0"/>
                      <a:ext cx="4852035" cy="4287520"/>
                    </a:xfrm>
                    <a:prstGeom prst="rect">
                      <a:avLst/>
                    </a:prstGeom>
                  </pic:spPr>
                </pic:pic>
              </a:graphicData>
            </a:graphic>
          </wp:inline>
        </w:drawing>
      </w:r>
    </w:p>
    <w:p w14:paraId="538573B3" w14:textId="62857269" w:rsidR="00601AC8" w:rsidRDefault="00601AC8" w:rsidP="00601AC8">
      <w:pPr>
        <w:pStyle w:val="Caption"/>
        <w:jc w:val="center"/>
      </w:pPr>
      <w:r>
        <w:t xml:space="preserve">Figure </w:t>
      </w:r>
      <w:r>
        <w:fldChar w:fldCharType="begin"/>
      </w:r>
      <w:r>
        <w:instrText>SEQ Figure \* ARABIC</w:instrText>
      </w:r>
      <w:r>
        <w:fldChar w:fldCharType="separate"/>
      </w:r>
      <w:r w:rsidR="00A562C4">
        <w:rPr>
          <w:noProof/>
        </w:rPr>
        <w:t>2</w:t>
      </w:r>
      <w:r>
        <w:fldChar w:fldCharType="end"/>
      </w:r>
      <w:r>
        <w:t>: The National Health Services Directory website</w:t>
      </w:r>
    </w:p>
    <w:p w14:paraId="5066724C" w14:textId="77777777" w:rsidR="000A4251" w:rsidRPr="00A8684D" w:rsidRDefault="000A4251" w:rsidP="000A4251">
      <w:r w:rsidRPr="00A8684D">
        <w:t>By following links from Queensland government websites, another existing solution found was the National Health Services Directory (NHSD), a government-run directory of specialists used in a similar fashion to HealthShare. The most immediately visible difference between NHSD and HealthShare was the use of a map in NHSD, which makes it easy for patients to find specialists close to them. Another difference we found between NHSD and HealthShare was that NHSD also provides information on general practices, emergency departments, and hospitals. In the top bar, there is also a ‘Home &amp; Virtual Services’ button which provides access to telehealth services.</w:t>
      </w:r>
    </w:p>
    <w:p w14:paraId="36CA4B7A" w14:textId="04612C7B" w:rsidR="00601AC8" w:rsidRDefault="000A4251" w:rsidP="00601AC8">
      <w:r w:rsidRPr="00A8684D">
        <w:t>Comparing NHSD and HealthShare, a question which arises is how HealthShare may continue to operate a business when a similar version of its service is provided at no cost under by a government run service. The existence of HealthShare suggests that there are user requirements that it fulfils which cannot be provided by NHSD. Despite this, it is not immediately clear what these user requirements are.</w:t>
      </w:r>
    </w:p>
    <w:p w14:paraId="1EF425A8" w14:textId="17554FA3" w:rsidR="000A4251" w:rsidRDefault="000A4251">
      <w:pPr>
        <w:spacing w:after="160" w:line="259" w:lineRule="auto"/>
        <w:jc w:val="left"/>
      </w:pPr>
      <w:r>
        <w:br w:type="page"/>
      </w:r>
    </w:p>
    <w:p w14:paraId="3EDCDD22" w14:textId="3D729CAA" w:rsidR="000A4251" w:rsidRPr="000A4251" w:rsidRDefault="00D806EE" w:rsidP="00D806EE">
      <w:pPr>
        <w:pStyle w:val="Heading3"/>
      </w:pPr>
      <w:bookmarkStart w:id="27" w:name="_Toc74139306"/>
      <w:r w:rsidRPr="00D806EE">
        <w:rPr>
          <w:rFonts w:hint="eastAsia"/>
        </w:rPr>
        <w:t>好大夫</w:t>
      </w:r>
      <w:r w:rsidRPr="00D806EE">
        <w:t xml:space="preserve"> (Good Doctors)</w:t>
      </w:r>
      <w:bookmarkEnd w:id="27"/>
    </w:p>
    <w:p w14:paraId="3FAA5A24" w14:textId="77777777" w:rsidR="003349D1" w:rsidRDefault="00FB2532" w:rsidP="003349D1">
      <w:pPr>
        <w:keepNext/>
      </w:pPr>
      <w:r>
        <w:rPr>
          <w:noProof/>
        </w:rPr>
        <w:drawing>
          <wp:inline distT="0" distB="0" distL="0" distR="0" wp14:anchorId="009AC79F" wp14:editId="4B09FB07">
            <wp:extent cx="5731510" cy="5064056"/>
            <wp:effectExtent l="0" t="0" r="0" b="0"/>
            <wp:docPr id="27" name="Picture 2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10">
                      <a:extLst>
                        <a:ext uri="{28A0092B-C50C-407E-A947-70E740481C1C}">
                          <a14:useLocalDpi xmlns:a14="http://schemas.microsoft.com/office/drawing/2010/main" val="0"/>
                        </a:ext>
                      </a:extLst>
                    </a:blip>
                    <a:stretch>
                      <a:fillRect/>
                    </a:stretch>
                  </pic:blipFill>
                  <pic:spPr>
                    <a:xfrm>
                      <a:off x="0" y="0"/>
                      <a:ext cx="5731510" cy="5064056"/>
                    </a:xfrm>
                    <a:prstGeom prst="rect">
                      <a:avLst/>
                    </a:prstGeom>
                  </pic:spPr>
                </pic:pic>
              </a:graphicData>
            </a:graphic>
          </wp:inline>
        </w:drawing>
      </w:r>
    </w:p>
    <w:p w14:paraId="6AE0067D" w14:textId="349B3DA0" w:rsidR="00D64098" w:rsidRDefault="003349D1" w:rsidP="003349D1">
      <w:pPr>
        <w:pStyle w:val="Caption"/>
        <w:jc w:val="center"/>
        <w:rPr>
          <w:rFonts w:ascii="MS Gothic" w:eastAsia="DengXian" w:hAnsi="MS Gothic" w:cs="MS Gothic"/>
        </w:rPr>
      </w:pPr>
      <w:r>
        <w:t xml:space="preserve">Figure </w:t>
      </w:r>
      <w:r>
        <w:fldChar w:fldCharType="begin"/>
      </w:r>
      <w:r>
        <w:instrText>SEQ Figure \* ARABIC</w:instrText>
      </w:r>
      <w:r>
        <w:fldChar w:fldCharType="separate"/>
      </w:r>
      <w:r w:rsidR="00A562C4">
        <w:rPr>
          <w:noProof/>
        </w:rPr>
        <w:t>3</w:t>
      </w:r>
      <w:r>
        <w:fldChar w:fldCharType="end"/>
      </w:r>
      <w:r>
        <w:t xml:space="preserve">: The website for </w:t>
      </w:r>
      <w:r w:rsidRPr="00C93CC8">
        <w:rPr>
          <w:rFonts w:ascii="MS Gothic" w:eastAsia="MS Gothic" w:hAnsi="MS Gothic" w:cs="MS Gothic" w:hint="eastAsia"/>
        </w:rPr>
        <w:t>好大夫</w:t>
      </w:r>
    </w:p>
    <w:p w14:paraId="3785A564" w14:textId="77777777" w:rsidR="00643CEE" w:rsidRPr="00A8684D" w:rsidRDefault="00643CEE" w:rsidP="00643CEE">
      <w:pPr>
        <w:rPr>
          <w:rFonts w:eastAsia="Microsoft YaHei"/>
        </w:rPr>
      </w:pPr>
      <w:r w:rsidRPr="00A8684D">
        <w:t xml:space="preserve">Looking at existing solutions to medical specialist referrals in China, the first solution found was </w:t>
      </w:r>
      <w:r w:rsidRPr="00A8684D">
        <w:rPr>
          <w:rFonts w:ascii="Microsoft YaHei" w:eastAsia="Microsoft YaHei" w:hAnsi="Microsoft YaHei" w:cs="Microsoft YaHei"/>
          <w:sz w:val="15"/>
          <w:szCs w:val="15"/>
        </w:rPr>
        <w:t xml:space="preserve">好大夫 </w:t>
      </w:r>
      <w:r w:rsidRPr="00A8684D">
        <w:rPr>
          <w:rFonts w:eastAsia="Microsoft YaHei"/>
        </w:rPr>
        <w:t xml:space="preserve">(Good Doctors), a website providing information about specialists across the country. Again, Good Doctors is similar in nature to HealthShare, but we note that this type of service of potentially much more useful in China, where no referral from a general practitioner is required to see a specialist. We also note that Good Doctors provides many of the features which were noted to be missing in HealthShare. Through the platform, users are able to directly book and pay for consultations with specialists that they find, either through online chat or voice calling. Good Doctors then keeps a profile of all practitioners on its website including information such as patient reviews, number of previous patients, and </w:t>
      </w:r>
      <w:r>
        <w:rPr>
          <w:rFonts w:eastAsia="Microsoft YaHei"/>
        </w:rPr>
        <w:t>registration</w:t>
      </w:r>
      <w:r w:rsidRPr="00A8684D">
        <w:rPr>
          <w:rFonts w:eastAsia="Microsoft YaHei"/>
        </w:rPr>
        <w:t xml:space="preserve"> date</w:t>
      </w:r>
      <w:r>
        <w:rPr>
          <w:rFonts w:eastAsia="Microsoft YaHei"/>
        </w:rPr>
        <w:t xml:space="preserve"> on the platform.</w:t>
      </w:r>
      <w:r w:rsidRPr="00A8684D">
        <w:rPr>
          <w:rFonts w:eastAsia="Microsoft YaHei"/>
        </w:rPr>
        <w:t xml:space="preserve"> It is also interesting to note that patient reviews include details such as consultation purpose, treatment provided, level of satisfaction, and total cost.</w:t>
      </w:r>
    </w:p>
    <w:p w14:paraId="051DE1E0" w14:textId="769AE9B0" w:rsidR="003349D1" w:rsidRDefault="00643CEE" w:rsidP="00643CEE">
      <w:pPr>
        <w:rPr>
          <w:rFonts w:eastAsia="Microsoft YaHei"/>
        </w:rPr>
      </w:pPr>
      <w:r w:rsidRPr="00A8684D">
        <w:rPr>
          <w:rFonts w:eastAsia="Microsoft YaHei"/>
        </w:rPr>
        <w:t>Our research on Good Doctors suggests that the platform provides a fairly comprehensive list of specialists in China, including 9600 hospitals and 780 000 practitioners.</w:t>
      </w:r>
    </w:p>
    <w:p w14:paraId="3003F45B" w14:textId="22C224CC" w:rsidR="00643CEE" w:rsidRDefault="00643CEE">
      <w:pPr>
        <w:spacing w:after="160" w:line="259" w:lineRule="auto"/>
        <w:jc w:val="left"/>
        <w:rPr>
          <w:rFonts w:eastAsia="Microsoft YaHei"/>
        </w:rPr>
      </w:pPr>
      <w:r>
        <w:rPr>
          <w:rFonts w:eastAsia="Microsoft YaHei"/>
        </w:rPr>
        <w:br w:type="page"/>
      </w:r>
    </w:p>
    <w:p w14:paraId="0D0A6281" w14:textId="191969B9" w:rsidR="00643CEE" w:rsidRDefault="00802011" w:rsidP="00802011">
      <w:pPr>
        <w:pStyle w:val="Heading3"/>
        <w:rPr>
          <w:rFonts w:eastAsia="DengXian"/>
        </w:rPr>
      </w:pPr>
      <w:bookmarkStart w:id="28" w:name="_Toc74139307"/>
      <w:r w:rsidRPr="00A8684D">
        <w:t>企鹅医生</w:t>
      </w:r>
      <w:r>
        <w:rPr>
          <w:rFonts w:eastAsia="DengXian" w:hint="eastAsia"/>
        </w:rPr>
        <w:t xml:space="preserve"> </w:t>
      </w:r>
      <w:r>
        <w:rPr>
          <w:rFonts w:eastAsia="DengXian"/>
        </w:rPr>
        <w:t>(Penguin Doctors)</w:t>
      </w:r>
      <w:bookmarkEnd w:id="28"/>
    </w:p>
    <w:p w14:paraId="6F3360FA" w14:textId="77777777" w:rsidR="00B35D0C" w:rsidRDefault="006F62B8" w:rsidP="00B35D0C">
      <w:pPr>
        <w:keepNext/>
        <w:jc w:val="center"/>
      </w:pPr>
      <w:r>
        <w:rPr>
          <w:noProof/>
        </w:rPr>
        <w:drawing>
          <wp:inline distT="0" distB="0" distL="0" distR="0" wp14:anchorId="373EBB3A" wp14:editId="5C2A9FBB">
            <wp:extent cx="4044950" cy="3963941"/>
            <wp:effectExtent l="0" t="0" r="0" b="0"/>
            <wp:docPr id="958205517" name="Picture 958205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8205517"/>
                    <pic:cNvPicPr/>
                  </pic:nvPicPr>
                  <pic:blipFill>
                    <a:blip r:embed="rId11">
                      <a:extLst>
                        <a:ext uri="{28A0092B-C50C-407E-A947-70E740481C1C}">
                          <a14:useLocalDpi xmlns:a14="http://schemas.microsoft.com/office/drawing/2010/main" val="0"/>
                        </a:ext>
                      </a:extLst>
                    </a:blip>
                    <a:stretch>
                      <a:fillRect/>
                    </a:stretch>
                  </pic:blipFill>
                  <pic:spPr>
                    <a:xfrm>
                      <a:off x="0" y="0"/>
                      <a:ext cx="4044950" cy="3963941"/>
                    </a:xfrm>
                    <a:prstGeom prst="rect">
                      <a:avLst/>
                    </a:prstGeom>
                  </pic:spPr>
                </pic:pic>
              </a:graphicData>
            </a:graphic>
          </wp:inline>
        </w:drawing>
      </w:r>
    </w:p>
    <w:p w14:paraId="7EF9AE4D" w14:textId="05A42603" w:rsidR="00802011" w:rsidRDefault="00B35D0C" w:rsidP="00B35D0C">
      <w:pPr>
        <w:pStyle w:val="Caption"/>
        <w:jc w:val="center"/>
      </w:pPr>
      <w:r>
        <w:t xml:space="preserve">Figure </w:t>
      </w:r>
      <w:r>
        <w:fldChar w:fldCharType="begin"/>
      </w:r>
      <w:r>
        <w:instrText>SEQ Figure \* ARABIC</w:instrText>
      </w:r>
      <w:r>
        <w:fldChar w:fldCharType="separate"/>
      </w:r>
      <w:r w:rsidR="00A562C4">
        <w:rPr>
          <w:noProof/>
        </w:rPr>
        <w:t>4</w:t>
      </w:r>
      <w:r>
        <w:fldChar w:fldCharType="end"/>
      </w:r>
      <w:r>
        <w:t xml:space="preserve">: Screenshots of the </w:t>
      </w:r>
      <w:r w:rsidRPr="00B23D87">
        <w:rPr>
          <w:rFonts w:ascii="MS Gothic" w:eastAsia="MS Gothic" w:hAnsi="MS Gothic" w:cs="MS Gothic" w:hint="eastAsia"/>
        </w:rPr>
        <w:t>企</w:t>
      </w:r>
      <w:r w:rsidRPr="00B23D87">
        <w:rPr>
          <w:rFonts w:ascii="Microsoft JhengHei" w:eastAsia="Microsoft JhengHei" w:hAnsi="Microsoft JhengHei" w:cs="Microsoft JhengHei" w:hint="eastAsia"/>
        </w:rPr>
        <w:t>鹅医生</w:t>
      </w:r>
      <w:r>
        <w:t xml:space="preserve"> Mini Program</w:t>
      </w:r>
    </w:p>
    <w:p w14:paraId="1B323A0E" w14:textId="2A036C7E" w:rsidR="00B35D0C" w:rsidRDefault="00C12554" w:rsidP="00B35D0C">
      <w:r w:rsidRPr="00A8684D">
        <w:t xml:space="preserve">Another system from China found to be comparable to Good Doctors was </w:t>
      </w:r>
      <w:r w:rsidRPr="00A8684D">
        <w:rPr>
          <w:sz w:val="16"/>
          <w:szCs w:val="21"/>
        </w:rPr>
        <w:t>企鹅医生</w:t>
      </w:r>
      <w:r w:rsidRPr="00A8684D">
        <w:t xml:space="preserve"> (Penguin Doctors), which provides patients with access to immediate consultation with specialists from a mobile Mini Program inside of the WeChat platform. By comparison with Good Doctors, Penguin Doctors provides a much cleaner and more modern interface, along with an online pharmacy feature where patients can have medicine delivered to their homes immediately after consultation. It is not immediately clear whether there are limitations on the medicines which may be provided in a process which is entirely online.</w:t>
      </w:r>
    </w:p>
    <w:p w14:paraId="6065DAC3" w14:textId="0DAD6918" w:rsidR="00E84F23" w:rsidRDefault="00E84F23">
      <w:pPr>
        <w:spacing w:after="160" w:line="259" w:lineRule="auto"/>
        <w:jc w:val="left"/>
      </w:pPr>
      <w:r>
        <w:br w:type="page"/>
      </w:r>
    </w:p>
    <w:p w14:paraId="50A5667B" w14:textId="34AE3BBE" w:rsidR="00E84F23" w:rsidRDefault="00E84F23" w:rsidP="00E84F23">
      <w:pPr>
        <w:pStyle w:val="Heading3"/>
      </w:pPr>
      <w:bookmarkStart w:id="29" w:name="_Toc74139308"/>
      <w:r>
        <w:t>National Specialist Register (Malaysia)</w:t>
      </w:r>
      <w:bookmarkEnd w:id="29"/>
    </w:p>
    <w:p w14:paraId="388AECDE" w14:textId="77777777" w:rsidR="00D37F53" w:rsidRDefault="00D37F53" w:rsidP="00D37F53">
      <w:pPr>
        <w:keepNext/>
      </w:pPr>
      <w:r>
        <w:rPr>
          <w:noProof/>
        </w:rPr>
        <w:drawing>
          <wp:inline distT="0" distB="0" distL="0" distR="0" wp14:anchorId="35756D0D" wp14:editId="7662A883">
            <wp:extent cx="5527676" cy="4769483"/>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12">
                      <a:extLst>
                        <a:ext uri="{28A0092B-C50C-407E-A947-70E740481C1C}">
                          <a14:useLocalDpi xmlns:a14="http://schemas.microsoft.com/office/drawing/2010/main" val="0"/>
                        </a:ext>
                      </a:extLst>
                    </a:blip>
                    <a:stretch>
                      <a:fillRect/>
                    </a:stretch>
                  </pic:blipFill>
                  <pic:spPr>
                    <a:xfrm>
                      <a:off x="0" y="0"/>
                      <a:ext cx="5527676" cy="4769483"/>
                    </a:xfrm>
                    <a:prstGeom prst="rect">
                      <a:avLst/>
                    </a:prstGeom>
                  </pic:spPr>
                </pic:pic>
              </a:graphicData>
            </a:graphic>
          </wp:inline>
        </w:drawing>
      </w:r>
    </w:p>
    <w:p w14:paraId="1B36BFFE" w14:textId="46C8D434" w:rsidR="00E84F23" w:rsidRPr="00E84F23" w:rsidRDefault="00D37F53" w:rsidP="008A10DB">
      <w:pPr>
        <w:pStyle w:val="Caption"/>
        <w:jc w:val="center"/>
      </w:pPr>
      <w:r>
        <w:t xml:space="preserve">Figure </w:t>
      </w:r>
      <w:r>
        <w:fldChar w:fldCharType="begin"/>
      </w:r>
      <w:r>
        <w:instrText>SEQ Figure \* ARABIC</w:instrText>
      </w:r>
      <w:r>
        <w:fldChar w:fldCharType="separate"/>
      </w:r>
      <w:r w:rsidR="00A562C4">
        <w:rPr>
          <w:noProof/>
        </w:rPr>
        <w:t>5</w:t>
      </w:r>
      <w:r>
        <w:fldChar w:fldCharType="end"/>
      </w:r>
      <w:r>
        <w:t>: The National Specialist Register website</w:t>
      </w:r>
    </w:p>
    <w:p w14:paraId="19E75D50" w14:textId="77777777" w:rsidR="00316184" w:rsidRPr="00A8684D" w:rsidRDefault="00316184" w:rsidP="00316184">
      <w:r w:rsidRPr="00A8684D">
        <w:t>From Malaysia, the single example found of an existing system was the National Specialist Register (NSR), which provides a list of specialists in the country. The interface of NSR provided limited ways for patients to use the information provided. In the cases we tried in our research, searches on the NSR returned hundreds of pages of results with specialists being sorted by NSR No. It is clear that the NSR is</w:t>
      </w:r>
      <w:r>
        <w:t xml:space="preserve"> either</w:t>
      </w:r>
      <w:r w:rsidRPr="00A8684D">
        <w:t xml:space="preserve"> not intended for public use or </w:t>
      </w:r>
      <w:r>
        <w:t xml:space="preserve">needs </w:t>
      </w:r>
      <w:r w:rsidRPr="00A8684D">
        <w:t>refinement</w:t>
      </w:r>
      <w:r>
        <w:t xml:space="preserve"> in its interface design</w:t>
      </w:r>
      <w:r w:rsidRPr="00A8684D">
        <w:t>.</w:t>
      </w:r>
    </w:p>
    <w:p w14:paraId="769F5828" w14:textId="0EDE4170" w:rsidR="00316184" w:rsidRDefault="00316184">
      <w:pPr>
        <w:spacing w:after="160" w:line="259" w:lineRule="auto"/>
        <w:jc w:val="left"/>
      </w:pPr>
      <w:r>
        <w:br w:type="page"/>
      </w:r>
    </w:p>
    <w:p w14:paraId="7F811304" w14:textId="4C7510AD" w:rsidR="00D806EE" w:rsidRDefault="001E1ABD" w:rsidP="002F69CC">
      <w:pPr>
        <w:pStyle w:val="Heading2"/>
      </w:pPr>
      <w:bookmarkStart w:id="30" w:name="_Toc74139309"/>
      <w:r>
        <w:t>Waiting time</w:t>
      </w:r>
      <w:r w:rsidR="00B208C5">
        <w:t xml:space="preserve"> for specialists</w:t>
      </w:r>
      <w:bookmarkEnd w:id="30"/>
    </w:p>
    <w:p w14:paraId="54FEB716" w14:textId="13ACDF43" w:rsidR="00D6730F" w:rsidRDefault="009D24AB" w:rsidP="00D6730F">
      <w:pPr>
        <w:spacing w:after="160" w:line="259" w:lineRule="auto"/>
        <w:jc w:val="left"/>
        <w:rPr>
          <w:rFonts w:ascii="Calibri" w:eastAsia="Calibri" w:hAnsi="Calibri" w:cs="Calibri"/>
          <w:color w:val="000000" w:themeColor="text1"/>
          <w:szCs w:val="20"/>
          <w:lang w:val="en-GB"/>
        </w:rPr>
      </w:pPr>
      <w:r w:rsidRPr="0050765D">
        <w:rPr>
          <w:rFonts w:ascii="Calibri" w:eastAsia="Calibri" w:hAnsi="Calibri" w:cs="Calibri"/>
          <w:color w:val="000000" w:themeColor="text1"/>
          <w:szCs w:val="20"/>
          <w:lang w:val="en-GB"/>
        </w:rPr>
        <w:t xml:space="preserve">There are two classifications of waiting time that </w:t>
      </w:r>
      <w:r w:rsidR="00BE3742">
        <w:rPr>
          <w:rFonts w:ascii="Calibri" w:eastAsia="Calibri" w:hAnsi="Calibri" w:cs="Calibri"/>
          <w:color w:val="000000" w:themeColor="text1"/>
          <w:szCs w:val="20"/>
          <w:lang w:val="en-GB"/>
        </w:rPr>
        <w:t>are</w:t>
      </w:r>
      <w:r w:rsidRPr="0050765D">
        <w:rPr>
          <w:rFonts w:ascii="Calibri" w:eastAsia="Calibri" w:hAnsi="Calibri" w:cs="Calibri"/>
          <w:color w:val="000000" w:themeColor="text1"/>
          <w:szCs w:val="20"/>
          <w:lang w:val="en-GB"/>
        </w:rPr>
        <w:t xml:space="preserve"> very different from one another. The more common </w:t>
      </w:r>
      <w:r w:rsidR="00BE3742">
        <w:rPr>
          <w:rFonts w:ascii="Calibri" w:eastAsia="Calibri" w:hAnsi="Calibri" w:cs="Calibri"/>
          <w:color w:val="000000" w:themeColor="text1"/>
          <w:szCs w:val="20"/>
          <w:lang w:val="en-GB"/>
        </w:rPr>
        <w:t>definition</w:t>
      </w:r>
      <w:r w:rsidRPr="0050765D">
        <w:rPr>
          <w:rFonts w:ascii="Calibri" w:eastAsia="Calibri" w:hAnsi="Calibri" w:cs="Calibri"/>
          <w:color w:val="000000" w:themeColor="text1"/>
          <w:szCs w:val="20"/>
          <w:lang w:val="en-GB"/>
        </w:rPr>
        <w:t xml:space="preserve"> refer</w:t>
      </w:r>
      <w:r w:rsidR="00BE3742">
        <w:rPr>
          <w:rFonts w:ascii="Calibri" w:eastAsia="Calibri" w:hAnsi="Calibri" w:cs="Calibri"/>
          <w:color w:val="000000" w:themeColor="text1"/>
          <w:szCs w:val="20"/>
          <w:lang w:val="en-GB"/>
        </w:rPr>
        <w:t>s</w:t>
      </w:r>
      <w:r w:rsidRPr="0050765D">
        <w:rPr>
          <w:rFonts w:ascii="Calibri" w:eastAsia="Calibri" w:hAnsi="Calibri" w:cs="Calibri"/>
          <w:color w:val="000000" w:themeColor="text1"/>
          <w:szCs w:val="20"/>
          <w:lang w:val="en-GB"/>
        </w:rPr>
        <w:t xml:space="preserve"> to the time it takes to see a medical practitioner when a patient visits a clinic/hospital, </w:t>
      </w:r>
      <w:r w:rsidR="00E26D8F">
        <w:rPr>
          <w:rFonts w:ascii="Calibri" w:eastAsia="Calibri" w:hAnsi="Calibri" w:cs="Calibri"/>
          <w:color w:val="000000" w:themeColor="text1"/>
          <w:szCs w:val="20"/>
          <w:lang w:val="en-GB"/>
        </w:rPr>
        <w:t>which</w:t>
      </w:r>
      <w:r w:rsidRPr="0050765D">
        <w:rPr>
          <w:rFonts w:ascii="Calibri" w:eastAsia="Calibri" w:hAnsi="Calibri" w:cs="Calibri"/>
          <w:color w:val="000000" w:themeColor="text1"/>
          <w:szCs w:val="20"/>
          <w:lang w:val="en-GB"/>
        </w:rPr>
        <w:t xml:space="preserve"> could </w:t>
      </w:r>
      <w:r w:rsidR="00E26D8F">
        <w:rPr>
          <w:rFonts w:ascii="Calibri" w:eastAsia="Calibri" w:hAnsi="Calibri" w:cs="Calibri"/>
          <w:color w:val="000000" w:themeColor="text1"/>
          <w:szCs w:val="20"/>
          <w:lang w:val="en-GB"/>
        </w:rPr>
        <w:t>go from a couple of minutes up to a few hours</w:t>
      </w:r>
      <w:r w:rsidRPr="0050765D">
        <w:rPr>
          <w:rFonts w:ascii="Calibri" w:eastAsia="Calibri" w:hAnsi="Calibri" w:cs="Calibri"/>
          <w:color w:val="000000" w:themeColor="text1"/>
          <w:szCs w:val="20"/>
          <w:lang w:val="en-GB"/>
        </w:rPr>
        <w:t xml:space="preserve">. The second one </w:t>
      </w:r>
      <w:r w:rsidR="00F04AF9">
        <w:rPr>
          <w:rFonts w:ascii="Calibri" w:eastAsia="Calibri" w:hAnsi="Calibri" w:cs="Calibri"/>
          <w:color w:val="000000" w:themeColor="text1"/>
          <w:szCs w:val="20"/>
          <w:lang w:val="en-GB"/>
        </w:rPr>
        <w:t>refers</w:t>
      </w:r>
      <w:r w:rsidRPr="0050765D">
        <w:rPr>
          <w:rFonts w:ascii="Calibri" w:eastAsia="Calibri" w:hAnsi="Calibri" w:cs="Calibri"/>
          <w:color w:val="000000" w:themeColor="text1"/>
          <w:szCs w:val="20"/>
          <w:lang w:val="en-GB"/>
        </w:rPr>
        <w:t xml:space="preserve"> to the time it takes for a patient to book a specialist, </w:t>
      </w:r>
      <w:r w:rsidR="00F04AF9">
        <w:rPr>
          <w:rFonts w:ascii="Calibri" w:eastAsia="Calibri" w:hAnsi="Calibri" w:cs="Calibri"/>
          <w:color w:val="000000" w:themeColor="text1"/>
          <w:szCs w:val="20"/>
          <w:lang w:val="en-GB"/>
        </w:rPr>
        <w:t xml:space="preserve">and </w:t>
      </w:r>
      <w:r w:rsidRPr="0050765D">
        <w:rPr>
          <w:rFonts w:ascii="Calibri" w:eastAsia="Calibri" w:hAnsi="Calibri" w:cs="Calibri"/>
          <w:color w:val="000000" w:themeColor="text1"/>
          <w:szCs w:val="20"/>
          <w:lang w:val="en-GB"/>
        </w:rPr>
        <w:t xml:space="preserve">this waiting time could </w:t>
      </w:r>
      <w:r w:rsidR="00DE02BC">
        <w:rPr>
          <w:rFonts w:ascii="Calibri" w:eastAsia="Calibri" w:hAnsi="Calibri" w:cs="Calibri"/>
          <w:color w:val="000000" w:themeColor="text1"/>
          <w:szCs w:val="20"/>
          <w:lang w:val="en-GB"/>
        </w:rPr>
        <w:t>go from a couples of days to months</w:t>
      </w:r>
      <w:r w:rsidRPr="0050765D">
        <w:rPr>
          <w:rFonts w:ascii="Calibri" w:eastAsia="Calibri" w:hAnsi="Calibri" w:cs="Calibri"/>
          <w:color w:val="000000" w:themeColor="text1"/>
          <w:szCs w:val="20"/>
          <w:lang w:val="en-GB"/>
        </w:rPr>
        <w:t>. For the context our project we will be referring to the second waiting time.</w:t>
      </w:r>
    </w:p>
    <w:p w14:paraId="2875937B" w14:textId="7011CBCB" w:rsidR="00D6730F" w:rsidRDefault="00D6730F" w:rsidP="00D6730F">
      <w:pPr>
        <w:pStyle w:val="Heading3"/>
        <w:rPr>
          <w:lang w:val="en-GB"/>
        </w:rPr>
      </w:pPr>
      <w:bookmarkStart w:id="31" w:name="_Toc74139310"/>
      <w:r>
        <w:rPr>
          <w:lang w:val="en-GB"/>
        </w:rPr>
        <w:t>Major contributors</w:t>
      </w:r>
      <w:r w:rsidR="00B45A6A">
        <w:rPr>
          <w:lang w:val="en-GB"/>
        </w:rPr>
        <w:t xml:space="preserve"> to waiting time</w:t>
      </w:r>
      <w:bookmarkEnd w:id="31"/>
    </w:p>
    <w:p w14:paraId="3B725D06" w14:textId="7B05BB8D" w:rsidR="00D6730F" w:rsidRPr="0050765D" w:rsidRDefault="00D6730F" w:rsidP="00D6730F">
      <w:pPr>
        <w:spacing w:after="160" w:line="259" w:lineRule="auto"/>
        <w:jc w:val="left"/>
        <w:rPr>
          <w:rFonts w:ascii="Calibri" w:eastAsia="Calibri" w:hAnsi="Calibri" w:cs="Calibri"/>
          <w:color w:val="000000" w:themeColor="text1"/>
          <w:szCs w:val="20"/>
          <w:lang w:val="en-US"/>
        </w:rPr>
      </w:pPr>
      <w:r w:rsidRPr="0050765D">
        <w:rPr>
          <w:rFonts w:ascii="Calibri" w:eastAsia="Calibri" w:hAnsi="Calibri" w:cs="Calibri"/>
          <w:color w:val="000000" w:themeColor="text1"/>
          <w:szCs w:val="20"/>
          <w:lang w:val="en-GB"/>
        </w:rPr>
        <w:t xml:space="preserve">There are several </w:t>
      </w:r>
      <w:r w:rsidR="00E7378C">
        <w:rPr>
          <w:rFonts w:ascii="Calibri" w:eastAsia="Calibri" w:hAnsi="Calibri" w:cs="Calibri"/>
          <w:color w:val="000000" w:themeColor="text1"/>
          <w:szCs w:val="20"/>
          <w:lang w:val="en-GB"/>
        </w:rPr>
        <w:t>factors</w:t>
      </w:r>
      <w:r w:rsidRPr="0050765D">
        <w:rPr>
          <w:rFonts w:ascii="Calibri" w:eastAsia="Calibri" w:hAnsi="Calibri" w:cs="Calibri"/>
          <w:color w:val="000000" w:themeColor="text1"/>
          <w:szCs w:val="20"/>
          <w:lang w:val="en-GB"/>
        </w:rPr>
        <w:t xml:space="preserve"> that contribute to long waiting time</w:t>
      </w:r>
      <w:r w:rsidR="008B091D">
        <w:rPr>
          <w:rFonts w:ascii="Calibri" w:eastAsia="Calibri" w:hAnsi="Calibri" w:cs="Calibri"/>
          <w:color w:val="000000" w:themeColor="text1"/>
          <w:szCs w:val="20"/>
          <w:lang w:val="en-GB"/>
        </w:rPr>
        <w:t>s</w:t>
      </w:r>
      <w:r w:rsidRPr="0050765D">
        <w:rPr>
          <w:rFonts w:ascii="Calibri" w:eastAsia="Calibri" w:hAnsi="Calibri" w:cs="Calibri"/>
          <w:color w:val="000000" w:themeColor="text1"/>
          <w:szCs w:val="20"/>
          <w:lang w:val="en-GB"/>
        </w:rPr>
        <w:t xml:space="preserve"> according to sources </w:t>
      </w:r>
      <w:r w:rsidR="00A00B61">
        <w:rPr>
          <w:rFonts w:ascii="Calibri" w:eastAsia="Calibri" w:hAnsi="Calibri" w:cs="Calibri"/>
          <w:color w:val="000000" w:themeColor="text1"/>
          <w:szCs w:val="20"/>
          <w:lang w:val="en-GB"/>
        </w:rPr>
        <w:t>including</w:t>
      </w:r>
      <w:r w:rsidRPr="0050765D">
        <w:rPr>
          <w:rFonts w:ascii="Calibri" w:eastAsia="Calibri" w:hAnsi="Calibri" w:cs="Calibri"/>
          <w:color w:val="000000" w:themeColor="text1"/>
          <w:szCs w:val="20"/>
          <w:lang w:val="en-GB"/>
        </w:rPr>
        <w:t xml:space="preserve"> Australia </w:t>
      </w:r>
      <w:r w:rsidR="001F040D">
        <w:rPr>
          <w:rFonts w:ascii="Calibri" w:eastAsia="Calibri" w:hAnsi="Calibri" w:cs="Calibri"/>
          <w:color w:val="000000" w:themeColor="text1"/>
          <w:szCs w:val="20"/>
          <w:lang w:val="en-GB"/>
        </w:rPr>
        <w:t>as part of their</w:t>
      </w:r>
      <w:r w:rsidRPr="0050765D">
        <w:rPr>
          <w:rFonts w:ascii="Calibri" w:eastAsia="Calibri" w:hAnsi="Calibri" w:cs="Calibri"/>
          <w:color w:val="000000" w:themeColor="text1"/>
          <w:szCs w:val="20"/>
          <w:lang w:val="en-GB"/>
        </w:rPr>
        <w:t xml:space="preserve"> study. The most obvious reason to long waiting time would be supply and demand, the lacking of doctors and specialist to see patients would be the single largest contributing factor to waiting time. There aren't many other ways to resolve this matter </w:t>
      </w:r>
      <w:r w:rsidR="008316E2">
        <w:rPr>
          <w:rFonts w:ascii="Calibri" w:eastAsia="Calibri" w:hAnsi="Calibri" w:cs="Calibri"/>
          <w:color w:val="000000" w:themeColor="text1"/>
          <w:szCs w:val="20"/>
          <w:lang w:val="en-GB"/>
        </w:rPr>
        <w:t>with the exception of increasing the number of specialists available</w:t>
      </w:r>
      <w:r w:rsidRPr="0050765D">
        <w:rPr>
          <w:rFonts w:ascii="Calibri" w:eastAsia="Calibri" w:hAnsi="Calibri" w:cs="Calibri"/>
          <w:color w:val="000000" w:themeColor="text1"/>
          <w:szCs w:val="20"/>
          <w:lang w:val="en-GB"/>
        </w:rPr>
        <w:t xml:space="preserve">. </w:t>
      </w:r>
    </w:p>
    <w:p w14:paraId="2D6772D7" w14:textId="446A1119" w:rsidR="00D6730F" w:rsidRPr="0050765D" w:rsidRDefault="00D6730F" w:rsidP="00D6730F">
      <w:pPr>
        <w:spacing w:after="160" w:line="259" w:lineRule="auto"/>
        <w:jc w:val="left"/>
        <w:rPr>
          <w:rFonts w:ascii="Calibri" w:eastAsia="Calibri" w:hAnsi="Calibri" w:cs="Calibri"/>
          <w:color w:val="000000" w:themeColor="text1"/>
          <w:szCs w:val="20"/>
          <w:lang w:val="en-US"/>
        </w:rPr>
      </w:pPr>
      <w:r w:rsidRPr="0050765D">
        <w:rPr>
          <w:rFonts w:ascii="Calibri" w:eastAsia="Calibri" w:hAnsi="Calibri" w:cs="Calibri"/>
          <w:color w:val="000000" w:themeColor="text1"/>
          <w:szCs w:val="20"/>
          <w:lang w:val="en-GB"/>
        </w:rPr>
        <w:t>The second issue that many specialists and doctors face would be trouble using Eletronic Health Record (EHR). Even though, EHR is only popular in more develop countries, many doctors and health specialist find that using E</w:t>
      </w:r>
      <w:r w:rsidR="00B15F4A">
        <w:rPr>
          <w:rFonts w:ascii="Calibri" w:eastAsia="Calibri" w:hAnsi="Calibri" w:cs="Calibri"/>
          <w:color w:val="000000" w:themeColor="text1"/>
          <w:szCs w:val="20"/>
          <w:lang w:val="en-GB"/>
        </w:rPr>
        <w:t>HR</w:t>
      </w:r>
      <w:r w:rsidRPr="0050765D">
        <w:rPr>
          <w:rFonts w:ascii="Calibri" w:eastAsia="Calibri" w:hAnsi="Calibri" w:cs="Calibri"/>
          <w:color w:val="000000" w:themeColor="text1"/>
          <w:szCs w:val="20"/>
          <w:lang w:val="en-GB"/>
        </w:rPr>
        <w:t xml:space="preserve"> takes up a huge amount of time to find existing patients in their system and are required to update any details about the patients. The problem with EHR is both beneficial and non-beneficial, it is very useful for the hospital to keep track of the patients and is easy for insurance company to help the patient to claim their medical insurance. On the other hand, it is more taxing for the doctor themselves to input all the details and since there is already lacking in doctors should they be the one who input the patient details or should a nurse do it once the doctor write down the condition of the patient.</w:t>
      </w:r>
    </w:p>
    <w:p w14:paraId="74AD7CC4" w14:textId="77777777" w:rsidR="00D6730F" w:rsidRPr="0050765D" w:rsidRDefault="00D6730F" w:rsidP="00D6730F">
      <w:pPr>
        <w:spacing w:after="160" w:line="259" w:lineRule="auto"/>
        <w:jc w:val="left"/>
        <w:rPr>
          <w:rFonts w:ascii="Calibri" w:eastAsia="Calibri" w:hAnsi="Calibri" w:cs="Calibri"/>
          <w:color w:val="000000" w:themeColor="text1"/>
          <w:szCs w:val="20"/>
          <w:lang w:val="en-US"/>
        </w:rPr>
      </w:pPr>
      <w:r w:rsidRPr="0050765D">
        <w:rPr>
          <w:rFonts w:ascii="Calibri" w:eastAsia="Calibri" w:hAnsi="Calibri" w:cs="Calibri"/>
          <w:color w:val="000000" w:themeColor="text1"/>
          <w:szCs w:val="20"/>
          <w:lang w:val="en-GB"/>
        </w:rPr>
        <w:t>The third issue is less about waiting time but more about convenience for the patient, clinic and insurance company. Depending on the clinic/ hospital there could be certain situation where they do not accept Medicare or the insurance company that the patient is associated with. This troublesome encounter could both waste the time and money of the clinic/ hospital, patient and the insurance company.</w:t>
      </w:r>
    </w:p>
    <w:p w14:paraId="593EF6C4" w14:textId="5981A829" w:rsidR="00D6730F" w:rsidRPr="00F84067" w:rsidRDefault="00D6730F" w:rsidP="00F84067">
      <w:pPr>
        <w:rPr>
          <w:rFonts w:eastAsia="Calibri"/>
          <w:lang w:val="en-GB"/>
        </w:rPr>
      </w:pPr>
      <w:r w:rsidRPr="0050765D">
        <w:rPr>
          <w:rFonts w:ascii="Calibri" w:eastAsia="Calibri" w:hAnsi="Calibri" w:cs="Calibri"/>
          <w:color w:val="000000" w:themeColor="text1"/>
          <w:szCs w:val="20"/>
          <w:lang w:val="en-GB"/>
        </w:rPr>
        <w:t>Waiting time is a universal problem for many countries around the world. There isn't a single way to resolve the issue of waiting time since there are many contributors that causes it.</w:t>
      </w:r>
    </w:p>
    <w:p w14:paraId="1498345A" w14:textId="0EF31FBA" w:rsidR="00A92747" w:rsidRPr="00A92747" w:rsidRDefault="00906348" w:rsidP="00A92747">
      <w:pPr>
        <w:pStyle w:val="Heading2"/>
      </w:pPr>
      <w:bookmarkStart w:id="32" w:name="_Toc74139311"/>
      <w:r>
        <w:t xml:space="preserve">Patient </w:t>
      </w:r>
      <w:r w:rsidR="00650144">
        <w:t xml:space="preserve">trust and </w:t>
      </w:r>
      <w:r w:rsidR="00E54070">
        <w:t>communication with doctors</w:t>
      </w:r>
      <w:bookmarkEnd w:id="32"/>
    </w:p>
    <w:p w14:paraId="47395594" w14:textId="7FF087E5" w:rsidR="00A92747" w:rsidRDefault="002D5BE0" w:rsidP="00A92747">
      <w:pPr>
        <w:rPr>
          <w:szCs w:val="20"/>
        </w:rPr>
      </w:pPr>
      <w:r>
        <w:rPr>
          <w:szCs w:val="20"/>
        </w:rPr>
        <w:t xml:space="preserve">The importance of </w:t>
      </w:r>
      <w:r w:rsidR="007C48F9">
        <w:rPr>
          <w:szCs w:val="20"/>
        </w:rPr>
        <w:t xml:space="preserve">trust and understanding in the relationship between </w:t>
      </w:r>
      <w:r w:rsidR="00C329A0">
        <w:rPr>
          <w:szCs w:val="20"/>
        </w:rPr>
        <w:t>patients and doctors has been widely studied, a</w:t>
      </w:r>
      <w:r w:rsidR="001D270C">
        <w:rPr>
          <w:szCs w:val="20"/>
        </w:rPr>
        <w:t xml:space="preserve">nd </w:t>
      </w:r>
      <w:r w:rsidR="003B09D8">
        <w:rPr>
          <w:szCs w:val="20"/>
        </w:rPr>
        <w:t>while there are many psychologically complex components to trust</w:t>
      </w:r>
      <w:r w:rsidR="00183517">
        <w:rPr>
          <w:szCs w:val="20"/>
        </w:rPr>
        <w:t xml:space="preserve"> </w:t>
      </w:r>
      <w:r w:rsidR="00183517">
        <w:rPr>
          <w:szCs w:val="20"/>
        </w:rPr>
        <w:fldChar w:fldCharType="begin"/>
      </w:r>
      <w:r w:rsidR="00183517">
        <w:rPr>
          <w:szCs w:val="20"/>
        </w:rPr>
        <w:instrText xml:space="preserve"> ADDIN ZOTERO_ITEM CSL_CITATION {"citationID":"hTpBm4YL","properties":{"formattedCitation":"(Coulter, 2002)","plainCitation":"(Coulter, 2002)","noteIndex":0},"citationItems":[{"id":197,"uris":["http://zotero.org/users/local/zwwuyKPv/items/29BFWNB6"],"uri":["http://zotero.org/users/local/zwwuyKPv/items/29BFWNB6"],"itemData":{"id":197,"type":"article-journal","container-title":"BMJ: British Medical Journal","ISSN":"0959-8138","issue":"7366","note":"publisher: BMJ","page":"668-669","source":"JSTOR","title":"Patients' Views Of The Good Doctor: Doctors Have To Earn Patients' Trust","title-short":"Patients' Views Of The Good Doctor","volume":"325","author":[{"family":"Coulter","given":"Angela"}],"issued":{"date-parts":[["2002"]]}}}],"schema":"https://github.com/citation-style-language/schema/raw/master/csl-citation.json"} </w:instrText>
      </w:r>
      <w:r w:rsidR="00183517">
        <w:rPr>
          <w:szCs w:val="20"/>
        </w:rPr>
        <w:fldChar w:fldCharType="separate"/>
      </w:r>
      <w:r w:rsidR="00183517">
        <w:rPr>
          <w:noProof/>
          <w:szCs w:val="20"/>
        </w:rPr>
        <w:t>(Coulter, 2002)</w:t>
      </w:r>
      <w:r w:rsidR="00183517">
        <w:rPr>
          <w:szCs w:val="20"/>
        </w:rPr>
        <w:fldChar w:fldCharType="end"/>
      </w:r>
      <w:r w:rsidR="00046066">
        <w:rPr>
          <w:szCs w:val="20"/>
        </w:rPr>
        <w:t>, a sense of trust for their physicians leads to</w:t>
      </w:r>
      <w:r w:rsidR="00F70207">
        <w:rPr>
          <w:szCs w:val="20"/>
        </w:rPr>
        <w:t xml:space="preserve"> </w:t>
      </w:r>
      <w:r w:rsidR="00E86859">
        <w:rPr>
          <w:szCs w:val="20"/>
        </w:rPr>
        <w:t xml:space="preserve">higher likelihood of follow-up, reduced </w:t>
      </w:r>
      <w:r w:rsidR="007667E7">
        <w:rPr>
          <w:szCs w:val="20"/>
        </w:rPr>
        <w:t xml:space="preserve">investigation or second opinions, and </w:t>
      </w:r>
      <w:r w:rsidR="000A291B">
        <w:rPr>
          <w:szCs w:val="20"/>
        </w:rPr>
        <w:t>less in healthcare costs.</w:t>
      </w:r>
      <w:r w:rsidR="00E07D28">
        <w:rPr>
          <w:szCs w:val="20"/>
        </w:rPr>
        <w:t xml:space="preserve"> </w:t>
      </w:r>
      <w:r w:rsidR="00F45757">
        <w:rPr>
          <w:szCs w:val="20"/>
        </w:rPr>
        <w:fldChar w:fldCharType="begin"/>
      </w:r>
      <w:r w:rsidR="00A14F7A">
        <w:rPr>
          <w:szCs w:val="20"/>
        </w:rPr>
        <w:instrText xml:space="preserve"> ADDIN ZOTERO_ITEM CSL_CITATION {"citationID":"jfsfzmDA","properties":{"formattedCitation":"(Gopichandran, 2019)","plainCitation":"(Gopichandran, 2019)","noteIndex":0},"citationItems":[{"id":205,"uris":["http://zotero.org/users/local/zwwuyKPv/items/NMJLDZTU"],"uri":["http://zotero.org/users/local/zwwuyKPv/items/NMJLDZTU"],"itemData":{"id":205,"type":"book","collection-title":"SpringerBriefs in Ethics","event-place":"Singapore","ISBN":"9789811503450","language":"en","note":"DOI: 10.1007/978-981-15-0346-7","publisher":"Springer Singapore","publisher-place":"Singapore","source":"DOI.org (Crossref)","title":"Dynamics of Trust in Doctor-Patient Relationship in India: A Clinical, Social and Ethical Analysis","title-short":"Dynamics of Trust in Doctor-Patient Relationship in India","URL":"http://link.springer.com/10.1007/978-981-15-0346-7","author":[{"family":"Gopichandran","given":"Vijayaprasad"}],"accessed":{"date-parts":[["2021",6,8]]},"issued":{"date-parts":[["2019"]]}}}],"schema":"https://github.com/citation-style-language/schema/raw/master/csl-citation.json"} </w:instrText>
      </w:r>
      <w:r w:rsidR="00F45757">
        <w:rPr>
          <w:szCs w:val="20"/>
        </w:rPr>
        <w:fldChar w:fldCharType="separate"/>
      </w:r>
      <w:r w:rsidR="00A14F7A">
        <w:rPr>
          <w:noProof/>
          <w:szCs w:val="20"/>
        </w:rPr>
        <w:t>(Gopichandran, 2019)</w:t>
      </w:r>
      <w:r w:rsidR="00F45757">
        <w:rPr>
          <w:szCs w:val="20"/>
        </w:rPr>
        <w:fldChar w:fldCharType="end"/>
      </w:r>
      <w:r w:rsidR="00F47A23">
        <w:rPr>
          <w:szCs w:val="20"/>
        </w:rPr>
        <w:t xml:space="preserve"> </w:t>
      </w:r>
      <w:r w:rsidR="0013114F">
        <w:rPr>
          <w:szCs w:val="20"/>
        </w:rPr>
        <w:t xml:space="preserve">Similarly, a clear communication </w:t>
      </w:r>
      <w:r w:rsidR="0090712C">
        <w:rPr>
          <w:szCs w:val="20"/>
        </w:rPr>
        <w:t xml:space="preserve">between doctors and their patients </w:t>
      </w:r>
      <w:r w:rsidR="002814A6">
        <w:rPr>
          <w:szCs w:val="20"/>
        </w:rPr>
        <w:t xml:space="preserve">is crucial for successful treatment, </w:t>
      </w:r>
      <w:r w:rsidR="00E40EEC">
        <w:rPr>
          <w:szCs w:val="20"/>
        </w:rPr>
        <w:t xml:space="preserve">compliance from patients and return to good health. </w:t>
      </w:r>
      <w:r w:rsidR="00C77E21">
        <w:rPr>
          <w:szCs w:val="20"/>
        </w:rPr>
        <w:fldChar w:fldCharType="begin"/>
      </w:r>
      <w:r w:rsidR="00183517">
        <w:rPr>
          <w:szCs w:val="20"/>
        </w:rPr>
        <w:instrText xml:space="preserve"> ADDIN ZOTERO_ITEM CSL_CITATION {"citationID":"gRDYXtbk","properties":{"formattedCitation":"(Cordella, 2004)","plainCitation":"(Cordella, 2004)","noteIndex":0},"citationItems":[{"id":206,"uris":["http://zotero.org/users/local/zwwuyKPv/items/2LAYXN9P"],"uri":["http://zotero.org/users/local/zwwuyKPv/items/2LAYXN9P"],"itemData":{"id":206,"type":"book","event-place":"Philadelphia, NETHERLANDS, THE","ISBN":"978-90-272-9518-7","publisher":"John Benjamins Publishing Company","publisher-place":"Philadelphia, NETHERLANDS, THE","source":"ProQuest Ebook Central","title":"Dynamic Consultation: A discourse analytical study of doctor–patient communication","title-short":"Dynamic Consultation","URL":"http://ebookcentral.proquest.com/lib/uql/detail.action?docID=622493","author":[{"family":"Cordella","given":"Marisa"}],"accessed":{"date-parts":[["2021",6,8]]},"issued":{"date-parts":[["2004"]]}}}],"schema":"https://github.com/citation-style-language/schema/raw/master/csl-citation.json"} </w:instrText>
      </w:r>
      <w:r w:rsidR="00C77E21">
        <w:rPr>
          <w:szCs w:val="20"/>
        </w:rPr>
        <w:fldChar w:fldCharType="separate"/>
      </w:r>
      <w:r w:rsidR="00183517">
        <w:rPr>
          <w:noProof/>
          <w:szCs w:val="20"/>
        </w:rPr>
        <w:t>(Cordella, 2004)</w:t>
      </w:r>
      <w:r w:rsidR="00C77E21">
        <w:rPr>
          <w:szCs w:val="20"/>
        </w:rPr>
        <w:fldChar w:fldCharType="end"/>
      </w:r>
      <w:r w:rsidR="00183517">
        <w:rPr>
          <w:szCs w:val="20"/>
        </w:rPr>
        <w:t xml:space="preserve"> </w:t>
      </w:r>
      <w:r w:rsidR="000A291B">
        <w:rPr>
          <w:szCs w:val="20"/>
        </w:rPr>
        <w:t>P</w:t>
      </w:r>
      <w:r w:rsidR="00F47A23">
        <w:rPr>
          <w:szCs w:val="20"/>
        </w:rPr>
        <w:t xml:space="preserve">atients </w:t>
      </w:r>
      <w:r w:rsidR="00DC0F80">
        <w:rPr>
          <w:szCs w:val="20"/>
        </w:rPr>
        <w:t xml:space="preserve">are highly vulnerable </w:t>
      </w:r>
      <w:r w:rsidR="00D43C24">
        <w:rPr>
          <w:szCs w:val="20"/>
        </w:rPr>
        <w:t xml:space="preserve">on quality care from their doctors, with their </w:t>
      </w:r>
      <w:r w:rsidR="00D55B7E">
        <w:rPr>
          <w:szCs w:val="20"/>
        </w:rPr>
        <w:t xml:space="preserve">wellbeing </w:t>
      </w:r>
      <w:r w:rsidR="006E00E0">
        <w:rPr>
          <w:szCs w:val="20"/>
        </w:rPr>
        <w:t xml:space="preserve">being highly reliant on the ability </w:t>
      </w:r>
      <w:r w:rsidR="00C8159B">
        <w:rPr>
          <w:szCs w:val="20"/>
        </w:rPr>
        <w:t xml:space="preserve">of doctors to </w:t>
      </w:r>
      <w:r w:rsidR="00E40EEC">
        <w:rPr>
          <w:szCs w:val="20"/>
        </w:rPr>
        <w:t xml:space="preserve">not only </w:t>
      </w:r>
      <w:r w:rsidR="00C8159B">
        <w:rPr>
          <w:szCs w:val="20"/>
        </w:rPr>
        <w:t xml:space="preserve">provide </w:t>
      </w:r>
      <w:r w:rsidR="00343A0F">
        <w:rPr>
          <w:szCs w:val="20"/>
        </w:rPr>
        <w:t>the correct treatment</w:t>
      </w:r>
      <w:r w:rsidR="00E40EEC">
        <w:rPr>
          <w:szCs w:val="20"/>
        </w:rPr>
        <w:t>, but also doing so in a way which develops trust and understanding as well</w:t>
      </w:r>
      <w:r w:rsidR="00343A0F">
        <w:rPr>
          <w:szCs w:val="20"/>
        </w:rPr>
        <w:t>.</w:t>
      </w:r>
    </w:p>
    <w:p w14:paraId="76EB30DF" w14:textId="21423C70" w:rsidR="000A291B" w:rsidRDefault="00200112" w:rsidP="00A92747">
      <w:r>
        <w:t xml:space="preserve">Traditionally, trust has been a </w:t>
      </w:r>
      <w:r w:rsidR="00711F0F">
        <w:t xml:space="preserve">quality which has needed to be earned by </w:t>
      </w:r>
      <w:r w:rsidR="000E07CC">
        <w:t>doctors</w:t>
      </w:r>
      <w:r w:rsidR="00183517">
        <w:t xml:space="preserve"> </w:t>
      </w:r>
      <w:r w:rsidR="00183517">
        <w:fldChar w:fldCharType="begin"/>
      </w:r>
      <w:r w:rsidR="00183517">
        <w:instrText xml:space="preserve"> ADDIN ZOTERO_ITEM CSL_CITATION {"citationID":"6L5lzJVQ","properties":{"formattedCitation":"(Coulter, 2002)","plainCitation":"(Coulter, 2002)","noteIndex":0},"citationItems":[{"id":197,"uris":["http://zotero.org/users/local/zwwuyKPv/items/29BFWNB6"],"uri":["http://zotero.org/users/local/zwwuyKPv/items/29BFWNB6"],"itemData":{"id":197,"type":"article-journal","container-title":"BMJ: British Medical Journal","ISSN":"0959-8138","issue":"7366","note":"publisher: BMJ","page":"668-669","source":"JSTOR","title":"Patients' Views Of The Good Doctor: Doctors Have To Earn Patients' Trust","title-short":"Patients' Views Of The Good Doctor","volume":"325","author":[{"family":"Coulter","given":"Angela"}],"issued":{"date-parts":[["2002"]]}}}],"schema":"https://github.com/citation-style-language/schema/raw/master/csl-citation.json"} </w:instrText>
      </w:r>
      <w:r w:rsidR="00183517">
        <w:fldChar w:fldCharType="separate"/>
      </w:r>
      <w:r w:rsidR="00183517">
        <w:rPr>
          <w:noProof/>
        </w:rPr>
        <w:t>(Coulter, 2002)</w:t>
      </w:r>
      <w:r w:rsidR="00183517">
        <w:fldChar w:fldCharType="end"/>
      </w:r>
      <w:r w:rsidR="000E07CC">
        <w:t xml:space="preserve">, though </w:t>
      </w:r>
      <w:r w:rsidR="00FA5644">
        <w:t xml:space="preserve">one aspect of </w:t>
      </w:r>
      <w:r w:rsidR="00873FCB">
        <w:t xml:space="preserve">the referral process which </w:t>
      </w:r>
      <w:r w:rsidR="0006138B">
        <w:t xml:space="preserve">can definitely be questioned </w:t>
      </w:r>
      <w:r w:rsidR="00D71E45">
        <w:t xml:space="preserve">whether it is possible for physicians to establish a strong with of trust with their patients in overloaded our overloaded medical system where consultation times are quite commonly in </w:t>
      </w:r>
      <w:r w:rsidR="00CC5707">
        <w:t>15-minute</w:t>
      </w:r>
      <w:r w:rsidR="00D71E45">
        <w:t xml:space="preserve"> timeslots</w:t>
      </w:r>
      <w:r w:rsidR="00183517">
        <w:t xml:space="preserve"> </w:t>
      </w:r>
      <w:r w:rsidR="00183517">
        <w:fldChar w:fldCharType="begin"/>
      </w:r>
      <w:r w:rsidR="00256BEE">
        <w:instrText xml:space="preserve"> ADDIN ZOTERO_ITEM CSL_CITATION {"citationID":"uO6vMrid","properties":{"formattedCitation":"(ImagineMD, 2009)","plainCitation":"(ImagineMD, 2009)","noteIndex":0},"citationItems":[{"id":194,"uris":["http://zotero.org/users/local/zwwuyKPv/items/63QS3BIQ"],"uri":["http://zotero.org/users/local/zwwuyKPv/items/63QS3BIQ"],"itemData":{"id":194,"type":"webpage","abstract":"4/26/09 - The first patient I ever saw as a first year resident came in with a litany of complaints, not one of which I remember today except for one: headaches. The...Read More","container-title":"ImagineMD","language":"en-US","title":"What to Do When Doctors Don't Know What's Wrong","URL":"https://imaginemd.net/blog/when-doctors-dont-know-whats-wrong/","author":[{"family":"ImagineMD","given":""}],"accessed":{"date-parts":[["2021",6,8]]},"issued":{"date-parts":[["2009",4,27]]}}}],"schema":"https://github.com/citation-style-language/schema/raw/master/csl-citation.json"} </w:instrText>
      </w:r>
      <w:r w:rsidR="00183517">
        <w:fldChar w:fldCharType="separate"/>
      </w:r>
      <w:r w:rsidR="00256BEE">
        <w:rPr>
          <w:noProof/>
        </w:rPr>
        <w:t>(ImagineMD, 2009)</w:t>
      </w:r>
      <w:r w:rsidR="00183517">
        <w:fldChar w:fldCharType="end"/>
      </w:r>
      <w:r w:rsidR="00D71E45">
        <w:t xml:space="preserve">. </w:t>
      </w:r>
      <w:r w:rsidR="00272D20">
        <w:t xml:space="preserve">While patients </w:t>
      </w:r>
      <w:r w:rsidR="00D52C07">
        <w:t>in the private medical system may have</w:t>
      </w:r>
      <w:r w:rsidR="00CC5707">
        <w:t xml:space="preserve"> greater opportunity to choose between doctors </w:t>
      </w:r>
      <w:r w:rsidR="008B14A6">
        <w:t xml:space="preserve">and potentially longer consultation times, this is not an option for </w:t>
      </w:r>
      <w:r w:rsidR="009C704B">
        <w:t>patients in the public system, especially in their choice of specialist</w:t>
      </w:r>
      <w:r w:rsidR="00CF65AC">
        <w:t xml:space="preserve"> </w:t>
      </w:r>
      <w:r w:rsidR="00CF65AC">
        <w:fldChar w:fldCharType="begin"/>
      </w:r>
      <w:r w:rsidR="00CF65AC">
        <w:instrText xml:space="preserve"> ADDIN ZOTERO_ITEM CSL_CITATION {"citationID":"MFyPYq0z","properties":{"formattedCitation":"(Healthdirect, 2020)","plainCitation":"(Healthdirect, 2020)","noteIndex":0},"citationItems":[{"id":190,"uris":["http://zotero.org/users/local/zwwuyKPv/items/9BMNK7Z7"],"uri":["http://zotero.org/users/local/zwwuyKPv/items/9BMNK7Z7"],"itemData":{"id":190,"type":"webpage","abstract":"Choosing between a private and a public hospital can be confusing. Find out how your choices for treatment and care can differ.","genre":"text/html","language":"en-AU","note":"publisher: Healthdirect Australia","title":"The public and private hospital systems","URL":"https://www.healthdirect.gov.au/understanding-the-public-and-private-hospital-systems","author":[{"family":"Healthdirect","given":""}],"accessed":{"date-parts":[["2021",4,1]]},"issued":{"date-parts":[["2020",3,11]]}}}],"schema":"https://github.com/citation-style-language/schema/raw/master/csl-citation.json"} </w:instrText>
      </w:r>
      <w:r w:rsidR="00CF65AC">
        <w:fldChar w:fldCharType="separate"/>
      </w:r>
      <w:r w:rsidR="00CF65AC">
        <w:rPr>
          <w:noProof/>
        </w:rPr>
        <w:t>(Healthdirect, 2020)</w:t>
      </w:r>
      <w:r w:rsidR="00CF65AC">
        <w:fldChar w:fldCharType="end"/>
      </w:r>
      <w:r w:rsidR="009C704B">
        <w:t>.</w:t>
      </w:r>
      <w:r w:rsidR="00CF65AC">
        <w:t xml:space="preserve"> </w:t>
      </w:r>
    </w:p>
    <w:p w14:paraId="66CF80E5" w14:textId="1F8204A5" w:rsidR="301981FA" w:rsidRPr="003F45F4" w:rsidRDefault="00F81873" w:rsidP="301981FA">
      <w:r>
        <w:t xml:space="preserve">While </w:t>
      </w:r>
      <w:r w:rsidR="00DB3E5C">
        <w:t xml:space="preserve">no studies were </w:t>
      </w:r>
      <w:r w:rsidR="00475FCF">
        <w:t xml:space="preserve">found </w:t>
      </w:r>
      <w:r w:rsidR="00295A2B">
        <w:t>supporting</w:t>
      </w:r>
      <w:r w:rsidR="00475FCF">
        <w:t xml:space="preserve"> widespread distrust or </w:t>
      </w:r>
      <w:r w:rsidR="00295A2B">
        <w:t xml:space="preserve">failure of communication with doctors in Australia, </w:t>
      </w:r>
      <w:r w:rsidR="00082F43">
        <w:t xml:space="preserve">a study </w:t>
      </w:r>
      <w:r w:rsidR="004F5F77">
        <w:t xml:space="preserve">from South Australia interviewing patients from both public and private hospitals showed that </w:t>
      </w:r>
      <w:r w:rsidR="005C3587">
        <w:t xml:space="preserve">patients in the public system </w:t>
      </w:r>
      <w:r w:rsidR="00A64A86">
        <w:t xml:space="preserve">often exhibited </w:t>
      </w:r>
      <w:r w:rsidR="00892D69">
        <w:t xml:space="preserve">‘resigned trust’ in their doctors, </w:t>
      </w:r>
      <w:r w:rsidR="00DE2A25">
        <w:t xml:space="preserve">or some </w:t>
      </w:r>
      <w:r w:rsidR="00D259A4">
        <w:t>feeling of</w:t>
      </w:r>
      <w:r w:rsidR="00820E55">
        <w:t xml:space="preserve"> trust partly derived from not </w:t>
      </w:r>
      <w:r w:rsidR="00AE057F">
        <w:t>having other options to depend on</w:t>
      </w:r>
      <w:r w:rsidR="00CF65AC">
        <w:t xml:space="preserve"> </w:t>
      </w:r>
      <w:r w:rsidR="00CF65AC">
        <w:fldChar w:fldCharType="begin"/>
      </w:r>
      <w:r w:rsidR="00CF65AC">
        <w:instrText xml:space="preserve"> ADDIN ZOTERO_ITEM CSL_CITATION {"citationID":"RGy2GTI0","properties":{"formattedCitation":"(Ward et al., 2015)","plainCitation":"(Ward et al., 2015)","noteIndex":0},"citationItems":[{"id":202,"uris":["http://zotero.org/users/local/zwwuyKPv/items/44AJC5ZZ"],"uri":["http://zotero.org/users/local/zwwuyKPv/items/44AJC5ZZ"],"itemData":{"id":202,"type":"article-journal","abstract":"Background: This paper explores the nature and reasoning for (dis)trust in Australian public and private hospitals. Patient trust increases uptake of, engagement with and optimal outcomes from healthcare services and is therefore central to health practice, policy and planning.\nMethods: A qualitative study in South Australia, including 36 in-depth interviews (18 from public and 18 from private hospitals).\nResults: ‘Private patients’ made active choices about both their hospital and doctor, playing the role of the ‘consumer’, where trust and choice went hand in hand. The reputation of the doctor and hospital were key drivers of trust, under the assumption that a better reputation equates with higher quality care. However, making a choice to trust a doctor led to personal responsibility and the additional requirement for self-trust. ‘Public patients’ described having no choice in their hospital or doctor. They recognised ‘problems’ in the public healthcare system but accepted and even excused these as ‘part of the system’. In order to justify their trust, they argued that doctors in public hospitals tried to do their best in difficult circumstances, thereby deserving of trust. This ‘resigned trust’ may stem from a lack of alternatives for free health care and thus a dependence on the system.\nConclusion: These two contrasting models of trust within the same locality point to the way different configurations of healthcare systems, hospital experiences, insurance coverage and related forms of ‘choice’ combine to shape different formats of trust, as patients act to manage their vulnerability within these contexts.","container-title":"BMC Health Services Research","DOI":"10.1186/s12913-015-0967-0","ISSN":"1472-6963","issue":"1","journalAbbreviation":"BMC Health Serv Res","language":"en","page":"297","source":"DOI.org (Crossref)","title":"A qualitative study of patient (dis)trust in public and private hospitals: the importance of choice and pragmatic acceptance for trust considerations in South Australia","title-short":"A qualitative study of patient (dis)trust in public and private hospitals","volume":"15","author":[{"family":"Ward","given":"Paul R."},{"family":"Rokkas","given":"Philippa"},{"family":"Cenko","given":"Clinton"},{"family":"Pulvirenti","given":"Mariastella"},{"family":"Dean","given":"Nicola"},{"family":"Carney","given":"Simon"},{"family":"Brown","given":"Patrick"},{"family":"Calnan","given":"Michael"},{"family":"Meyer","given":"Samantha"}],"issued":{"date-parts":[["2015",12]]}}}],"schema":"https://github.com/citation-style-language/schema/raw/master/csl-citation.json"} </w:instrText>
      </w:r>
      <w:r w:rsidR="00CF65AC">
        <w:fldChar w:fldCharType="separate"/>
      </w:r>
      <w:r w:rsidR="00CF65AC">
        <w:rPr>
          <w:noProof/>
        </w:rPr>
        <w:t>(Ward et al., 2015)</w:t>
      </w:r>
      <w:r w:rsidR="00CF65AC">
        <w:fldChar w:fldCharType="end"/>
      </w:r>
      <w:r w:rsidR="00AE057F">
        <w:t xml:space="preserve">. In another studying surveying Australians on </w:t>
      </w:r>
      <w:r w:rsidR="00686306">
        <w:t xml:space="preserve">trust </w:t>
      </w:r>
      <w:r w:rsidR="00E87DA6">
        <w:t xml:space="preserve">in their doctors, </w:t>
      </w:r>
      <w:r w:rsidR="000A1A25">
        <w:t xml:space="preserve">average ratings for GPs have been high with a mean of </w:t>
      </w:r>
      <w:r w:rsidR="00E86082">
        <w:t xml:space="preserve">4.1, but ratings for </w:t>
      </w:r>
      <w:r w:rsidR="00CB3B52">
        <w:t>specialists have been slightly lower at 3.8</w:t>
      </w:r>
      <w:r w:rsidR="003F45F4">
        <w:t xml:space="preserve"> out of 5.</w:t>
      </w:r>
      <w:r w:rsidR="00E87DA6">
        <w:t xml:space="preserve"> </w:t>
      </w:r>
      <w:r w:rsidR="00CF65AC">
        <w:fldChar w:fldCharType="begin"/>
      </w:r>
      <w:r w:rsidR="00CF65AC">
        <w:instrText xml:space="preserve"> ADDIN ZOTERO_ITEM CSL_CITATION {"citationID":"q4F3JEvV","properties":{"formattedCitation":"(Hardie &amp; Critchley, 2008)","plainCitation":"(Hardie &amp; Critchley, 2008)","noteIndex":0},"citationItems":[{"id":199,"uris":["http://zotero.org/users/local/zwwuyKPv/items/B6SG3QFS"],"uri":["http://zotero.org/users/local/zwwuyKPv/items/B6SG3QFS"],"itemData":{"id":199,"type":"article-journal","abstract":"Objective: To assess public perceptions of Australia's doctors, hospitals and health care systems. Design and participants: A cross-sectional national telephone survey of a random sample of 800 Australian adults in August 2007. Main outcome measures: Ratings of subjective trust in health care providers, public and private hospitals, private health insurers and Medicare; attitudinal ratings for the current health care system, and public and private health care systems. Results: Australians reported high trust in doctors (general practitioners more than specialists), low trust in alternative practitioners, moderate trust in hospitals (private more than public), and greater trust in Medicare than in private health insurers. Older adults had the greatest trust in physicians, hospitals and Medicare, but all age groups held similar attitudes toward public and private health care systems. Support for the current health care system with its mix of public and private funding was moderately strong, but all respondents reported weak pro-private attitudes and very strong pro-public attitudes. Conclusions: Public perceptions of Australian medical professionals, institutions and systems are generally positive. This sample did not endorse an individual user-pays private health system, but strongly favoured a universal public health system that is collectively funded by the public purse.","container-title":"Medical Journal of Australia","DOI":"10.5694/j.1326-5377.2008.tb01985.x","ISSN":"1326-5377","issue":"4","language":"en","note":"_eprint: https://onlinelibrary.wiley.com/doi/pdf/10.5694/j.1326-5377.2008.tb01985.x","page":"210-214","source":"Wiley Online Library","title":"Public perceptions of Australia's doctors, hospitals and health care systems","volume":"189","author":[{"family":"Hardie","given":"Elizabeth A."},{"family":"Critchley","given":"Christine R."}],"issued":{"date-parts":[["2008"]]}}}],"schema":"https://github.com/citation-style-language/schema/raw/master/csl-citation.json"} </w:instrText>
      </w:r>
      <w:r w:rsidR="00CF65AC">
        <w:fldChar w:fldCharType="separate"/>
      </w:r>
      <w:r w:rsidR="00CF65AC">
        <w:rPr>
          <w:noProof/>
        </w:rPr>
        <w:t>(Hardie &amp; Critchley, 2008)</w:t>
      </w:r>
      <w:r w:rsidR="00CF65AC">
        <w:fldChar w:fldCharType="end"/>
      </w:r>
    </w:p>
    <w:p w14:paraId="3478E671" w14:textId="0BE151C7" w:rsidR="00D8753C" w:rsidRPr="00D8753C" w:rsidRDefault="749DF207" w:rsidP="00D8753C">
      <w:pPr>
        <w:pStyle w:val="Heading2"/>
      </w:pPr>
      <w:bookmarkStart w:id="33" w:name="_Toc74139312"/>
      <w:r>
        <w:t>Benefits</w:t>
      </w:r>
      <w:r w:rsidR="438D866D">
        <w:t xml:space="preserve"> of a </w:t>
      </w:r>
      <w:r w:rsidR="59593DD4">
        <w:t>medical diary</w:t>
      </w:r>
      <w:bookmarkEnd w:id="33"/>
    </w:p>
    <w:p w14:paraId="51A0515E" w14:textId="45D7C6B8" w:rsidR="4A62B4C4" w:rsidRDefault="4A62B4C4" w:rsidP="4A62B4C4">
      <w:r w:rsidRPr="4A62B4C4">
        <w:rPr>
          <w:rFonts w:eastAsia="Corbel" w:cs="Corbel"/>
          <w:szCs w:val="20"/>
        </w:rPr>
        <w:t>Ever felt confused, angry, sad, etc? Having a medical diary to write down thought</w:t>
      </w:r>
      <w:r w:rsidR="008C337C">
        <w:rPr>
          <w:rFonts w:eastAsia="Corbel" w:cs="Corbel"/>
          <w:szCs w:val="20"/>
        </w:rPr>
        <w:t>s</w:t>
      </w:r>
      <w:r w:rsidRPr="4A62B4C4">
        <w:rPr>
          <w:rFonts w:eastAsia="Corbel" w:cs="Corbel"/>
          <w:szCs w:val="20"/>
        </w:rPr>
        <w:t xml:space="preserve"> can help can significantly improve the mood of the situation that a patient is facing. </w:t>
      </w:r>
    </w:p>
    <w:p w14:paraId="29B0CE71" w14:textId="38ACB100" w:rsidR="4A62B4C4" w:rsidRDefault="4A62B4C4" w:rsidP="4A62B4C4">
      <w:r w:rsidRPr="4A62B4C4">
        <w:rPr>
          <w:rFonts w:eastAsia="Corbel" w:cs="Corbel"/>
          <w:szCs w:val="20"/>
        </w:rPr>
        <w:t xml:space="preserve">One of the ways psychologists teach patients to manage their emotions is in the form of a medical </w:t>
      </w:r>
      <w:r w:rsidRPr="4A62B4C4">
        <w:rPr>
          <w:rFonts w:eastAsia="Corbel" w:cs="Corbel"/>
          <w:szCs w:val="20"/>
          <w:lang w:val="en-GB"/>
        </w:rPr>
        <w:t>diary where they write down how they feel like they are struggling in life. The reasons of writing a medical dairy scientific studies have shown that it can help improve anxiety of people, reduce stress, and help cope with depression of people. Furthermore, it helps the patient prioritise their problems, fears, and concern so that they can be viewed by other or by themselves. In addition, a medical diary can help track symptoms of a patients on a day-to-day basis so medical professionals can have a better understanding of the patient.</w:t>
      </w:r>
    </w:p>
    <w:p w14:paraId="35A4447E" w14:textId="2674A1D4" w:rsidR="4A62B4C4" w:rsidRDefault="4A62B4C4" w:rsidP="4A62B4C4">
      <w:r w:rsidRPr="4A62B4C4">
        <w:rPr>
          <w:rFonts w:eastAsia="Corbel" w:cs="Corbel"/>
          <w:szCs w:val="20"/>
          <w:lang w:val="en-GB"/>
        </w:rPr>
        <w:t>A</w:t>
      </w:r>
      <w:r w:rsidR="000079F8">
        <w:rPr>
          <w:rFonts w:eastAsia="Corbel" w:cs="Corbel"/>
          <w:szCs w:val="20"/>
          <w:lang w:val="en-GB"/>
        </w:rPr>
        <w:t>t the same time,</w:t>
      </w:r>
      <w:r w:rsidRPr="4A62B4C4">
        <w:rPr>
          <w:rFonts w:eastAsia="Corbel" w:cs="Corbel"/>
          <w:szCs w:val="20"/>
          <w:lang w:val="en-GB"/>
        </w:rPr>
        <w:t xml:space="preserve"> medical diary does not necessarily apply to only psychology. According to New York Times a study shows that writing thought in a journal like a diary can improve a person’s memory and communication skills. If a person consistently writes on a journal they tend to improve on their IQ, more self-confidence and improve body immunity due to the improved in self-confidence.</w:t>
      </w:r>
    </w:p>
    <w:p w14:paraId="6334D621" w14:textId="575098B1" w:rsidR="4A62B4C4" w:rsidRDefault="4A62B4C4" w:rsidP="4A62B4C4">
      <w:pPr>
        <w:rPr>
          <w:szCs w:val="20"/>
        </w:rPr>
      </w:pPr>
    </w:p>
    <w:p w14:paraId="6C264E56" w14:textId="77777777" w:rsidR="00906348" w:rsidRDefault="00906348" w:rsidP="00D6730F">
      <w:pPr>
        <w:spacing w:after="160" w:line="259" w:lineRule="auto"/>
        <w:jc w:val="left"/>
        <w:rPr>
          <w:rFonts w:ascii="Calibri" w:eastAsia="Calibri" w:hAnsi="Calibri" w:cs="Calibri"/>
          <w:color w:val="000000" w:themeColor="text1"/>
          <w:szCs w:val="20"/>
          <w:lang w:val="en-GB"/>
        </w:rPr>
      </w:pPr>
    </w:p>
    <w:p w14:paraId="6A1FDB21" w14:textId="41A7B105" w:rsidR="00397637" w:rsidRPr="00D6730F" w:rsidRDefault="00397637" w:rsidP="00D6730F">
      <w:pPr>
        <w:spacing w:after="160" w:line="259" w:lineRule="auto"/>
        <w:jc w:val="left"/>
        <w:rPr>
          <w:rFonts w:ascii="Calibri" w:eastAsia="Calibri" w:hAnsi="Calibri" w:cs="Calibri"/>
          <w:color w:val="000000" w:themeColor="text1"/>
          <w:szCs w:val="20"/>
          <w:lang w:val="en-GB"/>
        </w:rPr>
      </w:pPr>
      <w:r>
        <w:br w:type="page"/>
      </w:r>
    </w:p>
    <w:p w14:paraId="4F5FBD5B" w14:textId="544F796B" w:rsidR="00C06521" w:rsidRDefault="00C06521" w:rsidP="00FE46A1">
      <w:pPr>
        <w:pStyle w:val="Heading1"/>
      </w:pPr>
      <w:bookmarkStart w:id="34" w:name="_Toc74139313"/>
      <w:r w:rsidRPr="00D772BA">
        <w:t>Stakeholders</w:t>
      </w:r>
      <w:bookmarkEnd w:id="34"/>
    </w:p>
    <w:p w14:paraId="77CE4E11" w14:textId="5351361E" w:rsidR="007A54EB" w:rsidRPr="00670F55" w:rsidRDefault="00CB073A" w:rsidP="007A54EB">
      <w:r w:rsidRPr="00A8684D">
        <w:t xml:space="preserve">The main stakeholders in this project are those whose activities may be directly affected by our solution: </w:t>
      </w:r>
      <w:r w:rsidR="00EA426E">
        <w:t>specifically, patients seeking treatment, patients who have had previous experiences with specialists, and the medical specialists themselves</w:t>
      </w:r>
      <w:r w:rsidR="000B6653">
        <w:t>, with both types of patients being the main beneficiaries of our solution</w:t>
      </w:r>
      <w:r w:rsidRPr="00A8684D">
        <w:t>. The sections below describe the stakeholders and a plan to engage with them.</w:t>
      </w:r>
    </w:p>
    <w:p w14:paraId="4095E394" w14:textId="77777777" w:rsidR="007A54EB" w:rsidRDefault="007A54EB" w:rsidP="007A54EB">
      <w:pPr>
        <w:pStyle w:val="Heading2"/>
      </w:pPr>
      <w:bookmarkStart w:id="35" w:name="_Toc74139314"/>
      <w:r>
        <w:t>Role definitions</w:t>
      </w:r>
      <w:bookmarkEnd w:id="35"/>
    </w:p>
    <w:p w14:paraId="514872EA" w14:textId="234BAC94" w:rsidR="007A54EB" w:rsidRPr="00C85402" w:rsidRDefault="007A54EB" w:rsidP="007A54EB">
      <w:r>
        <w:t xml:space="preserve">The </w:t>
      </w:r>
      <w:r w:rsidR="005277EE">
        <w:t>most vital</w:t>
      </w:r>
      <w:r>
        <w:t xml:space="preserve"> stakeholders in this project are defined below:</w:t>
      </w:r>
    </w:p>
    <w:p w14:paraId="636D6627" w14:textId="77777777" w:rsidR="007A54EB" w:rsidRDefault="007A54EB" w:rsidP="007A54EB">
      <w:pPr>
        <w:pStyle w:val="Heading3"/>
      </w:pPr>
      <w:bookmarkStart w:id="36" w:name="_Toc74139315"/>
      <w:r>
        <w:t>Patient</w:t>
      </w:r>
      <w:bookmarkEnd w:id="36"/>
    </w:p>
    <w:p w14:paraId="76F4DCA0" w14:textId="73117DA3" w:rsidR="007A54EB" w:rsidRDefault="007A54EB" w:rsidP="007A54EB">
      <w:r>
        <w:t>In this context, a patient is defined as a person who is seeking medical help. In some cases, they may be referred to medical specialists; however, this is not strictly necessary.</w:t>
      </w:r>
      <w:r w:rsidR="00C042AC">
        <w:t xml:space="preserve"> </w:t>
      </w:r>
      <w:r w:rsidR="00BB7CEF">
        <w:t xml:space="preserve">Patients have two roles in our proposed solution: </w:t>
      </w:r>
      <w:r w:rsidR="00C30441">
        <w:t>firstly, recording their experiences</w:t>
      </w:r>
      <w:r w:rsidR="00D001F5">
        <w:t xml:space="preserve"> in the medical diary; and secondly, </w:t>
      </w:r>
      <w:r w:rsidR="00AF5A37">
        <w:t>searching through locations, themes, and clinics for information others have posted.</w:t>
      </w:r>
    </w:p>
    <w:p w14:paraId="2AC0ECFF" w14:textId="77777777" w:rsidR="007A54EB" w:rsidRDefault="007A54EB" w:rsidP="007A54EB">
      <w:pPr>
        <w:pStyle w:val="Heading3"/>
      </w:pPr>
      <w:bookmarkStart w:id="37" w:name="_Toc74139316"/>
      <w:r>
        <w:t>Specialist</w:t>
      </w:r>
      <w:bookmarkEnd w:id="37"/>
    </w:p>
    <w:p w14:paraId="4650CAAD" w14:textId="3E13CA3E" w:rsidR="007A54EB" w:rsidRPr="0031783A" w:rsidRDefault="007A54EB" w:rsidP="007A54EB">
      <w:r>
        <w:t>In the scope of this project, a specialist is any medical professional who works in a specialised field (not a GP). Some specialists require referrals for appointments; others only require referrals for Medicare to cover part of the expenses; visits to some specialists may not need a referral at all.</w:t>
      </w:r>
      <w:r w:rsidR="00B57776">
        <w:t xml:space="preserve"> These </w:t>
      </w:r>
      <w:r w:rsidR="003B2DDD">
        <w:t xml:space="preserve">stakeholders </w:t>
      </w:r>
      <w:r w:rsidR="00E52DFF">
        <w:t xml:space="preserve">are not our target audience but </w:t>
      </w:r>
      <w:r w:rsidR="00087718">
        <w:t xml:space="preserve">may be affected by </w:t>
      </w:r>
      <w:r w:rsidR="007B07B7">
        <w:t>usage of our solutio</w:t>
      </w:r>
      <w:r w:rsidR="00E52DFF">
        <w:t>n</w:t>
      </w:r>
      <w:r w:rsidR="00D27624">
        <w:t>.</w:t>
      </w:r>
    </w:p>
    <w:p w14:paraId="677B1710" w14:textId="5CA1EDBD" w:rsidR="00670F55" w:rsidRDefault="00670F55" w:rsidP="00670F55">
      <w:pPr>
        <w:pStyle w:val="Heading2"/>
      </w:pPr>
      <w:bookmarkStart w:id="38" w:name="_Toc74139317"/>
      <w:r>
        <w:t>Intended end users</w:t>
      </w:r>
      <w:bookmarkEnd w:id="38"/>
    </w:p>
    <w:p w14:paraId="7E770244" w14:textId="012E0744" w:rsidR="00916998" w:rsidRPr="00916998" w:rsidRDefault="008E4F89" w:rsidP="00916998">
      <w:r>
        <w:t xml:space="preserve">For the </w:t>
      </w:r>
      <w:r w:rsidR="00FD7E1D">
        <w:t xml:space="preserve">proposed solution, the intended end users are the patients themselves, as they record their own experiences within the medical system to help other </w:t>
      </w:r>
      <w:r w:rsidR="007A54EB">
        <w:t>future patients.</w:t>
      </w:r>
      <w:r w:rsidR="00E5658C">
        <w:t xml:space="preserve"> The users could be any person </w:t>
      </w:r>
      <w:r w:rsidR="00F43832">
        <w:t xml:space="preserve">either seeking to take note of their experiences or looking to see what others have posted; however, </w:t>
      </w:r>
      <w:r w:rsidR="00A67703">
        <w:t xml:space="preserve">younger users may find the system easier to use and </w:t>
      </w:r>
      <w:r w:rsidR="009D1C5B">
        <w:t>are the main target of our solution propos</w:t>
      </w:r>
      <w:r w:rsidR="005A1C30">
        <w:t>a</w:t>
      </w:r>
      <w:r w:rsidR="009D1C5B">
        <w:t>l. O</w:t>
      </w:r>
      <w:r w:rsidR="00A67703">
        <w:t xml:space="preserve">lder users may already have </w:t>
      </w:r>
      <w:r w:rsidR="00201738">
        <w:t>preferred specialists, especially if their issue is common or chronic.</w:t>
      </w:r>
      <w:r w:rsidR="009C20B4">
        <w:t xml:space="preserve"> One thing which may be beneficial would be considering accessibility issues in the implementation of the solution</w:t>
      </w:r>
      <w:r w:rsidR="00111FAE">
        <w:t>, in order to expand the range of possible future users and to make it as easy as possible for the users to benefit from</w:t>
      </w:r>
      <w:r w:rsidR="00B26454">
        <w:t xml:space="preserve"> its existence</w:t>
      </w:r>
      <w:r w:rsidR="00111FAE">
        <w:t>.</w:t>
      </w:r>
    </w:p>
    <w:p w14:paraId="07F1F131" w14:textId="3448CEAB" w:rsidR="00807FC3" w:rsidRDefault="00452E8F" w:rsidP="002F69CC">
      <w:pPr>
        <w:pStyle w:val="Heading2"/>
      </w:pPr>
      <w:bookmarkStart w:id="39" w:name="_Toc74139318"/>
      <w:r>
        <w:t>Stakeholder identification</w:t>
      </w:r>
      <w:bookmarkEnd w:id="39"/>
    </w:p>
    <w:p w14:paraId="2B4FA517" w14:textId="54E924B3" w:rsidR="00D13E10" w:rsidRPr="00D13E10" w:rsidRDefault="00D13E10" w:rsidP="00D13E10">
      <w:r>
        <w:fldChar w:fldCharType="begin"/>
      </w:r>
      <w:r>
        <w:instrText xml:space="preserve"> REF _Ref71571730 \h </w:instrText>
      </w:r>
      <w:r>
        <w:fldChar w:fldCharType="separate"/>
      </w:r>
      <w:r>
        <w:t xml:space="preserve">Table </w:t>
      </w:r>
      <w:r>
        <w:rPr>
          <w:noProof/>
        </w:rPr>
        <w:t>1</w:t>
      </w:r>
      <w:r>
        <w:fldChar w:fldCharType="end"/>
      </w:r>
      <w:r w:rsidR="003308E2">
        <w:t xml:space="preserve"> describes stakeholders and their interests.</w:t>
      </w:r>
    </w:p>
    <w:tbl>
      <w:tblPr>
        <w:tblStyle w:val="GridTable4-Accent5"/>
        <w:tblW w:w="5000" w:type="pct"/>
        <w:tblLook w:val="04A0" w:firstRow="1" w:lastRow="0" w:firstColumn="1" w:lastColumn="0" w:noHBand="0" w:noVBand="1"/>
      </w:tblPr>
      <w:tblGrid>
        <w:gridCol w:w="2972"/>
        <w:gridCol w:w="1488"/>
        <w:gridCol w:w="1489"/>
        <w:gridCol w:w="3067"/>
      </w:tblGrid>
      <w:tr w:rsidR="00DB2259" w:rsidRPr="00A8684D" w14:paraId="5F69AC47" w14:textId="77777777" w:rsidTr="00E5190C">
        <w:trPr>
          <w:cnfStyle w:val="100000000000" w:firstRow="1" w:lastRow="0" w:firstColumn="0" w:lastColumn="0" w:oddVBand="0" w:evenVBand="0" w:oddHBand="0"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648" w:type="pct"/>
            <w:hideMark/>
          </w:tcPr>
          <w:p w14:paraId="0308D25E" w14:textId="77777777" w:rsidR="006D20E1" w:rsidRPr="00A8684D" w:rsidRDefault="006D20E1" w:rsidP="00D9595C">
            <w:pPr>
              <w:jc w:val="left"/>
              <w:rPr>
                <w:rFonts w:cs="Calibri"/>
                <w:szCs w:val="20"/>
              </w:rPr>
            </w:pPr>
            <w:r w:rsidRPr="00A8684D">
              <w:rPr>
                <w:rFonts w:cs="Calibri"/>
                <w:szCs w:val="20"/>
              </w:rPr>
              <w:t>Stakeholder</w:t>
            </w:r>
          </w:p>
        </w:tc>
        <w:tc>
          <w:tcPr>
            <w:tcW w:w="825" w:type="pct"/>
            <w:hideMark/>
          </w:tcPr>
          <w:p w14:paraId="047B089D" w14:textId="77777777" w:rsidR="006D20E1" w:rsidRPr="00A8684D" w:rsidRDefault="006D20E1" w:rsidP="00D9595C">
            <w:pPr>
              <w:jc w:val="center"/>
              <w:cnfStyle w:val="100000000000" w:firstRow="1" w:lastRow="0" w:firstColumn="0" w:lastColumn="0" w:oddVBand="0" w:evenVBand="0" w:oddHBand="0" w:evenHBand="0" w:firstRowFirstColumn="0" w:firstRowLastColumn="0" w:lastRowFirstColumn="0" w:lastRowLastColumn="0"/>
              <w:rPr>
                <w:rFonts w:cs="Calibri"/>
                <w:szCs w:val="20"/>
              </w:rPr>
            </w:pPr>
            <w:r w:rsidRPr="00A8684D">
              <w:rPr>
                <w:rFonts w:cs="Calibri"/>
                <w:szCs w:val="20"/>
              </w:rPr>
              <w:t>Power</w:t>
            </w:r>
          </w:p>
        </w:tc>
        <w:tc>
          <w:tcPr>
            <w:tcW w:w="826" w:type="pct"/>
            <w:hideMark/>
          </w:tcPr>
          <w:p w14:paraId="7F0625CE" w14:textId="77777777" w:rsidR="006D20E1" w:rsidRPr="00A8684D" w:rsidRDefault="006D20E1" w:rsidP="00D9595C">
            <w:pPr>
              <w:jc w:val="center"/>
              <w:cnfStyle w:val="100000000000" w:firstRow="1" w:lastRow="0" w:firstColumn="0" w:lastColumn="0" w:oddVBand="0" w:evenVBand="0" w:oddHBand="0" w:evenHBand="0" w:firstRowFirstColumn="0" w:firstRowLastColumn="0" w:lastRowFirstColumn="0" w:lastRowLastColumn="0"/>
              <w:rPr>
                <w:rFonts w:cs="Calibri"/>
                <w:szCs w:val="20"/>
              </w:rPr>
            </w:pPr>
            <w:r w:rsidRPr="00A8684D">
              <w:rPr>
                <w:rFonts w:cs="Calibri"/>
                <w:szCs w:val="20"/>
              </w:rPr>
              <w:t>Interest</w:t>
            </w:r>
          </w:p>
        </w:tc>
        <w:tc>
          <w:tcPr>
            <w:tcW w:w="1701" w:type="pct"/>
            <w:hideMark/>
          </w:tcPr>
          <w:p w14:paraId="29E55E91" w14:textId="77777777" w:rsidR="006D20E1" w:rsidRPr="00A8684D" w:rsidRDefault="006D20E1" w:rsidP="00D9595C">
            <w:pPr>
              <w:jc w:val="center"/>
              <w:cnfStyle w:val="100000000000" w:firstRow="1" w:lastRow="0" w:firstColumn="0" w:lastColumn="0" w:oddVBand="0" w:evenVBand="0" w:oddHBand="0" w:evenHBand="0" w:firstRowFirstColumn="0" w:firstRowLastColumn="0" w:lastRowFirstColumn="0" w:lastRowLastColumn="0"/>
              <w:rPr>
                <w:rFonts w:cs="Calibri"/>
                <w:szCs w:val="20"/>
              </w:rPr>
            </w:pPr>
            <w:r w:rsidRPr="00A8684D">
              <w:rPr>
                <w:rFonts w:cs="Calibri"/>
                <w:szCs w:val="20"/>
              </w:rPr>
              <w:t>Needs/wants</w:t>
            </w:r>
          </w:p>
        </w:tc>
      </w:tr>
      <w:tr w:rsidR="00DB2259" w:rsidRPr="00A8684D" w14:paraId="534F52E0" w14:textId="77777777" w:rsidTr="00DB2259">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648" w:type="pct"/>
            <w:hideMark/>
          </w:tcPr>
          <w:p w14:paraId="74030432" w14:textId="77777777" w:rsidR="006D20E1" w:rsidRPr="00A8684D" w:rsidRDefault="006D20E1" w:rsidP="00D9595C">
            <w:pPr>
              <w:jc w:val="left"/>
              <w:rPr>
                <w:rFonts w:cs="Calibri"/>
                <w:szCs w:val="20"/>
              </w:rPr>
            </w:pPr>
            <w:r w:rsidRPr="00A8684D">
              <w:rPr>
                <w:rFonts w:cs="Calibri"/>
                <w:szCs w:val="20"/>
              </w:rPr>
              <w:t>Patients</w:t>
            </w:r>
          </w:p>
        </w:tc>
        <w:tc>
          <w:tcPr>
            <w:tcW w:w="825" w:type="pct"/>
            <w:hideMark/>
          </w:tcPr>
          <w:p w14:paraId="32C4DB4A" w14:textId="48397357" w:rsidR="006D20E1" w:rsidRPr="00A8684D" w:rsidRDefault="00573F4A" w:rsidP="00D9595C">
            <w:pPr>
              <w:jc w:val="center"/>
              <w:cnfStyle w:val="000000100000" w:firstRow="0" w:lastRow="0" w:firstColumn="0" w:lastColumn="0" w:oddVBand="0" w:evenVBand="0" w:oddHBand="1" w:evenHBand="0" w:firstRowFirstColumn="0" w:firstRowLastColumn="0" w:lastRowFirstColumn="0" w:lastRowLastColumn="0"/>
              <w:rPr>
                <w:rFonts w:cs="Calibri"/>
                <w:szCs w:val="20"/>
              </w:rPr>
            </w:pPr>
            <w:r>
              <w:rPr>
                <w:rFonts w:cs="Calibri"/>
                <w:szCs w:val="20"/>
              </w:rPr>
              <w:t>High</w:t>
            </w:r>
          </w:p>
        </w:tc>
        <w:tc>
          <w:tcPr>
            <w:tcW w:w="826" w:type="pct"/>
            <w:hideMark/>
          </w:tcPr>
          <w:p w14:paraId="451D79BA" w14:textId="77777777" w:rsidR="006D20E1" w:rsidRPr="00A8684D" w:rsidRDefault="006D20E1" w:rsidP="00D9595C">
            <w:pPr>
              <w:jc w:val="center"/>
              <w:cnfStyle w:val="000000100000" w:firstRow="0" w:lastRow="0" w:firstColumn="0" w:lastColumn="0" w:oddVBand="0" w:evenVBand="0" w:oddHBand="1" w:evenHBand="0" w:firstRowFirstColumn="0" w:firstRowLastColumn="0" w:lastRowFirstColumn="0" w:lastRowLastColumn="0"/>
              <w:rPr>
                <w:rFonts w:cs="Calibri"/>
                <w:szCs w:val="20"/>
              </w:rPr>
            </w:pPr>
            <w:r w:rsidRPr="00A8684D">
              <w:rPr>
                <w:rFonts w:cs="Calibri"/>
                <w:szCs w:val="20"/>
              </w:rPr>
              <w:t>High</w:t>
            </w:r>
          </w:p>
        </w:tc>
        <w:tc>
          <w:tcPr>
            <w:tcW w:w="1701" w:type="pct"/>
            <w:hideMark/>
          </w:tcPr>
          <w:p w14:paraId="606932F9" w14:textId="77777777" w:rsidR="006D20E1" w:rsidRDefault="006D20E1" w:rsidP="00E5033F">
            <w:pPr>
              <w:jc w:val="center"/>
              <w:cnfStyle w:val="000000100000" w:firstRow="0" w:lastRow="0" w:firstColumn="0" w:lastColumn="0" w:oddVBand="0" w:evenVBand="0" w:oddHBand="1" w:evenHBand="0" w:firstRowFirstColumn="0" w:firstRowLastColumn="0" w:lastRowFirstColumn="0" w:lastRowLastColumn="0"/>
              <w:rPr>
                <w:rFonts w:cs="Calibri"/>
                <w:szCs w:val="20"/>
              </w:rPr>
            </w:pPr>
            <w:r w:rsidRPr="00A8684D">
              <w:rPr>
                <w:rFonts w:cs="Calibri"/>
                <w:szCs w:val="20"/>
              </w:rPr>
              <w:t>Finding a suitable specialist</w:t>
            </w:r>
          </w:p>
          <w:p w14:paraId="16D3B83A" w14:textId="5925856B" w:rsidR="006D20E1" w:rsidRPr="00A8684D" w:rsidRDefault="008D4B10" w:rsidP="00D9595C">
            <w:pPr>
              <w:jc w:val="center"/>
              <w:cnfStyle w:val="000000100000" w:firstRow="0" w:lastRow="0" w:firstColumn="0" w:lastColumn="0" w:oddVBand="0" w:evenVBand="0" w:oddHBand="1" w:evenHBand="0" w:firstRowFirstColumn="0" w:firstRowLastColumn="0" w:lastRowFirstColumn="0" w:lastRowLastColumn="0"/>
              <w:rPr>
                <w:rFonts w:cs="Calibri"/>
                <w:szCs w:val="20"/>
              </w:rPr>
            </w:pPr>
            <w:r>
              <w:rPr>
                <w:rFonts w:cs="Calibri"/>
                <w:szCs w:val="20"/>
              </w:rPr>
              <w:t>Recording their experiences</w:t>
            </w:r>
            <w:r w:rsidR="006D20E1">
              <w:rPr>
                <w:rFonts w:cs="Calibri"/>
                <w:szCs w:val="20"/>
              </w:rPr>
              <w:t xml:space="preserve"> within </w:t>
            </w:r>
            <w:r w:rsidR="00EB6BCC">
              <w:rPr>
                <w:rFonts w:cs="Calibri"/>
                <w:szCs w:val="20"/>
              </w:rPr>
              <w:t>the medical system</w:t>
            </w:r>
          </w:p>
        </w:tc>
      </w:tr>
      <w:tr w:rsidR="00DB2259" w:rsidRPr="00A8684D" w14:paraId="79800089" w14:textId="77777777" w:rsidTr="00DB2259">
        <w:trPr>
          <w:trHeight w:val="680"/>
        </w:trPr>
        <w:tc>
          <w:tcPr>
            <w:cnfStyle w:val="001000000000" w:firstRow="0" w:lastRow="0" w:firstColumn="1" w:lastColumn="0" w:oddVBand="0" w:evenVBand="0" w:oddHBand="0" w:evenHBand="0" w:firstRowFirstColumn="0" w:firstRowLastColumn="0" w:lastRowFirstColumn="0" w:lastRowLastColumn="0"/>
            <w:tcW w:w="1648" w:type="pct"/>
            <w:hideMark/>
          </w:tcPr>
          <w:p w14:paraId="7AA55FF1" w14:textId="77777777" w:rsidR="006D20E1" w:rsidRPr="00A8684D" w:rsidRDefault="006D20E1" w:rsidP="00D9595C">
            <w:pPr>
              <w:jc w:val="left"/>
              <w:rPr>
                <w:rFonts w:cs="Calibri"/>
              </w:rPr>
            </w:pPr>
            <w:r w:rsidRPr="00A8684D">
              <w:rPr>
                <w:rFonts w:cs="Calibri"/>
              </w:rPr>
              <w:t>Specialists</w:t>
            </w:r>
          </w:p>
          <w:p w14:paraId="355EA3FA" w14:textId="77777777" w:rsidR="006D20E1" w:rsidRPr="00A8684D" w:rsidRDefault="006D20E1" w:rsidP="00D9595C">
            <w:pPr>
              <w:jc w:val="left"/>
              <w:rPr>
                <w:rFonts w:cs="Calibri"/>
                <w:szCs w:val="20"/>
              </w:rPr>
            </w:pPr>
          </w:p>
        </w:tc>
        <w:tc>
          <w:tcPr>
            <w:tcW w:w="825" w:type="pct"/>
            <w:hideMark/>
          </w:tcPr>
          <w:p w14:paraId="0AC57861" w14:textId="77777777" w:rsidR="006D20E1" w:rsidRPr="00A8684D" w:rsidRDefault="006D20E1" w:rsidP="00D9595C">
            <w:pPr>
              <w:jc w:val="center"/>
              <w:cnfStyle w:val="000000000000" w:firstRow="0" w:lastRow="0" w:firstColumn="0" w:lastColumn="0" w:oddVBand="0" w:evenVBand="0" w:oddHBand="0" w:evenHBand="0" w:firstRowFirstColumn="0" w:firstRowLastColumn="0" w:lastRowFirstColumn="0" w:lastRowLastColumn="0"/>
              <w:rPr>
                <w:rFonts w:cs="Calibri"/>
                <w:szCs w:val="20"/>
              </w:rPr>
            </w:pPr>
            <w:r w:rsidRPr="00A8684D">
              <w:rPr>
                <w:rFonts w:cs="Calibri"/>
                <w:szCs w:val="20"/>
              </w:rPr>
              <w:t>Low</w:t>
            </w:r>
          </w:p>
        </w:tc>
        <w:tc>
          <w:tcPr>
            <w:tcW w:w="826" w:type="pct"/>
            <w:hideMark/>
          </w:tcPr>
          <w:p w14:paraId="54A7CA73" w14:textId="77777777" w:rsidR="006D20E1" w:rsidRPr="00A8684D" w:rsidRDefault="006D20E1" w:rsidP="00D9595C">
            <w:pPr>
              <w:jc w:val="center"/>
              <w:cnfStyle w:val="000000000000" w:firstRow="0" w:lastRow="0" w:firstColumn="0" w:lastColumn="0" w:oddVBand="0" w:evenVBand="0" w:oddHBand="0" w:evenHBand="0" w:firstRowFirstColumn="0" w:firstRowLastColumn="0" w:lastRowFirstColumn="0" w:lastRowLastColumn="0"/>
              <w:rPr>
                <w:rFonts w:cs="Calibri"/>
                <w:szCs w:val="20"/>
              </w:rPr>
            </w:pPr>
            <w:r w:rsidRPr="00A8684D">
              <w:rPr>
                <w:rFonts w:cs="Calibri"/>
                <w:szCs w:val="20"/>
              </w:rPr>
              <w:t>High</w:t>
            </w:r>
          </w:p>
        </w:tc>
        <w:tc>
          <w:tcPr>
            <w:tcW w:w="1701" w:type="pct"/>
            <w:hideMark/>
          </w:tcPr>
          <w:p w14:paraId="440E73DF" w14:textId="7F992EDB" w:rsidR="006D20E1" w:rsidRPr="00A8684D" w:rsidRDefault="006D20E1" w:rsidP="00D9595C">
            <w:pPr>
              <w:jc w:val="center"/>
              <w:cnfStyle w:val="000000000000" w:firstRow="0" w:lastRow="0" w:firstColumn="0" w:lastColumn="0" w:oddVBand="0" w:evenVBand="0" w:oddHBand="0" w:evenHBand="0" w:firstRowFirstColumn="0" w:firstRowLastColumn="0" w:lastRowFirstColumn="0" w:lastRowLastColumn="0"/>
              <w:rPr>
                <w:rFonts w:cs="Calibri"/>
                <w:szCs w:val="20"/>
              </w:rPr>
            </w:pPr>
            <w:r w:rsidRPr="00A8684D">
              <w:rPr>
                <w:rFonts w:cs="Calibri"/>
                <w:szCs w:val="20"/>
              </w:rPr>
              <w:t>Acquiring patients</w:t>
            </w:r>
          </w:p>
        </w:tc>
      </w:tr>
      <w:tr w:rsidR="00DB2259" w:rsidRPr="00A8684D" w14:paraId="609AD094" w14:textId="77777777" w:rsidTr="00DB2259">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648" w:type="pct"/>
            <w:hideMark/>
          </w:tcPr>
          <w:p w14:paraId="3EA16F65" w14:textId="77777777" w:rsidR="006D20E1" w:rsidRPr="00A8684D" w:rsidRDefault="006D20E1" w:rsidP="00D9595C">
            <w:pPr>
              <w:jc w:val="left"/>
              <w:rPr>
                <w:rFonts w:cs="Calibri"/>
              </w:rPr>
            </w:pPr>
            <w:r w:rsidRPr="00A8684D">
              <w:rPr>
                <w:rFonts w:cs="Calibri"/>
              </w:rPr>
              <w:t>GPs</w:t>
            </w:r>
          </w:p>
          <w:p w14:paraId="523B579F" w14:textId="77777777" w:rsidR="006D20E1" w:rsidRPr="00A8684D" w:rsidRDefault="006D20E1" w:rsidP="00D9595C">
            <w:pPr>
              <w:jc w:val="left"/>
              <w:rPr>
                <w:rFonts w:cs="Calibri"/>
                <w:szCs w:val="20"/>
              </w:rPr>
            </w:pPr>
          </w:p>
        </w:tc>
        <w:tc>
          <w:tcPr>
            <w:tcW w:w="825" w:type="pct"/>
            <w:hideMark/>
          </w:tcPr>
          <w:p w14:paraId="499D581C" w14:textId="383C48FD" w:rsidR="006D20E1" w:rsidRPr="00A8684D" w:rsidRDefault="00573F4A" w:rsidP="00D9595C">
            <w:pPr>
              <w:jc w:val="center"/>
              <w:cnfStyle w:val="000000100000" w:firstRow="0" w:lastRow="0" w:firstColumn="0" w:lastColumn="0" w:oddVBand="0" w:evenVBand="0" w:oddHBand="1" w:evenHBand="0" w:firstRowFirstColumn="0" w:firstRowLastColumn="0" w:lastRowFirstColumn="0" w:lastRowLastColumn="0"/>
              <w:rPr>
                <w:rFonts w:cs="Calibri"/>
                <w:szCs w:val="20"/>
              </w:rPr>
            </w:pPr>
            <w:r>
              <w:rPr>
                <w:rFonts w:cs="Calibri"/>
                <w:szCs w:val="20"/>
              </w:rPr>
              <w:t>Low</w:t>
            </w:r>
          </w:p>
        </w:tc>
        <w:tc>
          <w:tcPr>
            <w:tcW w:w="826" w:type="pct"/>
            <w:hideMark/>
          </w:tcPr>
          <w:p w14:paraId="344A12D9" w14:textId="77777777" w:rsidR="006D20E1" w:rsidRPr="00A8684D" w:rsidRDefault="006D20E1" w:rsidP="00D9595C">
            <w:pPr>
              <w:jc w:val="center"/>
              <w:cnfStyle w:val="000000100000" w:firstRow="0" w:lastRow="0" w:firstColumn="0" w:lastColumn="0" w:oddVBand="0" w:evenVBand="0" w:oddHBand="1" w:evenHBand="0" w:firstRowFirstColumn="0" w:firstRowLastColumn="0" w:lastRowFirstColumn="0" w:lastRowLastColumn="0"/>
              <w:rPr>
                <w:rFonts w:cs="Calibri"/>
                <w:szCs w:val="20"/>
              </w:rPr>
            </w:pPr>
            <w:r w:rsidRPr="00A8684D">
              <w:rPr>
                <w:rFonts w:cs="Calibri"/>
                <w:szCs w:val="20"/>
              </w:rPr>
              <w:t>High</w:t>
            </w:r>
          </w:p>
        </w:tc>
        <w:tc>
          <w:tcPr>
            <w:tcW w:w="1701" w:type="pct"/>
            <w:hideMark/>
          </w:tcPr>
          <w:p w14:paraId="18C1DF28" w14:textId="77777777" w:rsidR="006D20E1" w:rsidRPr="00A8684D" w:rsidRDefault="006D20E1" w:rsidP="00D9595C">
            <w:pPr>
              <w:jc w:val="center"/>
              <w:cnfStyle w:val="000000100000" w:firstRow="0" w:lastRow="0" w:firstColumn="0" w:lastColumn="0" w:oddVBand="0" w:evenVBand="0" w:oddHBand="1" w:evenHBand="0" w:firstRowFirstColumn="0" w:firstRowLastColumn="0" w:lastRowFirstColumn="0" w:lastRowLastColumn="0"/>
              <w:rPr>
                <w:rFonts w:cs="Calibri"/>
                <w:szCs w:val="20"/>
              </w:rPr>
            </w:pPr>
            <w:r w:rsidRPr="00A8684D">
              <w:rPr>
                <w:rFonts w:cs="Calibri"/>
                <w:szCs w:val="20"/>
              </w:rPr>
              <w:t>Helping patients find a suitable specialist</w:t>
            </w:r>
          </w:p>
        </w:tc>
      </w:tr>
      <w:tr w:rsidR="00DB2259" w:rsidRPr="00A8684D" w14:paraId="05DF446F" w14:textId="77777777" w:rsidTr="00DB2259">
        <w:trPr>
          <w:trHeight w:val="680"/>
        </w:trPr>
        <w:tc>
          <w:tcPr>
            <w:cnfStyle w:val="001000000000" w:firstRow="0" w:lastRow="0" w:firstColumn="1" w:lastColumn="0" w:oddVBand="0" w:evenVBand="0" w:oddHBand="0" w:evenHBand="0" w:firstRowFirstColumn="0" w:firstRowLastColumn="0" w:lastRowFirstColumn="0" w:lastRowLastColumn="0"/>
            <w:tcW w:w="1648" w:type="pct"/>
            <w:hideMark/>
          </w:tcPr>
          <w:p w14:paraId="2E40AFCF" w14:textId="77777777" w:rsidR="006D20E1" w:rsidRPr="00A8684D" w:rsidRDefault="006D20E1" w:rsidP="00D9595C">
            <w:pPr>
              <w:jc w:val="left"/>
              <w:rPr>
                <w:rFonts w:cs="Calibri"/>
                <w:szCs w:val="20"/>
              </w:rPr>
            </w:pPr>
            <w:r w:rsidRPr="00A8684D">
              <w:rPr>
                <w:rFonts w:cs="Calibri"/>
                <w:szCs w:val="20"/>
              </w:rPr>
              <w:t>Australian Health Practitioner Regulation Agency (AHPRA)</w:t>
            </w:r>
          </w:p>
        </w:tc>
        <w:tc>
          <w:tcPr>
            <w:tcW w:w="825" w:type="pct"/>
            <w:hideMark/>
          </w:tcPr>
          <w:p w14:paraId="02A55D36" w14:textId="77777777" w:rsidR="006D20E1" w:rsidRPr="00A8684D" w:rsidRDefault="006D20E1" w:rsidP="00D9595C">
            <w:pPr>
              <w:jc w:val="center"/>
              <w:cnfStyle w:val="000000000000" w:firstRow="0" w:lastRow="0" w:firstColumn="0" w:lastColumn="0" w:oddVBand="0" w:evenVBand="0" w:oddHBand="0" w:evenHBand="0" w:firstRowFirstColumn="0" w:firstRowLastColumn="0" w:lastRowFirstColumn="0" w:lastRowLastColumn="0"/>
              <w:rPr>
                <w:rFonts w:cs="Calibri"/>
                <w:szCs w:val="20"/>
              </w:rPr>
            </w:pPr>
            <w:r w:rsidRPr="00A8684D">
              <w:rPr>
                <w:rFonts w:cs="Calibri"/>
                <w:szCs w:val="20"/>
              </w:rPr>
              <w:t>High</w:t>
            </w:r>
          </w:p>
        </w:tc>
        <w:tc>
          <w:tcPr>
            <w:tcW w:w="826" w:type="pct"/>
            <w:hideMark/>
          </w:tcPr>
          <w:p w14:paraId="1CF59F42" w14:textId="77777777" w:rsidR="006D20E1" w:rsidRPr="00A8684D" w:rsidRDefault="006D20E1" w:rsidP="00D9595C">
            <w:pPr>
              <w:jc w:val="center"/>
              <w:cnfStyle w:val="000000000000" w:firstRow="0" w:lastRow="0" w:firstColumn="0" w:lastColumn="0" w:oddVBand="0" w:evenVBand="0" w:oddHBand="0" w:evenHBand="0" w:firstRowFirstColumn="0" w:firstRowLastColumn="0" w:lastRowFirstColumn="0" w:lastRowLastColumn="0"/>
              <w:rPr>
                <w:rFonts w:cs="Calibri"/>
                <w:szCs w:val="20"/>
              </w:rPr>
            </w:pPr>
            <w:r w:rsidRPr="00A8684D">
              <w:rPr>
                <w:rFonts w:cs="Calibri"/>
                <w:szCs w:val="20"/>
              </w:rPr>
              <w:t>Low</w:t>
            </w:r>
          </w:p>
        </w:tc>
        <w:tc>
          <w:tcPr>
            <w:tcW w:w="1701" w:type="pct"/>
            <w:vMerge w:val="restart"/>
            <w:hideMark/>
          </w:tcPr>
          <w:p w14:paraId="1DD95947" w14:textId="77777777" w:rsidR="006D20E1" w:rsidRDefault="006D20E1" w:rsidP="00D9595C">
            <w:pPr>
              <w:jc w:val="center"/>
              <w:cnfStyle w:val="000000000000" w:firstRow="0" w:lastRow="0" w:firstColumn="0" w:lastColumn="0" w:oddVBand="0" w:evenVBand="0" w:oddHBand="0" w:evenHBand="0" w:firstRowFirstColumn="0" w:firstRowLastColumn="0" w:lastRowFirstColumn="0" w:lastRowLastColumn="0"/>
              <w:rPr>
                <w:rFonts w:cs="Calibri"/>
                <w:szCs w:val="20"/>
              </w:rPr>
            </w:pPr>
            <w:r w:rsidRPr="00A8684D">
              <w:rPr>
                <w:rFonts w:cs="Calibri"/>
                <w:szCs w:val="20"/>
              </w:rPr>
              <w:t xml:space="preserve">Ensuring the rules </w:t>
            </w:r>
            <w:r w:rsidR="00231C14">
              <w:rPr>
                <w:rFonts w:cs="Calibri"/>
                <w:szCs w:val="20"/>
              </w:rPr>
              <w:t xml:space="preserve">and regulations </w:t>
            </w:r>
            <w:r w:rsidRPr="00A8684D">
              <w:rPr>
                <w:rFonts w:cs="Calibri"/>
                <w:szCs w:val="20"/>
              </w:rPr>
              <w:t>are being followed by both GPs and specialists</w:t>
            </w:r>
          </w:p>
          <w:p w14:paraId="15EB7B20" w14:textId="35191221" w:rsidR="006D20E1" w:rsidRPr="00A8684D" w:rsidRDefault="006D20E1" w:rsidP="00D9595C">
            <w:pPr>
              <w:jc w:val="center"/>
              <w:cnfStyle w:val="000000000000" w:firstRow="0" w:lastRow="0" w:firstColumn="0" w:lastColumn="0" w:oddVBand="0" w:evenVBand="0" w:oddHBand="0" w:evenHBand="0" w:firstRowFirstColumn="0" w:firstRowLastColumn="0" w:lastRowFirstColumn="0" w:lastRowLastColumn="0"/>
              <w:rPr>
                <w:rFonts w:cs="Calibri"/>
                <w:szCs w:val="20"/>
              </w:rPr>
            </w:pPr>
          </w:p>
        </w:tc>
      </w:tr>
      <w:tr w:rsidR="00DB2259" w:rsidRPr="00A8684D" w14:paraId="69905CEF" w14:textId="77777777" w:rsidTr="00DB2259">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648" w:type="pct"/>
            <w:hideMark/>
          </w:tcPr>
          <w:p w14:paraId="61510694" w14:textId="77777777" w:rsidR="006D20E1" w:rsidRPr="00A8684D" w:rsidRDefault="006D20E1" w:rsidP="00D9595C">
            <w:pPr>
              <w:jc w:val="left"/>
              <w:rPr>
                <w:rFonts w:cs="Calibri"/>
                <w:szCs w:val="20"/>
              </w:rPr>
            </w:pPr>
            <w:r w:rsidRPr="00A8684D">
              <w:rPr>
                <w:rFonts w:cs="Calibri"/>
                <w:szCs w:val="20"/>
              </w:rPr>
              <w:t>Medical Board of Australia</w:t>
            </w:r>
          </w:p>
        </w:tc>
        <w:tc>
          <w:tcPr>
            <w:tcW w:w="825" w:type="pct"/>
            <w:hideMark/>
          </w:tcPr>
          <w:p w14:paraId="7C7634B4" w14:textId="77777777" w:rsidR="006D20E1" w:rsidRPr="00A8684D" w:rsidRDefault="006D20E1" w:rsidP="00D9595C">
            <w:pPr>
              <w:jc w:val="center"/>
              <w:cnfStyle w:val="000000100000" w:firstRow="0" w:lastRow="0" w:firstColumn="0" w:lastColumn="0" w:oddVBand="0" w:evenVBand="0" w:oddHBand="1" w:evenHBand="0" w:firstRowFirstColumn="0" w:firstRowLastColumn="0" w:lastRowFirstColumn="0" w:lastRowLastColumn="0"/>
              <w:rPr>
                <w:rFonts w:cs="Calibri"/>
                <w:szCs w:val="20"/>
              </w:rPr>
            </w:pPr>
            <w:r w:rsidRPr="00A8684D">
              <w:rPr>
                <w:rFonts w:cs="Calibri"/>
                <w:szCs w:val="20"/>
              </w:rPr>
              <w:t>High</w:t>
            </w:r>
          </w:p>
        </w:tc>
        <w:tc>
          <w:tcPr>
            <w:tcW w:w="826" w:type="pct"/>
            <w:hideMark/>
          </w:tcPr>
          <w:p w14:paraId="5DD0CE88" w14:textId="77777777" w:rsidR="006D20E1" w:rsidRPr="00A8684D" w:rsidRDefault="006D20E1" w:rsidP="00D9595C">
            <w:pPr>
              <w:jc w:val="center"/>
              <w:cnfStyle w:val="000000100000" w:firstRow="0" w:lastRow="0" w:firstColumn="0" w:lastColumn="0" w:oddVBand="0" w:evenVBand="0" w:oddHBand="1" w:evenHBand="0" w:firstRowFirstColumn="0" w:firstRowLastColumn="0" w:lastRowFirstColumn="0" w:lastRowLastColumn="0"/>
              <w:rPr>
                <w:rFonts w:cs="Calibri"/>
                <w:szCs w:val="20"/>
              </w:rPr>
            </w:pPr>
            <w:r w:rsidRPr="00A8684D">
              <w:rPr>
                <w:rFonts w:cs="Calibri"/>
                <w:szCs w:val="20"/>
              </w:rPr>
              <w:t>Low</w:t>
            </w:r>
          </w:p>
        </w:tc>
        <w:tc>
          <w:tcPr>
            <w:tcW w:w="1701" w:type="pct"/>
            <w:vMerge/>
            <w:hideMark/>
          </w:tcPr>
          <w:p w14:paraId="2E901C09" w14:textId="77777777" w:rsidR="006D20E1" w:rsidRPr="00A8684D" w:rsidRDefault="006D20E1" w:rsidP="00D9595C">
            <w:pPr>
              <w:jc w:val="center"/>
              <w:cnfStyle w:val="000000100000" w:firstRow="0" w:lastRow="0" w:firstColumn="0" w:lastColumn="0" w:oddVBand="0" w:evenVBand="0" w:oddHBand="1" w:evenHBand="0" w:firstRowFirstColumn="0" w:firstRowLastColumn="0" w:lastRowFirstColumn="0" w:lastRowLastColumn="0"/>
              <w:rPr>
                <w:rFonts w:cs="Calibri"/>
                <w:szCs w:val="20"/>
              </w:rPr>
            </w:pPr>
          </w:p>
        </w:tc>
      </w:tr>
    </w:tbl>
    <w:p w14:paraId="4D2AEF66" w14:textId="167C3978" w:rsidR="00452E8F" w:rsidRDefault="00D13E10" w:rsidP="00D13E10">
      <w:pPr>
        <w:pStyle w:val="Caption"/>
      </w:pPr>
      <w:bookmarkStart w:id="40" w:name="_Ref71571730"/>
      <w:r>
        <w:t xml:space="preserve">Table </w:t>
      </w:r>
      <w:r>
        <w:fldChar w:fldCharType="begin"/>
      </w:r>
      <w:r>
        <w:instrText>SEQ Table \* ARABIC</w:instrText>
      </w:r>
      <w:r>
        <w:fldChar w:fldCharType="separate"/>
      </w:r>
      <w:r w:rsidR="00FF662A">
        <w:rPr>
          <w:noProof/>
        </w:rPr>
        <w:t>1</w:t>
      </w:r>
      <w:r>
        <w:fldChar w:fldCharType="end"/>
      </w:r>
      <w:bookmarkEnd w:id="40"/>
      <w:r>
        <w:t>: Stakeholder identification</w:t>
      </w:r>
    </w:p>
    <w:p w14:paraId="0DE15BCA" w14:textId="30AF170A" w:rsidR="001D3E84" w:rsidRDefault="007B1DF6" w:rsidP="008829FE">
      <w:pPr>
        <w:pStyle w:val="Heading2"/>
      </w:pPr>
      <w:bookmarkStart w:id="41" w:name="_Toc74139319"/>
      <w:r>
        <w:t>Benefits for other stakeholders</w:t>
      </w:r>
      <w:bookmarkEnd w:id="41"/>
    </w:p>
    <w:p w14:paraId="36D422AB" w14:textId="1E04B7C2" w:rsidR="002E42D0" w:rsidRDefault="002E42D0" w:rsidP="008829FE">
      <w:pPr>
        <w:pStyle w:val="Heading3"/>
      </w:pPr>
      <w:bookmarkStart w:id="42" w:name="_Toc74139320"/>
      <w:r>
        <w:t>GPs and their role in handling referrals</w:t>
      </w:r>
      <w:bookmarkEnd w:id="42"/>
    </w:p>
    <w:p w14:paraId="39FB0A47" w14:textId="3C3C8139" w:rsidR="008829FE" w:rsidRPr="008829FE" w:rsidRDefault="00CC14A7" w:rsidP="008829FE">
      <w:r>
        <w:t>Our proposed solution aims to increase the amount of power patients have in which specific specialist</w:t>
      </w:r>
      <w:r w:rsidR="00C4125C">
        <w:t>s</w:t>
      </w:r>
      <w:r>
        <w:t xml:space="preserve"> they </w:t>
      </w:r>
      <w:r w:rsidR="00B84E68">
        <w:t>are referred to.</w:t>
      </w:r>
      <w:r w:rsidR="002D2BD2">
        <w:t xml:space="preserve"> </w:t>
      </w:r>
      <w:r w:rsidR="000F7A63">
        <w:t>When</w:t>
      </w:r>
      <w:r w:rsidR="00EF5B55">
        <w:t xml:space="preserve"> patients are better </w:t>
      </w:r>
      <w:r w:rsidR="00010A62">
        <w:t>equipped to make informed decisions</w:t>
      </w:r>
      <w:r w:rsidR="000F7A63">
        <w:t>,</w:t>
      </w:r>
      <w:r w:rsidR="00EF5B55">
        <w:t xml:space="preserve"> </w:t>
      </w:r>
      <w:r w:rsidR="00D366A4">
        <w:t xml:space="preserve">GPs </w:t>
      </w:r>
      <w:r w:rsidR="000F7A63">
        <w:t>should</w:t>
      </w:r>
      <w:r w:rsidR="00C64B9D">
        <w:t xml:space="preserve"> be</w:t>
      </w:r>
      <w:r w:rsidR="00EF5B55">
        <w:t xml:space="preserve"> able to </w:t>
      </w:r>
      <w:r w:rsidR="00D366A4">
        <w:t>take these requests into account</w:t>
      </w:r>
      <w:r w:rsidR="004C54C1">
        <w:t xml:space="preserve">, which may </w:t>
      </w:r>
      <w:r w:rsidR="000F0308">
        <w:t xml:space="preserve">benefit </w:t>
      </w:r>
      <w:r w:rsidR="00871CD5">
        <w:t>their relationship with their patients</w:t>
      </w:r>
      <w:r w:rsidR="00141F62">
        <w:t xml:space="preserve">, in addition to helping </w:t>
      </w:r>
      <w:r w:rsidR="00781860">
        <w:t xml:space="preserve">them acquire more patients </w:t>
      </w:r>
      <w:r w:rsidR="00262B62">
        <w:t xml:space="preserve">through </w:t>
      </w:r>
      <w:r w:rsidR="00903F81">
        <w:t>recommendations</w:t>
      </w:r>
      <w:r w:rsidR="00262B62">
        <w:t xml:space="preserve"> from people who have had a good experience with them</w:t>
      </w:r>
      <w:r w:rsidR="00903F81">
        <w:t>.</w:t>
      </w:r>
    </w:p>
    <w:p w14:paraId="42A13FDB" w14:textId="312276C2" w:rsidR="002E42D0" w:rsidRDefault="008829FE" w:rsidP="008829FE">
      <w:pPr>
        <w:pStyle w:val="Heading3"/>
      </w:pPr>
      <w:bookmarkStart w:id="43" w:name="_Toc74139321"/>
      <w:r>
        <w:t>Government/regulatory boards</w:t>
      </w:r>
      <w:bookmarkEnd w:id="43"/>
    </w:p>
    <w:p w14:paraId="51EE0704" w14:textId="3768CBBD" w:rsidR="00010A62" w:rsidRPr="00010A62" w:rsidRDefault="00E35D73" w:rsidP="00010A62">
      <w:r>
        <w:t>With regulatory boards</w:t>
      </w:r>
      <w:r w:rsidR="00B26786">
        <w:t xml:space="preserve">’ investment in the general health </w:t>
      </w:r>
      <w:r w:rsidR="00796B7C">
        <w:t xml:space="preserve">and safety </w:t>
      </w:r>
      <w:r w:rsidR="00B26786">
        <w:t xml:space="preserve">of the population and </w:t>
      </w:r>
      <w:r w:rsidR="00796B7C">
        <w:t>keeping</w:t>
      </w:r>
      <w:r w:rsidR="009A37DF">
        <w:t xml:space="preserve"> </w:t>
      </w:r>
      <w:r w:rsidR="0074276D">
        <w:t xml:space="preserve">their own stakeholders satisfied, it should be beneficial to them </w:t>
      </w:r>
      <w:r w:rsidR="00AA4695">
        <w:t xml:space="preserve">that patients are able to make better decisions based on the information stored by our solution. </w:t>
      </w:r>
      <w:r w:rsidR="00493D38">
        <w:t xml:space="preserve">If people can see the experiences of others, </w:t>
      </w:r>
      <w:r w:rsidR="006906FF">
        <w:t>it will make it easier to decide which specialists are right for them</w:t>
      </w:r>
      <w:r w:rsidR="00F802AA">
        <w:t>, enhancing the overall satisfaction of the populace.</w:t>
      </w:r>
    </w:p>
    <w:p w14:paraId="08E34A3E" w14:textId="15CDC7C5" w:rsidR="002C4A97" w:rsidRDefault="00B20F12" w:rsidP="002F69CC">
      <w:pPr>
        <w:pStyle w:val="Heading2"/>
      </w:pPr>
      <w:bookmarkStart w:id="44" w:name="_Toc74139322"/>
      <w:r>
        <w:t>Engagement plan</w:t>
      </w:r>
      <w:bookmarkEnd w:id="44"/>
    </w:p>
    <w:p w14:paraId="12759188" w14:textId="7DF0A503" w:rsidR="00842EAE" w:rsidRPr="00842EAE" w:rsidRDefault="00B71CD8" w:rsidP="00842EAE">
      <w:r>
        <w:fldChar w:fldCharType="begin"/>
      </w:r>
      <w:r>
        <w:instrText xml:space="preserve"> REF _Ref71572002 \h </w:instrText>
      </w:r>
      <w:r>
        <w:fldChar w:fldCharType="separate"/>
      </w:r>
      <w:r>
        <w:t xml:space="preserve">Table </w:t>
      </w:r>
      <w:r>
        <w:rPr>
          <w:noProof/>
        </w:rPr>
        <w:t>2</w:t>
      </w:r>
      <w:r>
        <w:fldChar w:fldCharType="end"/>
      </w:r>
      <w:r>
        <w:t xml:space="preserve"> </w:t>
      </w:r>
      <w:r w:rsidRPr="00A8684D">
        <w:rPr>
          <w:rFonts w:ascii="Calibri" w:hAnsi="Calibri" w:cs="Calibri"/>
        </w:rPr>
        <w:t>describes proposed methods of communicating with the stakeholders outlined above, along with their position on Mendelow’s power-interest matrix.</w:t>
      </w:r>
    </w:p>
    <w:tbl>
      <w:tblPr>
        <w:tblStyle w:val="GridTable4-Accent5"/>
        <w:tblW w:w="5000" w:type="pct"/>
        <w:tblLook w:val="04A0" w:firstRow="1" w:lastRow="0" w:firstColumn="1" w:lastColumn="0" w:noHBand="0" w:noVBand="1"/>
      </w:tblPr>
      <w:tblGrid>
        <w:gridCol w:w="1697"/>
        <w:gridCol w:w="1560"/>
        <w:gridCol w:w="2409"/>
        <w:gridCol w:w="3350"/>
      </w:tblGrid>
      <w:tr w:rsidR="008F006E" w:rsidRPr="00A8684D" w14:paraId="6B1168B5" w14:textId="77777777" w:rsidTr="00931B35">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41" w:type="pct"/>
            <w:hideMark/>
          </w:tcPr>
          <w:p w14:paraId="0B0C2898" w14:textId="77777777" w:rsidR="00B20F12" w:rsidRPr="00A8684D" w:rsidRDefault="00B20F12" w:rsidP="00D9595C">
            <w:pPr>
              <w:jc w:val="left"/>
              <w:rPr>
                <w:rFonts w:cs="Calibri"/>
                <w:szCs w:val="20"/>
              </w:rPr>
            </w:pPr>
            <w:r w:rsidRPr="00A8684D">
              <w:rPr>
                <w:rFonts w:cs="Calibri"/>
                <w:szCs w:val="20"/>
              </w:rPr>
              <w:t>Stakeholder</w:t>
            </w:r>
          </w:p>
        </w:tc>
        <w:tc>
          <w:tcPr>
            <w:tcW w:w="865" w:type="pct"/>
            <w:hideMark/>
          </w:tcPr>
          <w:p w14:paraId="6C7DF6C7" w14:textId="77777777" w:rsidR="00B20F12" w:rsidRPr="00A8684D" w:rsidRDefault="00B20F12" w:rsidP="00D9595C">
            <w:pPr>
              <w:jc w:val="center"/>
              <w:cnfStyle w:val="100000000000" w:firstRow="1" w:lastRow="0" w:firstColumn="0" w:lastColumn="0" w:oddVBand="0" w:evenVBand="0" w:oddHBand="0" w:evenHBand="0" w:firstRowFirstColumn="0" w:firstRowLastColumn="0" w:lastRowFirstColumn="0" w:lastRowLastColumn="0"/>
              <w:rPr>
                <w:rFonts w:cs="Calibri"/>
                <w:szCs w:val="20"/>
              </w:rPr>
            </w:pPr>
            <w:r w:rsidRPr="00A8684D">
              <w:rPr>
                <w:rFonts w:cs="Calibri"/>
                <w:szCs w:val="20"/>
              </w:rPr>
              <w:t>Engagement</w:t>
            </w:r>
          </w:p>
        </w:tc>
        <w:tc>
          <w:tcPr>
            <w:tcW w:w="1336" w:type="pct"/>
            <w:hideMark/>
          </w:tcPr>
          <w:p w14:paraId="37712CE6" w14:textId="77777777" w:rsidR="00B20F12" w:rsidRPr="00A8684D" w:rsidRDefault="00B20F12" w:rsidP="00D9595C">
            <w:pPr>
              <w:jc w:val="center"/>
              <w:cnfStyle w:val="100000000000" w:firstRow="1" w:lastRow="0" w:firstColumn="0" w:lastColumn="0" w:oddVBand="0" w:evenVBand="0" w:oddHBand="0" w:evenHBand="0" w:firstRowFirstColumn="0" w:firstRowLastColumn="0" w:lastRowFirstColumn="0" w:lastRowLastColumn="0"/>
              <w:rPr>
                <w:rFonts w:cs="Calibri"/>
                <w:szCs w:val="20"/>
              </w:rPr>
            </w:pPr>
            <w:r w:rsidRPr="00A8684D">
              <w:rPr>
                <w:rFonts w:cs="Calibri"/>
                <w:szCs w:val="20"/>
              </w:rPr>
              <w:t>Channel</w:t>
            </w:r>
          </w:p>
        </w:tc>
        <w:tc>
          <w:tcPr>
            <w:tcW w:w="1858" w:type="pct"/>
            <w:hideMark/>
          </w:tcPr>
          <w:p w14:paraId="0BD45018" w14:textId="77777777" w:rsidR="00B20F12" w:rsidRPr="00A8684D" w:rsidRDefault="00B20F12" w:rsidP="00D9595C">
            <w:pPr>
              <w:jc w:val="center"/>
              <w:cnfStyle w:val="100000000000" w:firstRow="1" w:lastRow="0" w:firstColumn="0" w:lastColumn="0" w:oddVBand="0" w:evenVBand="0" w:oddHBand="0" w:evenHBand="0" w:firstRowFirstColumn="0" w:firstRowLastColumn="0" w:lastRowFirstColumn="0" w:lastRowLastColumn="0"/>
              <w:rPr>
                <w:rFonts w:cs="Calibri"/>
                <w:szCs w:val="20"/>
              </w:rPr>
            </w:pPr>
            <w:r w:rsidRPr="00A8684D">
              <w:rPr>
                <w:rFonts w:cs="Calibri"/>
                <w:szCs w:val="20"/>
              </w:rPr>
              <w:t>Frequency</w:t>
            </w:r>
          </w:p>
        </w:tc>
      </w:tr>
      <w:tr w:rsidR="008F006E" w:rsidRPr="00A8684D" w14:paraId="5620FCF2" w14:textId="77777777" w:rsidTr="00931B3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941" w:type="pct"/>
            <w:hideMark/>
          </w:tcPr>
          <w:p w14:paraId="15EAC63E" w14:textId="77777777" w:rsidR="00B20F12" w:rsidRPr="00A8684D" w:rsidRDefault="00B20F12" w:rsidP="00D9595C">
            <w:pPr>
              <w:jc w:val="left"/>
              <w:rPr>
                <w:rFonts w:cs="Calibri"/>
              </w:rPr>
            </w:pPr>
            <w:r w:rsidRPr="00A8684D">
              <w:rPr>
                <w:rFonts w:cs="Calibri"/>
              </w:rPr>
              <w:t>Patients</w:t>
            </w:r>
          </w:p>
        </w:tc>
        <w:tc>
          <w:tcPr>
            <w:tcW w:w="865" w:type="pct"/>
            <w:hideMark/>
          </w:tcPr>
          <w:p w14:paraId="6AC3EDF2" w14:textId="22C04DE9" w:rsidR="00B20F12" w:rsidRPr="00A8684D" w:rsidRDefault="00C56834" w:rsidP="00D9595C">
            <w:pPr>
              <w:jc w:val="center"/>
              <w:cnfStyle w:val="000000100000" w:firstRow="0" w:lastRow="0" w:firstColumn="0" w:lastColumn="0" w:oddVBand="0" w:evenVBand="0" w:oddHBand="1" w:evenHBand="0" w:firstRowFirstColumn="0" w:firstRowLastColumn="0" w:lastRowFirstColumn="0" w:lastRowLastColumn="0"/>
              <w:rPr>
                <w:rFonts w:cs="Calibri"/>
                <w:szCs w:val="20"/>
              </w:rPr>
            </w:pPr>
            <w:r>
              <w:rPr>
                <w:rFonts w:cs="Calibri"/>
                <w:szCs w:val="20"/>
              </w:rPr>
              <w:t>Manage closely</w:t>
            </w:r>
          </w:p>
        </w:tc>
        <w:tc>
          <w:tcPr>
            <w:tcW w:w="1336" w:type="pct"/>
            <w:hideMark/>
          </w:tcPr>
          <w:p w14:paraId="798C4A4E" w14:textId="77777777" w:rsidR="00B20F12" w:rsidRPr="00A8684D" w:rsidRDefault="00B20F12" w:rsidP="00AE186C">
            <w:pPr>
              <w:jc w:val="center"/>
              <w:cnfStyle w:val="000000100000" w:firstRow="0" w:lastRow="0" w:firstColumn="0" w:lastColumn="0" w:oddVBand="0" w:evenVBand="0" w:oddHBand="1" w:evenHBand="0" w:firstRowFirstColumn="0" w:firstRowLastColumn="0" w:lastRowFirstColumn="0" w:lastRowLastColumn="0"/>
            </w:pPr>
            <w:r w:rsidRPr="00A8684D">
              <w:t>Software notifications</w:t>
            </w:r>
          </w:p>
        </w:tc>
        <w:tc>
          <w:tcPr>
            <w:tcW w:w="1858" w:type="pct"/>
            <w:hideMark/>
          </w:tcPr>
          <w:p w14:paraId="160B9A09" w14:textId="119D0649" w:rsidR="00B20F12" w:rsidRPr="00A8684D" w:rsidRDefault="00B20F12" w:rsidP="00D9595C">
            <w:pPr>
              <w:jc w:val="center"/>
              <w:cnfStyle w:val="000000100000" w:firstRow="0" w:lastRow="0" w:firstColumn="0" w:lastColumn="0" w:oddVBand="0" w:evenVBand="0" w:oddHBand="1" w:evenHBand="0" w:firstRowFirstColumn="0" w:firstRowLastColumn="0" w:lastRowFirstColumn="0" w:lastRowLastColumn="0"/>
              <w:rPr>
                <w:rFonts w:cs="Calibri"/>
                <w:szCs w:val="20"/>
              </w:rPr>
            </w:pPr>
            <w:r w:rsidRPr="00A8684D">
              <w:rPr>
                <w:rFonts w:cs="Calibri"/>
                <w:szCs w:val="20"/>
              </w:rPr>
              <w:t>As necessary – when updates happen</w:t>
            </w:r>
            <w:r w:rsidR="00931B35">
              <w:rPr>
                <w:rFonts w:cs="Calibri"/>
                <w:szCs w:val="20"/>
              </w:rPr>
              <w:t xml:space="preserve"> (impossible to reach all potential users unless they already have access to the solution)</w:t>
            </w:r>
          </w:p>
        </w:tc>
      </w:tr>
      <w:tr w:rsidR="00B20F12" w:rsidRPr="00A8684D" w14:paraId="0649CDEC" w14:textId="77777777" w:rsidTr="00931B35">
        <w:trPr>
          <w:trHeight w:val="680"/>
        </w:trPr>
        <w:tc>
          <w:tcPr>
            <w:cnfStyle w:val="001000000000" w:firstRow="0" w:lastRow="0" w:firstColumn="1" w:lastColumn="0" w:oddVBand="0" w:evenVBand="0" w:oddHBand="0" w:evenHBand="0" w:firstRowFirstColumn="0" w:firstRowLastColumn="0" w:lastRowFirstColumn="0" w:lastRowLastColumn="0"/>
            <w:tcW w:w="941" w:type="pct"/>
            <w:hideMark/>
          </w:tcPr>
          <w:p w14:paraId="4A94BA29" w14:textId="77777777" w:rsidR="00B20F12" w:rsidRPr="00A8684D" w:rsidRDefault="00B20F12" w:rsidP="00D9595C">
            <w:pPr>
              <w:jc w:val="left"/>
              <w:rPr>
                <w:rFonts w:cs="Calibri"/>
              </w:rPr>
            </w:pPr>
            <w:r w:rsidRPr="00A8684D">
              <w:rPr>
                <w:rFonts w:cs="Calibri"/>
              </w:rPr>
              <w:t>Investors</w:t>
            </w:r>
          </w:p>
        </w:tc>
        <w:tc>
          <w:tcPr>
            <w:tcW w:w="865" w:type="pct"/>
            <w:hideMark/>
          </w:tcPr>
          <w:p w14:paraId="46B6A676" w14:textId="77777777" w:rsidR="00B20F12" w:rsidRPr="00A8684D" w:rsidRDefault="00B20F12" w:rsidP="00D9595C">
            <w:pPr>
              <w:jc w:val="center"/>
              <w:cnfStyle w:val="000000000000" w:firstRow="0" w:lastRow="0" w:firstColumn="0" w:lastColumn="0" w:oddVBand="0" w:evenVBand="0" w:oddHBand="0" w:evenHBand="0" w:firstRowFirstColumn="0" w:firstRowLastColumn="0" w:lastRowFirstColumn="0" w:lastRowLastColumn="0"/>
              <w:rPr>
                <w:rFonts w:cs="Calibri"/>
                <w:szCs w:val="20"/>
              </w:rPr>
            </w:pPr>
            <w:r w:rsidRPr="00A8684D">
              <w:rPr>
                <w:rFonts w:cs="Calibri"/>
                <w:szCs w:val="20"/>
              </w:rPr>
              <w:t>Manage closely</w:t>
            </w:r>
          </w:p>
        </w:tc>
        <w:tc>
          <w:tcPr>
            <w:tcW w:w="1336" w:type="pct"/>
            <w:hideMark/>
          </w:tcPr>
          <w:p w14:paraId="681CE876" w14:textId="77777777" w:rsidR="00B20F12" w:rsidRPr="00A8684D" w:rsidRDefault="00B20F12" w:rsidP="00AE186C">
            <w:pPr>
              <w:jc w:val="center"/>
              <w:cnfStyle w:val="000000000000" w:firstRow="0" w:lastRow="0" w:firstColumn="0" w:lastColumn="0" w:oddVBand="0" w:evenVBand="0" w:oddHBand="0" w:evenHBand="0" w:firstRowFirstColumn="0" w:firstRowLastColumn="0" w:lastRowFirstColumn="0" w:lastRowLastColumn="0"/>
              <w:rPr>
                <w:szCs w:val="20"/>
              </w:rPr>
            </w:pPr>
            <w:r w:rsidRPr="00A8684D">
              <w:rPr>
                <w:szCs w:val="20"/>
              </w:rPr>
              <w:t>Email updates</w:t>
            </w:r>
          </w:p>
          <w:p w14:paraId="380EF0C7" w14:textId="77777777" w:rsidR="00B20F12" w:rsidRPr="00A8684D" w:rsidRDefault="00B20F12" w:rsidP="00AE186C">
            <w:pPr>
              <w:jc w:val="center"/>
              <w:cnfStyle w:val="000000000000" w:firstRow="0" w:lastRow="0" w:firstColumn="0" w:lastColumn="0" w:oddVBand="0" w:evenVBand="0" w:oddHBand="0" w:evenHBand="0" w:firstRowFirstColumn="0" w:firstRowLastColumn="0" w:lastRowFirstColumn="0" w:lastRowLastColumn="0"/>
              <w:rPr>
                <w:szCs w:val="20"/>
              </w:rPr>
            </w:pPr>
            <w:r w:rsidRPr="00A8684D">
              <w:rPr>
                <w:szCs w:val="20"/>
              </w:rPr>
              <w:t>Budget meetings</w:t>
            </w:r>
          </w:p>
          <w:p w14:paraId="3037CA13" w14:textId="77777777" w:rsidR="00B20F12" w:rsidRPr="00A8684D" w:rsidRDefault="00B20F12" w:rsidP="00AE186C">
            <w:pPr>
              <w:jc w:val="center"/>
              <w:cnfStyle w:val="000000000000" w:firstRow="0" w:lastRow="0" w:firstColumn="0" w:lastColumn="0" w:oddVBand="0" w:evenVBand="0" w:oddHBand="0" w:evenHBand="0" w:firstRowFirstColumn="0" w:firstRowLastColumn="0" w:lastRowFirstColumn="0" w:lastRowLastColumn="0"/>
              <w:rPr>
                <w:szCs w:val="20"/>
              </w:rPr>
            </w:pPr>
            <w:r w:rsidRPr="00A8684D">
              <w:rPr>
                <w:szCs w:val="20"/>
              </w:rPr>
              <w:t>Progress/timeline meetings</w:t>
            </w:r>
          </w:p>
        </w:tc>
        <w:tc>
          <w:tcPr>
            <w:tcW w:w="1858" w:type="pct"/>
            <w:hideMark/>
          </w:tcPr>
          <w:p w14:paraId="67501530" w14:textId="77777777" w:rsidR="00B20F12" w:rsidRPr="00A8684D" w:rsidRDefault="00B20F12" w:rsidP="00D9595C">
            <w:pPr>
              <w:jc w:val="center"/>
              <w:cnfStyle w:val="000000000000" w:firstRow="0" w:lastRow="0" w:firstColumn="0" w:lastColumn="0" w:oddVBand="0" w:evenVBand="0" w:oddHBand="0" w:evenHBand="0" w:firstRowFirstColumn="0" w:firstRowLastColumn="0" w:lastRowFirstColumn="0" w:lastRowLastColumn="0"/>
              <w:rPr>
                <w:rFonts w:cs="Calibri"/>
                <w:szCs w:val="20"/>
              </w:rPr>
            </w:pPr>
            <w:r w:rsidRPr="00A8684D">
              <w:rPr>
                <w:rFonts w:cs="Calibri"/>
                <w:szCs w:val="20"/>
              </w:rPr>
              <w:t>Weekly</w:t>
            </w:r>
          </w:p>
        </w:tc>
      </w:tr>
      <w:tr w:rsidR="008F006E" w:rsidRPr="00A8684D" w14:paraId="466FD2E8" w14:textId="77777777" w:rsidTr="00931B3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941" w:type="pct"/>
            <w:hideMark/>
          </w:tcPr>
          <w:p w14:paraId="586D9765" w14:textId="77777777" w:rsidR="00B20F12" w:rsidRPr="00A8684D" w:rsidRDefault="00B20F12" w:rsidP="00D9595C">
            <w:pPr>
              <w:jc w:val="left"/>
              <w:rPr>
                <w:rFonts w:cs="Calibri"/>
              </w:rPr>
            </w:pPr>
            <w:r w:rsidRPr="00A8684D">
              <w:rPr>
                <w:rFonts w:cs="Calibri"/>
              </w:rPr>
              <w:t>Specialists</w:t>
            </w:r>
          </w:p>
        </w:tc>
        <w:tc>
          <w:tcPr>
            <w:tcW w:w="865" w:type="pct"/>
            <w:hideMark/>
          </w:tcPr>
          <w:p w14:paraId="7F55F486" w14:textId="77777777" w:rsidR="00B20F12" w:rsidRPr="00A8684D" w:rsidRDefault="00B20F12" w:rsidP="00D9595C">
            <w:pPr>
              <w:jc w:val="center"/>
              <w:cnfStyle w:val="000000100000" w:firstRow="0" w:lastRow="0" w:firstColumn="0" w:lastColumn="0" w:oddVBand="0" w:evenVBand="0" w:oddHBand="1" w:evenHBand="0" w:firstRowFirstColumn="0" w:firstRowLastColumn="0" w:lastRowFirstColumn="0" w:lastRowLastColumn="0"/>
              <w:rPr>
                <w:rFonts w:cs="Calibri"/>
                <w:szCs w:val="20"/>
              </w:rPr>
            </w:pPr>
            <w:r w:rsidRPr="00A8684D">
              <w:rPr>
                <w:rFonts w:cs="Calibri"/>
                <w:szCs w:val="20"/>
              </w:rPr>
              <w:t>Keep informed</w:t>
            </w:r>
          </w:p>
        </w:tc>
        <w:tc>
          <w:tcPr>
            <w:tcW w:w="1336" w:type="pct"/>
            <w:hideMark/>
          </w:tcPr>
          <w:p w14:paraId="1F92BC08" w14:textId="77777777" w:rsidR="00B20F12" w:rsidRPr="00A8684D" w:rsidRDefault="00B20F12" w:rsidP="00AE186C">
            <w:pPr>
              <w:jc w:val="center"/>
              <w:cnfStyle w:val="000000100000" w:firstRow="0" w:lastRow="0" w:firstColumn="0" w:lastColumn="0" w:oddVBand="0" w:evenVBand="0" w:oddHBand="1" w:evenHBand="0" w:firstRowFirstColumn="0" w:firstRowLastColumn="0" w:lastRowFirstColumn="0" w:lastRowLastColumn="0"/>
              <w:rPr>
                <w:szCs w:val="20"/>
              </w:rPr>
            </w:pPr>
            <w:r w:rsidRPr="00A8684D">
              <w:rPr>
                <w:szCs w:val="20"/>
              </w:rPr>
              <w:t>Software notifications</w:t>
            </w:r>
          </w:p>
          <w:p w14:paraId="5B44426A" w14:textId="77777777" w:rsidR="00B20F12" w:rsidRPr="00A8684D" w:rsidRDefault="00B20F12" w:rsidP="00AE186C">
            <w:pPr>
              <w:jc w:val="center"/>
              <w:cnfStyle w:val="000000100000" w:firstRow="0" w:lastRow="0" w:firstColumn="0" w:lastColumn="0" w:oddVBand="0" w:evenVBand="0" w:oddHBand="1" w:evenHBand="0" w:firstRowFirstColumn="0" w:firstRowLastColumn="0" w:lastRowFirstColumn="0" w:lastRowLastColumn="0"/>
              <w:rPr>
                <w:szCs w:val="20"/>
              </w:rPr>
            </w:pPr>
            <w:r w:rsidRPr="00A8684D">
              <w:rPr>
                <w:szCs w:val="20"/>
              </w:rPr>
              <w:t>Email updates</w:t>
            </w:r>
          </w:p>
          <w:p w14:paraId="64B4CF99" w14:textId="77777777" w:rsidR="00B20F12" w:rsidRPr="00A8684D" w:rsidRDefault="00B20F12" w:rsidP="00AE186C">
            <w:pPr>
              <w:jc w:val="center"/>
              <w:cnfStyle w:val="000000100000" w:firstRow="0" w:lastRow="0" w:firstColumn="0" w:lastColumn="0" w:oddVBand="0" w:evenVBand="0" w:oddHBand="1" w:evenHBand="0" w:firstRowFirstColumn="0" w:firstRowLastColumn="0" w:lastRowFirstColumn="0" w:lastRowLastColumn="0"/>
              <w:rPr>
                <w:szCs w:val="20"/>
              </w:rPr>
            </w:pPr>
            <w:r w:rsidRPr="00A8684D">
              <w:rPr>
                <w:szCs w:val="20"/>
              </w:rPr>
              <w:t>Community news</w:t>
            </w:r>
          </w:p>
        </w:tc>
        <w:tc>
          <w:tcPr>
            <w:tcW w:w="1858" w:type="pct"/>
            <w:hideMark/>
          </w:tcPr>
          <w:p w14:paraId="078CFA6D" w14:textId="7176CA65" w:rsidR="00B20F12" w:rsidRPr="00A8684D" w:rsidRDefault="002C5B7F" w:rsidP="00D9595C">
            <w:pPr>
              <w:jc w:val="center"/>
              <w:cnfStyle w:val="000000100000" w:firstRow="0" w:lastRow="0" w:firstColumn="0" w:lastColumn="0" w:oddVBand="0" w:evenVBand="0" w:oddHBand="1" w:evenHBand="0" w:firstRowFirstColumn="0" w:firstRowLastColumn="0" w:lastRowFirstColumn="0" w:lastRowLastColumn="0"/>
              <w:rPr>
                <w:rFonts w:cs="Calibri"/>
                <w:szCs w:val="20"/>
              </w:rPr>
            </w:pPr>
            <w:r w:rsidRPr="00A8684D">
              <w:rPr>
                <w:rFonts w:cs="Calibri"/>
                <w:szCs w:val="20"/>
              </w:rPr>
              <w:t>As necessary – when updates happen</w:t>
            </w:r>
          </w:p>
        </w:tc>
      </w:tr>
      <w:tr w:rsidR="00B20F12" w:rsidRPr="00A8684D" w14:paraId="7BC80C43" w14:textId="77777777" w:rsidTr="00931B35">
        <w:trPr>
          <w:trHeight w:val="680"/>
        </w:trPr>
        <w:tc>
          <w:tcPr>
            <w:cnfStyle w:val="001000000000" w:firstRow="0" w:lastRow="0" w:firstColumn="1" w:lastColumn="0" w:oddVBand="0" w:evenVBand="0" w:oddHBand="0" w:evenHBand="0" w:firstRowFirstColumn="0" w:firstRowLastColumn="0" w:lastRowFirstColumn="0" w:lastRowLastColumn="0"/>
            <w:tcW w:w="941" w:type="pct"/>
            <w:hideMark/>
          </w:tcPr>
          <w:p w14:paraId="4AFAE7AC" w14:textId="77777777" w:rsidR="00B20F12" w:rsidRPr="00A8684D" w:rsidRDefault="00B20F12" w:rsidP="00D9595C">
            <w:pPr>
              <w:jc w:val="left"/>
              <w:rPr>
                <w:rFonts w:cs="Calibri"/>
              </w:rPr>
            </w:pPr>
            <w:r w:rsidRPr="00A8684D">
              <w:rPr>
                <w:rFonts w:cs="Calibri"/>
              </w:rPr>
              <w:t>GPs</w:t>
            </w:r>
          </w:p>
        </w:tc>
        <w:tc>
          <w:tcPr>
            <w:tcW w:w="865" w:type="pct"/>
            <w:hideMark/>
          </w:tcPr>
          <w:p w14:paraId="16967FB6" w14:textId="77777777" w:rsidR="00B20F12" w:rsidRPr="00A8684D" w:rsidRDefault="00B20F12" w:rsidP="00D9595C">
            <w:pPr>
              <w:jc w:val="center"/>
              <w:cnfStyle w:val="000000000000" w:firstRow="0" w:lastRow="0" w:firstColumn="0" w:lastColumn="0" w:oddVBand="0" w:evenVBand="0" w:oddHBand="0" w:evenHBand="0" w:firstRowFirstColumn="0" w:firstRowLastColumn="0" w:lastRowFirstColumn="0" w:lastRowLastColumn="0"/>
              <w:rPr>
                <w:rFonts w:cs="Calibri"/>
                <w:szCs w:val="20"/>
              </w:rPr>
            </w:pPr>
            <w:r w:rsidRPr="00A8684D">
              <w:rPr>
                <w:rFonts w:cs="Calibri"/>
                <w:szCs w:val="20"/>
              </w:rPr>
              <w:t>Keep informed</w:t>
            </w:r>
          </w:p>
        </w:tc>
        <w:tc>
          <w:tcPr>
            <w:tcW w:w="1336" w:type="pct"/>
            <w:hideMark/>
          </w:tcPr>
          <w:p w14:paraId="26AE34DF" w14:textId="77777777" w:rsidR="00B20F12" w:rsidRPr="00A8684D" w:rsidRDefault="00B20F12" w:rsidP="00AE186C">
            <w:pPr>
              <w:jc w:val="center"/>
              <w:cnfStyle w:val="000000000000" w:firstRow="0" w:lastRow="0" w:firstColumn="0" w:lastColumn="0" w:oddVBand="0" w:evenVBand="0" w:oddHBand="0" w:evenHBand="0" w:firstRowFirstColumn="0" w:firstRowLastColumn="0" w:lastRowFirstColumn="0" w:lastRowLastColumn="0"/>
              <w:rPr>
                <w:szCs w:val="20"/>
              </w:rPr>
            </w:pPr>
            <w:r w:rsidRPr="00A8684D">
              <w:rPr>
                <w:szCs w:val="20"/>
              </w:rPr>
              <w:t>Email updates</w:t>
            </w:r>
          </w:p>
          <w:p w14:paraId="042F1AFE" w14:textId="77777777" w:rsidR="00B20F12" w:rsidRPr="00A8684D" w:rsidRDefault="00B20F12" w:rsidP="00AE186C">
            <w:pPr>
              <w:jc w:val="center"/>
              <w:cnfStyle w:val="000000000000" w:firstRow="0" w:lastRow="0" w:firstColumn="0" w:lastColumn="0" w:oddVBand="0" w:evenVBand="0" w:oddHBand="0" w:evenHBand="0" w:firstRowFirstColumn="0" w:firstRowLastColumn="0" w:lastRowFirstColumn="0" w:lastRowLastColumn="0"/>
              <w:rPr>
                <w:szCs w:val="20"/>
              </w:rPr>
            </w:pPr>
            <w:r w:rsidRPr="00A8684D">
              <w:rPr>
                <w:szCs w:val="20"/>
              </w:rPr>
              <w:t>Community news</w:t>
            </w:r>
          </w:p>
        </w:tc>
        <w:tc>
          <w:tcPr>
            <w:tcW w:w="1858" w:type="pct"/>
            <w:hideMark/>
          </w:tcPr>
          <w:p w14:paraId="1E2B3CCB" w14:textId="77777777" w:rsidR="00B20F12" w:rsidRPr="00A8684D" w:rsidRDefault="00B20F12" w:rsidP="00D9595C">
            <w:pPr>
              <w:jc w:val="center"/>
              <w:cnfStyle w:val="000000000000" w:firstRow="0" w:lastRow="0" w:firstColumn="0" w:lastColumn="0" w:oddVBand="0" w:evenVBand="0" w:oddHBand="0" w:evenHBand="0" w:firstRowFirstColumn="0" w:firstRowLastColumn="0" w:lastRowFirstColumn="0" w:lastRowLastColumn="0"/>
              <w:rPr>
                <w:rFonts w:cs="Calibri"/>
                <w:szCs w:val="20"/>
              </w:rPr>
            </w:pPr>
            <w:r w:rsidRPr="00A8684D">
              <w:rPr>
                <w:rFonts w:cs="Calibri"/>
                <w:szCs w:val="20"/>
              </w:rPr>
              <w:t>As necessary – when updates happen</w:t>
            </w:r>
          </w:p>
        </w:tc>
      </w:tr>
      <w:tr w:rsidR="008F006E" w:rsidRPr="00A8684D" w14:paraId="06D43615" w14:textId="77777777" w:rsidTr="00931B3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941" w:type="pct"/>
            <w:hideMark/>
          </w:tcPr>
          <w:p w14:paraId="448B6259" w14:textId="77777777" w:rsidR="00B20F12" w:rsidRPr="00A8684D" w:rsidRDefault="00B20F12" w:rsidP="00D9595C">
            <w:pPr>
              <w:jc w:val="left"/>
              <w:rPr>
                <w:rFonts w:cs="Calibri"/>
              </w:rPr>
            </w:pPr>
            <w:r w:rsidRPr="00A8684D">
              <w:rPr>
                <w:rFonts w:cs="Calibri"/>
              </w:rPr>
              <w:t>AHPRA</w:t>
            </w:r>
          </w:p>
        </w:tc>
        <w:tc>
          <w:tcPr>
            <w:tcW w:w="865" w:type="pct"/>
            <w:hideMark/>
          </w:tcPr>
          <w:p w14:paraId="3248BB7C" w14:textId="77777777" w:rsidR="00B20F12" w:rsidRPr="00A8684D" w:rsidRDefault="00B20F12" w:rsidP="00D9595C">
            <w:pPr>
              <w:jc w:val="center"/>
              <w:cnfStyle w:val="000000100000" w:firstRow="0" w:lastRow="0" w:firstColumn="0" w:lastColumn="0" w:oddVBand="0" w:evenVBand="0" w:oddHBand="1" w:evenHBand="0" w:firstRowFirstColumn="0" w:firstRowLastColumn="0" w:lastRowFirstColumn="0" w:lastRowLastColumn="0"/>
              <w:rPr>
                <w:rFonts w:cs="Calibri"/>
                <w:szCs w:val="20"/>
              </w:rPr>
            </w:pPr>
            <w:r w:rsidRPr="00A8684D">
              <w:rPr>
                <w:rFonts w:cs="Calibri"/>
                <w:szCs w:val="20"/>
              </w:rPr>
              <w:t>Keep satisfied</w:t>
            </w:r>
          </w:p>
        </w:tc>
        <w:tc>
          <w:tcPr>
            <w:tcW w:w="1336" w:type="pct"/>
            <w:vMerge w:val="restart"/>
            <w:hideMark/>
          </w:tcPr>
          <w:p w14:paraId="2B4D6501" w14:textId="77777777" w:rsidR="00B20F12" w:rsidRPr="00A8684D" w:rsidRDefault="00B20F12" w:rsidP="00AE186C">
            <w:pPr>
              <w:jc w:val="center"/>
              <w:cnfStyle w:val="000000100000" w:firstRow="0" w:lastRow="0" w:firstColumn="0" w:lastColumn="0" w:oddVBand="0" w:evenVBand="0" w:oddHBand="1" w:evenHBand="0" w:firstRowFirstColumn="0" w:firstRowLastColumn="0" w:lastRowFirstColumn="0" w:lastRowLastColumn="0"/>
              <w:rPr>
                <w:szCs w:val="20"/>
              </w:rPr>
            </w:pPr>
            <w:r w:rsidRPr="00A8684D">
              <w:rPr>
                <w:szCs w:val="20"/>
              </w:rPr>
              <w:t>Email updates</w:t>
            </w:r>
          </w:p>
          <w:p w14:paraId="5328B2DA" w14:textId="77777777" w:rsidR="00B20F12" w:rsidRPr="00A8684D" w:rsidRDefault="00B20F12" w:rsidP="00AE186C">
            <w:pPr>
              <w:jc w:val="center"/>
              <w:cnfStyle w:val="000000100000" w:firstRow="0" w:lastRow="0" w:firstColumn="0" w:lastColumn="0" w:oddVBand="0" w:evenVBand="0" w:oddHBand="1" w:evenHBand="0" w:firstRowFirstColumn="0" w:firstRowLastColumn="0" w:lastRowFirstColumn="0" w:lastRowLastColumn="0"/>
              <w:rPr>
                <w:szCs w:val="20"/>
              </w:rPr>
            </w:pPr>
            <w:r w:rsidRPr="00A8684D">
              <w:rPr>
                <w:szCs w:val="20"/>
              </w:rPr>
              <w:t>Community news</w:t>
            </w:r>
          </w:p>
          <w:p w14:paraId="5B6226B7" w14:textId="77777777" w:rsidR="00B20F12" w:rsidRPr="00A8684D" w:rsidRDefault="00B20F12" w:rsidP="00AE186C">
            <w:pPr>
              <w:jc w:val="center"/>
              <w:cnfStyle w:val="000000100000" w:firstRow="0" w:lastRow="0" w:firstColumn="0" w:lastColumn="0" w:oddVBand="0" w:evenVBand="0" w:oddHBand="1" w:evenHBand="0" w:firstRowFirstColumn="0" w:firstRowLastColumn="0" w:lastRowFirstColumn="0" w:lastRowLastColumn="0"/>
              <w:rPr>
                <w:szCs w:val="20"/>
              </w:rPr>
            </w:pPr>
            <w:r w:rsidRPr="00A8684D">
              <w:rPr>
                <w:szCs w:val="20"/>
              </w:rPr>
              <w:t>Check-in meetings</w:t>
            </w:r>
          </w:p>
        </w:tc>
        <w:tc>
          <w:tcPr>
            <w:tcW w:w="1858" w:type="pct"/>
            <w:vMerge w:val="restart"/>
            <w:hideMark/>
          </w:tcPr>
          <w:p w14:paraId="5F742C4C" w14:textId="77777777" w:rsidR="00B20F12" w:rsidRPr="00A8684D" w:rsidRDefault="00B20F12" w:rsidP="00D9595C">
            <w:pPr>
              <w:jc w:val="center"/>
              <w:cnfStyle w:val="000000100000" w:firstRow="0" w:lastRow="0" w:firstColumn="0" w:lastColumn="0" w:oddVBand="0" w:evenVBand="0" w:oddHBand="1" w:evenHBand="0" w:firstRowFirstColumn="0" w:firstRowLastColumn="0" w:lastRowFirstColumn="0" w:lastRowLastColumn="0"/>
              <w:rPr>
                <w:rFonts w:cs="Calibri"/>
                <w:szCs w:val="20"/>
              </w:rPr>
            </w:pPr>
            <w:r w:rsidRPr="00A8684D">
              <w:rPr>
                <w:rFonts w:cs="Calibri"/>
                <w:szCs w:val="20"/>
              </w:rPr>
              <w:t>As necessary – when regulations change</w:t>
            </w:r>
          </w:p>
        </w:tc>
      </w:tr>
      <w:tr w:rsidR="00B20F12" w:rsidRPr="00A8684D" w14:paraId="0F35D5D5" w14:textId="77777777" w:rsidTr="00931B35">
        <w:trPr>
          <w:trHeight w:val="680"/>
        </w:trPr>
        <w:tc>
          <w:tcPr>
            <w:cnfStyle w:val="001000000000" w:firstRow="0" w:lastRow="0" w:firstColumn="1" w:lastColumn="0" w:oddVBand="0" w:evenVBand="0" w:oddHBand="0" w:evenHBand="0" w:firstRowFirstColumn="0" w:firstRowLastColumn="0" w:lastRowFirstColumn="0" w:lastRowLastColumn="0"/>
            <w:tcW w:w="941" w:type="pct"/>
            <w:hideMark/>
          </w:tcPr>
          <w:p w14:paraId="162B6846" w14:textId="77777777" w:rsidR="00B20F12" w:rsidRPr="00A8684D" w:rsidRDefault="00B20F12" w:rsidP="00D9595C">
            <w:pPr>
              <w:jc w:val="left"/>
              <w:rPr>
                <w:rFonts w:ascii="Calibri" w:hAnsi="Calibri" w:cs="Calibri"/>
              </w:rPr>
            </w:pPr>
            <w:r w:rsidRPr="00A8684D">
              <w:rPr>
                <w:rFonts w:ascii="Calibri" w:hAnsi="Calibri" w:cs="Calibri"/>
              </w:rPr>
              <w:t>Medical Board of Australia</w:t>
            </w:r>
          </w:p>
        </w:tc>
        <w:tc>
          <w:tcPr>
            <w:tcW w:w="865" w:type="pct"/>
            <w:hideMark/>
          </w:tcPr>
          <w:p w14:paraId="1A4BF217" w14:textId="77777777" w:rsidR="00B20F12" w:rsidRPr="00A8684D" w:rsidRDefault="00B20F12" w:rsidP="00D9595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A8684D">
              <w:rPr>
                <w:rFonts w:ascii="Calibri" w:hAnsi="Calibri" w:cs="Calibri"/>
                <w:szCs w:val="20"/>
              </w:rPr>
              <w:t>Keep satisfied</w:t>
            </w:r>
          </w:p>
        </w:tc>
        <w:tc>
          <w:tcPr>
            <w:tcW w:w="1336" w:type="pct"/>
            <w:vMerge/>
            <w:hideMark/>
          </w:tcPr>
          <w:p w14:paraId="6E9319B8" w14:textId="77777777" w:rsidR="00B20F12" w:rsidRPr="00A8684D" w:rsidRDefault="00B20F12" w:rsidP="00D9595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p>
        </w:tc>
        <w:tc>
          <w:tcPr>
            <w:tcW w:w="1858" w:type="pct"/>
            <w:vMerge/>
            <w:hideMark/>
          </w:tcPr>
          <w:p w14:paraId="1C4E9EFB" w14:textId="77777777" w:rsidR="00B20F12" w:rsidRPr="00A8684D" w:rsidRDefault="00B20F12" w:rsidP="00D9595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p>
        </w:tc>
      </w:tr>
    </w:tbl>
    <w:p w14:paraId="1D195277" w14:textId="77777777" w:rsidR="00B3235D" w:rsidRDefault="00E255C7" w:rsidP="00865E59">
      <w:pPr>
        <w:pStyle w:val="Caption"/>
      </w:pPr>
      <w:bookmarkStart w:id="45" w:name="_Ref71572002"/>
      <w:r>
        <w:t xml:space="preserve">Table </w:t>
      </w:r>
      <w:r>
        <w:fldChar w:fldCharType="begin"/>
      </w:r>
      <w:r>
        <w:instrText>SEQ Table \* ARABIC</w:instrText>
      </w:r>
      <w:r>
        <w:fldChar w:fldCharType="separate"/>
      </w:r>
      <w:r w:rsidR="00FF662A">
        <w:rPr>
          <w:noProof/>
        </w:rPr>
        <w:t>2</w:t>
      </w:r>
      <w:r>
        <w:fldChar w:fldCharType="end"/>
      </w:r>
      <w:bookmarkEnd w:id="45"/>
      <w:r>
        <w:t>: Stakeholder engagement plan</w:t>
      </w:r>
    </w:p>
    <w:p w14:paraId="644D390D" w14:textId="786F004F" w:rsidR="00865E59" w:rsidRDefault="00865E59" w:rsidP="00B3235D">
      <w:pPr>
        <w:rPr>
          <w:rFonts w:eastAsiaTheme="majorEastAsia" w:cstheme="majorBidi"/>
          <w:color w:val="2F5496" w:themeColor="accent1" w:themeShade="BF"/>
          <w:sz w:val="32"/>
          <w:szCs w:val="32"/>
        </w:rPr>
      </w:pPr>
      <w:r>
        <w:br w:type="page"/>
      </w:r>
    </w:p>
    <w:p w14:paraId="45716E43" w14:textId="65F65763" w:rsidR="00C06521" w:rsidRDefault="00C06521" w:rsidP="00FE46A1">
      <w:pPr>
        <w:pStyle w:val="Heading1"/>
      </w:pPr>
      <w:bookmarkStart w:id="46" w:name="_Toc74139323"/>
      <w:r w:rsidRPr="00D772BA">
        <w:t>Studies</w:t>
      </w:r>
      <w:bookmarkEnd w:id="46"/>
    </w:p>
    <w:p w14:paraId="36834C87" w14:textId="5D110F77" w:rsidR="00AC4D19" w:rsidRDefault="00A76842" w:rsidP="002F69CC">
      <w:pPr>
        <w:pStyle w:val="Heading2"/>
      </w:pPr>
      <w:bookmarkStart w:id="47" w:name="_Toc74139324"/>
      <w:r>
        <w:t>Initial s</w:t>
      </w:r>
      <w:r w:rsidR="0094096F">
        <w:t>urvey and results</w:t>
      </w:r>
      <w:bookmarkEnd w:id="47"/>
    </w:p>
    <w:p w14:paraId="05E9817F" w14:textId="77777777" w:rsidR="00531C42" w:rsidRDefault="00531C42" w:rsidP="00531C42">
      <w:pPr>
        <w:rPr>
          <w:rFonts w:eastAsia="Corbel" w:cs="Corbel"/>
          <w:szCs w:val="20"/>
        </w:rPr>
      </w:pPr>
      <w:r w:rsidRPr="108B4609">
        <w:rPr>
          <w:rFonts w:eastAsia="Corbel" w:cs="Corbel"/>
        </w:rPr>
        <w:t>Our team conducted surveys on ordinary people and specialists and got their feedback on the appointment of specialists. Details on the survey questions asked and raw data collected may be seen in Appendix A. 26 people participated in our general survey. Through investigation we learned that seeing specialists is a relatively common occurrence. According to the results, not many people have issues with their specialists, indicating that either the participants did not care about the specialist or the quality of the services received was good. Since only a small portion of the candidates believed they might not get good quality service from the specialist and most participants had no regrets about seeing specialists, our solution may be unnecessary.</w:t>
      </w:r>
    </w:p>
    <w:p w14:paraId="7A721701" w14:textId="6A1989A0" w:rsidR="00531C42" w:rsidRPr="00531C42" w:rsidRDefault="00531C42" w:rsidP="00531C42">
      <w:r w:rsidRPr="1548D7BB">
        <w:rPr>
          <w:rFonts w:eastAsia="Corbel" w:cs="Corbel"/>
        </w:rPr>
        <w:t xml:space="preserve">For the specialist survey, we surveyed 4 specialists. All four specialists agree that a software system that allows patients to choose </w:t>
      </w:r>
      <w:r>
        <w:rPr>
          <w:rFonts w:eastAsia="Corbel" w:cs="Corbel"/>
        </w:rPr>
        <w:t xml:space="preserve">from </w:t>
      </w:r>
      <w:r w:rsidRPr="1548D7BB">
        <w:rPr>
          <w:rFonts w:eastAsia="Corbel" w:cs="Corbel"/>
        </w:rPr>
        <w:t xml:space="preserve">a list of professional medical staff will enhance patient-to-patient care. Furthermore, all 4 specialists are willing to sign up </w:t>
      </w:r>
      <w:r>
        <w:rPr>
          <w:rFonts w:eastAsia="Corbel" w:cs="Corbel"/>
        </w:rPr>
        <w:t>for</w:t>
      </w:r>
      <w:r w:rsidRPr="1548D7BB">
        <w:rPr>
          <w:rFonts w:eastAsia="Corbel" w:cs="Corbel"/>
        </w:rPr>
        <w:t xml:space="preserve"> the service, because they </w:t>
      </w:r>
      <w:r>
        <w:rPr>
          <w:rFonts w:eastAsia="Corbel" w:cs="Corbel"/>
        </w:rPr>
        <w:t>believe</w:t>
      </w:r>
      <w:r w:rsidRPr="1548D7BB">
        <w:rPr>
          <w:rFonts w:eastAsia="Corbel" w:cs="Corbel"/>
        </w:rPr>
        <w:t xml:space="preserve"> that patients have a difficult time finding a specialist that </w:t>
      </w:r>
      <w:r>
        <w:rPr>
          <w:rFonts w:eastAsia="Corbel" w:cs="Corbel"/>
        </w:rPr>
        <w:t>suits them</w:t>
      </w:r>
      <w:r w:rsidRPr="1548D7BB">
        <w:rPr>
          <w:rFonts w:eastAsia="Corbel" w:cs="Corbel"/>
        </w:rPr>
        <w:t>.</w:t>
      </w:r>
    </w:p>
    <w:p w14:paraId="3423310A" w14:textId="291B6626" w:rsidR="0094096F" w:rsidRDefault="0094096F" w:rsidP="002F69CC">
      <w:pPr>
        <w:pStyle w:val="Heading2"/>
      </w:pPr>
      <w:bookmarkStart w:id="48" w:name="_Toc74139325"/>
      <w:r>
        <w:t>Interim interviews</w:t>
      </w:r>
      <w:bookmarkEnd w:id="48"/>
    </w:p>
    <w:p w14:paraId="125FF774" w14:textId="158E14CB" w:rsidR="00DF6030" w:rsidRDefault="00DF6030" w:rsidP="00DF6030">
      <w:r>
        <w:t xml:space="preserve">For this iteration of the solution development process, our team conducted interviews on members of our potential stakeholder groups: namely, GPs, specialists, and people who may find themselves needing to see a specialist. The questions asked in the interviews are listed in section </w:t>
      </w:r>
      <w:r>
        <w:fldChar w:fldCharType="begin"/>
      </w:r>
      <w:r>
        <w:instrText xml:space="preserve"> REF _Ref71203416 \r \h </w:instrText>
      </w:r>
      <w:r>
        <w:fldChar w:fldCharType="separate"/>
      </w:r>
      <w:r>
        <w:t>0</w:t>
      </w:r>
      <w:r>
        <w:fldChar w:fldCharType="end"/>
      </w:r>
      <w:r>
        <w:t xml:space="preserve"> of this report, along with the affinity diagram in section </w:t>
      </w:r>
      <w:r w:rsidR="006376D6">
        <w:fldChar w:fldCharType="begin"/>
      </w:r>
      <w:r w:rsidR="006376D6">
        <w:instrText xml:space="preserve"> REF _Ref72774451 \n \h </w:instrText>
      </w:r>
      <w:r w:rsidR="006376D6">
        <w:fldChar w:fldCharType="separate"/>
      </w:r>
      <w:r w:rsidR="006376D6">
        <w:t>11.4</w:t>
      </w:r>
      <w:r w:rsidR="006376D6">
        <w:fldChar w:fldCharType="end"/>
      </w:r>
      <w:r w:rsidR="006376D6">
        <w:t>.</w:t>
      </w:r>
    </w:p>
    <w:p w14:paraId="06A4D38B" w14:textId="77777777" w:rsidR="00DF6030" w:rsidRDefault="00DF6030" w:rsidP="00DF6030">
      <w:pPr>
        <w:rPr>
          <w:rFonts w:eastAsiaTheme="majorEastAsia" w:cstheme="majorBidi"/>
          <w:color w:val="1F3763" w:themeColor="accent1" w:themeShade="7F"/>
        </w:rPr>
      </w:pPr>
      <w:r>
        <w:t>The original intention was to conduct 5 interviews for each stakeholder group; however, due to issues with access to the right people, we ended up with responses from 3 patients, 4 GPs, 1 specialist, and 1 nurse, all spread across the three countries.</w:t>
      </w:r>
    </w:p>
    <w:p w14:paraId="43DD20AA" w14:textId="03A26C53" w:rsidR="00DF6030" w:rsidRDefault="00DF6030" w:rsidP="00DF6030">
      <w:r>
        <w:t xml:space="preserve">The most significant themes uncovered in the interviews were those of time limitations, the complexity of the insurance systems and patients’ issues, and open communication between stakeholders. The main takeaways from the interviews are shown in </w:t>
      </w:r>
      <w:r w:rsidR="00BE4C3D">
        <w:fldChar w:fldCharType="begin"/>
      </w:r>
      <w:r w:rsidR="00BE4C3D">
        <w:instrText xml:space="preserve"> REF _Ref72664503 \h </w:instrText>
      </w:r>
      <w:r w:rsidR="00BE4C3D">
        <w:fldChar w:fldCharType="separate"/>
      </w:r>
      <w:r w:rsidR="00BE4C3D">
        <w:t xml:space="preserve">Table </w:t>
      </w:r>
      <w:r w:rsidR="00BE4C3D">
        <w:rPr>
          <w:noProof/>
        </w:rPr>
        <w:t>3</w:t>
      </w:r>
      <w:r w:rsidR="00BE4C3D">
        <w:fldChar w:fldCharType="end"/>
      </w:r>
      <w:r w:rsidR="00BE4C3D">
        <w:t xml:space="preserve"> </w:t>
      </w:r>
      <w:r>
        <w:t>below:</w:t>
      </w:r>
    </w:p>
    <w:tbl>
      <w:tblPr>
        <w:tblStyle w:val="GridTable4-Accent5"/>
        <w:tblW w:w="0" w:type="auto"/>
        <w:tblInd w:w="-5" w:type="dxa"/>
        <w:tblLook w:val="04A0" w:firstRow="1" w:lastRow="0" w:firstColumn="1" w:lastColumn="0" w:noHBand="0" w:noVBand="1"/>
      </w:tblPr>
      <w:tblGrid>
        <w:gridCol w:w="1957"/>
        <w:gridCol w:w="7064"/>
      </w:tblGrid>
      <w:tr w:rsidR="007F4DCC" w14:paraId="7E1D50A0" w14:textId="77777777" w:rsidTr="00B15C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Align w:val="center"/>
          </w:tcPr>
          <w:p w14:paraId="153AF699" w14:textId="77777777" w:rsidR="00DF6030" w:rsidRDefault="00DF6030" w:rsidP="00D9595C">
            <w:pPr>
              <w:jc w:val="left"/>
            </w:pPr>
            <w:r>
              <w:t>Theme</w:t>
            </w:r>
          </w:p>
        </w:tc>
        <w:tc>
          <w:tcPr>
            <w:tcW w:w="0" w:type="dxa"/>
            <w:vAlign w:val="center"/>
          </w:tcPr>
          <w:p w14:paraId="12130115" w14:textId="77777777" w:rsidR="00DF6030" w:rsidRDefault="00DF6030" w:rsidP="00D9595C">
            <w:pPr>
              <w:jc w:val="left"/>
              <w:cnfStyle w:val="100000000000" w:firstRow="1" w:lastRow="0" w:firstColumn="0" w:lastColumn="0" w:oddVBand="0" w:evenVBand="0" w:oddHBand="0" w:evenHBand="0" w:firstRowFirstColumn="0" w:firstRowLastColumn="0" w:lastRowFirstColumn="0" w:lastRowLastColumn="0"/>
            </w:pPr>
            <w:r>
              <w:t>Conclusions</w:t>
            </w:r>
          </w:p>
        </w:tc>
      </w:tr>
      <w:tr w:rsidR="007F4DCC" w14:paraId="0ACC49E9" w14:textId="77777777" w:rsidTr="00B15C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Align w:val="center"/>
          </w:tcPr>
          <w:p w14:paraId="45AB0DB3" w14:textId="77777777" w:rsidR="00DF6030" w:rsidRDefault="00DF6030" w:rsidP="00D9595C">
            <w:pPr>
              <w:jc w:val="left"/>
            </w:pPr>
            <w:r>
              <w:t>Time limitations</w:t>
            </w:r>
          </w:p>
        </w:tc>
        <w:tc>
          <w:tcPr>
            <w:tcW w:w="0" w:type="dxa"/>
            <w:vAlign w:val="center"/>
          </w:tcPr>
          <w:p w14:paraId="4E39645E" w14:textId="77777777" w:rsidR="00DF6030" w:rsidRDefault="00DF6030" w:rsidP="00E46CE3">
            <w:pPr>
              <w:pStyle w:val="ListParagraph"/>
              <w:numPr>
                <w:ilvl w:val="0"/>
                <w:numId w:val="4"/>
              </w:numPr>
              <w:cnfStyle w:val="000000100000" w:firstRow="0" w:lastRow="0" w:firstColumn="0" w:lastColumn="0" w:oddVBand="0" w:evenVBand="0" w:oddHBand="1" w:evenHBand="0" w:firstRowFirstColumn="0" w:firstRowLastColumn="0" w:lastRowFirstColumn="0" w:lastRowLastColumn="0"/>
            </w:pPr>
            <w:r>
              <w:t>The referral process and getting treatment can take a long time, which can be a major issue for patients with urgent or chronic conditions</w:t>
            </w:r>
          </w:p>
        </w:tc>
      </w:tr>
      <w:tr w:rsidR="00CE32E7" w14:paraId="28E957D6" w14:textId="77777777" w:rsidTr="00B15CE0">
        <w:tc>
          <w:tcPr>
            <w:cnfStyle w:val="001000000000" w:firstRow="0" w:lastRow="0" w:firstColumn="1" w:lastColumn="0" w:oddVBand="0" w:evenVBand="0" w:oddHBand="0" w:evenHBand="0" w:firstRowFirstColumn="0" w:firstRowLastColumn="0" w:lastRowFirstColumn="0" w:lastRowLastColumn="0"/>
            <w:tcW w:w="1980" w:type="dxa"/>
            <w:vAlign w:val="center"/>
          </w:tcPr>
          <w:p w14:paraId="5A3C285D" w14:textId="77777777" w:rsidR="00DF6030" w:rsidRDefault="00DF6030" w:rsidP="00D9595C">
            <w:pPr>
              <w:jc w:val="left"/>
            </w:pPr>
            <w:r>
              <w:t>Complexity</w:t>
            </w:r>
          </w:p>
        </w:tc>
        <w:tc>
          <w:tcPr>
            <w:tcW w:w="7370" w:type="dxa"/>
            <w:vAlign w:val="center"/>
          </w:tcPr>
          <w:p w14:paraId="50E564E1" w14:textId="77777777" w:rsidR="00DF6030" w:rsidRDefault="00DF6030" w:rsidP="00E46CE3">
            <w:pPr>
              <w:pStyle w:val="ListParagraph"/>
              <w:numPr>
                <w:ilvl w:val="0"/>
                <w:numId w:val="4"/>
              </w:numPr>
              <w:cnfStyle w:val="000000000000" w:firstRow="0" w:lastRow="0" w:firstColumn="0" w:lastColumn="0" w:oddVBand="0" w:evenVBand="0" w:oddHBand="0" w:evenHBand="0" w:firstRowFirstColumn="0" w:firstRowLastColumn="0" w:lastRowFirstColumn="0" w:lastRowLastColumn="0"/>
            </w:pPr>
            <w:r>
              <w:t>Insurance systems vary between countries and can be difficult to navigate</w:t>
            </w:r>
          </w:p>
          <w:p w14:paraId="0B5BF790" w14:textId="77777777" w:rsidR="00DF6030" w:rsidRDefault="00DF6030" w:rsidP="00E46CE3">
            <w:pPr>
              <w:pStyle w:val="ListParagraph"/>
              <w:numPr>
                <w:ilvl w:val="0"/>
                <w:numId w:val="4"/>
              </w:numPr>
              <w:cnfStyle w:val="000000000000" w:firstRow="0" w:lastRow="0" w:firstColumn="0" w:lastColumn="0" w:oddVBand="0" w:evenVBand="0" w:oddHBand="0" w:evenHBand="0" w:firstRowFirstColumn="0" w:firstRowLastColumn="0" w:lastRowFirstColumn="0" w:lastRowLastColumn="0"/>
            </w:pPr>
            <w:r>
              <w:t>Appointment and referral systems vary between hospitals/clinics</w:t>
            </w:r>
          </w:p>
          <w:p w14:paraId="62351166" w14:textId="77777777" w:rsidR="00DF6030" w:rsidRDefault="00DF6030" w:rsidP="00E46CE3">
            <w:pPr>
              <w:pStyle w:val="ListParagraph"/>
              <w:numPr>
                <w:ilvl w:val="0"/>
                <w:numId w:val="4"/>
              </w:numPr>
              <w:cnfStyle w:val="000000000000" w:firstRow="0" w:lastRow="0" w:firstColumn="0" w:lastColumn="0" w:oddVBand="0" w:evenVBand="0" w:oddHBand="0" w:evenHBand="0" w:firstRowFirstColumn="0" w:firstRowLastColumn="0" w:lastRowFirstColumn="0" w:lastRowLastColumn="0"/>
            </w:pPr>
            <w:r>
              <w:t>Medicare only comes into place when a referral has been made</w:t>
            </w:r>
          </w:p>
        </w:tc>
      </w:tr>
      <w:tr w:rsidR="007F4DCC" w14:paraId="0CA349C4" w14:textId="77777777" w:rsidTr="00B15C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Align w:val="center"/>
          </w:tcPr>
          <w:p w14:paraId="1ADB8828" w14:textId="77777777" w:rsidR="00DF6030" w:rsidRDefault="00DF6030" w:rsidP="00D9595C">
            <w:pPr>
              <w:jc w:val="left"/>
            </w:pPr>
            <w:r>
              <w:t>Communication</w:t>
            </w:r>
          </w:p>
        </w:tc>
        <w:tc>
          <w:tcPr>
            <w:tcW w:w="0" w:type="dxa"/>
            <w:vAlign w:val="center"/>
          </w:tcPr>
          <w:p w14:paraId="73033115" w14:textId="77777777" w:rsidR="00DF6030" w:rsidRDefault="00DF6030" w:rsidP="00E46CE3">
            <w:pPr>
              <w:pStyle w:val="ListParagraph"/>
              <w:numPr>
                <w:ilvl w:val="0"/>
                <w:numId w:val="4"/>
              </w:numPr>
              <w:cnfStyle w:val="000000100000" w:firstRow="0" w:lastRow="0" w:firstColumn="0" w:lastColumn="0" w:oddVBand="0" w:evenVBand="0" w:oddHBand="1" w:evenHBand="0" w:firstRowFirstColumn="0" w:firstRowLastColumn="0" w:lastRowFirstColumn="0" w:lastRowLastColumn="0"/>
            </w:pPr>
            <w:r>
              <w:t>GPs tend to refer specialists they already know and work with</w:t>
            </w:r>
          </w:p>
          <w:p w14:paraId="5C7EE891" w14:textId="77777777" w:rsidR="00DF6030" w:rsidRDefault="00DF6030" w:rsidP="00E46CE3">
            <w:pPr>
              <w:pStyle w:val="ListParagraph"/>
              <w:numPr>
                <w:ilvl w:val="0"/>
                <w:numId w:val="4"/>
              </w:numPr>
              <w:cnfStyle w:val="000000100000" w:firstRow="0" w:lastRow="0" w:firstColumn="0" w:lastColumn="0" w:oddVBand="0" w:evenVBand="0" w:oddHBand="1" w:evenHBand="0" w:firstRowFirstColumn="0" w:firstRowLastColumn="0" w:lastRowFirstColumn="0" w:lastRowLastColumn="0"/>
            </w:pPr>
            <w:r>
              <w:t>Some clinics have their own directory of preferred specialists</w:t>
            </w:r>
          </w:p>
          <w:p w14:paraId="0BACD8EC" w14:textId="77777777" w:rsidR="00DF6030" w:rsidRDefault="00DF6030" w:rsidP="00E46CE3">
            <w:pPr>
              <w:pStyle w:val="ListParagraph"/>
              <w:numPr>
                <w:ilvl w:val="0"/>
                <w:numId w:val="4"/>
              </w:numPr>
              <w:cnfStyle w:val="000000100000" w:firstRow="0" w:lastRow="0" w:firstColumn="0" w:lastColumn="0" w:oddVBand="0" w:evenVBand="0" w:oddHBand="1" w:evenHBand="0" w:firstRowFirstColumn="0" w:firstRowLastColumn="0" w:lastRowFirstColumn="0" w:lastRowLastColumn="0"/>
            </w:pPr>
            <w:r>
              <w:t>Patients generally trust the opinions of their GPs and their choice of specialist</w:t>
            </w:r>
          </w:p>
          <w:p w14:paraId="010A8BD6" w14:textId="77777777" w:rsidR="00DF6030" w:rsidRDefault="00DF6030" w:rsidP="00E46CE3">
            <w:pPr>
              <w:pStyle w:val="ListParagraph"/>
              <w:numPr>
                <w:ilvl w:val="0"/>
                <w:numId w:val="4"/>
              </w:numPr>
              <w:cnfStyle w:val="000000100000" w:firstRow="0" w:lastRow="0" w:firstColumn="0" w:lastColumn="0" w:oddVBand="0" w:evenVBand="0" w:oddHBand="1" w:evenHBand="0" w:firstRowFirstColumn="0" w:firstRowLastColumn="0" w:lastRowFirstColumn="0" w:lastRowLastColumn="0"/>
            </w:pPr>
            <w:r>
              <w:t>Patients having knowledge of what sort of specialist they would need to see for their issue could speed up the referral process in certain contexts</w:t>
            </w:r>
          </w:p>
        </w:tc>
      </w:tr>
    </w:tbl>
    <w:p w14:paraId="1B2A82F1" w14:textId="0CBF8D2B" w:rsidR="00574BB2" w:rsidRPr="00574BB2" w:rsidRDefault="00BE4C3D" w:rsidP="00BE4C3D">
      <w:pPr>
        <w:pStyle w:val="Caption"/>
      </w:pPr>
      <w:bookmarkStart w:id="49" w:name="_Ref72664503"/>
      <w:r>
        <w:t xml:space="preserve">Table </w:t>
      </w:r>
      <w:r>
        <w:fldChar w:fldCharType="begin"/>
      </w:r>
      <w:r>
        <w:instrText>SEQ Table \* ARABIC</w:instrText>
      </w:r>
      <w:r>
        <w:fldChar w:fldCharType="separate"/>
      </w:r>
      <w:r w:rsidR="00FF662A">
        <w:rPr>
          <w:noProof/>
        </w:rPr>
        <w:t>3</w:t>
      </w:r>
      <w:r>
        <w:fldChar w:fldCharType="end"/>
      </w:r>
      <w:bookmarkEnd w:id="49"/>
      <w:r>
        <w:t xml:space="preserve">: </w:t>
      </w:r>
      <w:r>
        <w:rPr>
          <w:noProof/>
        </w:rPr>
        <w:t>Interview results from the second stage of the project</w:t>
      </w:r>
    </w:p>
    <w:p w14:paraId="1BCC0D7D" w14:textId="13985A71" w:rsidR="0094096F" w:rsidRDefault="0094096F" w:rsidP="002F69CC">
      <w:pPr>
        <w:pStyle w:val="Heading2"/>
      </w:pPr>
      <w:bookmarkStart w:id="50" w:name="_Toc74139326"/>
      <w:r>
        <w:t>Final interviews</w:t>
      </w:r>
      <w:bookmarkEnd w:id="50"/>
    </w:p>
    <w:p w14:paraId="56D251C1" w14:textId="3F5910E4" w:rsidR="006545D3" w:rsidRDefault="00CA02E9" w:rsidP="006545D3">
      <w:r>
        <w:t xml:space="preserve">Following a recommendation from teaching staff to improve on both our problem and solution spaces, we conducted more interviews targeted towards patients, focussing on </w:t>
      </w:r>
      <w:r w:rsidR="007078B2">
        <w:t xml:space="preserve">past experiences and </w:t>
      </w:r>
      <w:r w:rsidR="006E66BE">
        <w:t>issues that they have encountered.</w:t>
      </w:r>
      <w:r w:rsidR="00850392">
        <w:t xml:space="preserve"> Based on a thematic analysis of the interviews, it appeared that the main </w:t>
      </w:r>
      <w:r w:rsidR="00806EEB">
        <w:t>concerns patients had with their experience</w:t>
      </w:r>
      <w:r w:rsidR="00944786">
        <w:t xml:space="preserve">s were related to </w:t>
      </w:r>
      <w:r w:rsidR="002B3646">
        <w:t>trust and communication within the medical system.</w:t>
      </w:r>
      <w:r w:rsidR="007407FE">
        <w:t xml:space="preserve"> </w:t>
      </w:r>
      <w:r w:rsidR="003F1387">
        <w:fldChar w:fldCharType="begin"/>
      </w:r>
      <w:r w:rsidR="003F1387">
        <w:instrText xml:space="preserve"> REF _Ref73970101 \h </w:instrText>
      </w:r>
      <w:r w:rsidR="003F1387">
        <w:fldChar w:fldCharType="separate"/>
      </w:r>
      <w:r w:rsidR="003F1387">
        <w:t xml:space="preserve">Table </w:t>
      </w:r>
      <w:r w:rsidR="003F1387">
        <w:rPr>
          <w:noProof/>
        </w:rPr>
        <w:t>4</w:t>
      </w:r>
      <w:r w:rsidR="003F1387">
        <w:fldChar w:fldCharType="end"/>
      </w:r>
      <w:r w:rsidR="00777D76">
        <w:t xml:space="preserve"> highlights the main points mentioned under the three most common themes:</w:t>
      </w:r>
    </w:p>
    <w:p w14:paraId="3B89DDE8" w14:textId="77777777" w:rsidR="00BE5F26" w:rsidRDefault="00BE5F26" w:rsidP="006545D3"/>
    <w:tbl>
      <w:tblPr>
        <w:tblStyle w:val="GridTable4-Accent5"/>
        <w:tblW w:w="0" w:type="auto"/>
        <w:tblLook w:val="04A0" w:firstRow="1" w:lastRow="0" w:firstColumn="1" w:lastColumn="0" w:noHBand="0" w:noVBand="1"/>
      </w:tblPr>
      <w:tblGrid>
        <w:gridCol w:w="2689"/>
        <w:gridCol w:w="6327"/>
      </w:tblGrid>
      <w:tr w:rsidR="00C87F16" w14:paraId="0BC4B146" w14:textId="77777777" w:rsidTr="007407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F419D65" w14:textId="4ABB8D2F" w:rsidR="00C87F16" w:rsidRDefault="00C87F16" w:rsidP="006545D3">
            <w:r>
              <w:t>Theme</w:t>
            </w:r>
          </w:p>
        </w:tc>
        <w:tc>
          <w:tcPr>
            <w:tcW w:w="6327" w:type="dxa"/>
          </w:tcPr>
          <w:p w14:paraId="43401078" w14:textId="1D9E3141" w:rsidR="00C87F16" w:rsidRDefault="00C87F16" w:rsidP="006545D3">
            <w:pPr>
              <w:cnfStyle w:val="100000000000" w:firstRow="1" w:lastRow="0" w:firstColumn="0" w:lastColumn="0" w:oddVBand="0" w:evenVBand="0" w:oddHBand="0" w:evenHBand="0" w:firstRowFirstColumn="0" w:firstRowLastColumn="0" w:lastRowFirstColumn="0" w:lastRowLastColumn="0"/>
            </w:pPr>
            <w:r>
              <w:t>Conclusions</w:t>
            </w:r>
          </w:p>
        </w:tc>
      </w:tr>
      <w:tr w:rsidR="00C87F16" w14:paraId="49D9AECE" w14:textId="77777777" w:rsidTr="007407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3D19091" w14:textId="3A11819E" w:rsidR="00C87F16" w:rsidRDefault="00C87F16" w:rsidP="006545D3">
            <w:r>
              <w:t>Trust</w:t>
            </w:r>
            <w:r w:rsidR="003F6846">
              <w:t>/communication</w:t>
            </w:r>
          </w:p>
        </w:tc>
        <w:tc>
          <w:tcPr>
            <w:tcW w:w="6327" w:type="dxa"/>
          </w:tcPr>
          <w:p w14:paraId="2D68094D" w14:textId="77777777" w:rsidR="00E8535C" w:rsidRDefault="00003811" w:rsidP="00E46CE3">
            <w:pPr>
              <w:pStyle w:val="ListParagraph"/>
              <w:numPr>
                <w:ilvl w:val="0"/>
                <w:numId w:val="4"/>
              </w:numPr>
              <w:cnfStyle w:val="000000100000" w:firstRow="0" w:lastRow="0" w:firstColumn="0" w:lastColumn="0" w:oddVBand="0" w:evenVBand="0" w:oddHBand="1" w:evenHBand="0" w:firstRowFirstColumn="0" w:firstRowLastColumn="0" w:lastRowFirstColumn="0" w:lastRowLastColumn="0"/>
            </w:pPr>
            <w:r>
              <w:t>Good communication skills are vital but often lacking between GPs, their patients, and specialists</w:t>
            </w:r>
          </w:p>
          <w:p w14:paraId="46EDB604" w14:textId="77777777" w:rsidR="00AD2D46" w:rsidRDefault="00537934" w:rsidP="00E46CE3">
            <w:pPr>
              <w:pStyle w:val="ListParagraph"/>
              <w:numPr>
                <w:ilvl w:val="0"/>
                <w:numId w:val="4"/>
              </w:numPr>
              <w:cnfStyle w:val="000000100000" w:firstRow="0" w:lastRow="0" w:firstColumn="0" w:lastColumn="0" w:oddVBand="0" w:evenVBand="0" w:oddHBand="1" w:evenHBand="0" w:firstRowFirstColumn="0" w:firstRowLastColumn="0" w:lastRowFirstColumn="0" w:lastRowLastColumn="0"/>
            </w:pPr>
            <w:r>
              <w:t>Information is not always shared between the relevant parties</w:t>
            </w:r>
          </w:p>
          <w:p w14:paraId="69A3BEC0" w14:textId="367B5480" w:rsidR="001F7E5A" w:rsidRDefault="001F7E5A" w:rsidP="00E46CE3">
            <w:pPr>
              <w:pStyle w:val="ListParagraph"/>
              <w:numPr>
                <w:ilvl w:val="0"/>
                <w:numId w:val="4"/>
              </w:numPr>
              <w:cnfStyle w:val="000000100000" w:firstRow="0" w:lastRow="0" w:firstColumn="0" w:lastColumn="0" w:oddVBand="0" w:evenVBand="0" w:oddHBand="1" w:evenHBand="0" w:firstRowFirstColumn="0" w:firstRowLastColumn="0" w:lastRowFirstColumn="0" w:lastRowLastColumn="0"/>
            </w:pPr>
            <w:r>
              <w:t>Patients are not</w:t>
            </w:r>
            <w:r w:rsidR="00FF7AFC">
              <w:t xml:space="preserve"> informed of their options</w:t>
            </w:r>
            <w:r w:rsidR="00EC445D">
              <w:t xml:space="preserve"> when it comes to requesting being referred to a specific specialist</w:t>
            </w:r>
          </w:p>
        </w:tc>
      </w:tr>
      <w:tr w:rsidR="00C87F16" w14:paraId="75EAF87D" w14:textId="77777777" w:rsidTr="007407FE">
        <w:tc>
          <w:tcPr>
            <w:cnfStyle w:val="001000000000" w:firstRow="0" w:lastRow="0" w:firstColumn="1" w:lastColumn="0" w:oddVBand="0" w:evenVBand="0" w:oddHBand="0" w:evenHBand="0" w:firstRowFirstColumn="0" w:firstRowLastColumn="0" w:lastRowFirstColumn="0" w:lastRowLastColumn="0"/>
            <w:tcW w:w="2689" w:type="dxa"/>
          </w:tcPr>
          <w:p w14:paraId="3F13F39F" w14:textId="22FA1DEA" w:rsidR="00C87F16" w:rsidRDefault="007407FE" w:rsidP="006545D3">
            <w:r>
              <w:t>Flaws in the medical system</w:t>
            </w:r>
          </w:p>
        </w:tc>
        <w:tc>
          <w:tcPr>
            <w:tcW w:w="6327" w:type="dxa"/>
          </w:tcPr>
          <w:p w14:paraId="7E72DA22" w14:textId="77777777" w:rsidR="00C87F16" w:rsidRDefault="00C870DD" w:rsidP="00E46CE3">
            <w:pPr>
              <w:pStyle w:val="ListParagraph"/>
              <w:numPr>
                <w:ilvl w:val="0"/>
                <w:numId w:val="4"/>
              </w:numPr>
              <w:cnfStyle w:val="000000000000" w:firstRow="0" w:lastRow="0" w:firstColumn="0" w:lastColumn="0" w:oddVBand="0" w:evenVBand="0" w:oddHBand="0" w:evenHBand="0" w:firstRowFirstColumn="0" w:firstRowLastColumn="0" w:lastRowFirstColumn="0" w:lastRowLastColumn="0"/>
            </w:pPr>
            <w:r>
              <w:t>Information about what services are covered by Medicare is not always shared with the patients</w:t>
            </w:r>
          </w:p>
          <w:p w14:paraId="0965395E" w14:textId="77777777" w:rsidR="00CA14BB" w:rsidRDefault="00C2673B" w:rsidP="00E46CE3">
            <w:pPr>
              <w:pStyle w:val="ListParagraph"/>
              <w:numPr>
                <w:ilvl w:val="0"/>
                <w:numId w:val="4"/>
              </w:numPr>
              <w:cnfStyle w:val="000000000000" w:firstRow="0" w:lastRow="0" w:firstColumn="0" w:lastColumn="0" w:oddVBand="0" w:evenVBand="0" w:oddHBand="0" w:evenHBand="0" w:firstRowFirstColumn="0" w:firstRowLastColumn="0" w:lastRowFirstColumn="0" w:lastRowLastColumn="0"/>
            </w:pPr>
            <w:r>
              <w:t xml:space="preserve">When it comes to mental health, it is important to find a specialist that </w:t>
            </w:r>
            <w:r w:rsidR="00321F5D">
              <w:t xml:space="preserve">can work well with the patient, </w:t>
            </w:r>
            <w:r w:rsidR="005716A7">
              <w:t xml:space="preserve">but there is no way to </w:t>
            </w:r>
            <w:r w:rsidR="00194D12">
              <w:t>organise short meetings to get a feel for things</w:t>
            </w:r>
          </w:p>
          <w:p w14:paraId="7B75EBFB" w14:textId="605E9AA1" w:rsidR="00E624F2" w:rsidRDefault="00E624F2" w:rsidP="00E46CE3">
            <w:pPr>
              <w:pStyle w:val="ListParagraph"/>
              <w:numPr>
                <w:ilvl w:val="0"/>
                <w:numId w:val="4"/>
              </w:numPr>
              <w:cnfStyle w:val="000000000000" w:firstRow="0" w:lastRow="0" w:firstColumn="0" w:lastColumn="0" w:oddVBand="0" w:evenVBand="0" w:oddHBand="0" w:evenHBand="0" w:firstRowFirstColumn="0" w:firstRowLastColumn="0" w:lastRowFirstColumn="0" w:lastRowLastColumn="0"/>
            </w:pPr>
            <w:r>
              <w:t>Many services depend on having</w:t>
            </w:r>
            <w:r w:rsidR="005339AC">
              <w:t xml:space="preserve"> a regular family doctor</w:t>
            </w:r>
          </w:p>
        </w:tc>
      </w:tr>
      <w:tr w:rsidR="00C87F16" w14:paraId="255380C1" w14:textId="77777777" w:rsidTr="007407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24BBA70" w14:textId="6EA8FA9D" w:rsidR="00C87F16" w:rsidRDefault="007407FE" w:rsidP="006545D3">
            <w:r>
              <w:t>Competence</w:t>
            </w:r>
          </w:p>
        </w:tc>
        <w:tc>
          <w:tcPr>
            <w:tcW w:w="6327" w:type="dxa"/>
          </w:tcPr>
          <w:p w14:paraId="3E3C2B3C" w14:textId="5C44ECA1" w:rsidR="00C87F16" w:rsidRDefault="000F5EF7" w:rsidP="00E46CE3">
            <w:pPr>
              <w:pStyle w:val="ListParagraph"/>
              <w:numPr>
                <w:ilvl w:val="0"/>
                <w:numId w:val="4"/>
              </w:numPr>
              <w:cnfStyle w:val="000000100000" w:firstRow="0" w:lastRow="0" w:firstColumn="0" w:lastColumn="0" w:oddVBand="0" w:evenVBand="0" w:oddHBand="1" w:evenHBand="0" w:firstRowFirstColumn="0" w:firstRowLastColumn="0" w:lastRowFirstColumn="0" w:lastRowLastColumn="0"/>
            </w:pPr>
            <w:r>
              <w:t>Significant</w:t>
            </w:r>
            <w:r w:rsidR="000C0266">
              <w:t xml:space="preserve"> disparities </w:t>
            </w:r>
            <w:r w:rsidR="001F7D7B">
              <w:t xml:space="preserve">between various medical professionals’ levels of knowledge and </w:t>
            </w:r>
            <w:r w:rsidR="00C85B5B">
              <w:t>diligence</w:t>
            </w:r>
            <w:r w:rsidR="001A2D17">
              <w:t xml:space="preserve"> when treating patients</w:t>
            </w:r>
          </w:p>
        </w:tc>
      </w:tr>
    </w:tbl>
    <w:p w14:paraId="50ED27E5" w14:textId="3825601B" w:rsidR="00B328DB" w:rsidRPr="006545D3" w:rsidRDefault="007407FE" w:rsidP="00566BEE">
      <w:pPr>
        <w:pStyle w:val="Caption"/>
      </w:pPr>
      <w:bookmarkStart w:id="51" w:name="_Ref73970101"/>
      <w:r>
        <w:t xml:space="preserve">Table </w:t>
      </w:r>
      <w:r>
        <w:fldChar w:fldCharType="begin"/>
      </w:r>
      <w:r>
        <w:instrText>SEQ Table \* ARABIC</w:instrText>
      </w:r>
      <w:r>
        <w:fldChar w:fldCharType="separate"/>
      </w:r>
      <w:r>
        <w:rPr>
          <w:noProof/>
        </w:rPr>
        <w:t>4</w:t>
      </w:r>
      <w:r>
        <w:fldChar w:fldCharType="end"/>
      </w:r>
      <w:bookmarkEnd w:id="51"/>
      <w:r>
        <w:t>: Interview results from the third stage of the project</w:t>
      </w:r>
    </w:p>
    <w:p w14:paraId="6FA3299F" w14:textId="08597C95" w:rsidR="004F6CEF" w:rsidRDefault="00686EAE" w:rsidP="002F69CC">
      <w:pPr>
        <w:pStyle w:val="Heading2"/>
      </w:pPr>
      <w:bookmarkStart w:id="52" w:name="_Toc74139327"/>
      <w:r>
        <w:t>Solutions</w:t>
      </w:r>
      <w:r w:rsidR="00207175">
        <w:t xml:space="preserve"> discussed</w:t>
      </w:r>
      <w:bookmarkEnd w:id="52"/>
    </w:p>
    <w:p w14:paraId="6C0D1D31" w14:textId="2430A4E5" w:rsidR="00E7709E" w:rsidRPr="00E7709E" w:rsidRDefault="00E7709E" w:rsidP="00E7709E">
      <w:pPr>
        <w:rPr>
          <w:lang w:val="en-US"/>
        </w:rPr>
      </w:pPr>
      <w:r>
        <w:rPr>
          <w:lang w:val="en-US"/>
        </w:rPr>
        <w:t>Based on further research as well as stakeholders’ feedback from surveys and interviews,</w:t>
      </w:r>
      <w:r w:rsidRPr="005461E6">
        <w:rPr>
          <w:lang w:val="en-US"/>
        </w:rPr>
        <w:t xml:space="preserve"> </w:t>
      </w:r>
      <w:r>
        <w:rPr>
          <w:lang w:val="en-US"/>
        </w:rPr>
        <w:t>the team has come up with several new solution ideas</w:t>
      </w:r>
      <w:r>
        <w:rPr>
          <w:rFonts w:hint="eastAsia"/>
          <w:lang w:val="en-US"/>
        </w:rPr>
        <w:t xml:space="preserve"> </w:t>
      </w:r>
      <w:r>
        <w:rPr>
          <w:lang w:val="en-US"/>
        </w:rPr>
        <w:t>in this iteration, which solve more detailed aspects of the problem space than the previous solution. The team finally discussed and selected one of these solutions as the decided solution.</w:t>
      </w:r>
    </w:p>
    <w:p w14:paraId="42953418" w14:textId="79329A16" w:rsidR="00207175" w:rsidRDefault="008E325B" w:rsidP="00804520">
      <w:pPr>
        <w:pStyle w:val="Heading3"/>
      </w:pPr>
      <w:bookmarkStart w:id="53" w:name="_Toc74139328"/>
      <w:r>
        <w:t>Waiting times</w:t>
      </w:r>
      <w:bookmarkEnd w:id="53"/>
    </w:p>
    <w:p w14:paraId="274DD8AD" w14:textId="77777777" w:rsidR="009D09A2" w:rsidRPr="00D42E74" w:rsidRDefault="009D09A2" w:rsidP="00E46CE3">
      <w:pPr>
        <w:pStyle w:val="ListParagraph"/>
        <w:numPr>
          <w:ilvl w:val="0"/>
          <w:numId w:val="3"/>
        </w:numPr>
        <w:rPr>
          <w:lang w:val="en-US"/>
        </w:rPr>
      </w:pPr>
      <w:r w:rsidRPr="00D42E74">
        <w:rPr>
          <w:lang w:val="en-US"/>
        </w:rPr>
        <w:t xml:space="preserve">A system </w:t>
      </w:r>
      <w:r w:rsidRPr="00D5386D">
        <w:rPr>
          <w:lang w:val="en-US"/>
        </w:rPr>
        <w:t>to aggregate available times for specialists that patients can find information about who is available soonest for any particular specialist, so that patients can show this information to their GP to be referred to faster treatment</w:t>
      </w:r>
      <w:r>
        <w:rPr>
          <w:lang w:val="en-US"/>
        </w:rPr>
        <w:t>.</w:t>
      </w:r>
    </w:p>
    <w:p w14:paraId="674884FE" w14:textId="2C73453A" w:rsidR="004F6CEF" w:rsidRPr="009D09A2" w:rsidRDefault="009D09A2" w:rsidP="00E46CE3">
      <w:pPr>
        <w:pStyle w:val="ListParagraph"/>
        <w:numPr>
          <w:ilvl w:val="0"/>
          <w:numId w:val="3"/>
        </w:numPr>
        <w:jc w:val="left"/>
        <w:rPr>
          <w:lang w:val="en-US"/>
        </w:rPr>
      </w:pPr>
      <w:r>
        <w:rPr>
          <w:lang w:val="en-US"/>
        </w:rPr>
        <w:t>A system that allows users to find c</w:t>
      </w:r>
      <w:r w:rsidRPr="00D42E74">
        <w:rPr>
          <w:lang w:val="en-US"/>
        </w:rPr>
        <w:t xml:space="preserve">linic </w:t>
      </w:r>
      <w:r>
        <w:rPr>
          <w:lang w:val="en-US"/>
        </w:rPr>
        <w:t>that</w:t>
      </w:r>
      <w:r w:rsidRPr="00D42E74">
        <w:rPr>
          <w:lang w:val="en-US"/>
        </w:rPr>
        <w:t xml:space="preserve"> never have to wait for a </w:t>
      </w:r>
      <w:r w:rsidRPr="00D5386D">
        <w:rPr>
          <w:lang w:val="en-US"/>
        </w:rPr>
        <w:t>doctor</w:t>
      </w:r>
      <w:r>
        <w:rPr>
          <w:lang w:val="en-US"/>
        </w:rPr>
        <w:t>.</w:t>
      </w:r>
    </w:p>
    <w:p w14:paraId="6BE9DA95" w14:textId="5FCCFF92" w:rsidR="008E325B" w:rsidRDefault="008E325B" w:rsidP="00804520">
      <w:pPr>
        <w:pStyle w:val="Heading3"/>
      </w:pPr>
      <w:bookmarkStart w:id="54" w:name="_Toc74139329"/>
      <w:r>
        <w:t>Uncertainty</w:t>
      </w:r>
      <w:r w:rsidR="00C81828">
        <w:t xml:space="preserve"> about which specialists to see</w:t>
      </w:r>
      <w:bookmarkEnd w:id="54"/>
    </w:p>
    <w:p w14:paraId="61528775" w14:textId="77777777" w:rsidR="00C81828" w:rsidRPr="00536338" w:rsidRDefault="00C81828" w:rsidP="00E46CE3">
      <w:pPr>
        <w:pStyle w:val="ListParagraph"/>
        <w:numPr>
          <w:ilvl w:val="0"/>
          <w:numId w:val="3"/>
        </w:numPr>
        <w:rPr>
          <w:rFonts w:eastAsiaTheme="majorEastAsia" w:cstheme="majorBidi"/>
          <w:color w:val="1F3763" w:themeColor="accent1" w:themeShade="7F"/>
          <w:lang w:val="en-US"/>
        </w:rPr>
      </w:pPr>
      <w:r w:rsidRPr="004E4578">
        <w:rPr>
          <w:lang w:val="en-US"/>
        </w:rPr>
        <w:t>An</w:t>
      </w:r>
      <w:r>
        <w:rPr>
          <w:lang w:val="en-US"/>
        </w:rPr>
        <w:t xml:space="preserve"> an</w:t>
      </w:r>
      <w:r w:rsidRPr="004E4578">
        <w:rPr>
          <w:lang w:val="en-US"/>
        </w:rPr>
        <w:t>onymous, moderated Q&amp;A platform</w:t>
      </w:r>
      <w:r>
        <w:rPr>
          <w:lang w:val="en-US"/>
        </w:rPr>
        <w:t xml:space="preserve"> </w:t>
      </w:r>
      <w:r w:rsidRPr="008C2F12">
        <w:rPr>
          <w:lang w:val="en-US"/>
        </w:rPr>
        <w:t>for medical question</w:t>
      </w:r>
      <w:r>
        <w:rPr>
          <w:lang w:val="en-US"/>
        </w:rPr>
        <w:t xml:space="preserve"> that people can gather information from others and get their experiences of seeing a specialist.</w:t>
      </w:r>
    </w:p>
    <w:p w14:paraId="36237523" w14:textId="77777777" w:rsidR="00C81828" w:rsidRPr="00D42E74" w:rsidRDefault="00C81828" w:rsidP="00E46CE3">
      <w:pPr>
        <w:pStyle w:val="ListParagraph"/>
        <w:numPr>
          <w:ilvl w:val="0"/>
          <w:numId w:val="3"/>
        </w:numPr>
        <w:rPr>
          <w:lang w:val="en-US"/>
        </w:rPr>
      </w:pPr>
      <w:r>
        <w:rPr>
          <w:lang w:val="en-US"/>
        </w:rPr>
        <w:t>A h</w:t>
      </w:r>
      <w:r w:rsidRPr="003D6F3F">
        <w:rPr>
          <w:lang w:val="en-US"/>
        </w:rPr>
        <w:t>elpdesk style service</w:t>
      </w:r>
      <w:r>
        <w:rPr>
          <w:lang w:val="en-US"/>
        </w:rPr>
        <w:t xml:space="preserve"> wit</w:t>
      </w:r>
      <w:r w:rsidRPr="00536338">
        <w:rPr>
          <w:rFonts w:ascii="Calibri" w:hAnsi="Calibri" w:cs="Calibri"/>
          <w:szCs w:val="20"/>
          <w:lang w:val="en-US"/>
        </w:rPr>
        <w:t xml:space="preserve">h settle-in </w:t>
      </w:r>
      <w:r w:rsidRPr="00536338">
        <w:rPr>
          <w:rFonts w:ascii="Calibri" w:hAnsi="Calibri" w:cs="Calibri"/>
          <w:szCs w:val="20"/>
        </w:rPr>
        <w:t>health professionals</w:t>
      </w:r>
      <w:r w:rsidRPr="00536338">
        <w:rPr>
          <w:rFonts w:ascii="Calibri" w:hAnsi="Calibri" w:cs="Calibri"/>
          <w:szCs w:val="20"/>
          <w:lang w:val="en-US"/>
        </w:rPr>
        <w:t xml:space="preserve"> for quic</w:t>
      </w:r>
      <w:r w:rsidRPr="003D6F3F">
        <w:rPr>
          <w:lang w:val="en-US"/>
        </w:rPr>
        <w:t>k answers</w:t>
      </w:r>
      <w:r>
        <w:rPr>
          <w:lang w:val="en-US"/>
        </w:rPr>
        <w:t xml:space="preserve">, that help people with their unsure medical problems, such as the </w:t>
      </w:r>
      <w:r w:rsidRPr="00F240B9">
        <w:rPr>
          <w:lang w:val="en-US"/>
        </w:rPr>
        <w:t>corresponding</w:t>
      </w:r>
      <w:r>
        <w:rPr>
          <w:lang w:val="en-US"/>
        </w:rPr>
        <w:t xml:space="preserve"> kind of specialist with patient’s </w:t>
      </w:r>
      <w:r w:rsidRPr="000359C9">
        <w:rPr>
          <w:lang w:val="en-US"/>
        </w:rPr>
        <w:t>symptom</w:t>
      </w:r>
      <w:r>
        <w:rPr>
          <w:lang w:val="en-US"/>
        </w:rPr>
        <w:t>.</w:t>
      </w:r>
    </w:p>
    <w:p w14:paraId="1D44EA19" w14:textId="56757B1A" w:rsidR="009D09A2" w:rsidRPr="00C81828" w:rsidRDefault="00C81828" w:rsidP="00E46CE3">
      <w:pPr>
        <w:pStyle w:val="ListParagraph"/>
        <w:numPr>
          <w:ilvl w:val="0"/>
          <w:numId w:val="3"/>
        </w:numPr>
        <w:rPr>
          <w:lang w:val="en-US"/>
        </w:rPr>
      </w:pPr>
      <w:r w:rsidRPr="00AB11FB">
        <w:rPr>
          <w:lang w:val="en-US"/>
        </w:rPr>
        <w:t>An automated recommendation tools that patient can search their symptom and to be paired with a list of specialists.</w:t>
      </w:r>
    </w:p>
    <w:p w14:paraId="7AED6E97" w14:textId="76089C82" w:rsidR="008E325B" w:rsidRDefault="00707213" w:rsidP="00804520">
      <w:pPr>
        <w:pStyle w:val="Heading3"/>
      </w:pPr>
      <w:bookmarkStart w:id="55" w:name="_Toc74139330"/>
      <w:r>
        <w:t>Chronic</w:t>
      </w:r>
      <w:r w:rsidR="007F26A2">
        <w:t xml:space="preserve"> or urgent conditions</w:t>
      </w:r>
      <w:bookmarkEnd w:id="55"/>
    </w:p>
    <w:p w14:paraId="43692D93" w14:textId="2136E452" w:rsidR="007F26A2" w:rsidRPr="007F26A2" w:rsidRDefault="007F26A2" w:rsidP="00E46CE3">
      <w:pPr>
        <w:pStyle w:val="ListParagraph"/>
        <w:numPr>
          <w:ilvl w:val="0"/>
          <w:numId w:val="3"/>
        </w:numPr>
        <w:rPr>
          <w:lang w:val="en-US"/>
        </w:rPr>
      </w:pPr>
      <w:r>
        <w:rPr>
          <w:lang w:val="en-US"/>
        </w:rPr>
        <w:t xml:space="preserve">A </w:t>
      </w:r>
      <w:r w:rsidRPr="00CC777E">
        <w:rPr>
          <w:lang w:val="en-US"/>
        </w:rPr>
        <w:t xml:space="preserve">medicine delivery </w:t>
      </w:r>
      <w:r>
        <w:rPr>
          <w:lang w:val="en-US"/>
        </w:rPr>
        <w:t xml:space="preserve">for people who have </w:t>
      </w:r>
      <w:r w:rsidRPr="002B4738">
        <w:rPr>
          <w:lang w:val="en-US"/>
        </w:rPr>
        <w:t>chronic</w:t>
      </w:r>
      <w:r>
        <w:rPr>
          <w:lang w:val="en-US"/>
        </w:rPr>
        <w:t xml:space="preserve"> and need </w:t>
      </w:r>
      <w:r w:rsidRPr="008F2341">
        <w:rPr>
          <w:lang w:val="en-US"/>
        </w:rPr>
        <w:t xml:space="preserve">special medicine </w:t>
      </w:r>
      <w:r>
        <w:rPr>
          <w:lang w:val="en-US"/>
        </w:rPr>
        <w:t xml:space="preserve">or need medicine </w:t>
      </w:r>
      <w:r w:rsidRPr="00767AC0">
        <w:rPr>
          <w:lang w:val="en-US"/>
        </w:rPr>
        <w:t>urgently</w:t>
      </w:r>
      <w:r>
        <w:rPr>
          <w:lang w:val="en-US"/>
        </w:rPr>
        <w:t xml:space="preserve"> with sending their </w:t>
      </w:r>
      <w:r w:rsidRPr="00C414D5">
        <w:rPr>
          <w:lang w:val="en-US"/>
        </w:rPr>
        <w:t>medical</w:t>
      </w:r>
      <w:r>
        <w:rPr>
          <w:lang w:val="en-US"/>
        </w:rPr>
        <w:t xml:space="preserve"> record to the </w:t>
      </w:r>
      <w:r w:rsidRPr="00AF6844">
        <w:rPr>
          <w:lang w:val="en-US"/>
        </w:rPr>
        <w:t>pharmacy</w:t>
      </w:r>
      <w:r>
        <w:rPr>
          <w:lang w:val="en-US"/>
        </w:rPr>
        <w:t>.</w:t>
      </w:r>
    </w:p>
    <w:p w14:paraId="2C357A48" w14:textId="7BEF4EF9" w:rsidR="00C1579C" w:rsidRDefault="006A63A8" w:rsidP="006A63A8">
      <w:pPr>
        <w:pStyle w:val="Heading2"/>
      </w:pPr>
      <w:bookmarkStart w:id="56" w:name="_Toc74139331"/>
      <w:r>
        <w:t>Previous wireframes</w:t>
      </w:r>
      <w:bookmarkEnd w:id="56"/>
    </w:p>
    <w:p w14:paraId="73EAF90A" w14:textId="2622046C" w:rsidR="004A1783" w:rsidRDefault="004A1783" w:rsidP="00472A99">
      <w:pPr>
        <w:pStyle w:val="Heading3"/>
      </w:pPr>
      <w:bookmarkStart w:id="57" w:name="_Toc74139332"/>
      <w:r>
        <w:t>Wireframe of the first iteration: making app</w:t>
      </w:r>
      <w:r>
        <w:rPr>
          <w:rFonts w:hint="eastAsia"/>
        </w:rPr>
        <w:t>ointment</w:t>
      </w:r>
      <w:bookmarkEnd w:id="57"/>
      <w:r>
        <w:rPr>
          <w:rFonts w:hint="eastAsia"/>
        </w:rPr>
        <w:t xml:space="preserve"> </w:t>
      </w:r>
    </w:p>
    <w:p w14:paraId="4AC8DF9B" w14:textId="77777777" w:rsidR="004A1783" w:rsidRDefault="004A1783" w:rsidP="004A1783">
      <w:pPr>
        <w:spacing w:after="160" w:line="259" w:lineRule="auto"/>
        <w:jc w:val="center"/>
      </w:pPr>
      <w:r>
        <w:rPr>
          <w:noProof/>
        </w:rPr>
        <w:drawing>
          <wp:inline distT="0" distB="0" distL="0" distR="0" wp14:anchorId="3996866C" wp14:editId="5EAFB75F">
            <wp:extent cx="4290574" cy="6934200"/>
            <wp:effectExtent l="0" t="0" r="0" b="0"/>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rotWithShape="1">
                    <a:blip r:embed="rId13" cstate="print">
                      <a:extLst>
                        <a:ext uri="{28A0092B-C50C-407E-A947-70E740481C1C}">
                          <a14:useLocalDpi xmlns:a14="http://schemas.microsoft.com/office/drawing/2010/main" val="0"/>
                        </a:ext>
                      </a:extLst>
                    </a:blip>
                    <a:srcRect l="2032" t="1276" r="2296" b="1684"/>
                    <a:stretch/>
                  </pic:blipFill>
                  <pic:spPr bwMode="auto">
                    <a:xfrm>
                      <a:off x="0" y="0"/>
                      <a:ext cx="4298299" cy="6946685"/>
                    </a:xfrm>
                    <a:prstGeom prst="rect">
                      <a:avLst/>
                    </a:prstGeom>
                    <a:ln>
                      <a:noFill/>
                    </a:ln>
                    <a:extLst>
                      <a:ext uri="{53640926-AAD7-44D8-BBD7-CCE9431645EC}">
                        <a14:shadowObscured xmlns:a14="http://schemas.microsoft.com/office/drawing/2010/main"/>
                      </a:ext>
                    </a:extLst>
                  </pic:spPr>
                </pic:pic>
              </a:graphicData>
            </a:graphic>
          </wp:inline>
        </w:drawing>
      </w:r>
    </w:p>
    <w:p w14:paraId="22845BF7" w14:textId="16E150E3" w:rsidR="004A1783" w:rsidRPr="007A7214" w:rsidRDefault="004A1783" w:rsidP="004A1783">
      <w:pPr>
        <w:jc w:val="center"/>
        <w:rPr>
          <w:rFonts w:hint="eastAsia"/>
          <w:i/>
          <w:iCs/>
          <w:color w:val="44546A" w:themeColor="text2"/>
          <w:sz w:val="18"/>
          <w:szCs w:val="22"/>
        </w:rPr>
      </w:pPr>
      <w:r w:rsidRPr="007A7214">
        <w:rPr>
          <w:i/>
          <w:iCs/>
          <w:color w:val="44546A" w:themeColor="text2"/>
          <w:sz w:val="18"/>
          <w:szCs w:val="22"/>
        </w:rPr>
        <w:t xml:space="preserve">Figure </w:t>
      </w:r>
      <w:r w:rsidRPr="007A7214">
        <w:rPr>
          <w:i/>
          <w:iCs/>
          <w:color w:val="44546A" w:themeColor="text2"/>
          <w:sz w:val="18"/>
          <w:szCs w:val="22"/>
        </w:rPr>
        <w:fldChar w:fldCharType="begin"/>
      </w:r>
      <w:r w:rsidRPr="007A7214">
        <w:rPr>
          <w:i/>
          <w:iCs/>
          <w:color w:val="44546A" w:themeColor="text2"/>
          <w:sz w:val="18"/>
          <w:szCs w:val="22"/>
        </w:rPr>
        <w:instrText>SEQ Figure \* ARABIC</w:instrText>
      </w:r>
      <w:r w:rsidRPr="007A7214">
        <w:rPr>
          <w:i/>
          <w:iCs/>
          <w:color w:val="44546A" w:themeColor="text2"/>
          <w:sz w:val="18"/>
          <w:szCs w:val="22"/>
        </w:rPr>
        <w:fldChar w:fldCharType="separate"/>
      </w:r>
      <w:r w:rsidR="007A7214">
        <w:rPr>
          <w:i/>
          <w:iCs/>
          <w:noProof/>
          <w:color w:val="44546A" w:themeColor="text2"/>
          <w:sz w:val="18"/>
          <w:szCs w:val="22"/>
        </w:rPr>
        <w:t>6</w:t>
      </w:r>
      <w:r w:rsidRPr="007A7214">
        <w:rPr>
          <w:i/>
          <w:iCs/>
          <w:color w:val="44546A" w:themeColor="text2"/>
          <w:sz w:val="18"/>
          <w:szCs w:val="22"/>
        </w:rPr>
        <w:fldChar w:fldCharType="end"/>
      </w:r>
      <w:r w:rsidRPr="007A7214">
        <w:rPr>
          <w:i/>
          <w:iCs/>
          <w:color w:val="44546A" w:themeColor="text2"/>
          <w:sz w:val="18"/>
          <w:szCs w:val="22"/>
        </w:rPr>
        <w:t>: Wireframe of the original system: making app</w:t>
      </w:r>
      <w:r w:rsidRPr="007A7214">
        <w:rPr>
          <w:rFonts w:hint="eastAsia"/>
          <w:i/>
          <w:iCs/>
          <w:color w:val="44546A" w:themeColor="text2"/>
          <w:sz w:val="18"/>
          <w:szCs w:val="22"/>
        </w:rPr>
        <w:t>ointment</w:t>
      </w:r>
    </w:p>
    <w:p w14:paraId="217D5433" w14:textId="37EF570A" w:rsidR="00472A99" w:rsidRDefault="00472A99" w:rsidP="00472A99">
      <w:pPr>
        <w:pStyle w:val="Heading3"/>
      </w:pPr>
      <w:bookmarkStart w:id="58" w:name="_Toc74139333"/>
      <w:r>
        <w:t>Wireframe of the second iteration: searching specialist</w:t>
      </w:r>
      <w:bookmarkEnd w:id="58"/>
      <w:r>
        <w:t xml:space="preserve"> </w:t>
      </w:r>
    </w:p>
    <w:p w14:paraId="49CCBCF5" w14:textId="0449C5BC" w:rsidR="00FB2624" w:rsidRDefault="00FB2624" w:rsidP="00EC42CB">
      <w:pPr>
        <w:jc w:val="center"/>
      </w:pPr>
      <w:r>
        <w:rPr>
          <w:noProof/>
        </w:rPr>
        <w:drawing>
          <wp:inline distT="0" distB="0" distL="0" distR="0" wp14:anchorId="5E62C531" wp14:editId="6213ED8B">
            <wp:extent cx="5846445" cy="6346192"/>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846445" cy="6346192"/>
                    </a:xfrm>
                    <a:prstGeom prst="rect">
                      <a:avLst/>
                    </a:prstGeom>
                  </pic:spPr>
                </pic:pic>
              </a:graphicData>
            </a:graphic>
          </wp:inline>
        </w:drawing>
      </w:r>
    </w:p>
    <w:p w14:paraId="1D337AF7" w14:textId="11483174" w:rsidR="00FB2624" w:rsidRPr="00FB2624" w:rsidRDefault="00123657" w:rsidP="00EC42CB">
      <w:pPr>
        <w:pStyle w:val="Caption"/>
        <w:jc w:val="center"/>
      </w:pPr>
      <w:r>
        <w:t xml:space="preserve">Figure </w:t>
      </w:r>
      <w:r>
        <w:fldChar w:fldCharType="begin"/>
      </w:r>
      <w:r>
        <w:instrText>SEQ Figure \* ARABIC</w:instrText>
      </w:r>
      <w:r>
        <w:fldChar w:fldCharType="separate"/>
      </w:r>
      <w:r w:rsidR="00481E49">
        <w:rPr>
          <w:noProof/>
        </w:rPr>
        <w:t>7</w:t>
      </w:r>
      <w:r>
        <w:fldChar w:fldCharType="end"/>
      </w:r>
      <w:r>
        <w:t>: Wireframe of the previous system</w:t>
      </w:r>
      <w:r w:rsidR="0054501C">
        <w:t xml:space="preserve">: </w:t>
      </w:r>
      <w:r w:rsidR="001E1292">
        <w:t>searching sp</w:t>
      </w:r>
      <w:r w:rsidR="001E1292">
        <w:rPr>
          <w:rFonts w:hint="eastAsia"/>
        </w:rPr>
        <w:t xml:space="preserve">ecialist </w:t>
      </w:r>
    </w:p>
    <w:p w14:paraId="6DAA7BF0" w14:textId="61C709D4" w:rsidR="002D5BE0" w:rsidRPr="002D5BE0" w:rsidRDefault="00531C42" w:rsidP="002D5BE0">
      <w:pPr>
        <w:pStyle w:val="Caption"/>
        <w:jc w:val="center"/>
      </w:pPr>
      <w:r>
        <w:br w:type="page"/>
      </w:r>
    </w:p>
    <w:p w14:paraId="0173A7A0" w14:textId="64FFD876" w:rsidR="0DE3FC25" w:rsidRDefault="0DE3FC25" w:rsidP="0DE3FC25">
      <w:pPr>
        <w:pStyle w:val="Heading1"/>
      </w:pPr>
      <w:bookmarkStart w:id="59" w:name="_Toc74139334"/>
      <w:r>
        <w:t>Solution Idea</w:t>
      </w:r>
      <w:bookmarkEnd w:id="59"/>
    </w:p>
    <w:p w14:paraId="08AB02AD" w14:textId="62832985" w:rsidR="004C6DAB" w:rsidRPr="004C6DAB" w:rsidRDefault="0344C365" w:rsidP="004C6DAB">
      <w:pPr>
        <w:pStyle w:val="Heading2"/>
      </w:pPr>
      <w:bookmarkStart w:id="60" w:name="_Toc74139335"/>
      <w:r w:rsidRPr="0344C365">
        <w:rPr>
          <w:rFonts w:eastAsia="Yu Gothic Light" w:cs="Times New Roman"/>
        </w:rPr>
        <w:t>Idea generation</w:t>
      </w:r>
      <w:bookmarkEnd w:id="60"/>
    </w:p>
    <w:p w14:paraId="623A1CD2" w14:textId="1C69B464" w:rsidR="00821046" w:rsidRPr="00821046" w:rsidRDefault="683A96D5" w:rsidP="00821046">
      <w:pPr>
        <w:pStyle w:val="Heading3"/>
      </w:pPr>
      <w:bookmarkStart w:id="61" w:name="_Toc74139336"/>
      <w:r w:rsidRPr="683A96D5">
        <w:rPr>
          <w:rFonts w:eastAsia="Yu Gothic Light" w:cs="Times New Roman"/>
          <w:szCs w:val="20"/>
        </w:rPr>
        <w:t>Online referral system</w:t>
      </w:r>
      <w:bookmarkEnd w:id="61"/>
    </w:p>
    <w:p w14:paraId="03E6A98F" w14:textId="4AA7C8CC" w:rsidR="00E7274B" w:rsidRPr="002248B6" w:rsidRDefault="1D895973" w:rsidP="002248B6">
      <w:pPr>
        <w:pStyle w:val="Heading4"/>
      </w:pPr>
      <w:r w:rsidRPr="002248B6">
        <w:t>Regarding waiting time</w:t>
      </w:r>
    </w:p>
    <w:p w14:paraId="1296BB95" w14:textId="6FA820A9" w:rsidR="00E11829" w:rsidRPr="00E11829" w:rsidRDefault="219DBFDA" w:rsidP="00E11829">
      <w:r>
        <w:t xml:space="preserve">Base on the interview and research we’ve done, we discovered one of the most significant issue happen in the referral process was the patients would not be able to find our which specialists </w:t>
      </w:r>
      <w:r w:rsidR="2172BB91">
        <w:t>were</w:t>
      </w:r>
      <w:r>
        <w:t xml:space="preserve"> available at the </w:t>
      </w:r>
      <w:r w:rsidR="2172BB91">
        <w:t xml:space="preserve">time. </w:t>
      </w:r>
      <w:r w:rsidR="5891D3F5">
        <w:t xml:space="preserve"> </w:t>
      </w:r>
      <w:r w:rsidR="5B678D28">
        <w:t xml:space="preserve">Because the process was done by the GPs. </w:t>
      </w:r>
      <w:r w:rsidR="5A4B9210">
        <w:t>Thus</w:t>
      </w:r>
      <w:r w:rsidR="0F83BD02">
        <w:t>,</w:t>
      </w:r>
      <w:r w:rsidR="5A4B9210">
        <w:t xml:space="preserve"> we introduce the </w:t>
      </w:r>
      <w:r w:rsidR="0F83BD02">
        <w:t xml:space="preserve">sub-system </w:t>
      </w:r>
      <w:r w:rsidR="52F2A62E">
        <w:t>in our prototype to</w:t>
      </w:r>
      <w:r w:rsidR="5B678D28">
        <w:t xml:space="preserve"> solve this problem</w:t>
      </w:r>
      <w:r w:rsidR="52F2A62E">
        <w:t>.</w:t>
      </w:r>
    </w:p>
    <w:p w14:paraId="6D3E73F1" w14:textId="6FA820A9" w:rsidR="00C9202B" w:rsidRDefault="5891D3F5" w:rsidP="002678B9">
      <w:pPr>
        <w:jc w:val="center"/>
      </w:pPr>
      <w:r>
        <w:rPr>
          <w:noProof/>
        </w:rPr>
        <w:drawing>
          <wp:inline distT="0" distB="0" distL="0" distR="0" wp14:anchorId="7F87D257" wp14:editId="1FF3E1EB">
            <wp:extent cx="3603171" cy="2882537"/>
            <wp:effectExtent l="0" t="0" r="3810" b="635"/>
            <wp:docPr id="1080072857" name="Picture 1080072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007285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3171" cy="2882537"/>
                    </a:xfrm>
                    <a:prstGeom prst="rect">
                      <a:avLst/>
                    </a:prstGeom>
                  </pic:spPr>
                </pic:pic>
              </a:graphicData>
            </a:graphic>
          </wp:inline>
        </w:drawing>
      </w:r>
    </w:p>
    <w:p w14:paraId="3F3B8167" w14:textId="09E5DA4E" w:rsidR="00FD35CC" w:rsidRPr="00046066" w:rsidRDefault="00C9202B" w:rsidP="00C9202B">
      <w:pPr>
        <w:pStyle w:val="Caption"/>
        <w:jc w:val="center"/>
      </w:pPr>
      <w:r>
        <w:t xml:space="preserve">Figure </w:t>
      </w:r>
      <w:r>
        <w:fldChar w:fldCharType="begin"/>
      </w:r>
      <w:r>
        <w:instrText>SEQ Figure \* ARABIC</w:instrText>
      </w:r>
      <w:r>
        <w:fldChar w:fldCharType="separate"/>
      </w:r>
      <w:r w:rsidR="00A562C4">
        <w:rPr>
          <w:noProof/>
        </w:rPr>
        <w:t>8</w:t>
      </w:r>
      <w:r>
        <w:fldChar w:fldCharType="end"/>
      </w:r>
      <w:r>
        <w:t>:</w:t>
      </w:r>
      <w:r w:rsidR="00647DEF">
        <w:t xml:space="preserve"> Solution idea of waiting time</w:t>
      </w:r>
      <w:r>
        <w:t xml:space="preserve"> </w:t>
      </w:r>
    </w:p>
    <w:p w14:paraId="71A75D07" w14:textId="11D6F219" w:rsidR="7B1A2596" w:rsidRDefault="7B1A2596" w:rsidP="7B1A2596">
      <w:pPr>
        <w:rPr>
          <w:szCs w:val="20"/>
        </w:rPr>
      </w:pPr>
    </w:p>
    <w:p w14:paraId="3B03D62B" w14:textId="36B4FE70" w:rsidR="2E1C20C0" w:rsidRDefault="38B7F4E9" w:rsidP="445E23B1">
      <w:pPr>
        <w:pStyle w:val="Heading4"/>
        <w:rPr>
          <w:rFonts w:asciiTheme="minorHAnsi" w:eastAsiaTheme="minorEastAsia" w:hAnsiTheme="minorHAnsi" w:cstheme="minorBidi"/>
        </w:rPr>
      </w:pPr>
      <w:r w:rsidRPr="38B7F4E9">
        <w:rPr>
          <w:rFonts w:ascii="Calibri Light" w:eastAsia="Yu Gothic Light" w:hAnsi="Calibri Light" w:cs="Times New Roman"/>
        </w:rPr>
        <w:t>Re</w:t>
      </w:r>
      <w:r>
        <w:t xml:space="preserve">garding </w:t>
      </w:r>
      <w:r w:rsidR="06FC61A9">
        <w:t>uncertainty</w:t>
      </w:r>
      <w:r>
        <w:t xml:space="preserve"> about which specialists to see</w:t>
      </w:r>
    </w:p>
    <w:p w14:paraId="2A9D463E" w14:textId="74726C91" w:rsidR="5EE05AA0" w:rsidRDefault="28D0F9B0" w:rsidP="5EE05AA0">
      <w:r>
        <w:t xml:space="preserve">It came across </w:t>
      </w:r>
      <w:r w:rsidR="0F5BAD16">
        <w:t xml:space="preserve">a special </w:t>
      </w:r>
      <w:r w:rsidR="36AAC78F">
        <w:t xml:space="preserve">case when we did our interview. </w:t>
      </w:r>
      <w:r w:rsidR="670EB714">
        <w:t xml:space="preserve">Patient sometimes doesn’t know what </w:t>
      </w:r>
      <w:r w:rsidR="7F73501B">
        <w:t>their symptoms are.</w:t>
      </w:r>
      <w:r w:rsidR="771E1D43">
        <w:t xml:space="preserve"> They might just know a very </w:t>
      </w:r>
      <w:r w:rsidR="7A0745F9">
        <w:t xml:space="preserve">basic </w:t>
      </w:r>
      <w:r w:rsidR="23A9B3AC">
        <w:t>perspectives</w:t>
      </w:r>
      <w:r w:rsidR="7A0745F9">
        <w:t xml:space="preserve"> such as back pain, </w:t>
      </w:r>
      <w:r w:rsidR="23A9B3AC">
        <w:t xml:space="preserve">headache etc... </w:t>
      </w:r>
      <w:r w:rsidR="2B60BEDA">
        <w:t>So</w:t>
      </w:r>
      <w:r w:rsidR="2823F414">
        <w:t>,</w:t>
      </w:r>
      <w:r w:rsidR="2B60BEDA">
        <w:t xml:space="preserve"> we </w:t>
      </w:r>
      <w:r w:rsidR="2823F414">
        <w:t xml:space="preserve">should </w:t>
      </w:r>
      <w:r w:rsidR="259C1B75">
        <w:t>establish</w:t>
      </w:r>
      <w:r w:rsidR="2B60BEDA">
        <w:t xml:space="preserve"> a </w:t>
      </w:r>
      <w:r w:rsidR="259C1B75">
        <w:t>sub-</w:t>
      </w:r>
      <w:r w:rsidR="5DD59B5A">
        <w:t xml:space="preserve">system </w:t>
      </w:r>
      <w:r w:rsidR="2823F414">
        <w:t xml:space="preserve">which </w:t>
      </w:r>
      <w:r w:rsidR="259C1B75">
        <w:t xml:space="preserve">could allow </w:t>
      </w:r>
      <w:r w:rsidR="2B1D8E53">
        <w:t xml:space="preserve">patient to input their </w:t>
      </w:r>
      <w:r w:rsidR="259331D0">
        <w:t>symptoms, and then the system will automatically recommend</w:t>
      </w:r>
      <w:r w:rsidR="4D89F510">
        <w:t xml:space="preserve"> the most suitable specialist for them.</w:t>
      </w:r>
    </w:p>
    <w:p w14:paraId="0F32ED37" w14:textId="6FA820A9" w:rsidR="00C9202B" w:rsidRDefault="721EAABD" w:rsidP="002248B6">
      <w:pPr>
        <w:jc w:val="center"/>
      </w:pPr>
      <w:r>
        <w:rPr>
          <w:noProof/>
        </w:rPr>
        <w:drawing>
          <wp:inline distT="0" distB="0" distL="0" distR="0" wp14:anchorId="1E5A04A1" wp14:editId="328E820D">
            <wp:extent cx="4742499" cy="2460171"/>
            <wp:effectExtent l="0" t="0" r="0" b="3810"/>
            <wp:docPr id="1693804500" name="Picture 1693804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3804500"/>
                    <pic:cNvPicPr/>
                  </pic:nvPicPr>
                  <pic:blipFill>
                    <a:blip r:embed="rId16">
                      <a:extLst>
                        <a:ext uri="{28A0092B-C50C-407E-A947-70E740481C1C}">
                          <a14:useLocalDpi xmlns:a14="http://schemas.microsoft.com/office/drawing/2010/main" val="0"/>
                        </a:ext>
                      </a:extLst>
                    </a:blip>
                    <a:stretch>
                      <a:fillRect/>
                    </a:stretch>
                  </pic:blipFill>
                  <pic:spPr>
                    <a:xfrm>
                      <a:off x="0" y="0"/>
                      <a:ext cx="4742499" cy="2460171"/>
                    </a:xfrm>
                    <a:prstGeom prst="rect">
                      <a:avLst/>
                    </a:prstGeom>
                  </pic:spPr>
                </pic:pic>
              </a:graphicData>
            </a:graphic>
          </wp:inline>
        </w:drawing>
      </w:r>
    </w:p>
    <w:p w14:paraId="2207026E" w14:textId="42864741" w:rsidR="571C0612" w:rsidRDefault="00C9202B" w:rsidP="002248B6">
      <w:pPr>
        <w:pStyle w:val="Caption"/>
        <w:jc w:val="center"/>
        <w:rPr>
          <w:szCs w:val="20"/>
        </w:rPr>
      </w:pPr>
      <w:r>
        <w:t xml:space="preserve">Figure </w:t>
      </w:r>
      <w:r>
        <w:fldChar w:fldCharType="begin"/>
      </w:r>
      <w:r>
        <w:instrText>SEQ Figure \* ARABIC</w:instrText>
      </w:r>
      <w:r>
        <w:fldChar w:fldCharType="separate"/>
      </w:r>
      <w:r w:rsidR="00A562C4">
        <w:rPr>
          <w:noProof/>
        </w:rPr>
        <w:t>9</w:t>
      </w:r>
      <w:r>
        <w:fldChar w:fldCharType="end"/>
      </w:r>
      <w:r>
        <w:t>:</w:t>
      </w:r>
      <w:r w:rsidR="00647DEF">
        <w:t xml:space="preserve"> Solution idea of searching specialist </w:t>
      </w:r>
    </w:p>
    <w:p w14:paraId="7C4D78F5" w14:textId="548A77A3" w:rsidR="571C0612" w:rsidRDefault="47CC4217" w:rsidP="571C0612">
      <w:pPr>
        <w:pStyle w:val="Heading4"/>
        <w:rPr>
          <w:rFonts w:asciiTheme="minorHAnsi" w:eastAsiaTheme="minorEastAsia" w:hAnsiTheme="minorHAnsi" w:cstheme="minorBidi"/>
          <w:szCs w:val="20"/>
        </w:rPr>
      </w:pPr>
      <w:r w:rsidRPr="47CC4217">
        <w:rPr>
          <w:rFonts w:ascii="Calibri Light" w:eastAsia="Yu Gothic Light" w:hAnsi="Calibri Light" w:cs="Times New Roman"/>
          <w:szCs w:val="20"/>
        </w:rPr>
        <w:t>Regarding chronic or urgent conditions</w:t>
      </w:r>
    </w:p>
    <w:p w14:paraId="056696CB" w14:textId="0DAEE768" w:rsidR="00C9202B" w:rsidRPr="00C9202B" w:rsidRDefault="258058CA" w:rsidP="00C9202B">
      <w:r>
        <w:t xml:space="preserve">For the idea, we got inspired by some existing system. At the previous report, in some online platform for medical service, they also provide online pharmacy. Although it doesn’t sell any prescription. </w:t>
      </w:r>
      <w:r w:rsidR="29027F26">
        <w:t xml:space="preserve">But still a good idea, because there maybe situation like some patients may urgently need for the </w:t>
      </w:r>
      <w:r w:rsidR="5DF64AA0">
        <w:t>special medicine.</w:t>
      </w:r>
      <w:r>
        <w:t xml:space="preserve"> Thus, based on this concept, we thought it should be a good idea to add this function on our prototype. However, due to lack of support evidence on the </w:t>
      </w:r>
      <w:r w:rsidR="0FA236A1">
        <w:t xml:space="preserve">availability </w:t>
      </w:r>
      <w:r w:rsidR="7DC63A4B">
        <w:t xml:space="preserve">of this </w:t>
      </w:r>
      <w:r w:rsidR="1BD2EABF">
        <w:t xml:space="preserve">function </w:t>
      </w:r>
      <w:r w:rsidR="1D29C431">
        <w:t>in</w:t>
      </w:r>
      <w:r w:rsidR="1BD2EABF">
        <w:t xml:space="preserve"> Australia, we decided not to add </w:t>
      </w:r>
      <w:r w:rsidR="7CFE45EA">
        <w:t xml:space="preserve">this function onto our </w:t>
      </w:r>
      <w:r w:rsidR="020F2619">
        <w:t xml:space="preserve">prototype. </w:t>
      </w:r>
      <w:r w:rsidR="1D29C431">
        <w:t>Until</w:t>
      </w:r>
      <w:r w:rsidR="020F2619">
        <w:t xml:space="preserve"> further studies being conducted</w:t>
      </w:r>
      <w:r w:rsidR="1D29C431">
        <w:t xml:space="preserve">. </w:t>
      </w:r>
    </w:p>
    <w:p w14:paraId="40AAF3FB" w14:textId="0DAEE768" w:rsidR="5DF64AA0" w:rsidRDefault="5DF64AA0" w:rsidP="5DF64AA0"/>
    <w:p w14:paraId="3E99ED65" w14:textId="3DBA318E" w:rsidR="6CC63952" w:rsidRDefault="1F9F5A47" w:rsidP="6CC63952">
      <w:pPr>
        <w:pStyle w:val="Heading3"/>
      </w:pPr>
      <w:bookmarkStart w:id="62" w:name="_Toc74139337"/>
      <w:r>
        <w:t>Medical diary</w:t>
      </w:r>
      <w:bookmarkEnd w:id="62"/>
      <w:r>
        <w:t xml:space="preserve"> </w:t>
      </w:r>
    </w:p>
    <w:p w14:paraId="7F7919F2" w14:textId="6B1CF458" w:rsidR="1F9F5A47" w:rsidRDefault="1F9F5A47" w:rsidP="1F9F5A47">
      <w:pPr>
        <w:pStyle w:val="Heading4"/>
      </w:pPr>
      <w:r w:rsidRPr="1F9F5A47">
        <w:rPr>
          <w:rFonts w:ascii="Calibri Light" w:eastAsia="Yu Gothic Light" w:hAnsi="Calibri Light" w:cs="Times New Roman"/>
          <w:szCs w:val="20"/>
        </w:rPr>
        <w:t xml:space="preserve">Regarding medical </w:t>
      </w:r>
      <w:r w:rsidR="7C70F470" w:rsidRPr="7C70F470">
        <w:rPr>
          <w:rFonts w:ascii="Calibri Light" w:eastAsia="Yu Gothic Light" w:hAnsi="Calibri Light" w:cs="Times New Roman"/>
          <w:szCs w:val="20"/>
        </w:rPr>
        <w:t>diary</w:t>
      </w:r>
    </w:p>
    <w:p w14:paraId="6B52006E" w14:textId="73311352" w:rsidR="1F9F5A47" w:rsidRDefault="1F9F5A47" w:rsidP="1F9F5A47">
      <w:pPr>
        <w:rPr>
          <w:szCs w:val="20"/>
        </w:rPr>
      </w:pPr>
      <w:r w:rsidRPr="1F9F5A47">
        <w:rPr>
          <w:szCs w:val="20"/>
        </w:rPr>
        <w:t>In the very late stage of our project, since the outcome of the original prototype didn’t meet our expectation, we decided to build up a new system based on the previous one</w:t>
      </w:r>
      <w:r w:rsidR="001E1292">
        <w:rPr>
          <w:szCs w:val="20"/>
        </w:rPr>
        <w:t>, t</w:t>
      </w:r>
      <w:r w:rsidRPr="1F9F5A47">
        <w:rPr>
          <w:szCs w:val="20"/>
        </w:rPr>
        <w:t xml:space="preserve">he medical </w:t>
      </w:r>
      <w:r w:rsidR="00E477B7">
        <w:rPr>
          <w:szCs w:val="20"/>
        </w:rPr>
        <w:t>diary</w:t>
      </w:r>
      <w:r w:rsidRPr="1F9F5A47">
        <w:rPr>
          <w:szCs w:val="20"/>
        </w:rPr>
        <w:t xml:space="preserve"> system. </w:t>
      </w:r>
      <w:r w:rsidR="001E1292">
        <w:rPr>
          <w:szCs w:val="20"/>
        </w:rPr>
        <w:t>It</w:t>
      </w:r>
      <w:r w:rsidRPr="1F9F5A47">
        <w:rPr>
          <w:szCs w:val="20"/>
        </w:rPr>
        <w:t xml:space="preserve"> allows patients to input their medical history and based on </w:t>
      </w:r>
      <w:r w:rsidR="001E1292" w:rsidRPr="1F9F5A47">
        <w:rPr>
          <w:szCs w:val="20"/>
        </w:rPr>
        <w:t>that information</w:t>
      </w:r>
      <w:r w:rsidRPr="1F9F5A47">
        <w:rPr>
          <w:szCs w:val="20"/>
        </w:rPr>
        <w:t xml:space="preserve">, the system could add </w:t>
      </w:r>
      <w:r w:rsidR="001E1292" w:rsidRPr="1F9F5A47">
        <w:rPr>
          <w:szCs w:val="20"/>
        </w:rPr>
        <w:t>th</w:t>
      </w:r>
      <w:r w:rsidR="001E1292">
        <w:rPr>
          <w:szCs w:val="20"/>
        </w:rPr>
        <w:t>e</w:t>
      </w:r>
      <w:r w:rsidR="001E1292" w:rsidRPr="1F9F5A47">
        <w:rPr>
          <w:szCs w:val="20"/>
        </w:rPr>
        <w:t xml:space="preserve"> symptoms</w:t>
      </w:r>
      <w:r w:rsidRPr="1F9F5A47">
        <w:rPr>
          <w:szCs w:val="20"/>
        </w:rPr>
        <w:t xml:space="preserve"> to similar list. Once the patient </w:t>
      </w:r>
      <w:r w:rsidR="001E1292" w:rsidRPr="1F9F5A47">
        <w:rPr>
          <w:szCs w:val="20"/>
        </w:rPr>
        <w:t>views</w:t>
      </w:r>
      <w:r w:rsidRPr="1F9F5A47">
        <w:rPr>
          <w:szCs w:val="20"/>
        </w:rPr>
        <w:t xml:space="preserve"> the similar solution on the public section on the system, the patient can also get the direct contact method.</w:t>
      </w:r>
    </w:p>
    <w:p w14:paraId="4210962C" w14:textId="77777777" w:rsidR="001E1292" w:rsidRDefault="001E1292" w:rsidP="001E1292">
      <w:pPr>
        <w:jc w:val="center"/>
      </w:pPr>
      <w:r>
        <w:rPr>
          <w:noProof/>
        </w:rPr>
        <w:drawing>
          <wp:inline distT="0" distB="0" distL="0" distR="0" wp14:anchorId="62FF6FCF" wp14:editId="6ECE90A7">
            <wp:extent cx="3687384" cy="3034145"/>
            <wp:effectExtent l="0" t="0" r="0" b="1270"/>
            <wp:docPr id="10"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3687384" cy="3034145"/>
                    </a:xfrm>
                    <a:prstGeom prst="rect">
                      <a:avLst/>
                    </a:prstGeom>
                  </pic:spPr>
                </pic:pic>
              </a:graphicData>
            </a:graphic>
          </wp:inline>
        </w:drawing>
      </w:r>
    </w:p>
    <w:p w14:paraId="4E72D930" w14:textId="0B849C17" w:rsidR="00C9202B" w:rsidRDefault="001E1292" w:rsidP="001E1292">
      <w:pPr>
        <w:pStyle w:val="Caption"/>
        <w:jc w:val="center"/>
      </w:pPr>
      <w:r>
        <w:t xml:space="preserve">Figure </w:t>
      </w:r>
      <w:r>
        <w:fldChar w:fldCharType="begin"/>
      </w:r>
      <w:r>
        <w:instrText>SEQ Figure \* ARABIC</w:instrText>
      </w:r>
      <w:r>
        <w:fldChar w:fldCharType="separate"/>
      </w:r>
      <w:r w:rsidR="00A562C4">
        <w:rPr>
          <w:noProof/>
        </w:rPr>
        <w:t>10</w:t>
      </w:r>
      <w:r>
        <w:fldChar w:fldCharType="end"/>
      </w:r>
      <w:r>
        <w:t>: Solution idea of medical diary</w:t>
      </w:r>
    </w:p>
    <w:p w14:paraId="6E95CA87" w14:textId="2201864B" w:rsidR="1F9F5A47" w:rsidRDefault="1F9F5A47" w:rsidP="1F9F5A47">
      <w:pPr>
        <w:jc w:val="center"/>
        <w:rPr>
          <w:szCs w:val="20"/>
        </w:rPr>
      </w:pPr>
    </w:p>
    <w:p w14:paraId="7DE275F2" w14:textId="443CF921" w:rsidR="1F9F5A47" w:rsidRDefault="1F9F5A47" w:rsidP="1F9F5A47">
      <w:pPr>
        <w:pStyle w:val="Heading3"/>
      </w:pPr>
      <w:bookmarkStart w:id="63" w:name="_Toc74139338"/>
      <w:r w:rsidRPr="1F9F5A47">
        <w:rPr>
          <w:rFonts w:eastAsia="Yu Gothic Light" w:cs="Times New Roman"/>
          <w:szCs w:val="20"/>
        </w:rPr>
        <w:t>Comparison Table</w:t>
      </w:r>
      <w:bookmarkEnd w:id="63"/>
    </w:p>
    <w:tbl>
      <w:tblPr>
        <w:tblStyle w:val="GridTable4-Accent5"/>
        <w:tblW w:w="0" w:type="auto"/>
        <w:tblLayout w:type="fixed"/>
        <w:tblLook w:val="06A0" w:firstRow="1" w:lastRow="0" w:firstColumn="1" w:lastColumn="0" w:noHBand="1" w:noVBand="1"/>
      </w:tblPr>
      <w:tblGrid>
        <w:gridCol w:w="4508"/>
        <w:gridCol w:w="4508"/>
      </w:tblGrid>
      <w:tr w:rsidR="1F9F5A47" w14:paraId="09370F11" w14:textId="77777777" w:rsidTr="00DA22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4FC77DA" w14:textId="483A2129" w:rsidR="1F9F5A47" w:rsidRDefault="1F9F5A47" w:rsidP="1F9F5A47">
            <w:pPr>
              <w:jc w:val="center"/>
              <w:rPr>
                <w:szCs w:val="20"/>
              </w:rPr>
            </w:pPr>
            <w:r w:rsidRPr="1F9F5A47">
              <w:rPr>
                <w:szCs w:val="20"/>
              </w:rPr>
              <w:t>Solutions</w:t>
            </w:r>
          </w:p>
        </w:tc>
        <w:tc>
          <w:tcPr>
            <w:tcW w:w="4508" w:type="dxa"/>
          </w:tcPr>
          <w:p w14:paraId="0ED2D9F5" w14:textId="5B4DCD5C" w:rsidR="1F9F5A47" w:rsidRDefault="1F9F5A47" w:rsidP="1F9F5A47">
            <w:pPr>
              <w:jc w:val="center"/>
              <w:cnfStyle w:val="100000000000" w:firstRow="1" w:lastRow="0" w:firstColumn="0" w:lastColumn="0" w:oddVBand="0" w:evenVBand="0" w:oddHBand="0" w:evenHBand="0" w:firstRowFirstColumn="0" w:firstRowLastColumn="0" w:lastRowFirstColumn="0" w:lastRowLastColumn="0"/>
              <w:rPr>
                <w:szCs w:val="20"/>
              </w:rPr>
            </w:pPr>
            <w:r w:rsidRPr="1F9F5A47">
              <w:rPr>
                <w:szCs w:val="20"/>
              </w:rPr>
              <w:t>Stakeholders</w:t>
            </w:r>
          </w:p>
        </w:tc>
      </w:tr>
      <w:tr w:rsidR="1F9F5A47" w14:paraId="411D0992" w14:textId="77777777" w:rsidTr="00DA2206">
        <w:tc>
          <w:tcPr>
            <w:cnfStyle w:val="001000000000" w:firstRow="0" w:lastRow="0" w:firstColumn="1" w:lastColumn="0" w:oddVBand="0" w:evenVBand="0" w:oddHBand="0" w:evenHBand="0" w:firstRowFirstColumn="0" w:firstRowLastColumn="0" w:lastRowFirstColumn="0" w:lastRowLastColumn="0"/>
            <w:tcW w:w="4508" w:type="dxa"/>
          </w:tcPr>
          <w:p w14:paraId="6A0CA2E4" w14:textId="324ED945" w:rsidR="1F9F5A47" w:rsidRDefault="1F9F5A47" w:rsidP="1F9F5A47">
            <w:pPr>
              <w:rPr>
                <w:szCs w:val="20"/>
              </w:rPr>
            </w:pPr>
            <w:r w:rsidRPr="1F9F5A47">
              <w:rPr>
                <w:szCs w:val="20"/>
              </w:rPr>
              <w:t>Online Referral System (Waiting time)</w:t>
            </w:r>
          </w:p>
        </w:tc>
        <w:tc>
          <w:tcPr>
            <w:tcW w:w="4508" w:type="dxa"/>
          </w:tcPr>
          <w:p w14:paraId="0CD9BAE3" w14:textId="311A4EA2" w:rsidR="1F9F5A47" w:rsidRDefault="1F9F5A47" w:rsidP="1F9F5A47">
            <w:pPr>
              <w:cnfStyle w:val="000000000000" w:firstRow="0" w:lastRow="0" w:firstColumn="0" w:lastColumn="0" w:oddVBand="0" w:evenVBand="0" w:oddHBand="0" w:evenHBand="0" w:firstRowFirstColumn="0" w:firstRowLastColumn="0" w:lastRowFirstColumn="0" w:lastRowLastColumn="0"/>
              <w:rPr>
                <w:szCs w:val="20"/>
              </w:rPr>
            </w:pPr>
            <w:r w:rsidRPr="1F9F5A47">
              <w:rPr>
                <w:szCs w:val="20"/>
              </w:rPr>
              <w:t>Patients, Specialists, GPs</w:t>
            </w:r>
          </w:p>
        </w:tc>
      </w:tr>
      <w:tr w:rsidR="1F9F5A47" w14:paraId="75DD287C" w14:textId="77777777" w:rsidTr="00DA2206">
        <w:tc>
          <w:tcPr>
            <w:cnfStyle w:val="001000000000" w:firstRow="0" w:lastRow="0" w:firstColumn="1" w:lastColumn="0" w:oddVBand="0" w:evenVBand="0" w:oddHBand="0" w:evenHBand="0" w:firstRowFirstColumn="0" w:firstRowLastColumn="0" w:lastRowFirstColumn="0" w:lastRowLastColumn="0"/>
            <w:tcW w:w="4508" w:type="dxa"/>
          </w:tcPr>
          <w:p w14:paraId="0C5E41D5" w14:textId="3E171104" w:rsidR="1F9F5A47" w:rsidRDefault="1F9F5A47" w:rsidP="1F9F5A47">
            <w:pPr>
              <w:rPr>
                <w:szCs w:val="20"/>
              </w:rPr>
            </w:pPr>
            <w:r w:rsidRPr="1F9F5A47">
              <w:rPr>
                <w:szCs w:val="20"/>
              </w:rPr>
              <w:t>Online Referral System (Uncertainty about which doctor to see)</w:t>
            </w:r>
          </w:p>
        </w:tc>
        <w:tc>
          <w:tcPr>
            <w:tcW w:w="4508" w:type="dxa"/>
          </w:tcPr>
          <w:p w14:paraId="6A0B00D5" w14:textId="756882F1" w:rsidR="1F9F5A47" w:rsidRDefault="1F9F5A47" w:rsidP="1F9F5A47">
            <w:pPr>
              <w:cnfStyle w:val="000000000000" w:firstRow="0" w:lastRow="0" w:firstColumn="0" w:lastColumn="0" w:oddVBand="0" w:evenVBand="0" w:oddHBand="0" w:evenHBand="0" w:firstRowFirstColumn="0" w:firstRowLastColumn="0" w:lastRowFirstColumn="0" w:lastRowLastColumn="0"/>
              <w:rPr>
                <w:szCs w:val="20"/>
              </w:rPr>
            </w:pPr>
            <w:r w:rsidRPr="1F9F5A47">
              <w:rPr>
                <w:szCs w:val="20"/>
              </w:rPr>
              <w:t>Patients, Specialists, GPs</w:t>
            </w:r>
          </w:p>
        </w:tc>
      </w:tr>
      <w:tr w:rsidR="1F9F5A47" w14:paraId="2DDF7332" w14:textId="77777777" w:rsidTr="00DA2206">
        <w:tc>
          <w:tcPr>
            <w:cnfStyle w:val="001000000000" w:firstRow="0" w:lastRow="0" w:firstColumn="1" w:lastColumn="0" w:oddVBand="0" w:evenVBand="0" w:oddHBand="0" w:evenHBand="0" w:firstRowFirstColumn="0" w:firstRowLastColumn="0" w:lastRowFirstColumn="0" w:lastRowLastColumn="0"/>
            <w:tcW w:w="4508" w:type="dxa"/>
          </w:tcPr>
          <w:p w14:paraId="79F94F3F" w14:textId="5E1BE21E" w:rsidR="1F9F5A47" w:rsidRDefault="1F9F5A47" w:rsidP="1F9F5A47">
            <w:pPr>
              <w:rPr>
                <w:szCs w:val="20"/>
              </w:rPr>
            </w:pPr>
            <w:r w:rsidRPr="1F9F5A47">
              <w:rPr>
                <w:szCs w:val="20"/>
              </w:rPr>
              <w:t>Online Referral System (Online pharmacy)</w:t>
            </w:r>
          </w:p>
        </w:tc>
        <w:tc>
          <w:tcPr>
            <w:tcW w:w="4508" w:type="dxa"/>
          </w:tcPr>
          <w:p w14:paraId="13910A01" w14:textId="6BA10168" w:rsidR="1F9F5A47" w:rsidRDefault="1F9F5A47" w:rsidP="1F9F5A47">
            <w:pPr>
              <w:cnfStyle w:val="000000000000" w:firstRow="0" w:lastRow="0" w:firstColumn="0" w:lastColumn="0" w:oddVBand="0" w:evenVBand="0" w:oddHBand="0" w:evenHBand="0" w:firstRowFirstColumn="0" w:firstRowLastColumn="0" w:lastRowFirstColumn="0" w:lastRowLastColumn="0"/>
            </w:pPr>
            <w:r>
              <w:t xml:space="preserve">Patients, </w:t>
            </w:r>
            <w:r w:rsidR="636B5E61">
              <w:t>Specialists</w:t>
            </w:r>
            <w:r>
              <w:t>, GPs, Investors, AHPRA, Medical Board of Australia</w:t>
            </w:r>
          </w:p>
        </w:tc>
      </w:tr>
      <w:tr w:rsidR="1F9F5A47" w14:paraId="1415AB99" w14:textId="77777777" w:rsidTr="00DA2206">
        <w:tc>
          <w:tcPr>
            <w:cnfStyle w:val="001000000000" w:firstRow="0" w:lastRow="0" w:firstColumn="1" w:lastColumn="0" w:oddVBand="0" w:evenVBand="0" w:oddHBand="0" w:evenHBand="0" w:firstRowFirstColumn="0" w:firstRowLastColumn="0" w:lastRowFirstColumn="0" w:lastRowLastColumn="0"/>
            <w:tcW w:w="4508" w:type="dxa"/>
          </w:tcPr>
          <w:p w14:paraId="24CAC39D" w14:textId="29390C31" w:rsidR="1F9F5A47" w:rsidRDefault="1F9F5A47" w:rsidP="1F9F5A47">
            <w:pPr>
              <w:rPr>
                <w:szCs w:val="20"/>
              </w:rPr>
            </w:pPr>
            <w:r w:rsidRPr="1F9F5A47">
              <w:rPr>
                <w:szCs w:val="20"/>
              </w:rPr>
              <w:t xml:space="preserve">Medical Diary </w:t>
            </w:r>
          </w:p>
        </w:tc>
        <w:tc>
          <w:tcPr>
            <w:tcW w:w="4508" w:type="dxa"/>
          </w:tcPr>
          <w:p w14:paraId="27C22881" w14:textId="77DCA2CF" w:rsidR="1F9F5A47" w:rsidRDefault="1F9F5A47" w:rsidP="1F9F5A47">
            <w:pPr>
              <w:cnfStyle w:val="000000000000" w:firstRow="0" w:lastRow="0" w:firstColumn="0" w:lastColumn="0" w:oddVBand="0" w:evenVBand="0" w:oddHBand="0" w:evenHBand="0" w:firstRowFirstColumn="0" w:firstRowLastColumn="0" w:lastRowFirstColumn="0" w:lastRowLastColumn="0"/>
              <w:rPr>
                <w:szCs w:val="20"/>
              </w:rPr>
            </w:pPr>
            <w:r w:rsidRPr="1F9F5A47">
              <w:rPr>
                <w:szCs w:val="20"/>
              </w:rPr>
              <w:t>Patients, Specialists, GPs, AHPRA</w:t>
            </w:r>
          </w:p>
        </w:tc>
      </w:tr>
    </w:tbl>
    <w:p w14:paraId="3BDD6B46" w14:textId="114F0711" w:rsidR="0F83BD02" w:rsidRDefault="0F83BD02" w:rsidP="0F83BD02">
      <w:pPr>
        <w:rPr>
          <w:szCs w:val="20"/>
        </w:rPr>
      </w:pPr>
    </w:p>
    <w:p w14:paraId="4573F671" w14:textId="249923E0" w:rsidR="00C06521" w:rsidRPr="00422258" w:rsidRDefault="008D1521" w:rsidP="00FE46A1">
      <w:pPr>
        <w:pStyle w:val="Heading1"/>
      </w:pPr>
      <w:bookmarkStart w:id="64" w:name="_Toc74139339"/>
      <w:r w:rsidRPr="00422258">
        <w:t>Proposed solution</w:t>
      </w:r>
      <w:bookmarkEnd w:id="64"/>
    </w:p>
    <w:p w14:paraId="4C1BCF7F" w14:textId="23E0C4CD" w:rsidR="003C4EF4" w:rsidRDefault="003C4EF4" w:rsidP="003C4EF4">
      <w:r w:rsidRPr="003C4EF4">
        <w:t>Amongst all the potential solutions we came up with, we thought that it would be</w:t>
      </w:r>
      <w:r w:rsidR="00762946">
        <w:t xml:space="preserve"> most</w:t>
      </w:r>
      <w:r w:rsidRPr="003C4EF4">
        <w:t xml:space="preserve"> interesting if patients could anonymously share their medical experiences to assist each other. In the form of a medical diary, this could help patients </w:t>
      </w:r>
      <w:r w:rsidR="008A2AA8">
        <w:t>remember and make decisions about</w:t>
      </w:r>
      <w:r w:rsidRPr="003C4EF4">
        <w:t xml:space="preserve"> their medical history, and more importantly feel more informed about their health while learning about how others might be coping</w:t>
      </w:r>
      <w:r w:rsidR="0087533F">
        <w:t xml:space="preserve"> with similar conditions.</w:t>
      </w:r>
      <w:r w:rsidR="00762946">
        <w:t xml:space="preserve"> </w:t>
      </w:r>
      <w:r w:rsidR="00E86061">
        <w:t>It is important that patients log</w:t>
      </w:r>
      <w:r w:rsidR="00221C0F">
        <w:t xml:space="preserve"> information such as the specialists they see and trea</w:t>
      </w:r>
      <w:r w:rsidR="00881295">
        <w:t xml:space="preserve">tment they take and thoughts or feelings afterwards. </w:t>
      </w:r>
      <w:r w:rsidR="006E0102">
        <w:t>Patients unfamiliar with their own condition will be able to</w:t>
      </w:r>
      <w:r w:rsidR="00A01015">
        <w:t xml:space="preserve"> browse the anonymous medical diaries of others in their surrounding area, and </w:t>
      </w:r>
      <w:r w:rsidR="00A35F43">
        <w:t xml:space="preserve">thus </w:t>
      </w:r>
      <w:r w:rsidR="00A01015">
        <w:t xml:space="preserve">learn about specialists or treatment they </w:t>
      </w:r>
      <w:r w:rsidR="00A35F43">
        <w:t>could try out</w:t>
      </w:r>
      <w:r w:rsidR="006E0102">
        <w:t xml:space="preserve">. </w:t>
      </w:r>
      <w:r w:rsidR="00EC4153">
        <w:t xml:space="preserve">The platform should also </w:t>
      </w:r>
      <w:r w:rsidR="00F86FFB">
        <w:t xml:space="preserve">optionally allow </w:t>
      </w:r>
      <w:r w:rsidR="00C44DF3">
        <w:t>comments or direct messages so that patients with similar conditions can reach out to each other</w:t>
      </w:r>
      <w:r w:rsidR="006E0102">
        <w:t>.</w:t>
      </w:r>
    </w:p>
    <w:p w14:paraId="2B6D4508" w14:textId="705613C1" w:rsidR="003C4EF4" w:rsidRPr="003C4EF4" w:rsidRDefault="00653B0F" w:rsidP="003C4EF4">
      <w:r>
        <w:t xml:space="preserve">Since the problem space surrounding the specialist referral space is a complex one, we do not see the medical diary as a full solution to the issues associated with medical referral, but </w:t>
      </w:r>
      <w:r w:rsidR="00B0420D">
        <w:t xml:space="preserve">just an additional means to prevent patients from being </w:t>
      </w:r>
      <w:r w:rsidR="00010B06">
        <w:t xml:space="preserve">‘trapped’ </w:t>
      </w:r>
      <w:r w:rsidR="0027247F">
        <w:t>if their existing GP or specialist are unhelpful.</w:t>
      </w:r>
    </w:p>
    <w:p w14:paraId="6EEB9399" w14:textId="7433FF00" w:rsidR="00A415DD" w:rsidRDefault="002031CC" w:rsidP="002031CC">
      <w:pPr>
        <w:pStyle w:val="Heading2"/>
      </w:pPr>
      <w:bookmarkStart w:id="65" w:name="_Toc74139340"/>
      <w:r w:rsidRPr="00422258">
        <w:t>Key design choices</w:t>
      </w:r>
      <w:bookmarkEnd w:id="65"/>
    </w:p>
    <w:p w14:paraId="2B6B5111" w14:textId="6BDACFC5" w:rsidR="00E67542" w:rsidRDefault="00E67542" w:rsidP="00E67542">
      <w:r>
        <w:t>The following are some key design decisions we have made for our proposed solution</w:t>
      </w:r>
      <w:r w:rsidR="00FD798B">
        <w:t xml:space="preserve">. </w:t>
      </w:r>
      <w:r w:rsidR="006B268B">
        <w:t xml:space="preserve">We also from now on refer to potential users of </w:t>
      </w:r>
      <w:r w:rsidR="0002795B">
        <w:t>our medical diary as ‘diary writers’ and ‘uninformed patients’.</w:t>
      </w:r>
    </w:p>
    <w:p w14:paraId="47B2F4A9" w14:textId="77777777" w:rsidR="008A2AA8" w:rsidRDefault="008A2AA8" w:rsidP="00E67542"/>
    <w:p w14:paraId="3D2B5100" w14:textId="0C7EECE0" w:rsidR="008A2AA8" w:rsidRDefault="008A2AA8" w:rsidP="00E46CE3">
      <w:pPr>
        <w:pStyle w:val="ListParagraph"/>
        <w:numPr>
          <w:ilvl w:val="0"/>
          <w:numId w:val="3"/>
        </w:numPr>
        <w:rPr>
          <w:b/>
          <w:bCs/>
        </w:rPr>
      </w:pPr>
      <w:r w:rsidRPr="008A2AA8">
        <w:rPr>
          <w:b/>
          <w:bCs/>
        </w:rPr>
        <w:t>Medical Diary</w:t>
      </w:r>
    </w:p>
    <w:p w14:paraId="7410D92C" w14:textId="13152A18" w:rsidR="008A2AA8" w:rsidRDefault="004F6C18" w:rsidP="008A2AA8">
      <w:pPr>
        <w:ind w:left="420"/>
      </w:pPr>
      <w:r>
        <w:t xml:space="preserve">We have decided on the concept of a medical diary as we believe that patients </w:t>
      </w:r>
      <w:r w:rsidR="001452B9">
        <w:t>going through longer lasting illnesses should be using them anyway</w:t>
      </w:r>
      <w:r w:rsidR="00F822A8">
        <w:t xml:space="preserve">. </w:t>
      </w:r>
      <w:r w:rsidR="00354D7D">
        <w:t xml:space="preserve">Diary writers should add updates to their diary </w:t>
      </w:r>
      <w:r w:rsidR="0085416F">
        <w:t xml:space="preserve">whenever there are new develops in their illness whether good and bad. Over time, this log should </w:t>
      </w:r>
      <w:r w:rsidR="002F78CA">
        <w:t xml:space="preserve">become helpful for documenting </w:t>
      </w:r>
      <w:r w:rsidR="003F6D93">
        <w:t xml:space="preserve">both good and bad progression of illness, and if multiple specialists and treatments have been tried, </w:t>
      </w:r>
      <w:r w:rsidR="00A10D10">
        <w:t xml:space="preserve">how effective each one has been. Our background research also shows </w:t>
      </w:r>
      <w:r w:rsidR="005D4D49">
        <w:t xml:space="preserve">that medical diaries can have </w:t>
      </w:r>
      <w:r w:rsidR="00C71AA3">
        <w:t xml:space="preserve">psychologically </w:t>
      </w:r>
      <w:r w:rsidR="005D4D49">
        <w:t>therapeutic effects</w:t>
      </w:r>
      <w:r w:rsidR="00C71AA3">
        <w:t xml:space="preserve"> for patients</w:t>
      </w:r>
      <w:r w:rsidR="005D4D49">
        <w:t xml:space="preserve"> </w:t>
      </w:r>
      <w:r w:rsidR="0009765F">
        <w:t xml:space="preserve">and can </w:t>
      </w:r>
      <w:r w:rsidR="00CD1919">
        <w:t>improve long term memory.</w:t>
      </w:r>
      <w:r w:rsidR="00C71AA3">
        <w:t xml:space="preserve"> The process of writing </w:t>
      </w:r>
      <w:r w:rsidR="0045272D">
        <w:t xml:space="preserve">also forces users to organise their </w:t>
      </w:r>
      <w:r w:rsidR="00DC32CA">
        <w:t>thoughts so that they have a better understanding of their current situation.</w:t>
      </w:r>
    </w:p>
    <w:p w14:paraId="12352D54" w14:textId="77777777" w:rsidR="005A1E9C" w:rsidRDefault="005A1E9C" w:rsidP="008A2AA8">
      <w:pPr>
        <w:ind w:left="420"/>
      </w:pPr>
    </w:p>
    <w:p w14:paraId="2E674B56" w14:textId="0AF0FBDD" w:rsidR="005A1E9C" w:rsidRPr="005A1E9C" w:rsidRDefault="005A1E9C" w:rsidP="00E46CE3">
      <w:pPr>
        <w:pStyle w:val="ListParagraph"/>
        <w:numPr>
          <w:ilvl w:val="0"/>
          <w:numId w:val="3"/>
        </w:numPr>
        <w:jc w:val="left"/>
        <w:rPr>
          <w:b/>
          <w:bCs/>
        </w:rPr>
      </w:pPr>
      <w:r w:rsidRPr="00E67542">
        <w:rPr>
          <w:b/>
          <w:bCs/>
        </w:rPr>
        <w:t>Searchable semantic organisation of information</w:t>
      </w:r>
      <w:r>
        <w:rPr>
          <w:b/>
          <w:bCs/>
        </w:rPr>
        <w:br/>
      </w:r>
      <w:r>
        <w:rPr>
          <w:b/>
          <w:bCs/>
        </w:rPr>
        <w:br/>
      </w:r>
      <w:r w:rsidR="00430CA6">
        <w:t xml:space="preserve">This is the aspect of the proposed solution which attempts to aid the biggest issue we found with the patient referral process during our </w:t>
      </w:r>
      <w:r w:rsidR="0056178F">
        <w:t xml:space="preserve">research. It is hoped that by providing a source for further information, patients can gain a stronger understanding for their condition and </w:t>
      </w:r>
      <w:r w:rsidR="00E03B0A">
        <w:t xml:space="preserve">treatment options outside of the short consultation time they have with their GPs. </w:t>
      </w:r>
      <w:r w:rsidRPr="00583166">
        <w:t xml:space="preserve">The </w:t>
      </w:r>
      <w:r>
        <w:t>proposed solution should be able to semantically identify information such as symptoms, location and specialist</w:t>
      </w:r>
      <w:r w:rsidR="00B675CA">
        <w:t>s written in diaries</w:t>
      </w:r>
      <w:r>
        <w:t xml:space="preserve"> so that </w:t>
      </w:r>
      <w:r w:rsidR="00B675CA">
        <w:t xml:space="preserve">when searching, uninformed patients should be able to </w:t>
      </w:r>
      <w:r w:rsidR="007E6A49">
        <w:t xml:space="preserve">learn about patients experiencing similar illness in their area, </w:t>
      </w:r>
      <w:r w:rsidR="00191BF9">
        <w:t xml:space="preserve">the specialists and treatment options they pursued and resulting outcomes. Ultimately, this should all help patients feel more confident in understanding </w:t>
      </w:r>
      <w:r w:rsidR="001F115F">
        <w:t>of their illness so that they can make better decisions and communicate with their doctors more effectively.</w:t>
      </w:r>
    </w:p>
    <w:p w14:paraId="73EE1C17" w14:textId="77777777" w:rsidR="005A1E9C" w:rsidRPr="005A1E9C" w:rsidRDefault="005A1E9C" w:rsidP="005A1E9C">
      <w:pPr>
        <w:pStyle w:val="ListParagraph"/>
        <w:ind w:left="420"/>
        <w:jc w:val="left"/>
        <w:rPr>
          <w:b/>
          <w:bCs/>
        </w:rPr>
      </w:pPr>
    </w:p>
    <w:p w14:paraId="2CDFA56D" w14:textId="57D1A10F" w:rsidR="001E1BDD" w:rsidRDefault="00534CCA" w:rsidP="00E46CE3">
      <w:pPr>
        <w:pStyle w:val="ListParagraph"/>
        <w:numPr>
          <w:ilvl w:val="0"/>
          <w:numId w:val="3"/>
        </w:numPr>
        <w:rPr>
          <w:b/>
        </w:rPr>
      </w:pPr>
      <w:r w:rsidRPr="00E67542">
        <w:rPr>
          <w:b/>
          <w:bCs/>
        </w:rPr>
        <w:t>Anonymous sharing</w:t>
      </w:r>
    </w:p>
    <w:p w14:paraId="6207C66B" w14:textId="680FCD64" w:rsidR="00E67542" w:rsidRDefault="00E67542" w:rsidP="0008191B">
      <w:pPr>
        <w:ind w:left="420"/>
        <w:jc w:val="left"/>
      </w:pPr>
      <w:r w:rsidRPr="00E67542">
        <w:t xml:space="preserve">While </w:t>
      </w:r>
      <w:r>
        <w:t xml:space="preserve">it is </w:t>
      </w:r>
      <w:r w:rsidR="00914C95">
        <w:t xml:space="preserve">crucial that </w:t>
      </w:r>
      <w:r w:rsidR="0002795B">
        <w:t>uninformed patients</w:t>
      </w:r>
      <w:r w:rsidR="008E01CC">
        <w:t xml:space="preserve"> browsing the app are able to see in depth specialist and treatment information, </w:t>
      </w:r>
      <w:r w:rsidR="0090685C">
        <w:t xml:space="preserve">due to the sensitive nature of the </w:t>
      </w:r>
      <w:r w:rsidR="00FD2F9C">
        <w:t xml:space="preserve">data diary writers are contributing, all </w:t>
      </w:r>
      <w:r w:rsidR="00A3793A">
        <w:t>information presented by the app must be anonymous.</w:t>
      </w:r>
      <w:r w:rsidR="00F37813">
        <w:t xml:space="preserve"> This design decision should also be clearly communicated to </w:t>
      </w:r>
      <w:r w:rsidR="00B7668F">
        <w:t>diary writers in</w:t>
      </w:r>
      <w:r w:rsidR="00F37813">
        <w:t xml:space="preserve"> implementation, as a feeling of </w:t>
      </w:r>
      <w:r w:rsidR="0008191B">
        <w:t xml:space="preserve">safety with their data is extremely important </w:t>
      </w:r>
      <w:r w:rsidR="00FD798B">
        <w:t>for</w:t>
      </w:r>
      <w:r w:rsidR="00B7668F">
        <w:t xml:space="preserve"> them to feel comfortable writing down their experiences.</w:t>
      </w:r>
      <w:r w:rsidR="00FD798B">
        <w:t xml:space="preserve"> </w:t>
      </w:r>
      <w:r>
        <w:br/>
      </w:r>
    </w:p>
    <w:p w14:paraId="7CD09C64" w14:textId="3EAEFD6F" w:rsidR="001464BA" w:rsidRDefault="001464BA" w:rsidP="00E46CE3">
      <w:pPr>
        <w:pStyle w:val="ListParagraph"/>
        <w:numPr>
          <w:ilvl w:val="0"/>
          <w:numId w:val="3"/>
        </w:numPr>
        <w:rPr>
          <w:b/>
          <w:bCs/>
        </w:rPr>
      </w:pPr>
      <w:r w:rsidRPr="00E67542">
        <w:rPr>
          <w:b/>
          <w:bCs/>
        </w:rPr>
        <w:t>Comes in the form of a personal app</w:t>
      </w:r>
    </w:p>
    <w:p w14:paraId="7E76FB1D" w14:textId="3EAEFD6F" w:rsidR="00E67542" w:rsidRPr="00E67542" w:rsidRDefault="00B7668F" w:rsidP="001464BA">
      <w:pPr>
        <w:pStyle w:val="ListParagraph"/>
        <w:ind w:left="420"/>
        <w:rPr>
          <w:b/>
          <w:bCs/>
        </w:rPr>
      </w:pPr>
      <w:r w:rsidRPr="00B7668F">
        <w:t>We h</w:t>
      </w:r>
      <w:r>
        <w:t xml:space="preserve">ave </w:t>
      </w:r>
      <w:r w:rsidR="00C44A33">
        <w:t xml:space="preserve">deliberately chosen to have our proposed solution </w:t>
      </w:r>
      <w:r w:rsidR="008A3E23">
        <w:t xml:space="preserve">take the form of a mobile app so that </w:t>
      </w:r>
      <w:r w:rsidR="00A15742">
        <w:t xml:space="preserve">all users feel </w:t>
      </w:r>
      <w:r w:rsidR="000E0858">
        <w:t xml:space="preserve">that the medical diary is </w:t>
      </w:r>
      <w:r w:rsidR="00BC7527">
        <w:t>personal to them. Again, easy accessibility and feeling of security is important for diary writers to feel comfortable writing into the app.</w:t>
      </w:r>
    </w:p>
    <w:p w14:paraId="57805FAC" w14:textId="3EAEFD6F" w:rsidR="00E67542" w:rsidRDefault="001464BA" w:rsidP="00E46CE3">
      <w:pPr>
        <w:pStyle w:val="ListParagraph"/>
        <w:numPr>
          <w:ilvl w:val="0"/>
          <w:numId w:val="3"/>
        </w:numPr>
        <w:rPr>
          <w:b/>
          <w:bCs/>
        </w:rPr>
      </w:pPr>
      <w:r>
        <w:rPr>
          <w:b/>
          <w:bCs/>
        </w:rPr>
        <w:t xml:space="preserve">Separation of diary and </w:t>
      </w:r>
      <w:r w:rsidR="00146BE3">
        <w:rPr>
          <w:b/>
          <w:bCs/>
        </w:rPr>
        <w:t>search interfaces</w:t>
      </w:r>
    </w:p>
    <w:p w14:paraId="33723C4C" w14:textId="3EAEFD6F" w:rsidR="007F60A1" w:rsidRPr="007F60A1" w:rsidRDefault="007F60A1" w:rsidP="007F60A1">
      <w:pPr>
        <w:ind w:left="420"/>
      </w:pPr>
      <w:r>
        <w:t xml:space="preserve">The </w:t>
      </w:r>
      <w:r w:rsidR="00096AB7">
        <w:t xml:space="preserve">proposed platform should operate with two distinct ‘modes’, with these being a mode for diary writing, and a separate mode for </w:t>
      </w:r>
      <w:r w:rsidR="00C32AE0">
        <w:t xml:space="preserve">browsing the diaries of others. </w:t>
      </w:r>
      <w:r w:rsidR="00284DA5">
        <w:t xml:space="preserve">We do this so that the diary interface is clean and simple, and diary writers are not </w:t>
      </w:r>
      <w:r w:rsidR="00086C30">
        <w:t>distracted into browsing others’ diaries while they are writing their own.</w:t>
      </w:r>
    </w:p>
    <w:p w14:paraId="6C7F4120" w14:textId="77777777" w:rsidR="00E67542" w:rsidRPr="00E67542" w:rsidRDefault="00E67542" w:rsidP="00086C30">
      <w:pPr>
        <w:pStyle w:val="ListParagraph"/>
        <w:ind w:left="420"/>
        <w:rPr>
          <w:b/>
          <w:bCs/>
        </w:rPr>
      </w:pPr>
    </w:p>
    <w:p w14:paraId="063968EE" w14:textId="316A9A2A" w:rsidR="00204187" w:rsidRPr="00E67542" w:rsidRDefault="00421B94" w:rsidP="00E46CE3">
      <w:pPr>
        <w:pStyle w:val="ListParagraph"/>
        <w:numPr>
          <w:ilvl w:val="0"/>
          <w:numId w:val="3"/>
        </w:numPr>
        <w:rPr>
          <w:b/>
          <w:bCs/>
        </w:rPr>
      </w:pPr>
      <w:r w:rsidRPr="00E67542">
        <w:rPr>
          <w:b/>
          <w:bCs/>
        </w:rPr>
        <w:t>Must be backed by health authorities</w:t>
      </w:r>
    </w:p>
    <w:p w14:paraId="2E72110F" w14:textId="3AA73B13" w:rsidR="00421B94" w:rsidRPr="001E1BDD" w:rsidRDefault="005E5860" w:rsidP="005E5860">
      <w:pPr>
        <w:pStyle w:val="ListParagraph"/>
        <w:ind w:left="420"/>
      </w:pPr>
      <w:r>
        <w:br/>
        <w:t xml:space="preserve">With trust being a key </w:t>
      </w:r>
      <w:r w:rsidR="00031269">
        <w:t xml:space="preserve">issue in our research, </w:t>
      </w:r>
      <w:r w:rsidR="00491C3B">
        <w:t xml:space="preserve">it is important that the proposed solution is supported by a key health authority such as the </w:t>
      </w:r>
      <w:r w:rsidR="009D47BB">
        <w:t xml:space="preserve">Medical Health Board. </w:t>
      </w:r>
      <w:r w:rsidR="00B86D2F">
        <w:t xml:space="preserve">Uninformed patients should be able to use the app without concern that the information </w:t>
      </w:r>
      <w:r w:rsidR="001A2F65">
        <w:t xml:space="preserve">they are reading is contributed by malicious actors, and diary writers should </w:t>
      </w:r>
      <w:r w:rsidR="00B753D1">
        <w:t xml:space="preserve">confidently be able to confidently write without fear that </w:t>
      </w:r>
      <w:r w:rsidR="007461B7">
        <w:t>information they contribute might be linked back to them.</w:t>
      </w:r>
    </w:p>
    <w:p w14:paraId="25C39BF2" w14:textId="4C98A693" w:rsidR="006F2D33" w:rsidRPr="006F2D33" w:rsidRDefault="00177720" w:rsidP="006F2D33">
      <w:pPr>
        <w:pStyle w:val="Heading2"/>
      </w:pPr>
      <w:bookmarkStart w:id="66" w:name="_Toc74139341"/>
      <w:r>
        <w:t>Conceptual model</w:t>
      </w:r>
      <w:bookmarkEnd w:id="66"/>
    </w:p>
    <w:p w14:paraId="66A7BD6E" w14:textId="2706CDCE" w:rsidR="0040622C" w:rsidRPr="003E79A5" w:rsidRDefault="00927B54" w:rsidP="0040622C">
      <w:pPr>
        <w:pStyle w:val="Heading3"/>
      </w:pPr>
      <w:bookmarkStart w:id="67" w:name="_Toc74139342"/>
      <w:r w:rsidRPr="00927B54">
        <w:t>Conceptual design</w:t>
      </w:r>
      <w:bookmarkEnd w:id="67"/>
    </w:p>
    <w:p w14:paraId="2A9D5830" w14:textId="597CA2D2" w:rsidR="00B14C74" w:rsidRPr="00801894" w:rsidRDefault="00A255D6" w:rsidP="00B14C74">
      <w:pPr>
        <w:pStyle w:val="Heading4"/>
      </w:pPr>
      <w:r w:rsidRPr="00A255D6">
        <w:t>Problem statement</w:t>
      </w:r>
    </w:p>
    <w:p w14:paraId="104C52BD" w14:textId="7B7A29DA" w:rsidR="00CE049B" w:rsidRPr="00CE049B" w:rsidRDefault="00C63115" w:rsidP="00CE049B">
      <w:r w:rsidRPr="00C63115">
        <w:t>How can we provide patients with a natural way to document and share their medical experiences to assist each other?</w:t>
      </w:r>
    </w:p>
    <w:p w14:paraId="7DD87A30" w14:textId="194442FE" w:rsidR="00A16946" w:rsidRPr="00801894" w:rsidRDefault="00A255D6" w:rsidP="00A16946">
      <w:pPr>
        <w:pStyle w:val="Heading4"/>
      </w:pPr>
      <w:r w:rsidRPr="00A255D6">
        <w:t>High-level description</w:t>
      </w:r>
    </w:p>
    <w:p w14:paraId="7B6DD533" w14:textId="6766F448" w:rsidR="00213517" w:rsidRPr="00213517" w:rsidRDefault="007C665B" w:rsidP="00213517">
      <w:r w:rsidRPr="007C665B">
        <w:t>We provide a medical diary to allow users to keep track of their medical history. Semantic categorisation of information allows medical notes to be publicly searched and organised. Users may relate to those with similar conditions and make direct contact.</w:t>
      </w:r>
    </w:p>
    <w:p w14:paraId="4F538988" w14:textId="501EBDD8" w:rsidR="000D22BB" w:rsidRPr="00213517" w:rsidRDefault="007678E1" w:rsidP="00213517">
      <w:r w:rsidRPr="007678E1">
        <w:t>When the user clicks the See Your Story button, the user views his or her medical diary. At the top of the page is a search bar, where users can quickly find what they want to see by typing in keywords. Each medical diary displays symptoms, time and location, and users can click on each to see details. The details page allows users to view their medical history.</w:t>
      </w:r>
    </w:p>
    <w:p w14:paraId="3EF12498" w14:textId="62B5B956" w:rsidR="007678E1" w:rsidRPr="00213517" w:rsidRDefault="006F1564" w:rsidP="00213517">
      <w:r w:rsidRPr="006F1564">
        <w:t>When the user clicks the plus button on the See Your Story page, the app jumps to the Add History page, where the user can Add a new medical diary. By entering information, symptoms, consultation, and notes and then clicking the Add button, the user can complete the Add process. It is worth noting that when users want to Add consultation, the page will jump to the page of Add Consultation, requiring users to further input information such as expert type, clinic and experience.</w:t>
      </w:r>
    </w:p>
    <w:p w14:paraId="1A756D40" w14:textId="418F1817" w:rsidR="00BB7BA5" w:rsidRPr="00213517" w:rsidRDefault="00BB7BA5" w:rsidP="00213517">
      <w:r w:rsidRPr="00BB7BA5">
        <w:t>After the user selects Search for Symptom, the user can view the medical diary of other users by searching for Symptom. Users can access More information by clicking the "Read More" button. On the Read More page, the user can add a Comment by clicking the Comment button in the lower right corner. In addition, users can view profiles of other users by clicking on their profile pictures.</w:t>
      </w:r>
    </w:p>
    <w:p w14:paraId="61DE73A1" w14:textId="610BD025" w:rsidR="00640E9C" w:rsidRPr="00213517" w:rsidRDefault="00640E9C" w:rsidP="00213517">
      <w:r w:rsidRPr="00640E9C">
        <w:t>When the user selects Search for Location, the user can Search for medical diaries near that location by entering a location. Below the search box, users can add multiple locations to suit their search requirements. After selecting Search for Clinics, the user can access a medical diary by entering the name of a clinic or medical specialist. Below the search box, users can add multiple clinics or medical specialists to meet their search requirements.</w:t>
      </w:r>
    </w:p>
    <w:p w14:paraId="4E21148B" w14:textId="59825198" w:rsidR="00A16946" w:rsidRPr="00801894" w:rsidRDefault="00A255D6" w:rsidP="00A16946">
      <w:pPr>
        <w:pStyle w:val="Heading4"/>
      </w:pPr>
      <w:r w:rsidRPr="00A255D6">
        <w:t>Interaction paradigm</w:t>
      </w:r>
    </w:p>
    <w:p w14:paraId="389D9221" w14:textId="59825198" w:rsidR="007C665B" w:rsidRPr="007C665B" w:rsidRDefault="52F2A62E" w:rsidP="007C665B">
      <w:r>
        <w:t>Mobile app which feels personal and intimate to the user</w:t>
      </w:r>
    </w:p>
    <w:p w14:paraId="26D8140D" w14:textId="4E84630F" w:rsidR="00A16946" w:rsidRPr="00801894" w:rsidRDefault="00B2440C" w:rsidP="00A16946">
      <w:pPr>
        <w:pStyle w:val="Heading4"/>
      </w:pPr>
      <w:r w:rsidRPr="00B2440C">
        <w:t>Interaction mode</w:t>
      </w:r>
    </w:p>
    <w:p w14:paraId="1C7AFD1A" w14:textId="4DD88578" w:rsidR="00661F44" w:rsidRPr="00661F44" w:rsidRDefault="00CC19D5" w:rsidP="00661F44">
      <w:r w:rsidRPr="00CC19D5">
        <w:t>Touch, search, reading, writing, communicating</w:t>
      </w:r>
    </w:p>
    <w:p w14:paraId="554E3B12" w14:textId="4A4B4AF4" w:rsidR="00B14C74" w:rsidRPr="00B14C74" w:rsidRDefault="00CD000E" w:rsidP="00B14C74">
      <w:pPr>
        <w:pStyle w:val="Heading4"/>
      </w:pPr>
      <w:r w:rsidRPr="00CD000E">
        <w:t>Key interface metaphors</w:t>
      </w:r>
    </w:p>
    <w:p w14:paraId="3F060C24" w14:textId="74A834CD" w:rsidR="00CC19D5" w:rsidRPr="00CC19D5" w:rsidRDefault="00EB4511" w:rsidP="00CC19D5">
      <w:r w:rsidRPr="00EB4511">
        <w:t>Diary: Users can view their medical diary through the interface metaphor of life diary</w:t>
      </w:r>
    </w:p>
    <w:p w14:paraId="3E2C30FB" w14:textId="392D80FC" w:rsidR="0019461B" w:rsidRPr="003E79A5" w:rsidRDefault="00060C3B" w:rsidP="0019461B">
      <w:pPr>
        <w:pStyle w:val="Heading3"/>
      </w:pPr>
      <w:bookmarkStart w:id="68" w:name="_Toc74139343"/>
      <w:r w:rsidRPr="00060C3B">
        <w:t>Design guidelines</w:t>
      </w:r>
      <w:bookmarkEnd w:id="68"/>
    </w:p>
    <w:p w14:paraId="371A8048" w14:textId="318F46BB" w:rsidR="00DB430F" w:rsidRPr="00B14C74" w:rsidRDefault="00A37195" w:rsidP="00DB430F">
      <w:pPr>
        <w:pStyle w:val="Heading4"/>
      </w:pPr>
      <w:r w:rsidRPr="00A37195">
        <w:t>Aesthetic integrity</w:t>
      </w:r>
    </w:p>
    <w:p w14:paraId="08E1B534" w14:textId="6FC328E8" w:rsidR="00EB4511" w:rsidRPr="00EB4511" w:rsidRDefault="008F42B8" w:rsidP="00EB4511">
      <w:r w:rsidRPr="008F42B8">
        <w:t>Aesthetic integrity indicates the degree of integration of the appearance and behaviour of an application with its functions (Themes-IOS-Human Interface Guidelines-Apple Developer, nd). The application reminds the user to enter the type of specialist they want to find through a striking search box.</w:t>
      </w:r>
    </w:p>
    <w:p w14:paraId="468F3EBC" w14:textId="2FFB9887" w:rsidR="00DB430F" w:rsidRPr="00B14C74" w:rsidRDefault="00552330" w:rsidP="00DB430F">
      <w:pPr>
        <w:pStyle w:val="Heading4"/>
      </w:pPr>
      <w:r w:rsidRPr="00552330">
        <w:t>Consistency</w:t>
      </w:r>
    </w:p>
    <w:p w14:paraId="09B4AAB4" w14:textId="46D09494" w:rsidR="008F42B8" w:rsidRPr="008F42B8" w:rsidRDefault="00377D24" w:rsidP="008F42B8">
      <w:r w:rsidRPr="00377D24">
        <w:t>Improve the familiar standards and paradigms of the application by using well-known icons, standard text styles and uniform terminology (Themes-IOS-Human Interface Guidelines-Apple Developer, nd). The application always maintains a uniform text style and terminology to make the application consistent.</w:t>
      </w:r>
    </w:p>
    <w:p w14:paraId="79A2064E" w14:textId="19A72D6D" w:rsidR="00DB430F" w:rsidRPr="00B14C74" w:rsidRDefault="00552330" w:rsidP="00DB430F">
      <w:pPr>
        <w:pStyle w:val="Heading4"/>
      </w:pPr>
      <w:r w:rsidRPr="00552330">
        <w:t>Feedback</w:t>
      </w:r>
    </w:p>
    <w:p w14:paraId="4AD2D9D0" w14:textId="1A462912" w:rsidR="00377D24" w:rsidRPr="00377D24" w:rsidRDefault="007C1963" w:rsidP="00377D24">
      <w:r w:rsidRPr="007C1963">
        <w:t>When the user performs an operation, the system display should always provide feedback to confirm the operation and notify the user of the result (Themes-IOS-Human Interface Guidelines-Apple Developer, nd). When the user successfully adds the medical diary, the application will notify and display the detailed information of the user's diary.</w:t>
      </w:r>
    </w:p>
    <w:p w14:paraId="707174AB" w14:textId="0F6EF828" w:rsidR="00DB430F" w:rsidRPr="00DB430F" w:rsidRDefault="00552330" w:rsidP="00DB430F">
      <w:pPr>
        <w:pStyle w:val="Heading4"/>
      </w:pPr>
      <w:r w:rsidRPr="00552330">
        <w:t>Metaphors</w:t>
      </w:r>
    </w:p>
    <w:p w14:paraId="55E289DE" w14:textId="73B3AFD0" w:rsidR="007C1963" w:rsidRPr="007C1963" w:rsidRDefault="00BA75FF" w:rsidP="007C1963">
      <w:r w:rsidRPr="00BA75FF">
        <w:t xml:space="preserve">When the virtual objects in the application are rooted in real-world metaphors, users can </w:t>
      </w:r>
      <w:r w:rsidR="008C68C1" w:rsidRPr="008C68C1">
        <w:t xml:space="preserve">quickly </w:t>
      </w:r>
      <w:r w:rsidRPr="00BA75FF">
        <w:t xml:space="preserve">learn (Themes-IOS-Human Interface Guidelines-Apple Developer, nd). Users can use the diary interface metaphor to learn how to </w:t>
      </w:r>
      <w:r w:rsidR="008C68C1" w:rsidRPr="008C68C1">
        <w:t xml:space="preserve">quickly </w:t>
      </w:r>
      <w:r w:rsidRPr="00BA75FF">
        <w:t xml:space="preserve">view </w:t>
      </w:r>
      <w:r w:rsidR="008C68C1" w:rsidRPr="008C68C1">
        <w:t>the medical diary</w:t>
      </w:r>
      <w:r w:rsidRPr="00BA75FF">
        <w:t xml:space="preserve"> and better understand </w:t>
      </w:r>
      <w:r w:rsidR="008C68C1" w:rsidRPr="008C68C1">
        <w:t>the content of the diary</w:t>
      </w:r>
      <w:r w:rsidRPr="00BA75FF">
        <w:t>.</w:t>
      </w:r>
    </w:p>
    <w:p w14:paraId="5ED62EB0" w14:textId="08C9B71D" w:rsidR="00B14C74" w:rsidRPr="003E79A5" w:rsidRDefault="00B14C74" w:rsidP="00B14C74">
      <w:pPr>
        <w:pStyle w:val="Heading3"/>
      </w:pPr>
      <w:bookmarkStart w:id="69" w:name="_Toc74139344"/>
      <w:r w:rsidRPr="00B14C74">
        <w:t>System requirements</w:t>
      </w:r>
      <w:bookmarkEnd w:id="69"/>
    </w:p>
    <w:p w14:paraId="7BEFF838" w14:textId="3448FCBF" w:rsidR="00552330" w:rsidRPr="00B14C74" w:rsidRDefault="00F86ECC" w:rsidP="00552330">
      <w:pPr>
        <w:pStyle w:val="Heading4"/>
      </w:pPr>
      <w:r w:rsidRPr="00F86ECC">
        <w:t>Simple and readily accessible search bar</w:t>
      </w:r>
    </w:p>
    <w:p w14:paraId="7F4829B1" w14:textId="5F75D943" w:rsidR="007D6D8A" w:rsidRPr="007D6D8A" w:rsidRDefault="00C854E4" w:rsidP="007D6D8A">
      <w:r w:rsidRPr="00C854E4">
        <w:t>Key interface needs to be obvious and easy to search.</w:t>
      </w:r>
    </w:p>
    <w:p w14:paraId="40128889" w14:textId="1D952EE3" w:rsidR="00552330" w:rsidRPr="00B14C74" w:rsidRDefault="00F86ECC" w:rsidP="00552330">
      <w:pPr>
        <w:pStyle w:val="Heading4"/>
      </w:pPr>
      <w:r w:rsidRPr="00F86ECC">
        <w:t>Rationale</w:t>
      </w:r>
    </w:p>
    <w:p w14:paraId="34B982B8" w14:textId="7DC90424" w:rsidR="00C854E4" w:rsidRPr="00C854E4" w:rsidRDefault="009B5C1B" w:rsidP="00C854E4">
      <w:r w:rsidRPr="009B5C1B">
        <w:t>This application will be used when someone is sick and needs to view their own cases.</w:t>
      </w:r>
    </w:p>
    <w:p w14:paraId="220CC3EB" w14:textId="09C10427" w:rsidR="00552330" w:rsidRPr="00B14C74" w:rsidRDefault="00F86ECC" w:rsidP="00552330">
      <w:pPr>
        <w:pStyle w:val="Heading4"/>
      </w:pPr>
      <w:r w:rsidRPr="00F86ECC">
        <w:t>Notes</w:t>
      </w:r>
    </w:p>
    <w:p w14:paraId="5FC6C8EF" w14:textId="11A8CBB9" w:rsidR="0040622C" w:rsidRPr="0040622C" w:rsidRDefault="00E10009" w:rsidP="0040622C">
      <w:r w:rsidRPr="00E10009">
        <w:t xml:space="preserve">Patients may be highly stressed and anxious due to the situation, so the application interface needs to be very simple and easy to use. An overly complex interface is not conducive to alleviating the tension of the </w:t>
      </w:r>
      <w:r w:rsidR="001431D9" w:rsidRPr="00E10009">
        <w:t>user and</w:t>
      </w:r>
      <w:r w:rsidRPr="00E10009">
        <w:t xml:space="preserve"> may make the user more nervous.</w:t>
      </w:r>
    </w:p>
    <w:p w14:paraId="0C3D676D" w14:textId="122B1FAE" w:rsidR="00597974" w:rsidRDefault="00597974" w:rsidP="00597974">
      <w:pPr>
        <w:pStyle w:val="Heading2"/>
      </w:pPr>
      <w:bookmarkStart w:id="70" w:name="_Toc74139345"/>
      <w:r>
        <w:t>Requirements</w:t>
      </w:r>
      <w:bookmarkEnd w:id="70"/>
    </w:p>
    <w:p w14:paraId="2AB58B27" w14:textId="77777777" w:rsidR="00CC7A50" w:rsidRPr="00CC7A50" w:rsidRDefault="00177720" w:rsidP="00597974">
      <w:pPr>
        <w:pStyle w:val="Heading3"/>
      </w:pPr>
      <w:bookmarkStart w:id="71" w:name="_Toc74139346"/>
      <w:r>
        <w:t>Functional requirements</w:t>
      </w:r>
      <w:bookmarkEnd w:id="71"/>
    </w:p>
    <w:tbl>
      <w:tblPr>
        <w:tblStyle w:val="GridTable4-Accent5"/>
        <w:tblW w:w="9070" w:type="dxa"/>
        <w:tblLook w:val="04A0" w:firstRow="1" w:lastRow="0" w:firstColumn="1" w:lastColumn="0" w:noHBand="0" w:noVBand="1"/>
      </w:tblPr>
      <w:tblGrid>
        <w:gridCol w:w="4106"/>
        <w:gridCol w:w="4964"/>
      </w:tblGrid>
      <w:tr w:rsidR="00597974" w:rsidRPr="00A8684D" w14:paraId="75E0D66C" w14:textId="77777777" w:rsidTr="00CE3F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hideMark/>
          </w:tcPr>
          <w:p w14:paraId="11A826BF" w14:textId="77777777" w:rsidR="00597974" w:rsidRPr="00A8684D" w:rsidRDefault="00597974" w:rsidP="00CE3F7C">
            <w:pPr>
              <w:jc w:val="center"/>
            </w:pPr>
            <w:r w:rsidRPr="00A8684D">
              <w:rPr>
                <w:rFonts w:cs="Calibri"/>
              </w:rPr>
              <w:t>Requirement ID</w:t>
            </w:r>
          </w:p>
        </w:tc>
        <w:tc>
          <w:tcPr>
            <w:tcW w:w="4964" w:type="dxa"/>
            <w:hideMark/>
          </w:tcPr>
          <w:p w14:paraId="7AE31D1D" w14:textId="77777777" w:rsidR="00597974" w:rsidRPr="00A8684D" w:rsidRDefault="00597974" w:rsidP="00CE3F7C">
            <w:pPr>
              <w:jc w:val="center"/>
              <w:cnfStyle w:val="100000000000" w:firstRow="1" w:lastRow="0" w:firstColumn="0" w:lastColumn="0" w:oddVBand="0" w:evenVBand="0" w:oddHBand="0" w:evenHBand="0" w:firstRowFirstColumn="0" w:firstRowLastColumn="0" w:lastRowFirstColumn="0" w:lastRowLastColumn="0"/>
            </w:pPr>
            <w:r w:rsidRPr="00A8684D">
              <w:rPr>
                <w:rFonts w:cs="Calibri"/>
              </w:rPr>
              <w:t>Description</w:t>
            </w:r>
          </w:p>
        </w:tc>
      </w:tr>
      <w:tr w:rsidR="00597974" w:rsidRPr="00A8684D" w14:paraId="4CB3DD8B" w14:textId="77777777" w:rsidTr="00CE3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hideMark/>
          </w:tcPr>
          <w:p w14:paraId="4D8ED4DC" w14:textId="77777777" w:rsidR="00597974" w:rsidRPr="00A8684D" w:rsidRDefault="00597974" w:rsidP="00CE3F7C">
            <w:pPr>
              <w:jc w:val="center"/>
            </w:pPr>
            <w:r w:rsidRPr="00A8684D">
              <w:rPr>
                <w:rFonts w:cs="Calibri"/>
                <w:color w:val="000000"/>
              </w:rPr>
              <w:t>FR1</w:t>
            </w:r>
          </w:p>
        </w:tc>
        <w:tc>
          <w:tcPr>
            <w:tcW w:w="4964" w:type="dxa"/>
            <w:hideMark/>
          </w:tcPr>
          <w:p w14:paraId="7B88DDDA" w14:textId="34FE4789" w:rsidR="00597974" w:rsidRPr="00A8684D" w:rsidRDefault="008918E4" w:rsidP="00CE3F7C">
            <w:pPr>
              <w:cnfStyle w:val="000000100000" w:firstRow="0" w:lastRow="0" w:firstColumn="0" w:lastColumn="0" w:oddVBand="0" w:evenVBand="0" w:oddHBand="1" w:evenHBand="0" w:firstRowFirstColumn="0" w:firstRowLastColumn="0" w:lastRowFirstColumn="0" w:lastRowLastColumn="0"/>
            </w:pPr>
            <w:r w:rsidRPr="00A8684D">
              <w:t>Login system and user database</w:t>
            </w:r>
          </w:p>
        </w:tc>
      </w:tr>
      <w:tr w:rsidR="00597974" w:rsidRPr="00A8684D" w14:paraId="1353F788" w14:textId="77777777" w:rsidTr="00CE3F7C">
        <w:tc>
          <w:tcPr>
            <w:cnfStyle w:val="001000000000" w:firstRow="0" w:lastRow="0" w:firstColumn="1" w:lastColumn="0" w:oddVBand="0" w:evenVBand="0" w:oddHBand="0" w:evenHBand="0" w:firstRowFirstColumn="0" w:firstRowLastColumn="0" w:lastRowFirstColumn="0" w:lastRowLastColumn="0"/>
            <w:tcW w:w="4106" w:type="dxa"/>
            <w:hideMark/>
          </w:tcPr>
          <w:p w14:paraId="2B470653" w14:textId="77777777" w:rsidR="00597974" w:rsidRPr="00A8684D" w:rsidRDefault="00597974" w:rsidP="00CE3F7C">
            <w:pPr>
              <w:jc w:val="center"/>
            </w:pPr>
            <w:r w:rsidRPr="00A8684D">
              <w:rPr>
                <w:rFonts w:cs="Calibri"/>
                <w:color w:val="000000"/>
              </w:rPr>
              <w:t>FR2</w:t>
            </w:r>
          </w:p>
        </w:tc>
        <w:tc>
          <w:tcPr>
            <w:tcW w:w="4964" w:type="dxa"/>
            <w:hideMark/>
          </w:tcPr>
          <w:p w14:paraId="5ECA560C" w14:textId="24C6A5A3" w:rsidR="00597974" w:rsidRPr="00A8684D" w:rsidRDefault="00597974" w:rsidP="00CE3F7C">
            <w:pPr>
              <w:cnfStyle w:val="000000000000" w:firstRow="0" w:lastRow="0" w:firstColumn="0" w:lastColumn="0" w:oddVBand="0" w:evenVBand="0" w:oddHBand="0" w:evenHBand="0" w:firstRowFirstColumn="0" w:firstRowLastColumn="0" w:lastRowFirstColumn="0" w:lastRowLastColumn="0"/>
            </w:pPr>
            <w:r w:rsidRPr="00A8684D">
              <w:rPr>
                <w:rFonts w:cs="Calibri"/>
                <w:color w:val="000000"/>
              </w:rPr>
              <w:t xml:space="preserve">Search </w:t>
            </w:r>
            <w:r w:rsidR="00D427E4">
              <w:rPr>
                <w:rFonts w:cs="Calibri"/>
                <w:color w:val="000000"/>
              </w:rPr>
              <w:t xml:space="preserve">with different </w:t>
            </w:r>
            <w:r w:rsidR="00D427E4" w:rsidRPr="00D427E4">
              <w:rPr>
                <w:rFonts w:cs="Calibri"/>
                <w:color w:val="000000"/>
              </w:rPr>
              <w:t>classification</w:t>
            </w:r>
            <w:r w:rsidR="00D427E4">
              <w:rPr>
                <w:rFonts w:cs="Calibri"/>
                <w:color w:val="000000"/>
              </w:rPr>
              <w:t>s</w:t>
            </w:r>
          </w:p>
        </w:tc>
      </w:tr>
      <w:tr w:rsidR="00597974" w:rsidRPr="00A8684D" w14:paraId="0E0A5CEA" w14:textId="77777777" w:rsidTr="00CE3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hideMark/>
          </w:tcPr>
          <w:p w14:paraId="174BE8D6" w14:textId="77777777" w:rsidR="00597974" w:rsidRPr="00A8684D" w:rsidRDefault="00597974" w:rsidP="00CE3F7C">
            <w:pPr>
              <w:jc w:val="center"/>
            </w:pPr>
            <w:r w:rsidRPr="00A8684D">
              <w:rPr>
                <w:rFonts w:cs="Calibri"/>
                <w:color w:val="000000"/>
              </w:rPr>
              <w:t>FR3</w:t>
            </w:r>
          </w:p>
        </w:tc>
        <w:tc>
          <w:tcPr>
            <w:tcW w:w="4964" w:type="dxa"/>
            <w:hideMark/>
          </w:tcPr>
          <w:p w14:paraId="563017B5" w14:textId="43608A0F" w:rsidR="00597974" w:rsidRPr="00A8684D" w:rsidRDefault="0091299E" w:rsidP="00CE3F7C">
            <w:pPr>
              <w:cnfStyle w:val="000000100000" w:firstRow="0" w:lastRow="0" w:firstColumn="0" w:lastColumn="0" w:oddVBand="0" w:evenVBand="0" w:oddHBand="1" w:evenHBand="0" w:firstRowFirstColumn="0" w:firstRowLastColumn="0" w:lastRowFirstColumn="0" w:lastRowLastColumn="0"/>
            </w:pPr>
            <w:r>
              <w:rPr>
                <w:rFonts w:cs="Calibri"/>
                <w:color w:val="000000"/>
              </w:rPr>
              <w:t xml:space="preserve">Diary </w:t>
            </w:r>
            <w:r w:rsidR="008918E4" w:rsidRPr="008918E4">
              <w:rPr>
                <w:rFonts w:cs="Calibri"/>
                <w:color w:val="000000"/>
              </w:rPr>
              <w:t>documentary</w:t>
            </w:r>
          </w:p>
        </w:tc>
      </w:tr>
      <w:tr w:rsidR="00597974" w:rsidRPr="00A8684D" w14:paraId="75D66913" w14:textId="77777777" w:rsidTr="00CE3F7C">
        <w:tc>
          <w:tcPr>
            <w:cnfStyle w:val="001000000000" w:firstRow="0" w:lastRow="0" w:firstColumn="1" w:lastColumn="0" w:oddVBand="0" w:evenVBand="0" w:oddHBand="0" w:evenHBand="0" w:firstRowFirstColumn="0" w:firstRowLastColumn="0" w:lastRowFirstColumn="0" w:lastRowLastColumn="0"/>
            <w:tcW w:w="4106" w:type="dxa"/>
            <w:hideMark/>
          </w:tcPr>
          <w:p w14:paraId="3E9B2E89" w14:textId="77777777" w:rsidR="00597974" w:rsidRPr="00A8684D" w:rsidRDefault="00597974" w:rsidP="00CE3F7C">
            <w:pPr>
              <w:jc w:val="center"/>
            </w:pPr>
            <w:r w:rsidRPr="00A8684D">
              <w:rPr>
                <w:rFonts w:cs="Calibri"/>
                <w:color w:val="000000"/>
              </w:rPr>
              <w:t>FR4</w:t>
            </w:r>
          </w:p>
        </w:tc>
        <w:tc>
          <w:tcPr>
            <w:tcW w:w="4964" w:type="dxa"/>
            <w:hideMark/>
          </w:tcPr>
          <w:p w14:paraId="62551A14" w14:textId="47AAAEAE" w:rsidR="00597974" w:rsidRPr="00A8684D" w:rsidRDefault="00E35F2E" w:rsidP="00CE3F7C">
            <w:pPr>
              <w:cnfStyle w:val="000000000000" w:firstRow="0" w:lastRow="0" w:firstColumn="0" w:lastColumn="0" w:oddVBand="0" w:evenVBand="0" w:oddHBand="0" w:evenHBand="0" w:firstRowFirstColumn="0" w:firstRowLastColumn="0" w:lastRowFirstColumn="0" w:lastRowLastColumn="0"/>
              <w:rPr>
                <w:rFonts w:cs="Calibri" w:hint="eastAsia"/>
                <w:color w:val="000000" w:themeColor="text1"/>
              </w:rPr>
            </w:pPr>
            <w:r>
              <w:rPr>
                <w:rFonts w:cs="Calibri" w:hint="eastAsia"/>
                <w:color w:val="000000" w:themeColor="text1"/>
              </w:rPr>
              <w:t>U</w:t>
            </w:r>
            <w:r>
              <w:rPr>
                <w:rFonts w:cs="Calibri"/>
                <w:color w:val="000000" w:themeColor="text1"/>
              </w:rPr>
              <w:t>ser profile</w:t>
            </w:r>
          </w:p>
        </w:tc>
      </w:tr>
      <w:tr w:rsidR="00597974" w:rsidRPr="00A8684D" w14:paraId="608DDBF9" w14:textId="77777777" w:rsidTr="00CE3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hideMark/>
          </w:tcPr>
          <w:p w14:paraId="3D89E8C0" w14:textId="77777777" w:rsidR="00597974" w:rsidRPr="00A8684D" w:rsidRDefault="00597974" w:rsidP="00CE3F7C">
            <w:pPr>
              <w:jc w:val="center"/>
            </w:pPr>
            <w:r w:rsidRPr="00A8684D">
              <w:rPr>
                <w:rFonts w:cs="Calibri"/>
                <w:color w:val="000000"/>
              </w:rPr>
              <w:t>FR5</w:t>
            </w:r>
          </w:p>
        </w:tc>
        <w:tc>
          <w:tcPr>
            <w:tcW w:w="4964" w:type="dxa"/>
            <w:hideMark/>
          </w:tcPr>
          <w:p w14:paraId="6EB2E87C" w14:textId="1A82CAD7" w:rsidR="00597974" w:rsidRPr="00A8684D" w:rsidRDefault="00ED51A1" w:rsidP="00CE3F7C">
            <w:pPr>
              <w:cnfStyle w:val="000000100000" w:firstRow="0" w:lastRow="0" w:firstColumn="0" w:lastColumn="0" w:oddVBand="0" w:evenVBand="0" w:oddHBand="1" w:evenHBand="0" w:firstRowFirstColumn="0" w:firstRowLastColumn="0" w:lastRowFirstColumn="0" w:lastRowLastColumn="0"/>
            </w:pPr>
            <w:r>
              <w:rPr>
                <w:rFonts w:cs="Calibri" w:hint="eastAsia"/>
                <w:color w:val="000000" w:themeColor="text1"/>
              </w:rPr>
              <w:t>L</w:t>
            </w:r>
            <w:r>
              <w:rPr>
                <w:rFonts w:cs="Calibri"/>
                <w:color w:val="000000" w:themeColor="text1"/>
              </w:rPr>
              <w:t>ocation API</w:t>
            </w:r>
          </w:p>
        </w:tc>
      </w:tr>
      <w:tr w:rsidR="00597974" w:rsidRPr="00A8684D" w14:paraId="0E080E30" w14:textId="77777777" w:rsidTr="00CE3F7C">
        <w:tc>
          <w:tcPr>
            <w:cnfStyle w:val="001000000000" w:firstRow="0" w:lastRow="0" w:firstColumn="1" w:lastColumn="0" w:oddVBand="0" w:evenVBand="0" w:oddHBand="0" w:evenHBand="0" w:firstRowFirstColumn="0" w:firstRowLastColumn="0" w:lastRowFirstColumn="0" w:lastRowLastColumn="0"/>
            <w:tcW w:w="4106" w:type="dxa"/>
            <w:hideMark/>
          </w:tcPr>
          <w:p w14:paraId="3D3CD445" w14:textId="77777777" w:rsidR="00597974" w:rsidRPr="00A8684D" w:rsidRDefault="00597974" w:rsidP="00CE3F7C">
            <w:pPr>
              <w:jc w:val="center"/>
            </w:pPr>
            <w:r w:rsidRPr="00A8684D">
              <w:rPr>
                <w:rFonts w:cs="Calibri"/>
                <w:color w:val="000000"/>
              </w:rPr>
              <w:t>FR6</w:t>
            </w:r>
          </w:p>
        </w:tc>
        <w:tc>
          <w:tcPr>
            <w:tcW w:w="4964" w:type="dxa"/>
            <w:hideMark/>
          </w:tcPr>
          <w:p w14:paraId="61A83BB9" w14:textId="70D19863" w:rsidR="00597974" w:rsidRPr="00A8684D" w:rsidRDefault="00E35F2E" w:rsidP="00CE3F7C">
            <w:pPr>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H</w:t>
            </w:r>
            <w:r>
              <w:t>idden content</w:t>
            </w:r>
            <w:r w:rsidR="00670971">
              <w:t xml:space="preserve"> set</w:t>
            </w:r>
            <w:r w:rsidR="009C3DA0">
              <w:t xml:space="preserve"> up</w:t>
            </w:r>
          </w:p>
        </w:tc>
      </w:tr>
      <w:tr w:rsidR="00BA18F9" w:rsidRPr="00A8684D" w14:paraId="6EA83782" w14:textId="77777777" w:rsidTr="00CE3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29D9BC0A" w14:textId="040AB51A" w:rsidR="00BA18F9" w:rsidRPr="00A8684D" w:rsidRDefault="00BA18F9" w:rsidP="00CE3F7C">
            <w:pPr>
              <w:jc w:val="center"/>
              <w:rPr>
                <w:rFonts w:cs="Calibri"/>
                <w:color w:val="000000"/>
              </w:rPr>
            </w:pPr>
            <w:r w:rsidRPr="00A8684D">
              <w:rPr>
                <w:rFonts w:cs="Calibri"/>
                <w:color w:val="000000"/>
              </w:rPr>
              <w:t>FR</w:t>
            </w:r>
            <w:r w:rsidR="00946A9B">
              <w:rPr>
                <w:rFonts w:cs="Calibri"/>
                <w:color w:val="000000"/>
              </w:rPr>
              <w:t>7</w:t>
            </w:r>
          </w:p>
        </w:tc>
        <w:tc>
          <w:tcPr>
            <w:tcW w:w="4964" w:type="dxa"/>
          </w:tcPr>
          <w:p w14:paraId="210F9A89" w14:textId="7C765CD9" w:rsidR="00BA18F9" w:rsidRDefault="00BA18F9" w:rsidP="00CE3F7C">
            <w:pPr>
              <w:cnfStyle w:val="000000100000" w:firstRow="0" w:lastRow="0" w:firstColumn="0" w:lastColumn="0" w:oddVBand="0" w:evenVBand="0" w:oddHBand="1" w:evenHBand="0" w:firstRowFirstColumn="0" w:firstRowLastColumn="0" w:lastRowFirstColumn="0" w:lastRowLastColumn="0"/>
              <w:rPr>
                <w:rFonts w:hint="eastAsia"/>
              </w:rPr>
            </w:pPr>
            <w:r>
              <w:t>Specialist database</w:t>
            </w:r>
          </w:p>
        </w:tc>
      </w:tr>
      <w:tr w:rsidR="00242E34" w:rsidRPr="00A8684D" w14:paraId="4EC409E6" w14:textId="77777777" w:rsidTr="00CE3F7C">
        <w:tc>
          <w:tcPr>
            <w:cnfStyle w:val="001000000000" w:firstRow="0" w:lastRow="0" w:firstColumn="1" w:lastColumn="0" w:oddVBand="0" w:evenVBand="0" w:oddHBand="0" w:evenHBand="0" w:firstRowFirstColumn="0" w:firstRowLastColumn="0" w:lastRowFirstColumn="0" w:lastRowLastColumn="0"/>
            <w:tcW w:w="4106" w:type="dxa"/>
          </w:tcPr>
          <w:p w14:paraId="1E726000" w14:textId="64322E7D" w:rsidR="00242E34" w:rsidRPr="00A8684D" w:rsidRDefault="00242E34" w:rsidP="00CE3F7C">
            <w:pPr>
              <w:jc w:val="center"/>
              <w:rPr>
                <w:rFonts w:cs="Calibri" w:hint="eastAsia"/>
                <w:color w:val="000000"/>
              </w:rPr>
            </w:pPr>
            <w:r>
              <w:rPr>
                <w:rFonts w:cs="Calibri" w:hint="eastAsia"/>
                <w:color w:val="000000"/>
              </w:rPr>
              <w:t>F</w:t>
            </w:r>
            <w:r>
              <w:rPr>
                <w:rFonts w:cs="Calibri"/>
                <w:color w:val="000000"/>
              </w:rPr>
              <w:t>R8</w:t>
            </w:r>
          </w:p>
        </w:tc>
        <w:tc>
          <w:tcPr>
            <w:tcW w:w="4964" w:type="dxa"/>
          </w:tcPr>
          <w:p w14:paraId="24D9B366" w14:textId="09BD6B6C" w:rsidR="00242E34" w:rsidRPr="00EC2A87" w:rsidRDefault="00242E34" w:rsidP="00CE3F7C">
            <w:pPr>
              <w:cnfStyle w:val="000000000000" w:firstRow="0" w:lastRow="0" w:firstColumn="0" w:lastColumn="0" w:oddVBand="0" w:evenVBand="0" w:oddHBand="0" w:evenHBand="0" w:firstRowFirstColumn="0" w:firstRowLastColumn="0" w:lastRowFirstColumn="0" w:lastRowLastColumn="0"/>
              <w:rPr>
                <w:rFonts w:hint="eastAsia"/>
                <w:lang w:val="en-US"/>
              </w:rPr>
            </w:pPr>
            <w:r>
              <w:t xml:space="preserve">Comment </w:t>
            </w:r>
            <w:r w:rsidR="00EC2A87">
              <w:rPr>
                <w:rFonts w:hint="eastAsia"/>
                <w:lang w:val="en-US"/>
              </w:rPr>
              <w:t>a</w:t>
            </w:r>
            <w:r w:rsidR="00EC2A87">
              <w:rPr>
                <w:lang w:val="en-US"/>
              </w:rPr>
              <w:t>nd reply</w:t>
            </w:r>
          </w:p>
        </w:tc>
      </w:tr>
    </w:tbl>
    <w:p w14:paraId="66150314" w14:textId="77777777" w:rsidR="00597974" w:rsidRPr="00DC4C78" w:rsidRDefault="00597974" w:rsidP="00597974">
      <w:pPr>
        <w:pStyle w:val="Caption"/>
      </w:pPr>
      <w:r>
        <w:t xml:space="preserve">Table </w:t>
      </w:r>
      <w:r>
        <w:fldChar w:fldCharType="begin"/>
      </w:r>
      <w:r>
        <w:instrText>SEQ Table \* ARABIC</w:instrText>
      </w:r>
      <w:r>
        <w:fldChar w:fldCharType="separate"/>
      </w:r>
      <w:r>
        <w:rPr>
          <w:noProof/>
        </w:rPr>
        <w:t>5</w:t>
      </w:r>
      <w:r>
        <w:fldChar w:fldCharType="end"/>
      </w:r>
      <w:r>
        <w:t>: Functional requirements of the system</w:t>
      </w:r>
    </w:p>
    <w:p w14:paraId="4F240695" w14:textId="77777777" w:rsidR="00597974" w:rsidRDefault="00597974" w:rsidP="00597974">
      <w:pPr>
        <w:pStyle w:val="Heading3"/>
      </w:pPr>
      <w:bookmarkStart w:id="72" w:name="_Toc74139347"/>
      <w:r>
        <w:t>Non-functional requirements</w:t>
      </w:r>
      <w:bookmarkEnd w:id="72"/>
    </w:p>
    <w:tbl>
      <w:tblPr>
        <w:tblStyle w:val="GridTable4-Accent5"/>
        <w:tblW w:w="9070" w:type="dxa"/>
        <w:tblLook w:val="04A0" w:firstRow="1" w:lastRow="0" w:firstColumn="1" w:lastColumn="0" w:noHBand="0" w:noVBand="1"/>
      </w:tblPr>
      <w:tblGrid>
        <w:gridCol w:w="4106"/>
        <w:gridCol w:w="4964"/>
      </w:tblGrid>
      <w:tr w:rsidR="00597974" w:rsidRPr="00A8684D" w14:paraId="7D2500F4" w14:textId="77777777" w:rsidTr="00CE3F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hideMark/>
          </w:tcPr>
          <w:p w14:paraId="341D66AF" w14:textId="77777777" w:rsidR="00597974" w:rsidRPr="00A8684D" w:rsidRDefault="00597974" w:rsidP="00CE3F7C">
            <w:pPr>
              <w:jc w:val="center"/>
            </w:pPr>
            <w:r w:rsidRPr="00A8684D">
              <w:rPr>
                <w:rFonts w:cs="Calibri"/>
              </w:rPr>
              <w:t>Requirement ID</w:t>
            </w:r>
          </w:p>
        </w:tc>
        <w:tc>
          <w:tcPr>
            <w:tcW w:w="4964" w:type="dxa"/>
            <w:hideMark/>
          </w:tcPr>
          <w:p w14:paraId="66F91845" w14:textId="77777777" w:rsidR="00597974" w:rsidRPr="00A8684D" w:rsidRDefault="00597974" w:rsidP="00CE3F7C">
            <w:pPr>
              <w:jc w:val="center"/>
              <w:cnfStyle w:val="100000000000" w:firstRow="1" w:lastRow="0" w:firstColumn="0" w:lastColumn="0" w:oddVBand="0" w:evenVBand="0" w:oddHBand="0" w:evenHBand="0" w:firstRowFirstColumn="0" w:firstRowLastColumn="0" w:lastRowFirstColumn="0" w:lastRowLastColumn="0"/>
            </w:pPr>
            <w:r w:rsidRPr="00A8684D">
              <w:rPr>
                <w:rFonts w:cs="Calibri"/>
              </w:rPr>
              <w:t>Description</w:t>
            </w:r>
          </w:p>
        </w:tc>
      </w:tr>
      <w:tr w:rsidR="00597974" w:rsidRPr="00A8684D" w14:paraId="17C67918" w14:textId="77777777" w:rsidTr="00CE3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0FA29471" w14:textId="77777777" w:rsidR="00597974" w:rsidRPr="00A8684D" w:rsidRDefault="00597974" w:rsidP="00CE3F7C">
            <w:pPr>
              <w:jc w:val="center"/>
              <w:rPr>
                <w:rFonts w:eastAsiaTheme="minorEastAsia" w:cstheme="minorBidi"/>
              </w:rPr>
            </w:pPr>
            <w:r w:rsidRPr="00A8684D">
              <w:rPr>
                <w:rFonts w:eastAsiaTheme="minorEastAsia" w:cstheme="minorBidi"/>
              </w:rPr>
              <w:t>NFR1</w:t>
            </w:r>
          </w:p>
        </w:tc>
        <w:tc>
          <w:tcPr>
            <w:tcW w:w="4964" w:type="dxa"/>
          </w:tcPr>
          <w:p w14:paraId="6B257A01" w14:textId="77777777" w:rsidR="00597974" w:rsidRPr="00A8684D" w:rsidRDefault="00597974" w:rsidP="00CE3F7C">
            <w:pPr>
              <w:cnfStyle w:val="000000100000" w:firstRow="0" w:lastRow="0" w:firstColumn="0" w:lastColumn="0" w:oddVBand="0" w:evenVBand="0" w:oddHBand="1" w:evenHBand="0" w:firstRowFirstColumn="0" w:firstRowLastColumn="0" w:lastRowFirstColumn="0" w:lastRowLastColumn="0"/>
              <w:rPr>
                <w:rFonts w:eastAsiaTheme="minorEastAsia"/>
              </w:rPr>
            </w:pPr>
            <w:r w:rsidRPr="00A8684D">
              <w:rPr>
                <w:rFonts w:eastAsiaTheme="minorEastAsia" w:cstheme="minorBidi"/>
              </w:rPr>
              <w:t>Database security</w:t>
            </w:r>
          </w:p>
        </w:tc>
      </w:tr>
      <w:tr w:rsidR="00597974" w:rsidRPr="00A8684D" w14:paraId="7A64E3A1" w14:textId="77777777" w:rsidTr="00CE3F7C">
        <w:tc>
          <w:tcPr>
            <w:cnfStyle w:val="001000000000" w:firstRow="0" w:lastRow="0" w:firstColumn="1" w:lastColumn="0" w:oddVBand="0" w:evenVBand="0" w:oddHBand="0" w:evenHBand="0" w:firstRowFirstColumn="0" w:firstRowLastColumn="0" w:lastRowFirstColumn="0" w:lastRowLastColumn="0"/>
            <w:tcW w:w="4106" w:type="dxa"/>
          </w:tcPr>
          <w:p w14:paraId="34204398" w14:textId="77777777" w:rsidR="00597974" w:rsidRPr="00A8684D" w:rsidRDefault="00597974" w:rsidP="00CE3F7C">
            <w:pPr>
              <w:jc w:val="center"/>
              <w:rPr>
                <w:rFonts w:eastAsiaTheme="minorEastAsia" w:cstheme="minorBidi"/>
              </w:rPr>
            </w:pPr>
            <w:r>
              <w:rPr>
                <w:rFonts w:eastAsiaTheme="minorEastAsia" w:cstheme="minorBidi" w:hint="eastAsia"/>
              </w:rPr>
              <w:t>N</w:t>
            </w:r>
            <w:r>
              <w:rPr>
                <w:rFonts w:eastAsiaTheme="minorEastAsia" w:cstheme="minorBidi"/>
              </w:rPr>
              <w:t>FR2</w:t>
            </w:r>
          </w:p>
        </w:tc>
        <w:tc>
          <w:tcPr>
            <w:tcW w:w="4964" w:type="dxa"/>
          </w:tcPr>
          <w:p w14:paraId="54CDE8B2" w14:textId="77777777" w:rsidR="00597974" w:rsidRPr="00A8684D" w:rsidRDefault="00597974" w:rsidP="00CE3F7C">
            <w:pPr>
              <w:cnfStyle w:val="000000000000" w:firstRow="0" w:lastRow="0" w:firstColumn="0" w:lastColumn="0" w:oddVBand="0" w:evenVBand="0" w:oddHBand="0" w:evenHBand="0" w:firstRowFirstColumn="0" w:firstRowLastColumn="0" w:lastRowFirstColumn="0" w:lastRowLastColumn="0"/>
              <w:rPr>
                <w:rFonts w:eastAsiaTheme="minorEastAsia" w:cstheme="minorBidi"/>
              </w:rPr>
            </w:pPr>
            <w:r>
              <w:rPr>
                <w:rFonts w:eastAsiaTheme="minorEastAsia" w:cstheme="minorBidi" w:hint="eastAsia"/>
              </w:rPr>
              <w:t>D</w:t>
            </w:r>
            <w:r>
              <w:rPr>
                <w:rFonts w:eastAsiaTheme="minorEastAsia" w:cstheme="minorBidi"/>
              </w:rPr>
              <w:t>ate and time calculation</w:t>
            </w:r>
          </w:p>
        </w:tc>
      </w:tr>
      <w:tr w:rsidR="00B64631" w:rsidRPr="00A8684D" w14:paraId="34A91B27" w14:textId="77777777" w:rsidTr="00CE3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7F018A87" w14:textId="19B85721" w:rsidR="00B64631" w:rsidRDefault="00B64631" w:rsidP="00CE3F7C">
            <w:pPr>
              <w:jc w:val="center"/>
              <w:rPr>
                <w:rFonts w:eastAsiaTheme="minorEastAsia" w:cstheme="minorBidi" w:hint="eastAsia"/>
              </w:rPr>
            </w:pPr>
            <w:r>
              <w:rPr>
                <w:rFonts w:eastAsiaTheme="minorEastAsia" w:cstheme="minorBidi" w:hint="eastAsia"/>
              </w:rPr>
              <w:t>N</w:t>
            </w:r>
            <w:r>
              <w:rPr>
                <w:rFonts w:eastAsiaTheme="minorEastAsia" w:cstheme="minorBidi"/>
              </w:rPr>
              <w:t>FR3</w:t>
            </w:r>
          </w:p>
        </w:tc>
        <w:tc>
          <w:tcPr>
            <w:tcW w:w="4964" w:type="dxa"/>
          </w:tcPr>
          <w:p w14:paraId="792C5440" w14:textId="1F92C92E" w:rsidR="00B64631" w:rsidRDefault="002107EA" w:rsidP="00CE3F7C">
            <w:pPr>
              <w:cnfStyle w:val="000000100000" w:firstRow="0" w:lastRow="0" w:firstColumn="0" w:lastColumn="0" w:oddVBand="0" w:evenVBand="0" w:oddHBand="1" w:evenHBand="0" w:firstRowFirstColumn="0" w:firstRowLastColumn="0" w:lastRowFirstColumn="0" w:lastRowLastColumn="0"/>
              <w:rPr>
                <w:rFonts w:eastAsiaTheme="minorEastAsia" w:cstheme="minorBidi" w:hint="eastAsia"/>
              </w:rPr>
            </w:pPr>
            <w:r w:rsidRPr="002107EA">
              <w:rPr>
                <w:rFonts w:eastAsiaTheme="minorEastAsia" w:cstheme="minorBidi"/>
              </w:rPr>
              <w:t>Health authority</w:t>
            </w:r>
            <w:r w:rsidR="004E3F3B">
              <w:rPr>
                <w:rFonts w:eastAsiaTheme="minorEastAsia" w:cstheme="minorBidi"/>
              </w:rPr>
              <w:t xml:space="preserve"> collaboration </w:t>
            </w:r>
          </w:p>
        </w:tc>
      </w:tr>
      <w:tr w:rsidR="00452A3D" w:rsidRPr="00A8684D" w14:paraId="64EEC3A0" w14:textId="77777777" w:rsidTr="00CE3F7C">
        <w:tc>
          <w:tcPr>
            <w:cnfStyle w:val="001000000000" w:firstRow="0" w:lastRow="0" w:firstColumn="1" w:lastColumn="0" w:oddVBand="0" w:evenVBand="0" w:oddHBand="0" w:evenHBand="0" w:firstRowFirstColumn="0" w:firstRowLastColumn="0" w:lastRowFirstColumn="0" w:lastRowLastColumn="0"/>
            <w:tcW w:w="4106" w:type="dxa"/>
          </w:tcPr>
          <w:p w14:paraId="0EDB760F" w14:textId="69726BCA" w:rsidR="00452A3D" w:rsidRDefault="00452A3D" w:rsidP="00CE3F7C">
            <w:pPr>
              <w:jc w:val="center"/>
              <w:rPr>
                <w:rFonts w:eastAsiaTheme="minorEastAsia" w:cstheme="minorBidi" w:hint="eastAsia"/>
              </w:rPr>
            </w:pPr>
            <w:r>
              <w:rPr>
                <w:rFonts w:eastAsiaTheme="minorEastAsia" w:cstheme="minorBidi" w:hint="eastAsia"/>
              </w:rPr>
              <w:t>N</w:t>
            </w:r>
            <w:r>
              <w:rPr>
                <w:rFonts w:eastAsiaTheme="minorEastAsia" w:cstheme="minorBidi"/>
              </w:rPr>
              <w:t>FR4</w:t>
            </w:r>
          </w:p>
        </w:tc>
        <w:tc>
          <w:tcPr>
            <w:tcW w:w="4964" w:type="dxa"/>
          </w:tcPr>
          <w:p w14:paraId="144CE4B6" w14:textId="104B2882" w:rsidR="00452A3D" w:rsidRPr="002107EA" w:rsidRDefault="00452A3D" w:rsidP="00CE3F7C">
            <w:pPr>
              <w:cnfStyle w:val="000000000000" w:firstRow="0" w:lastRow="0" w:firstColumn="0" w:lastColumn="0" w:oddVBand="0" w:evenVBand="0" w:oddHBand="0" w:evenHBand="0" w:firstRowFirstColumn="0" w:firstRowLastColumn="0" w:lastRowFirstColumn="0" w:lastRowLastColumn="0"/>
              <w:rPr>
                <w:rFonts w:eastAsiaTheme="minorEastAsia" w:cstheme="minorBidi" w:hint="eastAsia"/>
              </w:rPr>
            </w:pPr>
            <w:r>
              <w:rPr>
                <w:rFonts w:eastAsiaTheme="minorEastAsia" w:cstheme="minorBidi" w:hint="eastAsia"/>
              </w:rPr>
              <w:t>B</w:t>
            </w:r>
            <w:r>
              <w:rPr>
                <w:rFonts w:eastAsiaTheme="minorEastAsia" w:cstheme="minorBidi"/>
              </w:rPr>
              <w:t xml:space="preserve">ack </w:t>
            </w:r>
            <w:r w:rsidR="007A0ABA">
              <w:rPr>
                <w:rFonts w:eastAsiaTheme="minorEastAsia" w:cstheme="minorBidi"/>
              </w:rPr>
              <w:t>stage</w:t>
            </w:r>
            <w:r>
              <w:rPr>
                <w:rFonts w:eastAsiaTheme="minorEastAsia" w:cstheme="minorBidi"/>
              </w:rPr>
              <w:t xml:space="preserve"> </w:t>
            </w:r>
            <w:r w:rsidR="007A0ABA" w:rsidRPr="007A0ABA">
              <w:rPr>
                <w:rFonts w:eastAsiaTheme="minorEastAsia" w:cstheme="minorBidi"/>
              </w:rPr>
              <w:t>monitor</w:t>
            </w:r>
            <w:r w:rsidR="007A0ABA">
              <w:t>ing</w:t>
            </w:r>
          </w:p>
        </w:tc>
      </w:tr>
    </w:tbl>
    <w:p w14:paraId="493F1E13" w14:textId="22C689AE" w:rsidR="00A352C9" w:rsidRDefault="00597974" w:rsidP="001F115F">
      <w:pPr>
        <w:pStyle w:val="Caption"/>
        <w:rPr>
          <w:rFonts w:eastAsiaTheme="majorEastAsia" w:cstheme="majorBidi"/>
          <w:sz w:val="26"/>
          <w:szCs w:val="26"/>
        </w:rPr>
      </w:pPr>
      <w:r>
        <w:t xml:space="preserve">Table </w:t>
      </w:r>
      <w:r>
        <w:fldChar w:fldCharType="begin"/>
      </w:r>
      <w:r>
        <w:instrText>SEQ Table \* ARABIC</w:instrText>
      </w:r>
      <w:r>
        <w:fldChar w:fldCharType="separate"/>
      </w:r>
      <w:r>
        <w:rPr>
          <w:noProof/>
        </w:rPr>
        <w:t>6</w:t>
      </w:r>
      <w:r>
        <w:fldChar w:fldCharType="end"/>
      </w:r>
      <w:r>
        <w:t>: Non-functional requirements of the system</w:t>
      </w:r>
    </w:p>
    <w:p w14:paraId="6E08FCE1" w14:textId="2F11643C" w:rsidR="003D39A3" w:rsidRDefault="008D1521" w:rsidP="003D39A3">
      <w:pPr>
        <w:pStyle w:val="Heading2"/>
      </w:pPr>
      <w:bookmarkStart w:id="73" w:name="_Toc74139348"/>
      <w:r w:rsidRPr="00422258">
        <w:t>Prototype</w:t>
      </w:r>
      <w:bookmarkEnd w:id="73"/>
    </w:p>
    <w:p w14:paraId="151FEB27" w14:textId="469DE9DB" w:rsidR="00BA00EB" w:rsidRPr="00BA00EB" w:rsidRDefault="00BA00EB" w:rsidP="00BA00EB">
      <w:r w:rsidRPr="00BA00EB">
        <w:t>Based on the change of solution from previous iteration, the wireframe is also changed and prototyped as a medium-fidelity click-through prototype in Adobe XD, so it can potentially be used to elicit feedback from stakeholders. Screenshots of this is presented below in Figure 11</w:t>
      </w:r>
      <w:r>
        <w:t xml:space="preserve"> and the functions are d</w:t>
      </w:r>
      <w:r w:rsidR="00AE65FA">
        <w:t>escript in section 7.6.3.</w:t>
      </w:r>
    </w:p>
    <w:p w14:paraId="1D122783" w14:textId="4D2A1CA6" w:rsidR="6D2177B0" w:rsidRDefault="3F8DE38E" w:rsidP="6D2177B0">
      <w:pPr>
        <w:pStyle w:val="Heading3"/>
      </w:pPr>
      <w:bookmarkStart w:id="74" w:name="_Toc74139349"/>
      <w:r>
        <w:t>Prototype link:</w:t>
      </w:r>
      <w:bookmarkEnd w:id="74"/>
    </w:p>
    <w:p w14:paraId="1499C15B" w14:textId="3782744D" w:rsidR="3F8DE38E" w:rsidRDefault="00675D80" w:rsidP="3F8DE38E">
      <w:pPr>
        <w:rPr>
          <w:szCs w:val="20"/>
        </w:rPr>
      </w:pPr>
      <w:hyperlink r:id="rId18" w:history="1">
        <w:r w:rsidR="00D65583" w:rsidRPr="009B37ED">
          <w:rPr>
            <w:rStyle w:val="Hyperlink"/>
            <w:szCs w:val="20"/>
          </w:rPr>
          <w:t>https://xd.adobe.com/view/245404e1-1ec4-4e6f-867b-222d663ebe72-7107/</w:t>
        </w:r>
      </w:hyperlink>
      <w:r w:rsidR="00D65583">
        <w:rPr>
          <w:szCs w:val="20"/>
        </w:rPr>
        <w:t xml:space="preserve"> </w:t>
      </w:r>
      <w:r w:rsidR="3F8DE38E" w:rsidRPr="3F8DE38E">
        <w:rPr>
          <w:szCs w:val="20"/>
        </w:rPr>
        <w:t xml:space="preserve"> </w:t>
      </w:r>
    </w:p>
    <w:p w14:paraId="53CC82E1" w14:textId="13028AF9" w:rsidR="008923DA" w:rsidRDefault="3F8DE38E" w:rsidP="008923DA">
      <w:pPr>
        <w:pStyle w:val="Heading3"/>
      </w:pPr>
      <w:bookmarkStart w:id="75" w:name="_Toc74139350"/>
      <w:r>
        <w:t>Overall wireframe</w:t>
      </w:r>
      <w:bookmarkEnd w:id="75"/>
    </w:p>
    <w:p w14:paraId="164BA323" w14:textId="64419B39" w:rsidR="00A562C4" w:rsidRDefault="001B1DB6" w:rsidP="00A562C4">
      <w:pPr>
        <w:keepNext/>
        <w:jc w:val="center"/>
      </w:pPr>
      <w:r>
        <w:rPr>
          <w:noProof/>
        </w:rPr>
        <w:drawing>
          <wp:inline distT="0" distB="0" distL="0" distR="0" wp14:anchorId="7EF2A5E6" wp14:editId="7627F955">
            <wp:extent cx="5622833" cy="5986019"/>
            <wp:effectExtent l="0" t="0" r="3810" b="0"/>
            <wp:docPr id="11" name="图片 1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2833" cy="5986019"/>
                    </a:xfrm>
                    <a:prstGeom prst="rect">
                      <a:avLst/>
                    </a:prstGeom>
                  </pic:spPr>
                </pic:pic>
              </a:graphicData>
            </a:graphic>
          </wp:inline>
        </w:drawing>
      </w:r>
    </w:p>
    <w:p w14:paraId="605077B1" w14:textId="13028AF9" w:rsidR="0026537F" w:rsidRDefault="00A562C4" w:rsidP="00A562C4">
      <w:pPr>
        <w:pStyle w:val="Caption"/>
        <w:jc w:val="center"/>
      </w:pPr>
      <w:r>
        <w:t xml:space="preserve">Figure </w:t>
      </w:r>
      <w:r>
        <w:fldChar w:fldCharType="begin"/>
      </w:r>
      <w:r>
        <w:instrText>SEQ Figure \* ARABIC</w:instrText>
      </w:r>
      <w:r>
        <w:fldChar w:fldCharType="separate"/>
      </w:r>
      <w:r>
        <w:rPr>
          <w:noProof/>
        </w:rPr>
        <w:t>11</w:t>
      </w:r>
      <w:r>
        <w:fldChar w:fldCharType="end"/>
      </w:r>
      <w:r>
        <w:t xml:space="preserve">: Wireframe of the </w:t>
      </w:r>
      <w:r w:rsidR="001D3B96">
        <w:t>final solution: Medical diary</w:t>
      </w:r>
    </w:p>
    <w:p w14:paraId="793BB9A9" w14:textId="761E0080" w:rsidR="6D2177B0" w:rsidRDefault="3F8DE38E" w:rsidP="6D2177B0">
      <w:pPr>
        <w:pStyle w:val="Heading3"/>
      </w:pPr>
      <w:bookmarkStart w:id="76" w:name="_Toc74139351"/>
      <w:r w:rsidRPr="3F8DE38E">
        <w:rPr>
          <w:rFonts w:eastAsia="Yu Gothic Light" w:cs="Times New Roman"/>
        </w:rPr>
        <w:t>Function description</w:t>
      </w:r>
      <w:bookmarkEnd w:id="76"/>
      <w:r w:rsidRPr="3F8DE38E">
        <w:rPr>
          <w:rFonts w:eastAsia="Yu Gothic Light" w:cs="Times New Roman"/>
        </w:rPr>
        <w:t xml:space="preserve"> </w:t>
      </w:r>
    </w:p>
    <w:p w14:paraId="5D94E01A" w14:textId="2CE6D655" w:rsidR="00801894" w:rsidRPr="00801894" w:rsidRDefault="6EDD01B5" w:rsidP="6D2177B0">
      <w:pPr>
        <w:pStyle w:val="Heading4"/>
      </w:pPr>
      <w:r>
        <w:t>Navigation</w:t>
      </w:r>
    </w:p>
    <w:p w14:paraId="1577ABF9" w14:textId="3E32D942" w:rsidR="00533548" w:rsidRDefault="208DA87B" w:rsidP="0F42F8B4">
      <w:r>
        <w:t>When the user enters the application, the application will provide the user with two options, the See your story button and the Search button. When the user clicks the See your story button, the application will jump to the user's medical diary page. When the user clicks the Search button, the application will continue to provide users with options including Search for symptom, Search for location and Search for clinics. The purpose of navigation is to provide simple and easy-to-understand words and interfaces to help users enter the desired page.</w:t>
      </w:r>
    </w:p>
    <w:p w14:paraId="40EA04F8" w14:textId="3CCFC14B" w:rsidR="00E10CCC" w:rsidRDefault="3030116C" w:rsidP="008923DA">
      <w:pPr>
        <w:jc w:val="center"/>
      </w:pPr>
      <w:r>
        <w:rPr>
          <w:noProof/>
        </w:rPr>
        <w:drawing>
          <wp:inline distT="0" distB="0" distL="0" distR="0" wp14:anchorId="649A480B" wp14:editId="30A9B983">
            <wp:extent cx="5029200" cy="2682240"/>
            <wp:effectExtent l="0" t="0" r="0" b="0"/>
            <wp:docPr id="422404626" name="Picture 422404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404626"/>
                    <pic:cNvPicPr/>
                  </pic:nvPicPr>
                  <pic:blipFill>
                    <a:blip r:embed="rId20">
                      <a:extLst>
                        <a:ext uri="{28A0092B-C50C-407E-A947-70E740481C1C}">
                          <a14:useLocalDpi xmlns:a14="http://schemas.microsoft.com/office/drawing/2010/main" val="0"/>
                        </a:ext>
                      </a:extLst>
                    </a:blip>
                    <a:stretch>
                      <a:fillRect/>
                    </a:stretch>
                  </pic:blipFill>
                  <pic:spPr>
                    <a:xfrm>
                      <a:off x="0" y="0"/>
                      <a:ext cx="5029200" cy="2682240"/>
                    </a:xfrm>
                    <a:prstGeom prst="rect">
                      <a:avLst/>
                    </a:prstGeom>
                  </pic:spPr>
                </pic:pic>
              </a:graphicData>
            </a:graphic>
          </wp:inline>
        </w:drawing>
      </w:r>
    </w:p>
    <w:p w14:paraId="5EE23851" w14:textId="74EB9278" w:rsidR="208DA87B" w:rsidRDefault="00E10CCC" w:rsidP="00E10CCC">
      <w:pPr>
        <w:pStyle w:val="Caption"/>
        <w:jc w:val="center"/>
      </w:pPr>
      <w:r>
        <w:t xml:space="preserve">Figure </w:t>
      </w:r>
      <w:r>
        <w:fldChar w:fldCharType="begin"/>
      </w:r>
      <w:r>
        <w:instrText>SEQ Figure \* ARABIC</w:instrText>
      </w:r>
      <w:r>
        <w:fldChar w:fldCharType="separate"/>
      </w:r>
      <w:r w:rsidR="00A562C4">
        <w:rPr>
          <w:noProof/>
        </w:rPr>
        <w:t>12</w:t>
      </w:r>
      <w:r>
        <w:fldChar w:fldCharType="end"/>
      </w:r>
      <w:r>
        <w:rPr>
          <w:rFonts w:ascii="SimSun" w:eastAsia="SimSun" w:hAnsi="SimSun" w:cs="SimSun"/>
        </w:rPr>
        <w:t xml:space="preserve">: </w:t>
      </w:r>
      <w:r>
        <w:t>Navigation</w:t>
      </w:r>
    </w:p>
    <w:p w14:paraId="0FC787B6" w14:textId="77777777" w:rsidR="00533548" w:rsidRPr="00533548" w:rsidRDefault="00533548" w:rsidP="00533548"/>
    <w:p w14:paraId="19AB1115" w14:textId="57E394E6" w:rsidR="662F710D" w:rsidRDefault="02D1D791" w:rsidP="6D2177B0">
      <w:pPr>
        <w:pStyle w:val="Heading4"/>
      </w:pPr>
      <w:r>
        <w:t>See your story</w:t>
      </w:r>
    </w:p>
    <w:p w14:paraId="537A26D0" w14:textId="3377A28E" w:rsidR="00533548" w:rsidRDefault="00F2137E" w:rsidP="00533548">
      <w:r w:rsidRPr="00F2137E">
        <w:t>When the user clicks the See your story button, the user checks his medical diary. There is a search bar at the top of the page, and users can quickly find what they want to view by entering keywords. Each medical diary will show symptoms, time and location. Users can click on each medical diary to view detailed information. On the detailed information page, users can view their medical history.</w:t>
      </w:r>
    </w:p>
    <w:p w14:paraId="23D17620" w14:textId="77777777" w:rsidR="003963C0" w:rsidRDefault="003963C0" w:rsidP="00533548"/>
    <w:p w14:paraId="4F6E46E3" w14:textId="77777777" w:rsidR="007E71E9" w:rsidRDefault="00061C32" w:rsidP="008923DA">
      <w:pPr>
        <w:jc w:val="center"/>
      </w:pPr>
      <w:r>
        <w:rPr>
          <w:noProof/>
        </w:rPr>
        <w:drawing>
          <wp:inline distT="0" distB="0" distL="0" distR="0" wp14:anchorId="20435B81" wp14:editId="2E3918D9">
            <wp:extent cx="3002280" cy="2470411"/>
            <wp:effectExtent l="0" t="0" r="0" b="635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02280" cy="2470411"/>
                    </a:xfrm>
                    <a:prstGeom prst="rect">
                      <a:avLst/>
                    </a:prstGeom>
                  </pic:spPr>
                </pic:pic>
              </a:graphicData>
            </a:graphic>
          </wp:inline>
        </w:drawing>
      </w:r>
    </w:p>
    <w:p w14:paraId="65B3DA1B" w14:textId="54AA9765" w:rsidR="00061C32" w:rsidRPr="00533548" w:rsidRDefault="007E71E9" w:rsidP="007E71E9">
      <w:pPr>
        <w:pStyle w:val="Caption"/>
        <w:jc w:val="center"/>
      </w:pPr>
      <w:r>
        <w:t xml:space="preserve">Figure </w:t>
      </w:r>
      <w:r>
        <w:fldChar w:fldCharType="begin"/>
      </w:r>
      <w:r>
        <w:instrText>SEQ Figure \* ARABIC</w:instrText>
      </w:r>
      <w:r>
        <w:fldChar w:fldCharType="separate"/>
      </w:r>
      <w:r w:rsidR="00A562C4">
        <w:rPr>
          <w:noProof/>
        </w:rPr>
        <w:t>13</w:t>
      </w:r>
      <w:r>
        <w:fldChar w:fldCharType="end"/>
      </w:r>
      <w:r w:rsidRPr="00D35335">
        <w:t xml:space="preserve">: </w:t>
      </w:r>
      <w:r>
        <w:t>See your story</w:t>
      </w:r>
    </w:p>
    <w:p w14:paraId="7D307047" w14:textId="77777777" w:rsidR="00B51ACD" w:rsidRPr="00B51ACD" w:rsidRDefault="00B51ACD" w:rsidP="00B51ACD"/>
    <w:p w14:paraId="4BA5F8F7" w14:textId="0B1D1110" w:rsidR="662F710D" w:rsidRDefault="7B9BD09B" w:rsidP="6D2177B0">
      <w:pPr>
        <w:pStyle w:val="Heading4"/>
      </w:pPr>
      <w:r>
        <w:t>Add</w:t>
      </w:r>
      <w:r w:rsidR="7F358BBD">
        <w:t xml:space="preserve"> medical history</w:t>
      </w:r>
    </w:p>
    <w:p w14:paraId="3D3811F8" w14:textId="4ADA392C" w:rsidR="00127FDF" w:rsidRDefault="00127FDF" w:rsidP="00127FDF">
      <w:r w:rsidRPr="00127FDF">
        <w:t>When the user clicks the plus button on the See your story page, the application will jump to the Add History page, where the user can add a new medical diary. By entering the situation, symptoms, consultation and notes and then clicking the Add button, the user can complete the adding process. It is worth noting that when the user wants to add a consultation, the page will jump to the Add Consultation page to ask the user to further enter information such as the type of expert, clinic, and experience.</w:t>
      </w:r>
    </w:p>
    <w:p w14:paraId="0EC56327" w14:textId="77777777" w:rsidR="001779B2" w:rsidRDefault="001779B2" w:rsidP="00127FDF"/>
    <w:p w14:paraId="32165D40" w14:textId="77777777" w:rsidR="001779B2" w:rsidRDefault="00DB422E" w:rsidP="008923DA">
      <w:pPr>
        <w:jc w:val="center"/>
      </w:pPr>
      <w:r>
        <w:rPr>
          <w:noProof/>
        </w:rPr>
        <w:drawing>
          <wp:inline distT="0" distB="0" distL="0" distR="0" wp14:anchorId="455A6328" wp14:editId="4A5A4C81">
            <wp:extent cx="3151762" cy="2593412"/>
            <wp:effectExtent l="0" t="0" r="0" b="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3151762" cy="2593412"/>
                    </a:xfrm>
                    <a:prstGeom prst="rect">
                      <a:avLst/>
                    </a:prstGeom>
                  </pic:spPr>
                </pic:pic>
              </a:graphicData>
            </a:graphic>
          </wp:inline>
        </w:drawing>
      </w:r>
    </w:p>
    <w:p w14:paraId="3EA764B8" w14:textId="517AF8DB" w:rsidR="00127FDF" w:rsidRDefault="001779B2" w:rsidP="001779B2">
      <w:pPr>
        <w:pStyle w:val="Caption"/>
        <w:jc w:val="center"/>
      </w:pPr>
      <w:r>
        <w:t xml:space="preserve">Figure </w:t>
      </w:r>
      <w:r>
        <w:fldChar w:fldCharType="begin"/>
      </w:r>
      <w:r>
        <w:instrText>SEQ Figure \* ARABIC</w:instrText>
      </w:r>
      <w:r>
        <w:fldChar w:fldCharType="separate"/>
      </w:r>
      <w:r w:rsidR="00A562C4">
        <w:rPr>
          <w:noProof/>
        </w:rPr>
        <w:t>14</w:t>
      </w:r>
      <w:r>
        <w:fldChar w:fldCharType="end"/>
      </w:r>
      <w:r w:rsidRPr="001B27E3">
        <w:t xml:space="preserve">: </w:t>
      </w:r>
      <w:r>
        <w:t>Add medical history</w:t>
      </w:r>
    </w:p>
    <w:p w14:paraId="6824878F" w14:textId="77777777" w:rsidR="001779B2" w:rsidRPr="001779B2" w:rsidRDefault="001779B2" w:rsidP="001779B2"/>
    <w:p w14:paraId="783316AE" w14:textId="79DA2B40" w:rsidR="00F66C6E" w:rsidRPr="00F66C6E" w:rsidRDefault="2AAB7760" w:rsidP="6D2177B0">
      <w:pPr>
        <w:pStyle w:val="Heading4"/>
      </w:pPr>
      <w:r>
        <w:t>Search for symptom</w:t>
      </w:r>
    </w:p>
    <w:p w14:paraId="0695521D" w14:textId="15C459C9" w:rsidR="008E4E45" w:rsidRPr="008E4E45" w:rsidRDefault="000B796E" w:rsidP="008E4E45">
      <w:r w:rsidRPr="000B796E">
        <w:t>When the user selects Search for symptom, the user can search for symptom to view other users' medical diaries. Users can get more information by clicking the Read More button. On the Read More page, users can add comments by clicking the Comment button in the lower right corner. In addition, users can view the profile of other users by clicking on their avatars.</w:t>
      </w:r>
    </w:p>
    <w:p w14:paraId="64B2448A" w14:textId="77777777" w:rsidR="000B796E" w:rsidRDefault="000B796E" w:rsidP="001779B2"/>
    <w:p w14:paraId="36ECD234" w14:textId="77777777" w:rsidR="004F2F67" w:rsidRDefault="000B796E" w:rsidP="008923DA">
      <w:pPr>
        <w:jc w:val="center"/>
      </w:pPr>
      <w:r>
        <w:rPr>
          <w:noProof/>
        </w:rPr>
        <w:drawing>
          <wp:inline distT="0" distB="0" distL="0" distR="0" wp14:anchorId="7584FB21" wp14:editId="40867E6E">
            <wp:extent cx="5731510" cy="2313940"/>
            <wp:effectExtent l="0" t="0" r="0" b="0"/>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5731510" cy="2313940"/>
                    </a:xfrm>
                    <a:prstGeom prst="rect">
                      <a:avLst/>
                    </a:prstGeom>
                  </pic:spPr>
                </pic:pic>
              </a:graphicData>
            </a:graphic>
          </wp:inline>
        </w:drawing>
      </w:r>
    </w:p>
    <w:p w14:paraId="59226ACA" w14:textId="1C1CDDED" w:rsidR="000B796E" w:rsidRDefault="004F2F67" w:rsidP="004F2F67">
      <w:pPr>
        <w:pStyle w:val="Caption"/>
        <w:jc w:val="center"/>
      </w:pPr>
      <w:r>
        <w:t xml:space="preserve">Figure </w:t>
      </w:r>
      <w:r>
        <w:fldChar w:fldCharType="begin"/>
      </w:r>
      <w:r>
        <w:instrText>SEQ Figure \* ARABIC</w:instrText>
      </w:r>
      <w:r>
        <w:fldChar w:fldCharType="separate"/>
      </w:r>
      <w:r w:rsidR="00A562C4">
        <w:rPr>
          <w:noProof/>
        </w:rPr>
        <w:t>15</w:t>
      </w:r>
      <w:r>
        <w:fldChar w:fldCharType="end"/>
      </w:r>
      <w:r w:rsidRPr="00CF0E94">
        <w:t xml:space="preserve">: </w:t>
      </w:r>
      <w:r>
        <w:rPr>
          <w:rFonts w:hint="eastAsia"/>
        </w:rPr>
        <w:t>Search</w:t>
      </w:r>
      <w:r>
        <w:t xml:space="preserve"> </w:t>
      </w:r>
      <w:r>
        <w:rPr>
          <w:rFonts w:hint="eastAsia"/>
        </w:rPr>
        <w:t>for</w:t>
      </w:r>
      <w:r>
        <w:t xml:space="preserve"> symptom</w:t>
      </w:r>
    </w:p>
    <w:p w14:paraId="7E6D4456" w14:textId="77777777" w:rsidR="007A0C10" w:rsidRDefault="007A0C10" w:rsidP="001779B2"/>
    <w:p w14:paraId="135A555E" w14:textId="77777777" w:rsidR="003C0615" w:rsidRPr="001779B2" w:rsidRDefault="003C0615" w:rsidP="001779B2">
      <w:pPr>
        <w:rPr>
          <w:rFonts w:hint="eastAsia"/>
        </w:rPr>
      </w:pPr>
    </w:p>
    <w:p w14:paraId="2DE19C6E" w14:textId="5EE3F58F" w:rsidR="008E4E45" w:rsidRPr="008E4E45" w:rsidRDefault="2AAB7760" w:rsidP="008E4E45">
      <w:pPr>
        <w:pStyle w:val="Heading4"/>
      </w:pPr>
      <w:r>
        <w:t>Search for location</w:t>
      </w:r>
    </w:p>
    <w:p w14:paraId="773B5677" w14:textId="5698141B" w:rsidR="002200F0" w:rsidRPr="002200F0" w:rsidRDefault="00FD223E" w:rsidP="002200F0">
      <w:r w:rsidRPr="00FD223E">
        <w:t>When the user selects Search for location, the user can search for medical diaries near the location by entering a location. Below the search box, users can add multiple locations to meet their search requirements.</w:t>
      </w:r>
    </w:p>
    <w:p w14:paraId="25E50F47" w14:textId="77777777" w:rsidR="00FD223E" w:rsidRDefault="00FD223E" w:rsidP="007A0C10"/>
    <w:p w14:paraId="5865AE3D" w14:textId="77777777" w:rsidR="00066C48" w:rsidRDefault="00FD223E" w:rsidP="008923DA">
      <w:pPr>
        <w:jc w:val="center"/>
      </w:pPr>
      <w:r>
        <w:rPr>
          <w:noProof/>
        </w:rPr>
        <w:drawing>
          <wp:inline distT="0" distB="0" distL="0" distR="0" wp14:anchorId="55FF0660" wp14:editId="02BD9E5E">
            <wp:extent cx="1234098" cy="2133600"/>
            <wp:effectExtent l="0" t="0" r="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3">
                      <a:extLst>
                        <a:ext uri="{28A0092B-C50C-407E-A947-70E740481C1C}">
                          <a14:useLocalDpi xmlns:a14="http://schemas.microsoft.com/office/drawing/2010/main" val="0"/>
                        </a:ext>
                      </a:extLst>
                    </a:blip>
                    <a:stretch>
                      <a:fillRect/>
                    </a:stretch>
                  </pic:blipFill>
                  <pic:spPr>
                    <a:xfrm>
                      <a:off x="0" y="0"/>
                      <a:ext cx="1234098" cy="2133600"/>
                    </a:xfrm>
                    <a:prstGeom prst="rect">
                      <a:avLst/>
                    </a:prstGeom>
                  </pic:spPr>
                </pic:pic>
              </a:graphicData>
            </a:graphic>
          </wp:inline>
        </w:drawing>
      </w:r>
    </w:p>
    <w:p w14:paraId="7775EA17" w14:textId="6A41FD90" w:rsidR="00FD223E" w:rsidRDefault="00066C48" w:rsidP="00066C48">
      <w:pPr>
        <w:pStyle w:val="Caption"/>
        <w:jc w:val="center"/>
      </w:pPr>
      <w:r>
        <w:t xml:space="preserve">Figure </w:t>
      </w:r>
      <w:r>
        <w:fldChar w:fldCharType="begin"/>
      </w:r>
      <w:r>
        <w:instrText>SEQ Figure \* ARABIC</w:instrText>
      </w:r>
      <w:r>
        <w:fldChar w:fldCharType="separate"/>
      </w:r>
      <w:r w:rsidR="00A562C4">
        <w:rPr>
          <w:noProof/>
        </w:rPr>
        <w:t>16</w:t>
      </w:r>
      <w:r>
        <w:fldChar w:fldCharType="end"/>
      </w:r>
      <w:r w:rsidRPr="00744140">
        <w:t xml:space="preserve">: </w:t>
      </w:r>
      <w:r>
        <w:t>Search for location</w:t>
      </w:r>
    </w:p>
    <w:p w14:paraId="7FAFDF69" w14:textId="77777777" w:rsidR="00FD223E" w:rsidRPr="007A0C10" w:rsidRDefault="00FD223E" w:rsidP="007A0C10"/>
    <w:p w14:paraId="42325C8B" w14:textId="3E631A40" w:rsidR="00276D52" w:rsidRPr="00276D52" w:rsidRDefault="532C287E" w:rsidP="00276D52">
      <w:pPr>
        <w:pStyle w:val="Heading4"/>
      </w:pPr>
      <w:r>
        <w:t>Search for clinics</w:t>
      </w:r>
    </w:p>
    <w:p w14:paraId="44EE3B22" w14:textId="52BF991C" w:rsidR="00FD223E" w:rsidRDefault="00965332" w:rsidP="00FD223E">
      <w:r w:rsidRPr="00965332">
        <w:t>When the user selects Search for clinics, the user can search for the medical diary by entering the name of the clinic or medical expert. Below the search box, users can add multiple clinics or medical experts to meet their search requirements.</w:t>
      </w:r>
    </w:p>
    <w:p w14:paraId="0F2DB671" w14:textId="77777777" w:rsidR="00965332" w:rsidRPr="00FD223E" w:rsidRDefault="00965332" w:rsidP="00FD223E"/>
    <w:p w14:paraId="7B53E7EB" w14:textId="77777777" w:rsidR="00066C48" w:rsidRDefault="004F2F67" w:rsidP="008923DA">
      <w:pPr>
        <w:jc w:val="center"/>
      </w:pPr>
      <w:r>
        <w:rPr>
          <w:noProof/>
        </w:rPr>
        <w:drawing>
          <wp:inline distT="0" distB="0" distL="0" distR="0" wp14:anchorId="1B443FFC" wp14:editId="30A8F093">
            <wp:extent cx="1195175" cy="2066306"/>
            <wp:effectExtent l="0" t="0" r="0" b="381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4">
                      <a:extLst>
                        <a:ext uri="{28A0092B-C50C-407E-A947-70E740481C1C}">
                          <a14:useLocalDpi xmlns:a14="http://schemas.microsoft.com/office/drawing/2010/main" val="0"/>
                        </a:ext>
                      </a:extLst>
                    </a:blip>
                    <a:stretch>
                      <a:fillRect/>
                    </a:stretch>
                  </pic:blipFill>
                  <pic:spPr>
                    <a:xfrm>
                      <a:off x="0" y="0"/>
                      <a:ext cx="1195175" cy="2066306"/>
                    </a:xfrm>
                    <a:prstGeom prst="rect">
                      <a:avLst/>
                    </a:prstGeom>
                  </pic:spPr>
                </pic:pic>
              </a:graphicData>
            </a:graphic>
          </wp:inline>
        </w:drawing>
      </w:r>
    </w:p>
    <w:p w14:paraId="2E8C4472" w14:textId="0321A5CF" w:rsidR="30FB3793" w:rsidRDefault="00066C48" w:rsidP="00066C48">
      <w:pPr>
        <w:pStyle w:val="Caption"/>
        <w:jc w:val="center"/>
        <w:rPr>
          <w:rFonts w:ascii="Calibri Light" w:eastAsia="Yu Gothic Light" w:hAnsi="Calibri Light"/>
          <w:szCs w:val="20"/>
        </w:rPr>
      </w:pPr>
      <w:r>
        <w:t xml:space="preserve">Figure </w:t>
      </w:r>
      <w:r>
        <w:fldChar w:fldCharType="begin"/>
      </w:r>
      <w:r>
        <w:instrText>SEQ Figure \* ARABIC</w:instrText>
      </w:r>
      <w:r>
        <w:fldChar w:fldCharType="separate"/>
      </w:r>
      <w:r w:rsidR="00A562C4">
        <w:rPr>
          <w:noProof/>
        </w:rPr>
        <w:t>17</w:t>
      </w:r>
      <w:r>
        <w:fldChar w:fldCharType="end"/>
      </w:r>
      <w:r w:rsidRPr="00993F99">
        <w:t xml:space="preserve">: </w:t>
      </w:r>
      <w:r>
        <w:t>Search for clinics</w:t>
      </w:r>
    </w:p>
    <w:p w14:paraId="30886ACC" w14:textId="2D2F0725" w:rsidR="00FB221F" w:rsidRPr="00422258" w:rsidRDefault="00FB221F" w:rsidP="00FB221F">
      <w:pPr>
        <w:pStyle w:val="Heading2"/>
      </w:pPr>
      <w:bookmarkStart w:id="77" w:name="_Toc74139352"/>
      <w:r>
        <w:t>Risks to success</w:t>
      </w:r>
      <w:bookmarkEnd w:id="77"/>
    </w:p>
    <w:p w14:paraId="768F4255" w14:textId="449DC04B" w:rsidR="51034311" w:rsidRDefault="00FB221F" w:rsidP="07368609">
      <w:pPr>
        <w:pStyle w:val="ListParagraph"/>
        <w:ind w:left="0"/>
        <w:rPr>
          <w:rFonts w:asciiTheme="minorHAnsi" w:eastAsiaTheme="minorEastAsia" w:hAnsiTheme="minorHAnsi" w:cstheme="minorBidi"/>
          <w:szCs w:val="20"/>
        </w:rPr>
      </w:pPr>
      <w:r>
        <w:rPr>
          <w:rFonts w:asciiTheme="minorHAnsi" w:eastAsiaTheme="minorEastAsia" w:hAnsiTheme="minorHAnsi" w:cstheme="minorBidi"/>
          <w:szCs w:val="20"/>
        </w:rPr>
        <w:t xml:space="preserve">The following </w:t>
      </w:r>
      <w:r w:rsidR="00E92ED7">
        <w:rPr>
          <w:rFonts w:asciiTheme="minorHAnsi" w:eastAsiaTheme="minorEastAsia" w:hAnsiTheme="minorHAnsi" w:cstheme="minorBidi"/>
          <w:szCs w:val="20"/>
        </w:rPr>
        <w:t>is a table of major identified risks which could impact the success of the proposed solution.</w:t>
      </w:r>
    </w:p>
    <w:tbl>
      <w:tblPr>
        <w:tblStyle w:val="GridTable4-Accent5"/>
        <w:tblW w:w="5000" w:type="pct"/>
        <w:tblLook w:val="04A0" w:firstRow="1" w:lastRow="0" w:firstColumn="1" w:lastColumn="0" w:noHBand="0" w:noVBand="1"/>
      </w:tblPr>
      <w:tblGrid>
        <w:gridCol w:w="1973"/>
        <w:gridCol w:w="2984"/>
        <w:gridCol w:w="4059"/>
      </w:tblGrid>
      <w:tr w:rsidR="00E92ED7" w:rsidRPr="00A8684D" w14:paraId="3EF729A1" w14:textId="77777777" w:rsidTr="001910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4" w:type="pct"/>
          </w:tcPr>
          <w:p w14:paraId="21DEC5F0" w14:textId="77777777" w:rsidR="00E92ED7" w:rsidRPr="00A8684D" w:rsidRDefault="00E92ED7" w:rsidP="00E92ED7">
            <w:pPr>
              <w:rPr>
                <w:szCs w:val="20"/>
              </w:rPr>
            </w:pPr>
            <w:r w:rsidRPr="00A8684D">
              <w:rPr>
                <w:szCs w:val="20"/>
              </w:rPr>
              <w:t>Risk</w:t>
            </w:r>
          </w:p>
        </w:tc>
        <w:tc>
          <w:tcPr>
            <w:tcW w:w="1655" w:type="pct"/>
          </w:tcPr>
          <w:p w14:paraId="4A5B37B9" w14:textId="77777777" w:rsidR="00E92ED7" w:rsidRPr="00A8684D" w:rsidRDefault="00E92ED7" w:rsidP="00E92ED7">
            <w:pPr>
              <w:cnfStyle w:val="100000000000" w:firstRow="1" w:lastRow="0" w:firstColumn="0" w:lastColumn="0" w:oddVBand="0" w:evenVBand="0" w:oddHBand="0" w:evenHBand="0" w:firstRowFirstColumn="0" w:firstRowLastColumn="0" w:lastRowFirstColumn="0" w:lastRowLastColumn="0"/>
              <w:rPr>
                <w:szCs w:val="20"/>
              </w:rPr>
            </w:pPr>
            <w:r w:rsidRPr="00A8684D">
              <w:rPr>
                <w:szCs w:val="20"/>
              </w:rPr>
              <w:t>Impact</w:t>
            </w:r>
          </w:p>
        </w:tc>
        <w:tc>
          <w:tcPr>
            <w:tcW w:w="2251" w:type="pct"/>
          </w:tcPr>
          <w:p w14:paraId="28758189" w14:textId="58447F03" w:rsidR="00E92ED7" w:rsidRPr="00A8684D" w:rsidRDefault="00E92ED7" w:rsidP="0026537F">
            <w:pPr>
              <w:jc w:val="left"/>
              <w:cnfStyle w:val="100000000000" w:firstRow="1" w:lastRow="0" w:firstColumn="0" w:lastColumn="0" w:oddVBand="0" w:evenVBand="0" w:oddHBand="0" w:evenHBand="0" w:firstRowFirstColumn="0" w:firstRowLastColumn="0" w:lastRowFirstColumn="0" w:lastRowLastColumn="0"/>
              <w:rPr>
                <w:szCs w:val="20"/>
              </w:rPr>
            </w:pPr>
            <w:r>
              <w:rPr>
                <w:szCs w:val="20"/>
              </w:rPr>
              <w:t xml:space="preserve">Mitigation </w:t>
            </w:r>
            <w:r w:rsidRPr="00A8684D">
              <w:rPr>
                <w:szCs w:val="20"/>
              </w:rPr>
              <w:t>Strategy</w:t>
            </w:r>
          </w:p>
        </w:tc>
      </w:tr>
      <w:tr w:rsidR="00E92ED7" w:rsidRPr="00A8684D" w14:paraId="6D30BA3B" w14:textId="77777777" w:rsidTr="001910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4" w:type="pct"/>
          </w:tcPr>
          <w:p w14:paraId="2B04DC8E" w14:textId="01CAB004" w:rsidR="00E92ED7" w:rsidRPr="00A8684D" w:rsidRDefault="00F94445" w:rsidP="0000023E">
            <w:pPr>
              <w:jc w:val="left"/>
              <w:rPr>
                <w:szCs w:val="20"/>
              </w:rPr>
            </w:pPr>
            <w:r>
              <w:rPr>
                <w:szCs w:val="20"/>
              </w:rPr>
              <w:t xml:space="preserve">Not enough </w:t>
            </w:r>
            <w:r w:rsidR="0000023E">
              <w:rPr>
                <w:szCs w:val="20"/>
              </w:rPr>
              <w:t>contribution of data from users</w:t>
            </w:r>
          </w:p>
        </w:tc>
        <w:tc>
          <w:tcPr>
            <w:tcW w:w="1655" w:type="pct"/>
          </w:tcPr>
          <w:p w14:paraId="03F3A0BE" w14:textId="0DD341B1" w:rsidR="00E92ED7" w:rsidRPr="00A8684D" w:rsidRDefault="00D76670" w:rsidP="00E92ED7">
            <w:pPr>
              <w:jc w:val="left"/>
              <w:cnfStyle w:val="000000100000" w:firstRow="0" w:lastRow="0" w:firstColumn="0" w:lastColumn="0" w:oddVBand="0" w:evenVBand="0" w:oddHBand="1" w:evenHBand="0" w:firstRowFirstColumn="0" w:firstRowLastColumn="0" w:lastRowFirstColumn="0" w:lastRowLastColumn="0"/>
              <w:rPr>
                <w:szCs w:val="20"/>
              </w:rPr>
            </w:pPr>
            <w:r>
              <w:rPr>
                <w:szCs w:val="20"/>
              </w:rPr>
              <w:t xml:space="preserve">Usage and utility of </w:t>
            </w:r>
            <w:r w:rsidR="001B521B">
              <w:rPr>
                <w:szCs w:val="20"/>
              </w:rPr>
              <w:t>solution would be significantly impacted without users contributing to their health diaries</w:t>
            </w:r>
            <w:r w:rsidR="00442E6B">
              <w:rPr>
                <w:szCs w:val="20"/>
              </w:rPr>
              <w:t>.</w:t>
            </w:r>
          </w:p>
        </w:tc>
        <w:tc>
          <w:tcPr>
            <w:tcW w:w="2251" w:type="pct"/>
          </w:tcPr>
          <w:p w14:paraId="346A4DA0" w14:textId="0C3F9D17" w:rsidR="00E92ED7" w:rsidRPr="00A8684D" w:rsidRDefault="00597826" w:rsidP="00E92ED7">
            <w:pPr>
              <w:jc w:val="left"/>
              <w:cnfStyle w:val="000000100000" w:firstRow="0" w:lastRow="0" w:firstColumn="0" w:lastColumn="0" w:oddVBand="0" w:evenVBand="0" w:oddHBand="1" w:evenHBand="0" w:firstRowFirstColumn="0" w:firstRowLastColumn="0" w:lastRowFirstColumn="0" w:lastRowLastColumn="0"/>
              <w:rPr>
                <w:szCs w:val="20"/>
              </w:rPr>
            </w:pPr>
            <w:r>
              <w:rPr>
                <w:szCs w:val="20"/>
              </w:rPr>
              <w:t>To build up a database of useful data, it may be us</w:t>
            </w:r>
            <w:r w:rsidR="00F94A96">
              <w:rPr>
                <w:szCs w:val="20"/>
              </w:rPr>
              <w:t xml:space="preserve">eful to </w:t>
            </w:r>
            <w:r w:rsidR="00A6696B">
              <w:rPr>
                <w:szCs w:val="20"/>
              </w:rPr>
              <w:t xml:space="preserve">start by </w:t>
            </w:r>
            <w:r w:rsidR="00585ADC">
              <w:rPr>
                <w:szCs w:val="20"/>
              </w:rPr>
              <w:t xml:space="preserve">seeking </w:t>
            </w:r>
            <w:r w:rsidR="008978D3">
              <w:rPr>
                <w:szCs w:val="20"/>
              </w:rPr>
              <w:t>paid participants from hospitals</w:t>
            </w:r>
            <w:r w:rsidR="00605F5B">
              <w:rPr>
                <w:szCs w:val="20"/>
              </w:rPr>
              <w:t xml:space="preserve">. </w:t>
            </w:r>
            <w:r w:rsidR="00FC5703">
              <w:rPr>
                <w:szCs w:val="20"/>
              </w:rPr>
              <w:t xml:space="preserve">Outreach could also be done to </w:t>
            </w:r>
            <w:r w:rsidR="004C5263">
              <w:rPr>
                <w:szCs w:val="20"/>
              </w:rPr>
              <w:t xml:space="preserve">communities for </w:t>
            </w:r>
            <w:r w:rsidR="004146EF">
              <w:rPr>
                <w:szCs w:val="20"/>
              </w:rPr>
              <w:t xml:space="preserve">various </w:t>
            </w:r>
            <w:r w:rsidR="0075009C">
              <w:rPr>
                <w:szCs w:val="20"/>
              </w:rPr>
              <w:t xml:space="preserve">conditions to advertise </w:t>
            </w:r>
            <w:r w:rsidR="00964264">
              <w:rPr>
                <w:szCs w:val="20"/>
              </w:rPr>
              <w:t xml:space="preserve">how the app could </w:t>
            </w:r>
            <w:r w:rsidR="00662CED">
              <w:rPr>
                <w:szCs w:val="20"/>
              </w:rPr>
              <w:t>provide a means for community members to help each other.</w:t>
            </w:r>
          </w:p>
        </w:tc>
      </w:tr>
      <w:tr w:rsidR="00E92ED7" w:rsidRPr="00A8684D" w14:paraId="396903E8" w14:textId="77777777" w:rsidTr="00191052">
        <w:tc>
          <w:tcPr>
            <w:cnfStyle w:val="001000000000" w:firstRow="0" w:lastRow="0" w:firstColumn="1" w:lastColumn="0" w:oddVBand="0" w:evenVBand="0" w:oddHBand="0" w:evenHBand="0" w:firstRowFirstColumn="0" w:firstRowLastColumn="0" w:lastRowFirstColumn="0" w:lastRowLastColumn="0"/>
            <w:tcW w:w="1094" w:type="pct"/>
          </w:tcPr>
          <w:p w14:paraId="016551BD" w14:textId="1E870C23" w:rsidR="00E92ED7" w:rsidRPr="00A8684D" w:rsidRDefault="0019180E" w:rsidP="00E92ED7">
            <w:pPr>
              <w:jc w:val="left"/>
              <w:rPr>
                <w:szCs w:val="20"/>
              </w:rPr>
            </w:pPr>
            <w:r>
              <w:rPr>
                <w:szCs w:val="20"/>
              </w:rPr>
              <w:t>Poor quality of data, dangerous medical advice</w:t>
            </w:r>
          </w:p>
        </w:tc>
        <w:tc>
          <w:tcPr>
            <w:tcW w:w="1655" w:type="pct"/>
          </w:tcPr>
          <w:p w14:paraId="30F0BE9B" w14:textId="04DC2DBC" w:rsidR="00E92ED7" w:rsidRPr="00A8684D" w:rsidRDefault="001A4462" w:rsidP="00E92ED7">
            <w:pPr>
              <w:jc w:val="left"/>
              <w:cnfStyle w:val="000000000000" w:firstRow="0" w:lastRow="0" w:firstColumn="0" w:lastColumn="0" w:oddVBand="0" w:evenVBand="0" w:oddHBand="0" w:evenHBand="0" w:firstRowFirstColumn="0" w:firstRowLastColumn="0" w:lastRowFirstColumn="0" w:lastRowLastColumn="0"/>
              <w:rPr>
                <w:szCs w:val="20"/>
              </w:rPr>
            </w:pPr>
            <w:r>
              <w:rPr>
                <w:szCs w:val="20"/>
              </w:rPr>
              <w:t xml:space="preserve">It would be a danger to public health for </w:t>
            </w:r>
            <w:r w:rsidR="00C74CC4">
              <w:rPr>
                <w:szCs w:val="20"/>
              </w:rPr>
              <w:t xml:space="preserve">malicious </w:t>
            </w:r>
            <w:r w:rsidR="00447F6F">
              <w:rPr>
                <w:szCs w:val="20"/>
              </w:rPr>
              <w:t xml:space="preserve">intent or </w:t>
            </w:r>
            <w:r w:rsidR="005355EF">
              <w:rPr>
                <w:szCs w:val="20"/>
              </w:rPr>
              <w:t xml:space="preserve">dangerous information to publish into public </w:t>
            </w:r>
            <w:r w:rsidR="00706F4B">
              <w:rPr>
                <w:szCs w:val="20"/>
              </w:rPr>
              <w:t>diaries that other patients might act on</w:t>
            </w:r>
            <w:r w:rsidR="00442E6B">
              <w:rPr>
                <w:szCs w:val="20"/>
              </w:rPr>
              <w:t>.</w:t>
            </w:r>
          </w:p>
        </w:tc>
        <w:tc>
          <w:tcPr>
            <w:tcW w:w="2251" w:type="pct"/>
          </w:tcPr>
          <w:p w14:paraId="1ECCFF40" w14:textId="150C4F7A" w:rsidR="00E92ED7" w:rsidRPr="00A8684D" w:rsidRDefault="00694969" w:rsidP="00E92ED7">
            <w:pPr>
              <w:jc w:val="left"/>
              <w:cnfStyle w:val="000000000000" w:firstRow="0" w:lastRow="0" w:firstColumn="0" w:lastColumn="0" w:oddVBand="0" w:evenVBand="0" w:oddHBand="0" w:evenHBand="0" w:firstRowFirstColumn="0" w:firstRowLastColumn="0" w:lastRowFirstColumn="0" w:lastRowLastColumn="0"/>
              <w:rPr>
                <w:szCs w:val="20"/>
              </w:rPr>
            </w:pPr>
            <w:r>
              <w:rPr>
                <w:szCs w:val="20"/>
              </w:rPr>
              <w:t xml:space="preserve">Ideally, support from the </w:t>
            </w:r>
            <w:r w:rsidR="001F368E">
              <w:rPr>
                <w:szCs w:val="20"/>
              </w:rPr>
              <w:t xml:space="preserve">Medical Board of Australia </w:t>
            </w:r>
            <w:r w:rsidR="00F852B0">
              <w:rPr>
                <w:szCs w:val="20"/>
              </w:rPr>
              <w:t xml:space="preserve">will allow </w:t>
            </w:r>
            <w:r w:rsidR="006F4237">
              <w:rPr>
                <w:szCs w:val="20"/>
              </w:rPr>
              <w:t xml:space="preserve">a team of </w:t>
            </w:r>
            <w:r w:rsidR="00CA186A">
              <w:rPr>
                <w:szCs w:val="20"/>
              </w:rPr>
              <w:t>health professionals to be put together for moder</w:t>
            </w:r>
            <w:r w:rsidR="00631CA8">
              <w:rPr>
                <w:szCs w:val="20"/>
              </w:rPr>
              <w:t xml:space="preserve">ation. </w:t>
            </w:r>
            <w:r w:rsidR="00397D64">
              <w:rPr>
                <w:szCs w:val="20"/>
              </w:rPr>
              <w:t xml:space="preserve">Content which is potentially dangerous may then be filtered out from search </w:t>
            </w:r>
            <w:r w:rsidR="002B3793">
              <w:rPr>
                <w:szCs w:val="20"/>
              </w:rPr>
              <w:t>results</w:t>
            </w:r>
            <w:r w:rsidR="00397D64">
              <w:rPr>
                <w:szCs w:val="20"/>
              </w:rPr>
              <w:t xml:space="preserve">. </w:t>
            </w:r>
            <w:r w:rsidR="005C3968">
              <w:rPr>
                <w:szCs w:val="20"/>
              </w:rPr>
              <w:t xml:space="preserve">Obvious forms of </w:t>
            </w:r>
            <w:r w:rsidR="003567BD">
              <w:rPr>
                <w:szCs w:val="20"/>
              </w:rPr>
              <w:t>dangerous information such as alternative medicines</w:t>
            </w:r>
            <w:r w:rsidR="00C929F5">
              <w:rPr>
                <w:szCs w:val="20"/>
              </w:rPr>
              <w:t xml:space="preserve"> and medical scams should be automatically flagged for moderation</w:t>
            </w:r>
            <w:r w:rsidR="002B3793">
              <w:rPr>
                <w:szCs w:val="20"/>
              </w:rPr>
              <w:t>.</w:t>
            </w:r>
          </w:p>
        </w:tc>
      </w:tr>
      <w:tr w:rsidR="00E92ED7" w:rsidRPr="00A8684D" w14:paraId="620804E7" w14:textId="77777777" w:rsidTr="001910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4" w:type="pct"/>
          </w:tcPr>
          <w:p w14:paraId="0CC7A3F7" w14:textId="6FC3A45C" w:rsidR="00E92ED7" w:rsidRPr="00A8684D" w:rsidRDefault="0019180E" w:rsidP="00E92ED7">
            <w:pPr>
              <w:jc w:val="left"/>
              <w:rPr>
                <w:szCs w:val="20"/>
              </w:rPr>
            </w:pPr>
            <w:r>
              <w:rPr>
                <w:szCs w:val="20"/>
              </w:rPr>
              <w:t>Backlash from doctors and specialists</w:t>
            </w:r>
          </w:p>
        </w:tc>
        <w:tc>
          <w:tcPr>
            <w:tcW w:w="1655" w:type="pct"/>
          </w:tcPr>
          <w:p w14:paraId="64DD3EC5" w14:textId="3795B20B" w:rsidR="00E92ED7" w:rsidRPr="00A8684D" w:rsidRDefault="00A178AC" w:rsidP="00E92ED7">
            <w:pPr>
              <w:jc w:val="left"/>
              <w:cnfStyle w:val="000000100000" w:firstRow="0" w:lastRow="0" w:firstColumn="0" w:lastColumn="0" w:oddVBand="0" w:evenVBand="0" w:oddHBand="1" w:evenHBand="0" w:firstRowFirstColumn="0" w:firstRowLastColumn="0" w:lastRowFirstColumn="0" w:lastRowLastColumn="0"/>
              <w:rPr>
                <w:szCs w:val="20"/>
              </w:rPr>
            </w:pPr>
            <w:r>
              <w:rPr>
                <w:szCs w:val="20"/>
              </w:rPr>
              <w:t xml:space="preserve">Reputation and image of the solution could be </w:t>
            </w:r>
            <w:r w:rsidR="006F2D33">
              <w:rPr>
                <w:szCs w:val="20"/>
              </w:rPr>
              <w:t>damaged by medical professionals who have a negative opinion of it</w:t>
            </w:r>
            <w:r w:rsidR="00442E6B">
              <w:rPr>
                <w:szCs w:val="20"/>
              </w:rPr>
              <w:t>.</w:t>
            </w:r>
          </w:p>
        </w:tc>
        <w:tc>
          <w:tcPr>
            <w:tcW w:w="2251" w:type="pct"/>
          </w:tcPr>
          <w:p w14:paraId="11D98D22" w14:textId="5367A2D6" w:rsidR="00E92ED7" w:rsidRPr="00A8684D" w:rsidRDefault="00BF64F1" w:rsidP="0026537F">
            <w:pPr>
              <w:pStyle w:val="NoSpacing"/>
              <w:jc w:val="left"/>
              <w:cnfStyle w:val="000000100000" w:firstRow="0" w:lastRow="0" w:firstColumn="0" w:lastColumn="0" w:oddVBand="0" w:evenVBand="0" w:oddHBand="1" w:evenHBand="0" w:firstRowFirstColumn="0" w:firstRowLastColumn="0" w:lastRowFirstColumn="0" w:lastRowLastColumn="0"/>
            </w:pPr>
            <w:r>
              <w:t xml:space="preserve">Support from Medical Board of Australia </w:t>
            </w:r>
            <w:r w:rsidR="00F112AA">
              <w:t xml:space="preserve">or some kind of health authority would </w:t>
            </w:r>
            <w:r w:rsidR="00641834">
              <w:t xml:space="preserve">help this significantly. </w:t>
            </w:r>
            <w:r w:rsidR="00AA6107">
              <w:t>S</w:t>
            </w:r>
            <w:r w:rsidR="00834170">
              <w:t xml:space="preserve">uccessful </w:t>
            </w:r>
            <w:r w:rsidR="00FF1D62">
              <w:t xml:space="preserve">implementation of the proposed solution would </w:t>
            </w:r>
            <w:r w:rsidR="00941358">
              <w:t xml:space="preserve">mean that </w:t>
            </w:r>
            <w:r w:rsidR="005148AD">
              <w:t xml:space="preserve">doctors </w:t>
            </w:r>
            <w:r w:rsidR="004708A6">
              <w:t xml:space="preserve">would be more likely incentivised to </w:t>
            </w:r>
            <w:r w:rsidR="00036A60">
              <w:t>communicate more effectively with their patients.</w:t>
            </w:r>
          </w:p>
        </w:tc>
      </w:tr>
      <w:tr w:rsidR="0019180E" w:rsidRPr="00A8684D" w14:paraId="32FEE740" w14:textId="77777777" w:rsidTr="00191052">
        <w:tc>
          <w:tcPr>
            <w:cnfStyle w:val="001000000000" w:firstRow="0" w:lastRow="0" w:firstColumn="1" w:lastColumn="0" w:oddVBand="0" w:evenVBand="0" w:oddHBand="0" w:evenHBand="0" w:firstRowFirstColumn="0" w:firstRowLastColumn="0" w:lastRowFirstColumn="0" w:lastRowLastColumn="0"/>
            <w:tcW w:w="1094" w:type="pct"/>
          </w:tcPr>
          <w:p w14:paraId="4B209236" w14:textId="537AA943" w:rsidR="0019180E" w:rsidRDefault="00B13C43" w:rsidP="00E92ED7">
            <w:pPr>
              <w:jc w:val="left"/>
              <w:rPr>
                <w:szCs w:val="20"/>
              </w:rPr>
            </w:pPr>
            <w:r>
              <w:rPr>
                <w:szCs w:val="20"/>
              </w:rPr>
              <w:t>Patients publishing personally identifiably information</w:t>
            </w:r>
          </w:p>
        </w:tc>
        <w:tc>
          <w:tcPr>
            <w:tcW w:w="1655" w:type="pct"/>
          </w:tcPr>
          <w:p w14:paraId="3B95F025" w14:textId="70B0540F" w:rsidR="0019180E" w:rsidRPr="00A8684D" w:rsidRDefault="008B6F92" w:rsidP="00E92ED7">
            <w:pPr>
              <w:jc w:val="left"/>
              <w:cnfStyle w:val="000000000000" w:firstRow="0" w:lastRow="0" w:firstColumn="0" w:lastColumn="0" w:oddVBand="0" w:evenVBand="0" w:oddHBand="0" w:evenHBand="0" w:firstRowFirstColumn="0" w:firstRowLastColumn="0" w:lastRowFirstColumn="0" w:lastRowLastColumn="0"/>
              <w:rPr>
                <w:szCs w:val="20"/>
              </w:rPr>
            </w:pPr>
            <w:r>
              <w:rPr>
                <w:szCs w:val="20"/>
              </w:rPr>
              <w:t xml:space="preserve">Although the intent of the solution idea is to be anonymous, </w:t>
            </w:r>
            <w:r w:rsidR="002C3615">
              <w:rPr>
                <w:szCs w:val="20"/>
              </w:rPr>
              <w:t xml:space="preserve">users may accidentally post sensitive information about themselves while </w:t>
            </w:r>
            <w:r w:rsidR="0068554C">
              <w:rPr>
                <w:szCs w:val="20"/>
              </w:rPr>
              <w:t>r</w:t>
            </w:r>
            <w:r w:rsidR="00D609DD">
              <w:rPr>
                <w:szCs w:val="20"/>
              </w:rPr>
              <w:t xml:space="preserve">evealing identifiable data </w:t>
            </w:r>
            <w:r w:rsidR="000D3A26">
              <w:rPr>
                <w:szCs w:val="20"/>
              </w:rPr>
              <w:t>which can be misused by malicious actors</w:t>
            </w:r>
            <w:r w:rsidR="00442E6B">
              <w:rPr>
                <w:szCs w:val="20"/>
              </w:rPr>
              <w:t>.</w:t>
            </w:r>
          </w:p>
        </w:tc>
        <w:tc>
          <w:tcPr>
            <w:tcW w:w="2251" w:type="pct"/>
          </w:tcPr>
          <w:p w14:paraId="022A7CB5" w14:textId="74E3888F" w:rsidR="0019180E" w:rsidRPr="00A8684D" w:rsidRDefault="000D0D3F" w:rsidP="0026537F">
            <w:pPr>
              <w:pStyle w:val="NoSpacing"/>
              <w:jc w:val="left"/>
              <w:cnfStyle w:val="000000000000" w:firstRow="0" w:lastRow="0" w:firstColumn="0" w:lastColumn="0" w:oddVBand="0" w:evenVBand="0" w:oddHBand="0" w:evenHBand="0" w:firstRowFirstColumn="0" w:firstRowLastColumn="0" w:lastRowFirstColumn="0" w:lastRowLastColumn="0"/>
            </w:pPr>
            <w:r>
              <w:t xml:space="preserve">In technical implementation, the solution should prevent patients from publishing information such as names, </w:t>
            </w:r>
            <w:r w:rsidR="00C3406E">
              <w:t xml:space="preserve">address, </w:t>
            </w:r>
            <w:r w:rsidR="00887437">
              <w:t>ID or exact location.</w:t>
            </w:r>
          </w:p>
        </w:tc>
      </w:tr>
      <w:tr w:rsidR="0019180E" w:rsidRPr="00A8684D" w14:paraId="790C0CA9" w14:textId="77777777" w:rsidTr="001910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4" w:type="pct"/>
          </w:tcPr>
          <w:p w14:paraId="5EC72BA7" w14:textId="5E65E597" w:rsidR="0019180E" w:rsidRDefault="00A94B58" w:rsidP="00E92ED7">
            <w:pPr>
              <w:jc w:val="left"/>
              <w:rPr>
                <w:szCs w:val="20"/>
              </w:rPr>
            </w:pPr>
            <w:r>
              <w:rPr>
                <w:szCs w:val="20"/>
              </w:rPr>
              <w:t>Solution leads to further distrust in doctors</w:t>
            </w:r>
            <w:r w:rsidR="00ED720C">
              <w:rPr>
                <w:szCs w:val="20"/>
              </w:rPr>
              <w:t xml:space="preserve"> and specialists</w:t>
            </w:r>
          </w:p>
        </w:tc>
        <w:tc>
          <w:tcPr>
            <w:tcW w:w="1655" w:type="pct"/>
          </w:tcPr>
          <w:p w14:paraId="19E281C2" w14:textId="3A3DCBBD" w:rsidR="0019180E" w:rsidRPr="00A8684D" w:rsidRDefault="00360A73" w:rsidP="00E92ED7">
            <w:pPr>
              <w:jc w:val="left"/>
              <w:cnfStyle w:val="000000100000" w:firstRow="0" w:lastRow="0" w:firstColumn="0" w:lastColumn="0" w:oddVBand="0" w:evenVBand="0" w:oddHBand="1" w:evenHBand="0" w:firstRowFirstColumn="0" w:firstRowLastColumn="0" w:lastRowFirstColumn="0" w:lastRowLastColumn="0"/>
              <w:rPr>
                <w:szCs w:val="20"/>
              </w:rPr>
            </w:pPr>
            <w:r>
              <w:rPr>
                <w:szCs w:val="20"/>
              </w:rPr>
              <w:t xml:space="preserve">A platform for patients to ‘share </w:t>
            </w:r>
            <w:r>
              <w:t>notes</w:t>
            </w:r>
            <w:r>
              <w:rPr>
                <w:szCs w:val="20"/>
              </w:rPr>
              <w:t xml:space="preserve"> may further increase the </w:t>
            </w:r>
            <w:r w:rsidR="00076352">
              <w:rPr>
                <w:szCs w:val="20"/>
              </w:rPr>
              <w:t>identified communication divide between patients and health professionals.</w:t>
            </w:r>
            <w:r w:rsidR="00005B09">
              <w:rPr>
                <w:szCs w:val="20"/>
              </w:rPr>
              <w:t xml:space="preserve"> It would be dangerous for a patient to </w:t>
            </w:r>
            <w:r w:rsidR="00400C73">
              <w:rPr>
                <w:szCs w:val="20"/>
              </w:rPr>
              <w:t xml:space="preserve">ignore </w:t>
            </w:r>
            <w:r w:rsidR="00F7670E">
              <w:rPr>
                <w:szCs w:val="20"/>
              </w:rPr>
              <w:t xml:space="preserve">important medical advice </w:t>
            </w:r>
            <w:r w:rsidR="007F0D01">
              <w:rPr>
                <w:szCs w:val="20"/>
              </w:rPr>
              <w:t>thinking that they ‘know better’.</w:t>
            </w:r>
          </w:p>
        </w:tc>
        <w:tc>
          <w:tcPr>
            <w:tcW w:w="2251" w:type="pct"/>
          </w:tcPr>
          <w:p w14:paraId="2198AC05" w14:textId="0E7836F7" w:rsidR="0019180E" w:rsidRPr="00A8684D" w:rsidRDefault="000962D6" w:rsidP="0026537F">
            <w:pPr>
              <w:pStyle w:val="NoSpacing"/>
              <w:jc w:val="left"/>
              <w:cnfStyle w:val="000000100000" w:firstRow="0" w:lastRow="0" w:firstColumn="0" w:lastColumn="0" w:oddVBand="0" w:evenVBand="0" w:oddHBand="1" w:evenHBand="0" w:firstRowFirstColumn="0" w:firstRowLastColumn="0" w:lastRowFirstColumn="0" w:lastRowLastColumn="0"/>
            </w:pPr>
            <w:r>
              <w:t xml:space="preserve">Patients using the app </w:t>
            </w:r>
            <w:r w:rsidR="00645923">
              <w:t xml:space="preserve">should be reminded that </w:t>
            </w:r>
            <w:r w:rsidR="00131C00">
              <w:t xml:space="preserve">advice and recommendations from </w:t>
            </w:r>
            <w:r w:rsidR="005D4480">
              <w:t xml:space="preserve">doctors and specialists should always be taken seriously. </w:t>
            </w:r>
            <w:r w:rsidR="002C6377">
              <w:t>Ultimately, all medical action and treatment should happen through the medical system</w:t>
            </w:r>
            <w:r w:rsidR="00F816D6">
              <w:t xml:space="preserve"> and it is important that </w:t>
            </w:r>
            <w:r w:rsidR="00AD657D">
              <w:t>health professionals ensure the safety of their patients just as they do now.</w:t>
            </w:r>
          </w:p>
        </w:tc>
      </w:tr>
      <w:tr w:rsidR="0019180E" w:rsidRPr="00A8684D" w14:paraId="2010433B" w14:textId="77777777" w:rsidTr="00191052">
        <w:tc>
          <w:tcPr>
            <w:cnfStyle w:val="001000000000" w:firstRow="0" w:lastRow="0" w:firstColumn="1" w:lastColumn="0" w:oddVBand="0" w:evenVBand="0" w:oddHBand="0" w:evenHBand="0" w:firstRowFirstColumn="0" w:firstRowLastColumn="0" w:lastRowFirstColumn="0" w:lastRowLastColumn="0"/>
            <w:tcW w:w="1094" w:type="pct"/>
          </w:tcPr>
          <w:p w14:paraId="5A10745B" w14:textId="572B3F76" w:rsidR="0019180E" w:rsidRDefault="00442E6B" w:rsidP="00E92ED7">
            <w:pPr>
              <w:jc w:val="left"/>
              <w:rPr>
                <w:szCs w:val="20"/>
              </w:rPr>
            </w:pPr>
            <w:r>
              <w:rPr>
                <w:szCs w:val="20"/>
              </w:rPr>
              <w:t xml:space="preserve">Security breaches </w:t>
            </w:r>
            <w:r w:rsidR="00BD530C">
              <w:rPr>
                <w:szCs w:val="20"/>
              </w:rPr>
              <w:t>leaking sensitive medical information</w:t>
            </w:r>
          </w:p>
        </w:tc>
        <w:tc>
          <w:tcPr>
            <w:tcW w:w="1655" w:type="pct"/>
          </w:tcPr>
          <w:p w14:paraId="444CA52B" w14:textId="3DAFCED6" w:rsidR="0019180E" w:rsidRPr="00A8684D" w:rsidRDefault="007025A6" w:rsidP="00E92ED7">
            <w:pPr>
              <w:jc w:val="left"/>
              <w:cnfStyle w:val="000000000000" w:firstRow="0" w:lastRow="0" w:firstColumn="0" w:lastColumn="0" w:oddVBand="0" w:evenVBand="0" w:oddHBand="0" w:evenHBand="0" w:firstRowFirstColumn="0" w:firstRowLastColumn="0" w:lastRowFirstColumn="0" w:lastRowLastColumn="0"/>
              <w:rPr>
                <w:szCs w:val="20"/>
              </w:rPr>
            </w:pPr>
            <w:r>
              <w:rPr>
                <w:szCs w:val="20"/>
              </w:rPr>
              <w:t xml:space="preserve">Sensitive personal data may </w:t>
            </w:r>
            <w:r w:rsidR="00116490">
              <w:rPr>
                <w:szCs w:val="20"/>
              </w:rPr>
              <w:t>fall into the hands of</w:t>
            </w:r>
            <w:r>
              <w:rPr>
                <w:szCs w:val="20"/>
              </w:rPr>
              <w:t xml:space="preserve"> malicious actors.</w:t>
            </w:r>
          </w:p>
        </w:tc>
        <w:tc>
          <w:tcPr>
            <w:tcW w:w="2251" w:type="pct"/>
          </w:tcPr>
          <w:p w14:paraId="4B6941DB" w14:textId="139AFA35" w:rsidR="0019180E" w:rsidRPr="00A8684D" w:rsidRDefault="004461BE" w:rsidP="0026537F">
            <w:pPr>
              <w:pStyle w:val="NoSpacing"/>
              <w:jc w:val="left"/>
              <w:cnfStyle w:val="000000000000" w:firstRow="0" w:lastRow="0" w:firstColumn="0" w:lastColumn="0" w:oddVBand="0" w:evenVBand="0" w:oddHBand="0" w:evenHBand="0" w:firstRowFirstColumn="0" w:firstRowLastColumn="0" w:lastRowFirstColumn="0" w:lastRowLastColumn="0"/>
            </w:pPr>
            <w:r>
              <w:t xml:space="preserve">All technical measures should be taken to ensure security of data stored. </w:t>
            </w:r>
            <w:r w:rsidR="000F25D3">
              <w:t xml:space="preserve">Data should also be uploaded anonymously so that </w:t>
            </w:r>
            <w:r w:rsidR="008F207F">
              <w:t xml:space="preserve">a widespread data leak cannot expose medical diaries along with </w:t>
            </w:r>
            <w:r w:rsidR="00A450D5">
              <w:t>associated personal data.</w:t>
            </w:r>
          </w:p>
        </w:tc>
      </w:tr>
    </w:tbl>
    <w:p w14:paraId="1F3A7D1F" w14:textId="77777777" w:rsidR="00E92ED7" w:rsidRDefault="00E92ED7" w:rsidP="07368609">
      <w:pPr>
        <w:pStyle w:val="ListParagraph"/>
        <w:ind w:left="0"/>
        <w:rPr>
          <w:rFonts w:asciiTheme="minorHAnsi" w:eastAsiaTheme="minorEastAsia" w:hAnsiTheme="minorHAnsi" w:cstheme="minorBidi"/>
          <w:szCs w:val="20"/>
        </w:rPr>
      </w:pPr>
    </w:p>
    <w:p w14:paraId="261B8D38" w14:textId="36A4E2A7" w:rsidR="000B6EFA" w:rsidRPr="00422258" w:rsidRDefault="000B6EFA" w:rsidP="000B6EFA">
      <w:pPr>
        <w:pStyle w:val="Heading2"/>
      </w:pPr>
      <w:bookmarkStart w:id="78" w:name="_Toc74139353"/>
      <w:r>
        <w:t>Further factors of consideration</w:t>
      </w:r>
      <w:bookmarkEnd w:id="78"/>
    </w:p>
    <w:p w14:paraId="0A05517F" w14:textId="77777777" w:rsidR="000B6EFA" w:rsidRDefault="000B6EFA" w:rsidP="000B6EFA">
      <w:pPr>
        <w:pStyle w:val="Heading3"/>
      </w:pPr>
      <w:bookmarkStart w:id="79" w:name="_Toc74139354"/>
      <w:r w:rsidRPr="00422258">
        <w:t>Organisational</w:t>
      </w:r>
      <w:bookmarkEnd w:id="79"/>
    </w:p>
    <w:p w14:paraId="37B37759" w14:textId="0AF17EA4" w:rsidR="005319EA" w:rsidRPr="005319EA" w:rsidRDefault="00143F16" w:rsidP="005319EA">
      <w:pPr>
        <w:rPr>
          <w:rFonts w:hint="eastAsia"/>
        </w:rPr>
      </w:pPr>
      <w:r>
        <w:t>T</w:t>
      </w:r>
      <w:r>
        <w:rPr>
          <w:rFonts w:hint="eastAsia"/>
        </w:rPr>
        <w:t>he</w:t>
      </w:r>
      <w:r>
        <w:t xml:space="preserve"> </w:t>
      </w:r>
      <w:r w:rsidR="00B46101">
        <w:t xml:space="preserve">solution is a medical based </w:t>
      </w:r>
      <w:r w:rsidR="006C4083">
        <w:t>system,</w:t>
      </w:r>
      <w:r w:rsidR="00B46101">
        <w:t xml:space="preserve"> so </w:t>
      </w:r>
      <w:r w:rsidR="001C4C87">
        <w:t xml:space="preserve">it </w:t>
      </w:r>
      <w:r w:rsidR="006C4083">
        <w:t>needs</w:t>
      </w:r>
      <w:r w:rsidR="001C4C87">
        <w:t xml:space="preserve"> medical organisations</w:t>
      </w:r>
      <w:r w:rsidR="006C4083">
        <w:t>’</w:t>
      </w:r>
      <w:r w:rsidR="001C4C87">
        <w:t xml:space="preserve"> support</w:t>
      </w:r>
      <w:r w:rsidR="006C4083">
        <w:t xml:space="preserve"> to </w:t>
      </w:r>
      <w:r w:rsidR="0025267C">
        <w:t xml:space="preserve">make the system work and </w:t>
      </w:r>
      <w:r w:rsidR="006E25B0">
        <w:t xml:space="preserve">ensure </w:t>
      </w:r>
      <w:r w:rsidR="006D368E">
        <w:t>users’ trust</w:t>
      </w:r>
      <w:r w:rsidR="00673E5B">
        <w:t xml:space="preserve">. In this case we should </w:t>
      </w:r>
      <w:r w:rsidR="0009062A">
        <w:t>try to get co</w:t>
      </w:r>
      <w:r w:rsidR="009E73C4">
        <w:rPr>
          <w:rFonts w:hint="eastAsia"/>
        </w:rPr>
        <w:t xml:space="preserve">llaborate </w:t>
      </w:r>
      <w:r w:rsidR="009E73C4">
        <w:t xml:space="preserve">with </w:t>
      </w:r>
      <w:r w:rsidR="00E23DCB">
        <w:t xml:space="preserve">the </w:t>
      </w:r>
      <w:r w:rsidR="000A2201">
        <w:t xml:space="preserve">medical organisations as much as we can </w:t>
      </w:r>
      <w:r w:rsidR="00A0063C">
        <w:t xml:space="preserve">in order to gather </w:t>
      </w:r>
      <w:r w:rsidR="00BA0F19">
        <w:t>specialists</w:t>
      </w:r>
      <w:r w:rsidR="00C1387E">
        <w:t xml:space="preserve"> and </w:t>
      </w:r>
      <w:r w:rsidR="00006CCC">
        <w:t>clinic</w:t>
      </w:r>
      <w:r w:rsidR="00527FD2">
        <w:t xml:space="preserve">s </w:t>
      </w:r>
      <w:r w:rsidR="00C1387E">
        <w:t>information</w:t>
      </w:r>
      <w:r w:rsidR="00F86941">
        <w:t xml:space="preserve">, as well as </w:t>
      </w:r>
      <w:r w:rsidR="0057626A">
        <w:t xml:space="preserve">getting support on </w:t>
      </w:r>
      <w:r w:rsidR="00764F13">
        <w:t>backstage</w:t>
      </w:r>
      <w:r w:rsidR="00A45F46">
        <w:t xml:space="preserve"> monitoring of </w:t>
      </w:r>
      <w:r w:rsidR="00B179CA">
        <w:t xml:space="preserve">users </w:t>
      </w:r>
      <w:r w:rsidR="000D6CD1">
        <w:t>speaking</w:t>
      </w:r>
      <w:r w:rsidR="008A56CA">
        <w:t xml:space="preserve"> to </w:t>
      </w:r>
      <w:r w:rsidR="00367A96">
        <w:t xml:space="preserve">shield incorrect information from </w:t>
      </w:r>
      <w:r w:rsidR="00367A96" w:rsidRPr="00367A96">
        <w:t>malicious actors</w:t>
      </w:r>
      <w:r w:rsidR="00367A96">
        <w:t>.</w:t>
      </w:r>
    </w:p>
    <w:p w14:paraId="091438CD" w14:textId="50AE7593" w:rsidR="000B6EFA" w:rsidRDefault="000B6EFA" w:rsidP="000B6EFA">
      <w:pPr>
        <w:pStyle w:val="Heading3"/>
      </w:pPr>
      <w:bookmarkStart w:id="80" w:name="_Toc74139355"/>
      <w:r w:rsidRPr="00422258">
        <w:t>Situational</w:t>
      </w:r>
      <w:bookmarkEnd w:id="80"/>
    </w:p>
    <w:p w14:paraId="5B717D88" w14:textId="732D7297" w:rsidR="005319EA" w:rsidRPr="00E017BE" w:rsidRDefault="0026324F" w:rsidP="005319EA">
      <w:pPr>
        <w:rPr>
          <w:rFonts w:hint="eastAsia"/>
          <w:lang w:val="en-US"/>
        </w:rPr>
      </w:pPr>
      <w:r w:rsidRPr="0026324F">
        <w:rPr>
          <w:lang w:val="en-US"/>
        </w:rPr>
        <w:t>The solution is that when the user appears on the scene, he finds the case through the application, or the case that the surrounding users can understand. From these cases, the users can tell whether they have similar symptoms before, and how to treat them if they have the conditions at that time. In order to ensure that users can use our solution in the solution in this scenario, we need a match between the real world and the system.</w:t>
      </w:r>
    </w:p>
    <w:p w14:paraId="67D3C4C5" w14:textId="77777777" w:rsidR="000B6EFA" w:rsidRDefault="000B6EFA" w:rsidP="000B6EFA">
      <w:pPr>
        <w:pStyle w:val="Heading3"/>
      </w:pPr>
      <w:bookmarkStart w:id="81" w:name="_Toc74139356"/>
      <w:r w:rsidRPr="00422258">
        <w:t>Cultural</w:t>
      </w:r>
      <w:bookmarkEnd w:id="81"/>
    </w:p>
    <w:p w14:paraId="419EA4E6" w14:textId="3A0FDD4F" w:rsidR="005319EA" w:rsidRPr="005319EA" w:rsidRDefault="00344DA1" w:rsidP="005319EA">
      <w:pPr>
        <w:rPr>
          <w:rFonts w:hint="eastAsia"/>
        </w:rPr>
      </w:pPr>
      <w:r w:rsidRPr="00344DA1">
        <w:t>The cultural aspect is also a worthy part of our prototype, because Australia has many residents and tourists from all over the world. Therefore, it is worth considering to provide users with multiple language options including English, Chinese, Arabic and Spanish.</w:t>
      </w:r>
    </w:p>
    <w:p w14:paraId="61175A76" w14:textId="28E0B652" w:rsidR="00410915" w:rsidRPr="00410915" w:rsidRDefault="000B6EFA" w:rsidP="00410915">
      <w:pPr>
        <w:pStyle w:val="Heading3"/>
      </w:pPr>
      <w:bookmarkStart w:id="82" w:name="_Toc74139357"/>
      <w:r w:rsidRPr="00422258">
        <w:t xml:space="preserve">Ethical issues </w:t>
      </w:r>
      <w:r>
        <w:t>and m</w:t>
      </w:r>
      <w:r w:rsidRPr="00422258">
        <w:t>easures taken</w:t>
      </w:r>
      <w:bookmarkEnd w:id="82"/>
    </w:p>
    <w:p w14:paraId="5144E6EA" w14:textId="28E0B652" w:rsidR="005A7CA3" w:rsidRPr="005A7CA3" w:rsidRDefault="005A7CA3" w:rsidP="005A7CA3">
      <w:r w:rsidRPr="005A7CA3">
        <w:t>When users are communicating with other users, there may be ethical problems of disharmonious comments. In order to solve this problem, we will check the user's wording and speech in real time to ensure a harmonious comment atmosphere.</w:t>
      </w:r>
    </w:p>
    <w:p w14:paraId="216672B0" w14:textId="2F7BFCDE" w:rsidR="008D1521" w:rsidRDefault="008D1521" w:rsidP="008D1521">
      <w:pPr>
        <w:pStyle w:val="Heading2"/>
      </w:pPr>
      <w:bookmarkStart w:id="83" w:name="_Toc74139358"/>
      <w:r w:rsidRPr="00422258">
        <w:t>Success criteria</w:t>
      </w:r>
      <w:bookmarkEnd w:id="83"/>
    </w:p>
    <w:p w14:paraId="1EE09410" w14:textId="4D6286A1" w:rsidR="001969A1" w:rsidRPr="001969A1" w:rsidRDefault="00710FD3" w:rsidP="001969A1">
      <w:r w:rsidRPr="00710FD3">
        <w:t xml:space="preserve">The ultimate goal of the solution is to provide users with a medical diary so that users can track their medical history. The semantic classification of information allows public search and organization of medical records. Users can contact users with similar conditions and directly contact them. </w:t>
      </w:r>
      <w:bookmarkStart w:id="84" w:name="_Toc74138632"/>
      <w:bookmarkEnd w:id="84"/>
    </w:p>
    <w:p w14:paraId="1D96FDB1" w14:textId="5F56EB99" w:rsidR="00D17BB4" w:rsidRPr="00422258" w:rsidRDefault="00D17BB4" w:rsidP="00D17BB4">
      <w:pPr>
        <w:pStyle w:val="Heading2"/>
      </w:pPr>
      <w:bookmarkStart w:id="85" w:name="_Toc74139359"/>
      <w:r w:rsidRPr="00422258">
        <w:t>Proposed evaluation process</w:t>
      </w:r>
      <w:bookmarkEnd w:id="85"/>
    </w:p>
    <w:p w14:paraId="177A07CC" w14:textId="3912FD46" w:rsidR="00531C42" w:rsidRPr="001969A1" w:rsidRDefault="00B9698A" w:rsidP="00531C42">
      <w:pPr>
        <w:rPr>
          <w:lang w:val="en-US"/>
        </w:rPr>
      </w:pPr>
      <w:r w:rsidRPr="00710FD3">
        <w:t>We will conduct further user testing to ensure that our application meets the needs of users and provides users with corresponding assistance. We can evaluate the application interface and interaction methods by performing heuristic evaluation. Then use the design walkthrough evaluation method to evaluate whether the application meets user expectations.</w:t>
      </w:r>
    </w:p>
    <w:p w14:paraId="2805408A" w14:textId="77777777" w:rsidR="00C8525B" w:rsidRDefault="00C8525B">
      <w:pPr>
        <w:spacing w:after="160" w:line="259" w:lineRule="auto"/>
        <w:jc w:val="left"/>
        <w:rPr>
          <w:rFonts w:eastAsiaTheme="majorEastAsia" w:cstheme="majorBidi"/>
          <w:b/>
          <w:color w:val="2F5496" w:themeColor="accent1" w:themeShade="BF"/>
          <w:sz w:val="32"/>
          <w:szCs w:val="32"/>
        </w:rPr>
      </w:pPr>
      <w:r>
        <w:br w:type="page"/>
      </w:r>
    </w:p>
    <w:p w14:paraId="7E5A87C8" w14:textId="5AC30C31" w:rsidR="00C81BCD" w:rsidRDefault="00C81BCD" w:rsidP="00C81BCD">
      <w:pPr>
        <w:pStyle w:val="Heading1"/>
      </w:pPr>
      <w:bookmarkStart w:id="86" w:name="_Toc74139360"/>
      <w:r w:rsidRPr="00D772BA">
        <w:t>Questions</w:t>
      </w:r>
      <w:r>
        <w:t xml:space="preserve"> and areas of investigation</w:t>
      </w:r>
      <w:bookmarkEnd w:id="86"/>
    </w:p>
    <w:p w14:paraId="2B5974DE" w14:textId="0CA53708" w:rsidR="00C81BCD" w:rsidRDefault="00C81BCD" w:rsidP="00C81BCD">
      <w:pPr>
        <w:rPr>
          <w:rFonts w:eastAsiaTheme="minorEastAsia"/>
        </w:rPr>
      </w:pPr>
      <w:r>
        <w:rPr>
          <w:rFonts w:eastAsiaTheme="minorEastAsia"/>
        </w:rPr>
        <w:t>This section covers remaining questions that we have on the problem space and proposed solution which should be explored given more time on the project. For each question, some detail is provided on our understanding thus far and any further research activities that may be undertaken to gain a deeper understanding. We note that some questions have been removed from the previous iteration of this report as remaining questions about prior prototypes are no longer relevant. The original copy of this section will however be included as part of our supplementary material.</w:t>
      </w:r>
    </w:p>
    <w:p w14:paraId="7A2F0F1C" w14:textId="2EF07C3E" w:rsidR="00C81BCD" w:rsidRPr="00190F87" w:rsidRDefault="00C81BCD" w:rsidP="00C81BCD">
      <w:pPr>
        <w:rPr>
          <w:rFonts w:eastAsiaTheme="minorEastAsia"/>
        </w:rPr>
      </w:pPr>
      <w:r>
        <w:rPr>
          <w:rFonts w:eastAsiaTheme="minorEastAsia"/>
        </w:rPr>
        <w:t>For the build team implementing this ambitious project, it is recommended that further research be done on these remaining questions that we have.</w:t>
      </w:r>
    </w:p>
    <w:p w14:paraId="7A63AC7D" w14:textId="16A4E1DC" w:rsidR="00C81BCD" w:rsidRDefault="00614942" w:rsidP="00C81BCD">
      <w:pPr>
        <w:pStyle w:val="Heading2"/>
      </w:pPr>
      <w:bookmarkStart w:id="87" w:name="_Toc74139361"/>
      <w:r>
        <w:t>Q</w:t>
      </w:r>
      <w:r>
        <w:rPr>
          <w:rFonts w:hint="eastAsia"/>
        </w:rPr>
        <w:t>uestion</w:t>
      </w:r>
      <w:r>
        <w:t xml:space="preserve"> for the p</w:t>
      </w:r>
      <w:r w:rsidR="00C81BCD">
        <w:t>roblem space</w:t>
      </w:r>
      <w:bookmarkEnd w:id="87"/>
    </w:p>
    <w:p w14:paraId="5CDD3969" w14:textId="77777777" w:rsidR="00C81BCD" w:rsidRPr="00A8684D" w:rsidRDefault="00C81BCD" w:rsidP="00C81BCD">
      <w:pPr>
        <w:pStyle w:val="Heading4"/>
      </w:pPr>
      <w:r w:rsidRPr="00A8684D">
        <w:t>Is what we have already a 'solved problem'?</w:t>
      </w:r>
    </w:p>
    <w:p w14:paraId="71206CF1" w14:textId="2E837212" w:rsidR="007B603D" w:rsidRPr="00A8684D" w:rsidRDefault="007B603D" w:rsidP="00C81BCD">
      <w:pPr>
        <w:rPr>
          <w:rFonts w:eastAsiaTheme="minorEastAsia"/>
          <w:b/>
          <w:bCs/>
        </w:rPr>
      </w:pPr>
      <w:r>
        <w:rPr>
          <w:rFonts w:eastAsiaTheme="minorEastAsia"/>
        </w:rPr>
        <w:t>From our evolved understanding of the problem space, it appears that improvements to the specialist referral process need to much deeper than additional directories for finding contact details to medical specialists. Patients with complex conditions are often in situations where they are given costly referrals to specialists do not provide the care which they are hoping for. Due weaknesses in communication with GPs, patients can have trouble understanding what their condition even is and the options available for treatment. Without being more informed, vulnerable patients may not even know that trying multiple specialists may be an option.</w:t>
      </w:r>
      <w:r w:rsidR="002B13C2">
        <w:rPr>
          <w:rFonts w:eastAsiaTheme="minorEastAsia"/>
        </w:rPr>
        <w:t xml:space="preserve"> And therefore</w:t>
      </w:r>
      <w:r w:rsidR="5576C9F6" w:rsidRPr="5576C9F6">
        <w:rPr>
          <w:rFonts w:eastAsiaTheme="minorEastAsia"/>
        </w:rPr>
        <w:t>,</w:t>
      </w:r>
      <w:r w:rsidR="002B13C2">
        <w:rPr>
          <w:rFonts w:eastAsiaTheme="minorEastAsia"/>
        </w:rPr>
        <w:t xml:space="preserve"> the medical information sharing could be a good way to break patients’ </w:t>
      </w:r>
      <w:r w:rsidR="00124087">
        <w:rPr>
          <w:rFonts w:eastAsiaTheme="minorEastAsia"/>
        </w:rPr>
        <w:t xml:space="preserve">knowledge </w:t>
      </w:r>
      <w:r w:rsidR="002B13C2">
        <w:rPr>
          <w:rFonts w:eastAsiaTheme="minorEastAsia"/>
        </w:rPr>
        <w:t>block</w:t>
      </w:r>
      <w:r w:rsidR="00124087">
        <w:rPr>
          <w:rFonts w:eastAsiaTheme="minorEastAsia"/>
        </w:rPr>
        <w:t xml:space="preserve"> and gather more information.</w:t>
      </w:r>
    </w:p>
    <w:p w14:paraId="7753ED63" w14:textId="77777777" w:rsidR="00C81BCD" w:rsidRPr="00A8684D" w:rsidRDefault="00C81BCD" w:rsidP="00C81BCD">
      <w:pPr>
        <w:pStyle w:val="Heading4"/>
      </w:pPr>
      <w:r w:rsidRPr="00A8684D">
        <w:t>Why aren't systems like HealthShare more well</w:t>
      </w:r>
      <w:r>
        <w:t>-</w:t>
      </w:r>
      <w:r w:rsidRPr="00A8684D">
        <w:t>known?</w:t>
      </w:r>
    </w:p>
    <w:p w14:paraId="69C6E86C" w14:textId="237503FA" w:rsidR="00C81BCD" w:rsidRDefault="007B603D" w:rsidP="00C81BCD">
      <w:pPr>
        <w:rPr>
          <w:rFonts w:eastAsiaTheme="minorEastAsia"/>
        </w:rPr>
      </w:pPr>
      <w:r>
        <w:rPr>
          <w:rFonts w:eastAsiaTheme="minorEastAsia"/>
        </w:rPr>
        <w:t xml:space="preserve">Patients may sometimes be confused about the treatment and specialists who could help them the most, and not know how to look for a different specialist. A platform presenting specialists available in the local area may not be as helpful as initially believed, </w:t>
      </w:r>
      <w:r w:rsidR="006978C5">
        <w:rPr>
          <w:rFonts w:eastAsiaTheme="minorEastAsia"/>
        </w:rPr>
        <w:t>as a strong understanding of the condition is required to figure out the type of specialist to look for and why. For GPs operating under tight time constraints rushing through many consultations per day, use of a platform like HealthShare during consultation and discussion with patients weighing up the pros and cons of all available options is not realistic. GPs we interviewed were also heavily incentivised to refer specialists in their own personal network, and were distrusting of HealthShare like services.</w:t>
      </w:r>
    </w:p>
    <w:p w14:paraId="0ECF6203" w14:textId="5B265B12" w:rsidR="00C81BCD" w:rsidRDefault="00C81BCD" w:rsidP="00C81BCD">
      <w:pPr>
        <w:pStyle w:val="Heading4"/>
      </w:pPr>
      <w:r w:rsidRPr="00A8684D">
        <w:t>What is left for us to do in this problem space?</w:t>
      </w:r>
    </w:p>
    <w:p w14:paraId="3BCCB715" w14:textId="71663D78" w:rsidR="00C81BCD" w:rsidRPr="005208DD" w:rsidRDefault="006978C5" w:rsidP="00C81BCD">
      <w:pPr>
        <w:rPr>
          <w:rFonts w:eastAsiaTheme="minorEastAsia"/>
        </w:rPr>
      </w:pPr>
      <w:r>
        <w:t>This problem space is open to innovative solutions that can help patients improve their experience if they have not been provided sufficient explanation from the GP on the nature of their condition, or have been referred to a specialist but, due to lack of experience, cannot determine whether treatment is not as effective as it could be.</w:t>
      </w:r>
      <w:r w:rsidR="0055270F">
        <w:t xml:space="preserve"> The proposed solution somewhat circumvents </w:t>
      </w:r>
      <w:r w:rsidR="00991C32">
        <w:t xml:space="preserve">GPs and tries to introduce an additional source of information for patients that can be looked at outside of consultation times, but </w:t>
      </w:r>
      <w:r w:rsidR="00A93742">
        <w:t xml:space="preserve">other solutions may exist which </w:t>
      </w:r>
      <w:r w:rsidR="00A93742">
        <w:rPr>
          <w:rFonts w:eastAsiaTheme="minorEastAsia"/>
        </w:rPr>
        <w:t>involve GPs and specialists more proactively.</w:t>
      </w:r>
    </w:p>
    <w:p w14:paraId="379876CC" w14:textId="34D84E0E" w:rsidR="00C81BCD" w:rsidRDefault="00614942" w:rsidP="00C81BCD">
      <w:pPr>
        <w:pStyle w:val="Heading2"/>
      </w:pPr>
      <w:bookmarkStart w:id="88" w:name="_Ref74119803"/>
      <w:bookmarkStart w:id="89" w:name="_Toc74139362"/>
      <w:r>
        <w:t>Question for the p</w:t>
      </w:r>
      <w:r w:rsidR="00C81BCD">
        <w:t>roposed solution</w:t>
      </w:r>
      <w:bookmarkEnd w:id="88"/>
      <w:bookmarkEnd w:id="89"/>
    </w:p>
    <w:p w14:paraId="6F12459A" w14:textId="59B8241C" w:rsidR="00C81BCD" w:rsidRPr="00A8684D" w:rsidRDefault="00C81BCD" w:rsidP="00C81BCD">
      <w:pPr>
        <w:pStyle w:val="Heading4"/>
      </w:pPr>
      <w:r w:rsidRPr="00A8684D">
        <w:t xml:space="preserve">How </w:t>
      </w:r>
      <w:r>
        <w:t>will</w:t>
      </w:r>
      <w:r w:rsidRPr="00A8684D">
        <w:t xml:space="preserve"> it be widely used under Australian medical system?</w:t>
      </w:r>
    </w:p>
    <w:p w14:paraId="3BA43CEE" w14:textId="36988FF8" w:rsidR="004E4D49" w:rsidRPr="00842CFF" w:rsidRDefault="00B24795" w:rsidP="004E4D49">
      <w:pPr>
        <w:rPr>
          <w:rFonts w:ascii="SimSun" w:eastAsia="SimSun" w:hAnsi="SimSun" w:cs="SimSun"/>
        </w:rPr>
      </w:pPr>
      <w:r>
        <w:t xml:space="preserve">As it’s only a </w:t>
      </w:r>
      <w:r w:rsidR="003E3389">
        <w:t xml:space="preserve">case sharing platform, </w:t>
      </w:r>
      <w:r w:rsidR="00F727C6">
        <w:t xml:space="preserve">it won’t be conflict with </w:t>
      </w:r>
      <w:r w:rsidR="003E3389">
        <w:t xml:space="preserve">the </w:t>
      </w:r>
      <w:r w:rsidR="003E3389">
        <w:rPr>
          <w:rFonts w:hint="eastAsia"/>
        </w:rPr>
        <w:t>Australia</w:t>
      </w:r>
      <w:r w:rsidR="003E3389">
        <w:t xml:space="preserve">n medical system </w:t>
      </w:r>
      <w:r w:rsidR="006D4B8D">
        <w:t>and most</w:t>
      </w:r>
      <w:r w:rsidR="00F727C6">
        <w:t xml:space="preserve"> Australians’ mind, and the only concerned thing for users would </w:t>
      </w:r>
      <w:r w:rsidR="00106A20">
        <w:t xml:space="preserve">the </w:t>
      </w:r>
      <w:r w:rsidR="00106A20" w:rsidRPr="00106A20">
        <w:t>authenticity and referenceability</w:t>
      </w:r>
      <w:r w:rsidR="00106A20">
        <w:t xml:space="preserve"> of what </w:t>
      </w:r>
      <w:r w:rsidR="006D4B8D">
        <w:t>others</w:t>
      </w:r>
      <w:r w:rsidR="00106A20">
        <w:t xml:space="preserve"> say</w:t>
      </w:r>
      <w:r w:rsidR="006D4B8D">
        <w:t xml:space="preserve">. </w:t>
      </w:r>
      <w:r w:rsidR="00F727C6">
        <w:t xml:space="preserve"> </w:t>
      </w:r>
      <w:r w:rsidR="006D4B8D">
        <w:t>In this case we aimed to get coll</w:t>
      </w:r>
      <w:r w:rsidR="006D4B8D">
        <w:rPr>
          <w:rFonts w:hint="eastAsia"/>
        </w:rPr>
        <w:t xml:space="preserve">aboration </w:t>
      </w:r>
      <w:r w:rsidR="006D4B8D">
        <w:t xml:space="preserve">with medical </w:t>
      </w:r>
      <w:r w:rsidR="00AD4E31" w:rsidRPr="00AD4E31">
        <w:t>organization</w:t>
      </w:r>
      <w:r w:rsidR="00AD4E31">
        <w:t xml:space="preserve">s to help us checking if there are any </w:t>
      </w:r>
      <w:r w:rsidR="00DC5CF5" w:rsidRPr="00DC5CF5">
        <w:t>malicious</w:t>
      </w:r>
      <w:r w:rsidR="00DC5CF5">
        <w:t xml:space="preserve"> </w:t>
      </w:r>
      <w:r w:rsidR="00146EDE">
        <w:rPr>
          <w:rFonts w:hint="eastAsia"/>
        </w:rPr>
        <w:t>m</w:t>
      </w:r>
      <w:r w:rsidR="00146EDE" w:rsidRPr="00146EDE">
        <w:t>isleading</w:t>
      </w:r>
      <w:r w:rsidR="00146EDE">
        <w:t xml:space="preserve"> information</w:t>
      </w:r>
      <w:r w:rsidR="00DC5CF5">
        <w:t xml:space="preserve">, and we might also </w:t>
      </w:r>
      <w:r w:rsidR="00BD7F1C">
        <w:t xml:space="preserve">give a </w:t>
      </w:r>
      <w:r w:rsidR="00480E58" w:rsidRPr="00480E58">
        <w:t>designation</w:t>
      </w:r>
      <w:r w:rsidR="00480E58">
        <w:t xml:space="preserve"> for the cases that have been approved be the</w:t>
      </w:r>
      <w:r w:rsidR="001B4D72">
        <w:t xml:space="preserve"> medical organization to let people know what is correct.</w:t>
      </w:r>
      <w:r w:rsidR="00480E58">
        <w:t xml:space="preserve"> </w:t>
      </w:r>
      <w:r w:rsidR="00F727C6">
        <w:t xml:space="preserve">Also, another problem is people in general usually won’t know such a system in real life. In this case, we might </w:t>
      </w:r>
      <w:r w:rsidR="00842CFF">
        <w:t xml:space="preserve">also </w:t>
      </w:r>
      <w:r w:rsidR="00F727C6">
        <w:t xml:space="preserve">get collaborate with </w:t>
      </w:r>
      <w:r w:rsidR="00842CFF">
        <w:t>more</w:t>
      </w:r>
      <w:r w:rsidR="00F727C6">
        <w:t xml:space="preserve"> medical institution and clinics so that they can recommend our system to their patients</w:t>
      </w:r>
      <w:r w:rsidR="005C3234">
        <w:t>.</w:t>
      </w:r>
    </w:p>
    <w:p w14:paraId="3B2A9DCD" w14:textId="4AA27FEB" w:rsidR="00410915" w:rsidRPr="00410915" w:rsidRDefault="006337ED" w:rsidP="00410915">
      <w:pPr>
        <w:pStyle w:val="Heading4"/>
      </w:pPr>
      <w:r>
        <w:t xml:space="preserve">How helpful will the medical diary concept be to </w:t>
      </w:r>
      <w:r w:rsidR="00D96DFB">
        <w:t>patients?</w:t>
      </w:r>
    </w:p>
    <w:p w14:paraId="48AEB0EA" w14:textId="6777035C" w:rsidR="0029522C" w:rsidRPr="0029522C" w:rsidRDefault="005E65AA" w:rsidP="0029522C">
      <w:pPr>
        <w:rPr>
          <w:rFonts w:hint="eastAsia"/>
        </w:rPr>
      </w:pPr>
      <w:r>
        <w:t xml:space="preserve">Since the </w:t>
      </w:r>
      <w:r w:rsidR="00F12853">
        <w:t>medical diary</w:t>
      </w:r>
      <w:r>
        <w:t xml:space="preserve"> allow users to share their information and read other’s information of medical cases</w:t>
      </w:r>
      <w:r w:rsidR="00F12853">
        <w:t xml:space="preserve"> under </w:t>
      </w:r>
      <w:r w:rsidR="000E46F5" w:rsidRPr="000E46F5">
        <w:t>classification</w:t>
      </w:r>
      <w:r>
        <w:t xml:space="preserve">, it </w:t>
      </w:r>
      <w:r w:rsidR="00976A35">
        <w:t xml:space="preserve">could </w:t>
      </w:r>
      <w:r>
        <w:t>help</w:t>
      </w:r>
      <w:r w:rsidR="00976A35">
        <w:t xml:space="preserve"> patients</w:t>
      </w:r>
      <w:r w:rsidR="00F12853">
        <w:t xml:space="preserve"> who face at the same</w:t>
      </w:r>
      <w:r w:rsidR="00976A35">
        <w:t xml:space="preserve"> </w:t>
      </w:r>
      <w:r w:rsidR="00F12853" w:rsidRPr="0045330D">
        <w:t>symptom</w:t>
      </w:r>
      <w:r w:rsidR="000E46F5">
        <w:t xml:space="preserve"> to get together, where the </w:t>
      </w:r>
      <w:r w:rsidR="001E2DA2">
        <w:t>e</w:t>
      </w:r>
      <w:r w:rsidR="001E2DA2" w:rsidRPr="001E2DA2">
        <w:t>xperiencer</w:t>
      </w:r>
      <w:r w:rsidR="001E2DA2">
        <w:t>s can provide useful information</w:t>
      </w:r>
      <w:r w:rsidR="001F530E">
        <w:t xml:space="preserve"> to patients who are unsure about the situation</w:t>
      </w:r>
      <w:r w:rsidR="00473D96">
        <w:t>,</w:t>
      </w:r>
      <w:r w:rsidR="00473D96">
        <w:rPr>
          <w:rFonts w:hint="eastAsia"/>
        </w:rPr>
        <w:t xml:space="preserve"> </w:t>
      </w:r>
      <w:r w:rsidR="00473D96">
        <w:t xml:space="preserve">so </w:t>
      </w:r>
      <w:r w:rsidR="00A81B13">
        <w:t xml:space="preserve">the now patients </w:t>
      </w:r>
      <w:r w:rsidR="00473D96">
        <w:t>can</w:t>
      </w:r>
      <w:r w:rsidR="0045330D">
        <w:t xml:space="preserve"> learn more about </w:t>
      </w:r>
      <w:r w:rsidR="0045330D" w:rsidRPr="0045330D">
        <w:t>how to deal with symptom</w:t>
      </w:r>
      <w:r w:rsidR="0045330D">
        <w:t xml:space="preserve">, what kind of </w:t>
      </w:r>
      <w:r w:rsidR="002D2BCF">
        <w:t>specialist to find and which clinic to go</w:t>
      </w:r>
      <w:r w:rsidR="00A81B13">
        <w:t xml:space="preserve"> from </w:t>
      </w:r>
      <w:r w:rsidR="00C33204">
        <w:t>similar cases from others</w:t>
      </w:r>
      <w:r w:rsidR="003E0A15">
        <w:t>.</w:t>
      </w:r>
    </w:p>
    <w:p w14:paraId="77747EF7" w14:textId="1E5E3A97" w:rsidR="002A39E2" w:rsidRDefault="002A39E2" w:rsidP="002A39E2">
      <w:pPr>
        <w:pStyle w:val="Heading4"/>
      </w:pPr>
      <w:r>
        <w:t>How might GPs and specialists perceive the platform?</w:t>
      </w:r>
    </w:p>
    <w:p w14:paraId="288643BE" w14:textId="73ABB905" w:rsidR="00D96DFB" w:rsidRDefault="4E4652A7" w:rsidP="00D96DFB">
      <w:r>
        <w:t xml:space="preserve">Since </w:t>
      </w:r>
      <w:r w:rsidR="081C3A66">
        <w:t xml:space="preserve">the </w:t>
      </w:r>
      <w:r w:rsidR="6F10900F">
        <w:t>medical</w:t>
      </w:r>
      <w:r w:rsidR="5701F6F8">
        <w:t xml:space="preserve"> diary </w:t>
      </w:r>
      <w:r w:rsidR="2EEB7F96">
        <w:t xml:space="preserve">system is </w:t>
      </w:r>
      <w:r w:rsidR="5848F659">
        <w:t xml:space="preserve">mainly designed for the patients. </w:t>
      </w:r>
      <w:r w:rsidR="0938CCF6">
        <w:t xml:space="preserve">The GPs and specialists might be in doubt for this system </w:t>
      </w:r>
      <w:r w:rsidR="56FA3C43">
        <w:t>at the first place</w:t>
      </w:r>
      <w:r w:rsidR="34DA5459">
        <w:t xml:space="preserve">. </w:t>
      </w:r>
      <w:r w:rsidR="15121F63">
        <w:t xml:space="preserve">But with more and more users share </w:t>
      </w:r>
      <w:r w:rsidR="63FE34E9">
        <w:t xml:space="preserve">their conditions and </w:t>
      </w:r>
      <w:r w:rsidR="54D5ACF4">
        <w:t xml:space="preserve">opinions onto the diary, the influence </w:t>
      </w:r>
      <w:r w:rsidR="4F797CE3">
        <w:t xml:space="preserve">of this system will be increased. </w:t>
      </w:r>
      <w:r w:rsidR="77069DDF">
        <w:t xml:space="preserve">And with the increased of the influence, more and more GPs and </w:t>
      </w:r>
      <w:r w:rsidR="7683A06D">
        <w:t>specialists</w:t>
      </w:r>
      <w:r w:rsidR="24F1F75F">
        <w:t xml:space="preserve"> will </w:t>
      </w:r>
      <w:r w:rsidR="76E090C9">
        <w:t xml:space="preserve">start to join this system and share their opinions. In this case, the GPs and specialists might have a positive perspective on the platform. </w:t>
      </w:r>
    </w:p>
    <w:p w14:paraId="5CEF1C1A" w14:textId="1AB62BB9" w:rsidR="002A39E2" w:rsidRPr="00D96DFB" w:rsidRDefault="00307CFA" w:rsidP="00D96DFB">
      <w:pPr>
        <w:pStyle w:val="Heading4"/>
      </w:pPr>
      <w:r>
        <w:t>How can we incentivise users to write medical diaries on the platform?</w:t>
      </w:r>
    </w:p>
    <w:p w14:paraId="32031432" w14:textId="28A4DADE" w:rsidR="00C81BCD" w:rsidRPr="006337ED" w:rsidRDefault="71B28D2A" w:rsidP="002B20DD">
      <w:pPr>
        <w:pStyle w:val="ListParagraph"/>
        <w:numPr>
          <w:ilvl w:val="0"/>
          <w:numId w:val="19"/>
        </w:numPr>
        <w:rPr>
          <w:rFonts w:asciiTheme="minorHAnsi" w:eastAsiaTheme="minorEastAsia" w:hAnsiTheme="minorHAnsi" w:cstheme="minorBidi"/>
        </w:rPr>
      </w:pPr>
      <w:r w:rsidRPr="71B28D2A">
        <w:rPr>
          <w:szCs w:val="20"/>
        </w:rPr>
        <w:t xml:space="preserve">We can develop </w:t>
      </w:r>
      <w:r w:rsidR="219EF994">
        <w:t>achievement system</w:t>
      </w:r>
      <w:r w:rsidR="5CD90424">
        <w:t>.</w:t>
      </w:r>
    </w:p>
    <w:p w14:paraId="61A86FAE" w14:textId="795FE876" w:rsidR="00262764" w:rsidRPr="00262764" w:rsidRDefault="3E42FD4B" w:rsidP="002B20DD">
      <w:pPr>
        <w:pStyle w:val="ListParagraph"/>
        <w:numPr>
          <w:ilvl w:val="1"/>
          <w:numId w:val="19"/>
        </w:numPr>
      </w:pPr>
      <w:r>
        <w:t xml:space="preserve">Like when the user </w:t>
      </w:r>
      <w:r w:rsidR="0E717FA7">
        <w:t>writes</w:t>
      </w:r>
      <w:r>
        <w:t xml:space="preserve"> more opinions on the platform, he/she got a virtual </w:t>
      </w:r>
      <w:r w:rsidR="75E5DD6A">
        <w:t>reward like a badge.</w:t>
      </w:r>
    </w:p>
    <w:p w14:paraId="31DF77F5" w14:textId="6B045DF8" w:rsidR="0E717FA7" w:rsidRDefault="0E717FA7" w:rsidP="002B20DD">
      <w:pPr>
        <w:pStyle w:val="ListParagraph"/>
        <w:numPr>
          <w:ilvl w:val="0"/>
          <w:numId w:val="20"/>
        </w:numPr>
        <w:rPr>
          <w:rFonts w:asciiTheme="minorHAnsi" w:eastAsiaTheme="minorEastAsia" w:hAnsiTheme="minorHAnsi" w:cstheme="minorBidi"/>
          <w:szCs w:val="20"/>
        </w:rPr>
      </w:pPr>
      <w:r w:rsidRPr="0E717FA7">
        <w:rPr>
          <w:szCs w:val="20"/>
        </w:rPr>
        <w:t>We can develop a level-up system in the platform.</w:t>
      </w:r>
    </w:p>
    <w:p w14:paraId="56B3445D" w14:textId="5BA24F46" w:rsidR="0E717FA7" w:rsidRDefault="5E8E6189" w:rsidP="002B20DD">
      <w:pPr>
        <w:pStyle w:val="ListParagraph"/>
        <w:numPr>
          <w:ilvl w:val="1"/>
          <w:numId w:val="20"/>
        </w:numPr>
      </w:pPr>
      <w:r>
        <w:t xml:space="preserve">Like when the user writes a diary on the platform, he/she will get a virtual experience. After certain experience gained, he/she will level-up. In certain level, his/her medical diaries could be viewed by more users. </w:t>
      </w:r>
    </w:p>
    <w:p w14:paraId="17F93D7C" w14:textId="0E49EA56" w:rsidR="75E5DD6A" w:rsidRDefault="73928A31" w:rsidP="002B20DD">
      <w:pPr>
        <w:pStyle w:val="ListParagraph"/>
        <w:numPr>
          <w:ilvl w:val="0"/>
          <w:numId w:val="20"/>
        </w:numPr>
        <w:rPr>
          <w:rFonts w:asciiTheme="minorHAnsi" w:eastAsiaTheme="minorEastAsia" w:hAnsiTheme="minorHAnsi" w:cstheme="minorBidi"/>
        </w:rPr>
      </w:pPr>
      <w:r w:rsidRPr="73928A31">
        <w:rPr>
          <w:szCs w:val="20"/>
        </w:rPr>
        <w:t xml:space="preserve">We can develop algorithm to analyse the </w:t>
      </w:r>
      <w:r w:rsidR="09D3F5AB" w:rsidRPr="09D3F5AB">
        <w:rPr>
          <w:szCs w:val="20"/>
        </w:rPr>
        <w:t>users’ activities.</w:t>
      </w:r>
    </w:p>
    <w:p w14:paraId="6DDB5786" w14:textId="58E483B5" w:rsidR="09D3F5AB" w:rsidRDefault="2CDFB302" w:rsidP="002B20DD">
      <w:pPr>
        <w:pStyle w:val="ListParagraph"/>
        <w:numPr>
          <w:ilvl w:val="1"/>
          <w:numId w:val="20"/>
        </w:numPr>
      </w:pPr>
      <w:r>
        <w:t xml:space="preserve">Like when the </w:t>
      </w:r>
      <w:r w:rsidR="3C66F1BB">
        <w:t>user writes</w:t>
      </w:r>
      <w:r>
        <w:t xml:space="preserve"> more medical diaries on the platform, the platform will analyse </w:t>
      </w:r>
      <w:r w:rsidR="3C66F1BB">
        <w:t>he/she</w:t>
      </w:r>
      <w:r>
        <w:t xml:space="preserve"> performances. If it is a good user, the platform will put his diaries on top of the platform and notify </w:t>
      </w:r>
      <w:r w:rsidR="01219FA6">
        <w:t xml:space="preserve">and congratulate the user. </w:t>
      </w:r>
    </w:p>
    <w:p w14:paraId="79249E74" w14:textId="77777777" w:rsidR="00410915" w:rsidRPr="00410915" w:rsidRDefault="00C81BCD" w:rsidP="00410915">
      <w:pPr>
        <w:pStyle w:val="Heading4"/>
      </w:pPr>
      <w:r>
        <w:t>How will we protect users’ private medical history?</w:t>
      </w:r>
    </w:p>
    <w:p w14:paraId="6F00AC2A" w14:textId="7531A315" w:rsidR="00AB3D18" w:rsidRPr="00AB3D18" w:rsidRDefault="00487DF0" w:rsidP="00AB3D18">
      <w:pPr>
        <w:rPr>
          <w:rFonts w:hint="eastAsia"/>
        </w:rPr>
      </w:pPr>
      <w:r>
        <w:t xml:space="preserve">For users who </w:t>
      </w:r>
      <w:r w:rsidR="003532CD">
        <w:t xml:space="preserve">don’t </w:t>
      </w:r>
      <w:r>
        <w:t>wants to show their medical history</w:t>
      </w:r>
      <w:r w:rsidR="003532CD">
        <w:t xml:space="preserve"> to others</w:t>
      </w:r>
      <w:r>
        <w:t>, w</w:t>
      </w:r>
      <w:r w:rsidR="00AB3D18">
        <w:t>e have made a choice of hidden</w:t>
      </w:r>
      <w:r w:rsidR="00F97E51">
        <w:t xml:space="preserve"> </w:t>
      </w:r>
      <w:r w:rsidR="008A4BB1">
        <w:rPr>
          <w:rFonts w:hint="eastAsia"/>
        </w:rPr>
        <w:t>the</w:t>
      </w:r>
      <w:r w:rsidR="008A4BB1">
        <w:t xml:space="preserve"> </w:t>
      </w:r>
      <w:r w:rsidR="008A4BB1">
        <w:rPr>
          <w:rFonts w:hint="eastAsia"/>
        </w:rPr>
        <w:t>cases</w:t>
      </w:r>
      <w:r w:rsidR="008A4BB1">
        <w:t xml:space="preserve"> for each story</w:t>
      </w:r>
      <w:r w:rsidR="008C0385">
        <w:t xml:space="preserve">, so that the users can choose what to show others and what </w:t>
      </w:r>
      <w:r w:rsidR="00CE2DEA">
        <w:t xml:space="preserve">is only for personal recording as a diary. </w:t>
      </w:r>
      <w:r w:rsidR="00013BAA">
        <w:t xml:space="preserve">For the hidden </w:t>
      </w:r>
      <w:r w:rsidR="003532CD">
        <w:t xml:space="preserve">cases, there is </w:t>
      </w:r>
      <w:r w:rsidR="00013BAA" w:rsidRPr="00013BAA">
        <w:t>a securely protected database to keep all users' information safe.</w:t>
      </w:r>
      <w:r w:rsidR="003532CD" w:rsidRPr="003532CD">
        <w:t xml:space="preserve"> In this case, it will be fully compliant towards those that want to keep their privacy and will follow existing medical laws.</w:t>
      </w:r>
    </w:p>
    <w:p w14:paraId="0EE50370" w14:textId="6317AA43" w:rsidR="006337ED" w:rsidRPr="006337ED" w:rsidRDefault="006626B7">
      <w:pPr>
        <w:spacing w:after="160" w:line="259" w:lineRule="auto"/>
        <w:jc w:val="left"/>
      </w:pPr>
      <w:r>
        <w:br w:type="page"/>
      </w:r>
    </w:p>
    <w:p w14:paraId="378ABEA8" w14:textId="59B736AC" w:rsidR="00C06521" w:rsidRDefault="00C06521" w:rsidP="00FE46A1">
      <w:pPr>
        <w:pStyle w:val="Heading1"/>
      </w:pPr>
      <w:bookmarkStart w:id="90" w:name="_Toc74139363"/>
      <w:r>
        <w:t>Project Plan</w:t>
      </w:r>
      <w:bookmarkEnd w:id="90"/>
    </w:p>
    <w:p w14:paraId="4544272B" w14:textId="10C110AB" w:rsidR="00646EE2" w:rsidRPr="00646EE2" w:rsidRDefault="00646EE2" w:rsidP="00646EE2">
      <w:r>
        <w:t xml:space="preserve">The following section describes the </w:t>
      </w:r>
      <w:r w:rsidR="006C5F12">
        <w:t xml:space="preserve">progress of the project throughout the semester, and outlines risks </w:t>
      </w:r>
      <w:r w:rsidR="00446899">
        <w:t>which may occur during the course of the development of the</w:t>
      </w:r>
      <w:r w:rsidR="008C543C">
        <w:t xml:space="preserve"> solution.</w:t>
      </w:r>
    </w:p>
    <w:p w14:paraId="585F1C91" w14:textId="22ACFF8F" w:rsidR="00D62B37" w:rsidRDefault="00D62B37" w:rsidP="002F69CC">
      <w:pPr>
        <w:pStyle w:val="Heading2"/>
      </w:pPr>
      <w:bookmarkStart w:id="91" w:name="_Toc74139364"/>
      <w:r>
        <w:t>Tasks</w:t>
      </w:r>
      <w:bookmarkEnd w:id="91"/>
    </w:p>
    <w:tbl>
      <w:tblPr>
        <w:tblStyle w:val="GridTable4-Accent5"/>
        <w:tblW w:w="5000" w:type="pct"/>
        <w:tblLook w:val="04A0" w:firstRow="1" w:lastRow="0" w:firstColumn="1" w:lastColumn="0" w:noHBand="0" w:noVBand="1"/>
      </w:tblPr>
      <w:tblGrid>
        <w:gridCol w:w="3003"/>
        <w:gridCol w:w="1913"/>
        <w:gridCol w:w="4100"/>
      </w:tblGrid>
      <w:tr w:rsidR="00AF6822" w14:paraId="21D2FCEA" w14:textId="77777777" w:rsidTr="00D959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tcPr>
          <w:p w14:paraId="3B63710E" w14:textId="77777777" w:rsidR="00AF6822" w:rsidRDefault="00AF6822" w:rsidP="00D9595C">
            <w:r>
              <w:t>Task</w:t>
            </w:r>
          </w:p>
        </w:tc>
        <w:tc>
          <w:tcPr>
            <w:tcW w:w="1061" w:type="pct"/>
          </w:tcPr>
          <w:p w14:paraId="70F4ECD1" w14:textId="77777777" w:rsidR="00AF6822" w:rsidRDefault="00AF6822" w:rsidP="00D9595C">
            <w:pPr>
              <w:cnfStyle w:val="100000000000" w:firstRow="1" w:lastRow="0" w:firstColumn="0" w:lastColumn="0" w:oddVBand="0" w:evenVBand="0" w:oddHBand="0" w:evenHBand="0" w:firstRowFirstColumn="0" w:firstRowLastColumn="0" w:lastRowFirstColumn="0" w:lastRowLastColumn="0"/>
            </w:pPr>
            <w:r>
              <w:t>Estimated duration</w:t>
            </w:r>
          </w:p>
        </w:tc>
        <w:tc>
          <w:tcPr>
            <w:tcW w:w="2274" w:type="pct"/>
          </w:tcPr>
          <w:p w14:paraId="7F2DF9BE" w14:textId="77777777" w:rsidR="00AF6822" w:rsidRDefault="00AF6822" w:rsidP="00D9595C">
            <w:pPr>
              <w:cnfStyle w:val="100000000000" w:firstRow="1" w:lastRow="0" w:firstColumn="0" w:lastColumn="0" w:oddVBand="0" w:evenVBand="0" w:oddHBand="0" w:evenHBand="0" w:firstRowFirstColumn="0" w:firstRowLastColumn="0" w:lastRowFirstColumn="0" w:lastRowLastColumn="0"/>
            </w:pPr>
            <w:r>
              <w:t>Required resources</w:t>
            </w:r>
          </w:p>
        </w:tc>
      </w:tr>
      <w:tr w:rsidR="00AF6822" w14:paraId="061356A7" w14:textId="77777777" w:rsidTr="00D9595C">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1665" w:type="pct"/>
          </w:tcPr>
          <w:p w14:paraId="363D5F78" w14:textId="77777777" w:rsidR="00AF6822" w:rsidRDefault="00AF6822" w:rsidP="00D9595C">
            <w:r>
              <w:t>Background research</w:t>
            </w:r>
          </w:p>
        </w:tc>
        <w:tc>
          <w:tcPr>
            <w:tcW w:w="1061" w:type="pct"/>
          </w:tcPr>
          <w:p w14:paraId="6B845CDA" w14:textId="77777777" w:rsidR="00AF6822" w:rsidRDefault="00AF6822" w:rsidP="00D9595C">
            <w:pPr>
              <w:cnfStyle w:val="000000100000" w:firstRow="0" w:lastRow="0" w:firstColumn="0" w:lastColumn="0" w:oddVBand="0" w:evenVBand="0" w:oddHBand="1" w:evenHBand="0" w:firstRowFirstColumn="0" w:firstRowLastColumn="0" w:lastRowFirstColumn="0" w:lastRowLastColumn="0"/>
            </w:pPr>
            <w:r>
              <w:t>2 weeks</w:t>
            </w:r>
          </w:p>
        </w:tc>
        <w:tc>
          <w:tcPr>
            <w:tcW w:w="2274" w:type="pct"/>
          </w:tcPr>
          <w:p w14:paraId="4FEB045D" w14:textId="77777777" w:rsidR="00AF6822" w:rsidRDefault="00AF6822" w:rsidP="00D9595C">
            <w:pPr>
              <w:pStyle w:val="NoSpacing"/>
              <w:cnfStyle w:val="000000100000" w:firstRow="0" w:lastRow="0" w:firstColumn="0" w:lastColumn="0" w:oddVBand="0" w:evenVBand="0" w:oddHBand="1" w:evenHBand="0" w:firstRowFirstColumn="0" w:firstRowLastColumn="0" w:lastRowFirstColumn="0" w:lastRowLastColumn="0"/>
            </w:pPr>
            <w:r>
              <w:t>Research materials</w:t>
            </w:r>
          </w:p>
        </w:tc>
      </w:tr>
      <w:tr w:rsidR="00AF6822" w14:paraId="7DADFB90" w14:textId="77777777" w:rsidTr="4A8BAF60">
        <w:trPr>
          <w:trHeight w:val="300"/>
        </w:trPr>
        <w:tc>
          <w:tcPr>
            <w:cnfStyle w:val="001000000000" w:firstRow="0" w:lastRow="0" w:firstColumn="1" w:lastColumn="0" w:oddVBand="0" w:evenVBand="0" w:oddHBand="0" w:evenHBand="0" w:firstRowFirstColumn="0" w:firstRowLastColumn="0" w:lastRowFirstColumn="0" w:lastRowLastColumn="0"/>
            <w:tcW w:w="1665" w:type="pct"/>
          </w:tcPr>
          <w:p w14:paraId="2EF0099A" w14:textId="77777777" w:rsidR="00AF6822" w:rsidRDefault="00AF6822" w:rsidP="00D9595C">
            <w:r>
              <w:t>Initial surveys</w:t>
            </w:r>
          </w:p>
        </w:tc>
        <w:tc>
          <w:tcPr>
            <w:tcW w:w="1061" w:type="pct"/>
          </w:tcPr>
          <w:p w14:paraId="49AD36FB" w14:textId="77777777" w:rsidR="00AF6822" w:rsidRDefault="00AF6822" w:rsidP="00D9595C">
            <w:pPr>
              <w:cnfStyle w:val="000000000000" w:firstRow="0" w:lastRow="0" w:firstColumn="0" w:lastColumn="0" w:oddVBand="0" w:evenVBand="0" w:oddHBand="0" w:evenHBand="0" w:firstRowFirstColumn="0" w:firstRowLastColumn="0" w:lastRowFirstColumn="0" w:lastRowLastColumn="0"/>
            </w:pPr>
            <w:r>
              <w:t>2 weeks</w:t>
            </w:r>
          </w:p>
        </w:tc>
        <w:tc>
          <w:tcPr>
            <w:tcW w:w="2274" w:type="pct"/>
          </w:tcPr>
          <w:p w14:paraId="15231374" w14:textId="77777777" w:rsidR="00AF6822" w:rsidRDefault="00AF6822" w:rsidP="00D9595C">
            <w:pPr>
              <w:pStyle w:val="NoSpacing"/>
              <w:cnfStyle w:val="000000000000" w:firstRow="0" w:lastRow="0" w:firstColumn="0" w:lastColumn="0" w:oddVBand="0" w:evenVBand="0" w:oddHBand="0" w:evenHBand="0" w:firstRowFirstColumn="0" w:firstRowLastColumn="0" w:lastRowFirstColumn="0" w:lastRowLastColumn="0"/>
            </w:pPr>
            <w:r>
              <w:t>Willing participants</w:t>
            </w:r>
          </w:p>
        </w:tc>
      </w:tr>
      <w:tr w:rsidR="00AF6822" w14:paraId="11F756AD" w14:textId="77777777" w:rsidTr="00D959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tcPr>
          <w:p w14:paraId="1698CCE2" w14:textId="77777777" w:rsidR="00AF6822" w:rsidRDefault="00AF6822" w:rsidP="00D9595C">
            <w:r>
              <w:t>Conceptual model</w:t>
            </w:r>
          </w:p>
        </w:tc>
        <w:tc>
          <w:tcPr>
            <w:tcW w:w="1061" w:type="pct"/>
          </w:tcPr>
          <w:p w14:paraId="7EF8C075" w14:textId="77777777" w:rsidR="00AF6822" w:rsidRDefault="00AF6822" w:rsidP="00D9595C">
            <w:pPr>
              <w:cnfStyle w:val="000000100000" w:firstRow="0" w:lastRow="0" w:firstColumn="0" w:lastColumn="0" w:oddVBand="0" w:evenVBand="0" w:oddHBand="1" w:evenHBand="0" w:firstRowFirstColumn="0" w:firstRowLastColumn="0" w:lastRowFirstColumn="0" w:lastRowLastColumn="0"/>
            </w:pPr>
            <w:r>
              <w:t>2 weeks</w:t>
            </w:r>
          </w:p>
        </w:tc>
        <w:tc>
          <w:tcPr>
            <w:tcW w:w="2274" w:type="pct"/>
          </w:tcPr>
          <w:p w14:paraId="27FC37D9" w14:textId="77777777" w:rsidR="00AF6822" w:rsidRDefault="00AF6822" w:rsidP="00D9595C">
            <w:pPr>
              <w:pStyle w:val="NoSpacing"/>
              <w:cnfStyle w:val="000000100000" w:firstRow="0" w:lastRow="0" w:firstColumn="0" w:lastColumn="0" w:oddVBand="0" w:evenVBand="0" w:oddHBand="1" w:evenHBand="0" w:firstRowFirstColumn="0" w:firstRowLastColumn="0" w:lastRowFirstColumn="0" w:lastRowLastColumn="0"/>
            </w:pPr>
            <w:r>
              <w:t>Survey responses</w:t>
            </w:r>
          </w:p>
        </w:tc>
      </w:tr>
      <w:tr w:rsidR="00AF6822" w14:paraId="72B7115B" w14:textId="77777777" w:rsidTr="00D9595C">
        <w:tc>
          <w:tcPr>
            <w:cnfStyle w:val="001000000000" w:firstRow="0" w:lastRow="0" w:firstColumn="1" w:lastColumn="0" w:oddVBand="0" w:evenVBand="0" w:oddHBand="0" w:evenHBand="0" w:firstRowFirstColumn="0" w:firstRowLastColumn="0" w:lastRowFirstColumn="0" w:lastRowLastColumn="0"/>
            <w:tcW w:w="1665" w:type="pct"/>
          </w:tcPr>
          <w:p w14:paraId="58C4F254" w14:textId="77777777" w:rsidR="00AF6822" w:rsidRDefault="00AF6822" w:rsidP="00D9595C">
            <w:r>
              <w:t>Prototype development</w:t>
            </w:r>
          </w:p>
        </w:tc>
        <w:tc>
          <w:tcPr>
            <w:tcW w:w="1061" w:type="pct"/>
          </w:tcPr>
          <w:p w14:paraId="1691654C" w14:textId="77777777" w:rsidR="00AF6822" w:rsidRDefault="00AF6822" w:rsidP="00D9595C">
            <w:pPr>
              <w:cnfStyle w:val="000000000000" w:firstRow="0" w:lastRow="0" w:firstColumn="0" w:lastColumn="0" w:oddVBand="0" w:evenVBand="0" w:oddHBand="0" w:evenHBand="0" w:firstRowFirstColumn="0" w:firstRowLastColumn="0" w:lastRowFirstColumn="0" w:lastRowLastColumn="0"/>
            </w:pPr>
            <w:r>
              <w:t>2 weeks</w:t>
            </w:r>
          </w:p>
        </w:tc>
        <w:tc>
          <w:tcPr>
            <w:tcW w:w="2274" w:type="pct"/>
          </w:tcPr>
          <w:p w14:paraId="62E7D3D9" w14:textId="77777777" w:rsidR="00AF6822" w:rsidRDefault="00AF6822" w:rsidP="00D9595C">
            <w:pPr>
              <w:pStyle w:val="NoSpacing"/>
              <w:cnfStyle w:val="000000000000" w:firstRow="0" w:lastRow="0" w:firstColumn="0" w:lastColumn="0" w:oddVBand="0" w:evenVBand="0" w:oddHBand="0" w:evenHBand="0" w:firstRowFirstColumn="0" w:firstRowLastColumn="0" w:lastRowFirstColumn="0" w:lastRowLastColumn="0"/>
            </w:pPr>
            <w:r>
              <w:t>Survey responses</w:t>
            </w:r>
          </w:p>
        </w:tc>
      </w:tr>
      <w:tr w:rsidR="00AF6822" w14:paraId="74B15592" w14:textId="77777777" w:rsidTr="00D9595C">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1665" w:type="pct"/>
            <w:tcBorders>
              <w:bottom w:val="single" w:sz="12" w:space="0" w:color="5B9BD5" w:themeColor="accent5"/>
            </w:tcBorders>
          </w:tcPr>
          <w:p w14:paraId="7421D4FB" w14:textId="77777777" w:rsidR="00AF6822" w:rsidRDefault="00AF6822" w:rsidP="00D9595C">
            <w:r>
              <w:t>Presentation preparation</w:t>
            </w:r>
          </w:p>
        </w:tc>
        <w:tc>
          <w:tcPr>
            <w:tcW w:w="1061" w:type="pct"/>
            <w:tcBorders>
              <w:bottom w:val="single" w:sz="12" w:space="0" w:color="5B9BD5" w:themeColor="accent5"/>
            </w:tcBorders>
          </w:tcPr>
          <w:p w14:paraId="50F48403" w14:textId="77777777" w:rsidR="00AF6822" w:rsidRDefault="00AF6822" w:rsidP="00D9595C">
            <w:pPr>
              <w:cnfStyle w:val="000000100000" w:firstRow="0" w:lastRow="0" w:firstColumn="0" w:lastColumn="0" w:oddVBand="0" w:evenVBand="0" w:oddHBand="1" w:evenHBand="0" w:firstRowFirstColumn="0" w:firstRowLastColumn="0" w:lastRowFirstColumn="0" w:lastRowLastColumn="0"/>
            </w:pPr>
            <w:r>
              <w:t>1 week</w:t>
            </w:r>
          </w:p>
        </w:tc>
        <w:tc>
          <w:tcPr>
            <w:tcW w:w="2274" w:type="pct"/>
            <w:tcBorders>
              <w:bottom w:val="single" w:sz="12" w:space="0" w:color="4472C4" w:themeColor="accent1"/>
            </w:tcBorders>
          </w:tcPr>
          <w:p w14:paraId="4F795768" w14:textId="77777777" w:rsidR="00AF6822" w:rsidRDefault="00AF6822" w:rsidP="00D9595C">
            <w:pPr>
              <w:pStyle w:val="NoSpacing"/>
              <w:cnfStyle w:val="000000100000" w:firstRow="0" w:lastRow="0" w:firstColumn="0" w:lastColumn="0" w:oddVBand="0" w:evenVBand="0" w:oddHBand="1" w:evenHBand="0" w:firstRowFirstColumn="0" w:firstRowLastColumn="0" w:lastRowFirstColumn="0" w:lastRowLastColumn="0"/>
            </w:pPr>
            <w:r>
              <w:t>Background research</w:t>
            </w:r>
          </w:p>
          <w:p w14:paraId="7D1B1555" w14:textId="77777777" w:rsidR="00AF6822" w:rsidRDefault="00AF6822" w:rsidP="00D9595C">
            <w:pPr>
              <w:pStyle w:val="NoSpacing"/>
              <w:cnfStyle w:val="000000100000" w:firstRow="0" w:lastRow="0" w:firstColumn="0" w:lastColumn="0" w:oddVBand="0" w:evenVBand="0" w:oddHBand="1" w:evenHBand="0" w:firstRowFirstColumn="0" w:firstRowLastColumn="0" w:lastRowFirstColumn="0" w:lastRowLastColumn="0"/>
            </w:pPr>
            <w:r>
              <w:t>Survey responses</w:t>
            </w:r>
          </w:p>
          <w:p w14:paraId="130E54F1" w14:textId="77777777" w:rsidR="00AF6822" w:rsidRDefault="00AF6822" w:rsidP="00D9595C">
            <w:pPr>
              <w:pStyle w:val="NoSpacing"/>
              <w:cnfStyle w:val="000000100000" w:firstRow="0" w:lastRow="0" w:firstColumn="0" w:lastColumn="0" w:oddVBand="0" w:evenVBand="0" w:oddHBand="1" w:evenHBand="0" w:firstRowFirstColumn="0" w:firstRowLastColumn="0" w:lastRowFirstColumn="0" w:lastRowLastColumn="0"/>
            </w:pPr>
            <w:r>
              <w:t>Conceptual model</w:t>
            </w:r>
          </w:p>
          <w:p w14:paraId="27DD6D28" w14:textId="77777777" w:rsidR="00AF6822" w:rsidRDefault="00AF6822" w:rsidP="00D9595C">
            <w:pPr>
              <w:cnfStyle w:val="000000100000" w:firstRow="0" w:lastRow="0" w:firstColumn="0" w:lastColumn="0" w:oddVBand="0" w:evenVBand="0" w:oddHBand="1" w:evenHBand="0" w:firstRowFirstColumn="0" w:firstRowLastColumn="0" w:lastRowFirstColumn="0" w:lastRowLastColumn="0"/>
            </w:pPr>
            <w:r>
              <w:t>Prototype</w:t>
            </w:r>
          </w:p>
        </w:tc>
      </w:tr>
      <w:tr w:rsidR="00AF6822" w14:paraId="16AF3E1B" w14:textId="77777777" w:rsidTr="00D9595C">
        <w:trPr>
          <w:trHeight w:val="49"/>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12" w:space="0" w:color="5B9BD5" w:themeColor="accent5"/>
            </w:tcBorders>
          </w:tcPr>
          <w:p w14:paraId="522CAB2A" w14:textId="77777777" w:rsidR="00AF6822" w:rsidRDefault="00AF6822" w:rsidP="00D9595C">
            <w:pPr>
              <w:jc w:val="center"/>
            </w:pPr>
            <w:r>
              <w:t>Iteration 1</w:t>
            </w:r>
          </w:p>
        </w:tc>
      </w:tr>
      <w:tr w:rsidR="00AF6822" w14:paraId="7F2DA896" w14:textId="77777777" w:rsidTr="00D959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tcPr>
          <w:p w14:paraId="5BEE4F19" w14:textId="77777777" w:rsidR="00AF6822" w:rsidRDefault="00AF6822" w:rsidP="00D9595C">
            <w:r>
              <w:t>Interview design</w:t>
            </w:r>
          </w:p>
        </w:tc>
        <w:tc>
          <w:tcPr>
            <w:tcW w:w="1061" w:type="pct"/>
          </w:tcPr>
          <w:p w14:paraId="605D623F" w14:textId="77777777" w:rsidR="00AF6822" w:rsidRDefault="00AF6822" w:rsidP="00D9595C">
            <w:pPr>
              <w:cnfStyle w:val="000000100000" w:firstRow="0" w:lastRow="0" w:firstColumn="0" w:lastColumn="0" w:oddVBand="0" w:evenVBand="0" w:oddHBand="1" w:evenHBand="0" w:firstRowFirstColumn="0" w:firstRowLastColumn="0" w:lastRowFirstColumn="0" w:lastRowLastColumn="0"/>
            </w:pPr>
            <w:r>
              <w:t>1 week</w:t>
            </w:r>
          </w:p>
        </w:tc>
        <w:tc>
          <w:tcPr>
            <w:tcW w:w="2274" w:type="pct"/>
          </w:tcPr>
          <w:p w14:paraId="798F07DD" w14:textId="77777777" w:rsidR="00AF6822" w:rsidRDefault="00AF6822" w:rsidP="00D9595C">
            <w:pPr>
              <w:pStyle w:val="NoSpacing"/>
              <w:cnfStyle w:val="000000100000" w:firstRow="0" w:lastRow="0" w:firstColumn="0" w:lastColumn="0" w:oddVBand="0" w:evenVBand="0" w:oddHBand="1" w:evenHBand="0" w:firstRowFirstColumn="0" w:firstRowLastColumn="0" w:lastRowFirstColumn="0" w:lastRowLastColumn="0"/>
            </w:pPr>
            <w:r>
              <w:t>N/A</w:t>
            </w:r>
          </w:p>
        </w:tc>
      </w:tr>
      <w:tr w:rsidR="00AF6822" w14:paraId="1BF59A6B" w14:textId="77777777" w:rsidTr="00D9595C">
        <w:tc>
          <w:tcPr>
            <w:cnfStyle w:val="001000000000" w:firstRow="0" w:lastRow="0" w:firstColumn="1" w:lastColumn="0" w:oddVBand="0" w:evenVBand="0" w:oddHBand="0" w:evenHBand="0" w:firstRowFirstColumn="0" w:firstRowLastColumn="0" w:lastRowFirstColumn="0" w:lastRowLastColumn="0"/>
            <w:tcW w:w="1665" w:type="pct"/>
          </w:tcPr>
          <w:p w14:paraId="15A973B6" w14:textId="77777777" w:rsidR="00AF6822" w:rsidRDefault="00AF6822" w:rsidP="00D9595C">
            <w:r>
              <w:t>Conducting interviews</w:t>
            </w:r>
          </w:p>
        </w:tc>
        <w:tc>
          <w:tcPr>
            <w:tcW w:w="1061" w:type="pct"/>
          </w:tcPr>
          <w:p w14:paraId="20C8D247" w14:textId="77777777" w:rsidR="00AF6822" w:rsidRDefault="00AF6822" w:rsidP="00D9595C">
            <w:pPr>
              <w:cnfStyle w:val="000000000000" w:firstRow="0" w:lastRow="0" w:firstColumn="0" w:lastColumn="0" w:oddVBand="0" w:evenVBand="0" w:oddHBand="0" w:evenHBand="0" w:firstRowFirstColumn="0" w:firstRowLastColumn="0" w:lastRowFirstColumn="0" w:lastRowLastColumn="0"/>
            </w:pPr>
            <w:r>
              <w:t>2 weeks</w:t>
            </w:r>
          </w:p>
        </w:tc>
        <w:tc>
          <w:tcPr>
            <w:tcW w:w="2274" w:type="pct"/>
          </w:tcPr>
          <w:p w14:paraId="5337BA5E" w14:textId="77777777" w:rsidR="00AF6822" w:rsidRDefault="00AF6822" w:rsidP="00D9595C">
            <w:pPr>
              <w:pStyle w:val="NoSpacing"/>
              <w:cnfStyle w:val="000000000000" w:firstRow="0" w:lastRow="0" w:firstColumn="0" w:lastColumn="0" w:oddVBand="0" w:evenVBand="0" w:oddHBand="0" w:evenHBand="0" w:firstRowFirstColumn="0" w:firstRowLastColumn="0" w:lastRowFirstColumn="0" w:lastRowLastColumn="0"/>
            </w:pPr>
            <w:r>
              <w:t>Willing participants</w:t>
            </w:r>
          </w:p>
        </w:tc>
      </w:tr>
      <w:tr w:rsidR="00AF6822" w:rsidDel="00865839" w14:paraId="22027B8B" w14:textId="77777777" w:rsidTr="00D959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tcPr>
          <w:p w14:paraId="3831AE6C" w14:textId="77777777" w:rsidR="00AF6822" w:rsidDel="00865839" w:rsidRDefault="00AF6822" w:rsidP="00D9595C">
            <w:r>
              <w:t>Thematic analysis of interviews</w:t>
            </w:r>
          </w:p>
        </w:tc>
        <w:tc>
          <w:tcPr>
            <w:tcW w:w="1061" w:type="pct"/>
          </w:tcPr>
          <w:p w14:paraId="64FD3DDF" w14:textId="77777777" w:rsidR="00AF6822" w:rsidDel="00865839" w:rsidRDefault="00AF6822" w:rsidP="00D9595C">
            <w:pPr>
              <w:cnfStyle w:val="000000100000" w:firstRow="0" w:lastRow="0" w:firstColumn="0" w:lastColumn="0" w:oddVBand="0" w:evenVBand="0" w:oddHBand="1" w:evenHBand="0" w:firstRowFirstColumn="0" w:firstRowLastColumn="0" w:lastRowFirstColumn="0" w:lastRowLastColumn="0"/>
            </w:pPr>
            <w:r>
              <w:t>1 week</w:t>
            </w:r>
          </w:p>
        </w:tc>
        <w:tc>
          <w:tcPr>
            <w:tcW w:w="2274" w:type="pct"/>
          </w:tcPr>
          <w:p w14:paraId="623B8FA4" w14:textId="77777777" w:rsidR="00AF6822" w:rsidDel="00865839" w:rsidRDefault="00AF6822" w:rsidP="00D9595C">
            <w:pPr>
              <w:pStyle w:val="NoSpacing"/>
              <w:cnfStyle w:val="000000100000" w:firstRow="0" w:lastRow="0" w:firstColumn="0" w:lastColumn="0" w:oddVBand="0" w:evenVBand="0" w:oddHBand="1" w:evenHBand="0" w:firstRowFirstColumn="0" w:firstRowLastColumn="0" w:lastRowFirstColumn="0" w:lastRowLastColumn="0"/>
            </w:pPr>
            <w:r>
              <w:t>Interview responses</w:t>
            </w:r>
          </w:p>
        </w:tc>
      </w:tr>
      <w:tr w:rsidR="00AF6822" w14:paraId="2CB26833" w14:textId="77777777" w:rsidTr="00D9595C">
        <w:tc>
          <w:tcPr>
            <w:cnfStyle w:val="001000000000" w:firstRow="0" w:lastRow="0" w:firstColumn="1" w:lastColumn="0" w:oddVBand="0" w:evenVBand="0" w:oddHBand="0" w:evenHBand="0" w:firstRowFirstColumn="0" w:firstRowLastColumn="0" w:lastRowFirstColumn="0" w:lastRowLastColumn="0"/>
            <w:tcW w:w="1665" w:type="pct"/>
          </w:tcPr>
          <w:p w14:paraId="544A4BBA" w14:textId="77777777" w:rsidR="00AF6822" w:rsidRDefault="00AF6822" w:rsidP="00D9595C">
            <w:r>
              <w:t>Conceptual model refinement</w:t>
            </w:r>
          </w:p>
        </w:tc>
        <w:tc>
          <w:tcPr>
            <w:tcW w:w="1061" w:type="pct"/>
          </w:tcPr>
          <w:p w14:paraId="4147FC4E" w14:textId="77777777" w:rsidR="00AF6822" w:rsidRDefault="00AF6822" w:rsidP="00D9595C">
            <w:pPr>
              <w:cnfStyle w:val="000000000000" w:firstRow="0" w:lastRow="0" w:firstColumn="0" w:lastColumn="0" w:oddVBand="0" w:evenVBand="0" w:oddHBand="0" w:evenHBand="0" w:firstRowFirstColumn="0" w:firstRowLastColumn="0" w:lastRowFirstColumn="0" w:lastRowLastColumn="0"/>
            </w:pPr>
            <w:r>
              <w:t>2 weeks</w:t>
            </w:r>
          </w:p>
        </w:tc>
        <w:tc>
          <w:tcPr>
            <w:tcW w:w="2274" w:type="pct"/>
          </w:tcPr>
          <w:p w14:paraId="01A71F18" w14:textId="77777777" w:rsidR="00AF6822" w:rsidRDefault="00AF6822" w:rsidP="00D9595C">
            <w:pPr>
              <w:pStyle w:val="NoSpacing"/>
              <w:cnfStyle w:val="000000000000" w:firstRow="0" w:lastRow="0" w:firstColumn="0" w:lastColumn="0" w:oddVBand="0" w:evenVBand="0" w:oddHBand="0" w:evenHBand="0" w:firstRowFirstColumn="0" w:firstRowLastColumn="0" w:lastRowFirstColumn="0" w:lastRowLastColumn="0"/>
            </w:pPr>
            <w:r>
              <w:t>Interview responses and analysis</w:t>
            </w:r>
          </w:p>
          <w:p w14:paraId="03609EA2" w14:textId="77777777" w:rsidR="00AF6822" w:rsidRDefault="00AF6822" w:rsidP="00D9595C">
            <w:pPr>
              <w:cnfStyle w:val="000000000000" w:firstRow="0" w:lastRow="0" w:firstColumn="0" w:lastColumn="0" w:oddVBand="0" w:evenVBand="0" w:oddHBand="0" w:evenHBand="0" w:firstRowFirstColumn="0" w:firstRowLastColumn="0" w:lastRowFirstColumn="0" w:lastRowLastColumn="0"/>
            </w:pPr>
            <w:r>
              <w:t>Existing conceptual model</w:t>
            </w:r>
          </w:p>
        </w:tc>
      </w:tr>
      <w:tr w:rsidR="00AF6822" w14:paraId="158BD5A5" w14:textId="77777777" w:rsidTr="00D959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tcPr>
          <w:p w14:paraId="5354261B" w14:textId="77777777" w:rsidR="00AF6822" w:rsidRDefault="00AF6822" w:rsidP="00D9595C">
            <w:r>
              <w:t>Prototype refinement</w:t>
            </w:r>
          </w:p>
        </w:tc>
        <w:tc>
          <w:tcPr>
            <w:tcW w:w="1061" w:type="pct"/>
          </w:tcPr>
          <w:p w14:paraId="5E46AF7D" w14:textId="77777777" w:rsidR="00AF6822" w:rsidRDefault="00AF6822" w:rsidP="00D9595C">
            <w:pPr>
              <w:cnfStyle w:val="000000100000" w:firstRow="0" w:lastRow="0" w:firstColumn="0" w:lastColumn="0" w:oddVBand="0" w:evenVBand="0" w:oddHBand="1" w:evenHBand="0" w:firstRowFirstColumn="0" w:firstRowLastColumn="0" w:lastRowFirstColumn="0" w:lastRowLastColumn="0"/>
            </w:pPr>
            <w:r>
              <w:t>1 week</w:t>
            </w:r>
          </w:p>
        </w:tc>
        <w:tc>
          <w:tcPr>
            <w:tcW w:w="2274" w:type="pct"/>
          </w:tcPr>
          <w:p w14:paraId="58C7301E" w14:textId="77777777" w:rsidR="00AF6822" w:rsidRDefault="00AF6822" w:rsidP="00D9595C">
            <w:pPr>
              <w:pStyle w:val="NoSpacing"/>
              <w:cnfStyle w:val="000000100000" w:firstRow="0" w:lastRow="0" w:firstColumn="0" w:lastColumn="0" w:oddVBand="0" w:evenVBand="0" w:oddHBand="1" w:evenHBand="0" w:firstRowFirstColumn="0" w:firstRowLastColumn="0" w:lastRowFirstColumn="0" w:lastRowLastColumn="0"/>
            </w:pPr>
            <w:r>
              <w:t>Interview responses and analysis</w:t>
            </w:r>
          </w:p>
          <w:p w14:paraId="6C8DC357" w14:textId="77777777" w:rsidR="00AF6822" w:rsidRDefault="00AF6822" w:rsidP="00D9595C">
            <w:pPr>
              <w:cnfStyle w:val="000000100000" w:firstRow="0" w:lastRow="0" w:firstColumn="0" w:lastColumn="0" w:oddVBand="0" w:evenVBand="0" w:oddHBand="1" w:evenHBand="0" w:firstRowFirstColumn="0" w:firstRowLastColumn="0" w:lastRowFirstColumn="0" w:lastRowLastColumn="0"/>
            </w:pPr>
            <w:r>
              <w:t>Existing prototype</w:t>
            </w:r>
          </w:p>
        </w:tc>
      </w:tr>
      <w:tr w:rsidR="00AF6822" w14:paraId="1A67DB43" w14:textId="77777777" w:rsidTr="00D9595C">
        <w:tc>
          <w:tcPr>
            <w:cnfStyle w:val="001000000000" w:firstRow="0" w:lastRow="0" w:firstColumn="1" w:lastColumn="0" w:oddVBand="0" w:evenVBand="0" w:oddHBand="0" w:evenHBand="0" w:firstRowFirstColumn="0" w:firstRowLastColumn="0" w:lastRowFirstColumn="0" w:lastRowLastColumn="0"/>
            <w:tcW w:w="1665" w:type="pct"/>
            <w:tcBorders>
              <w:bottom w:val="single" w:sz="12" w:space="0" w:color="5B9BD5" w:themeColor="accent5"/>
            </w:tcBorders>
          </w:tcPr>
          <w:p w14:paraId="308FEA4B" w14:textId="77777777" w:rsidR="00AF6822" w:rsidRDefault="00AF6822" w:rsidP="00D9595C">
            <w:r>
              <w:t>Presentation preparation</w:t>
            </w:r>
          </w:p>
        </w:tc>
        <w:tc>
          <w:tcPr>
            <w:tcW w:w="1061" w:type="pct"/>
            <w:tcBorders>
              <w:bottom w:val="single" w:sz="12" w:space="0" w:color="5B9BD5" w:themeColor="accent5"/>
            </w:tcBorders>
          </w:tcPr>
          <w:p w14:paraId="1C1C0070" w14:textId="77777777" w:rsidR="00AF6822" w:rsidRDefault="00AF6822" w:rsidP="00D9595C">
            <w:pPr>
              <w:cnfStyle w:val="000000000000" w:firstRow="0" w:lastRow="0" w:firstColumn="0" w:lastColumn="0" w:oddVBand="0" w:evenVBand="0" w:oddHBand="0" w:evenHBand="0" w:firstRowFirstColumn="0" w:firstRowLastColumn="0" w:lastRowFirstColumn="0" w:lastRowLastColumn="0"/>
            </w:pPr>
            <w:r>
              <w:t>1 week</w:t>
            </w:r>
          </w:p>
        </w:tc>
        <w:tc>
          <w:tcPr>
            <w:tcW w:w="2274" w:type="pct"/>
          </w:tcPr>
          <w:p w14:paraId="79497D36" w14:textId="77777777" w:rsidR="00AF6822" w:rsidRDefault="00AF6822" w:rsidP="00D9595C">
            <w:pPr>
              <w:pStyle w:val="NoSpacing"/>
              <w:cnfStyle w:val="000000000000" w:firstRow="0" w:lastRow="0" w:firstColumn="0" w:lastColumn="0" w:oddVBand="0" w:evenVBand="0" w:oddHBand="0" w:evenHBand="0" w:firstRowFirstColumn="0" w:firstRowLastColumn="0" w:lastRowFirstColumn="0" w:lastRowLastColumn="0"/>
            </w:pPr>
            <w:r>
              <w:t>Interview responses and analysis</w:t>
            </w:r>
          </w:p>
          <w:p w14:paraId="1355671F" w14:textId="77777777" w:rsidR="00AF6822" w:rsidRDefault="00AF6822" w:rsidP="00D9595C">
            <w:pPr>
              <w:pStyle w:val="NoSpacing"/>
              <w:cnfStyle w:val="000000000000" w:firstRow="0" w:lastRow="0" w:firstColumn="0" w:lastColumn="0" w:oddVBand="0" w:evenVBand="0" w:oddHBand="0" w:evenHBand="0" w:firstRowFirstColumn="0" w:firstRowLastColumn="0" w:lastRowFirstColumn="0" w:lastRowLastColumn="0"/>
            </w:pPr>
            <w:r>
              <w:t>Revised conceptual model</w:t>
            </w:r>
          </w:p>
          <w:p w14:paraId="4E61D652" w14:textId="77777777" w:rsidR="00AF6822" w:rsidRDefault="00AF6822" w:rsidP="00D9595C">
            <w:pPr>
              <w:cnfStyle w:val="000000000000" w:firstRow="0" w:lastRow="0" w:firstColumn="0" w:lastColumn="0" w:oddVBand="0" w:evenVBand="0" w:oddHBand="0" w:evenHBand="0" w:firstRowFirstColumn="0" w:firstRowLastColumn="0" w:lastRowFirstColumn="0" w:lastRowLastColumn="0"/>
            </w:pPr>
            <w:r>
              <w:t>Refined prototype</w:t>
            </w:r>
          </w:p>
        </w:tc>
      </w:tr>
      <w:tr w:rsidR="00AF6822" w14:paraId="21B66894" w14:textId="77777777" w:rsidTr="00D959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12" w:space="0" w:color="5B9BD5" w:themeColor="accent5"/>
            </w:tcBorders>
          </w:tcPr>
          <w:p w14:paraId="1D535A28" w14:textId="77777777" w:rsidR="00AF6822" w:rsidRDefault="00AF6822" w:rsidP="00D9595C">
            <w:pPr>
              <w:jc w:val="center"/>
            </w:pPr>
            <w:r>
              <w:t>Iteration 2</w:t>
            </w:r>
          </w:p>
        </w:tc>
      </w:tr>
      <w:tr w:rsidR="00AF6822" w14:paraId="0F78D646" w14:textId="77777777" w:rsidTr="00D9595C">
        <w:tc>
          <w:tcPr>
            <w:cnfStyle w:val="001000000000" w:firstRow="0" w:lastRow="0" w:firstColumn="1" w:lastColumn="0" w:oddVBand="0" w:evenVBand="0" w:oddHBand="0" w:evenHBand="0" w:firstRowFirstColumn="0" w:firstRowLastColumn="0" w:lastRowFirstColumn="0" w:lastRowLastColumn="0"/>
            <w:tcW w:w="1665" w:type="pct"/>
          </w:tcPr>
          <w:p w14:paraId="6DD6CA82" w14:textId="77777777" w:rsidR="00AF6822" w:rsidRDefault="00AF6822" w:rsidP="00D9595C">
            <w:r>
              <w:t>Solution evaluation</w:t>
            </w:r>
          </w:p>
        </w:tc>
        <w:tc>
          <w:tcPr>
            <w:tcW w:w="1061" w:type="pct"/>
          </w:tcPr>
          <w:p w14:paraId="6423C7C6" w14:textId="77777777" w:rsidR="00AF6822" w:rsidRDefault="00AF6822" w:rsidP="00D9595C">
            <w:pPr>
              <w:cnfStyle w:val="000000000000" w:firstRow="0" w:lastRow="0" w:firstColumn="0" w:lastColumn="0" w:oddVBand="0" w:evenVBand="0" w:oddHBand="0" w:evenHBand="0" w:firstRowFirstColumn="0" w:firstRowLastColumn="0" w:lastRowFirstColumn="0" w:lastRowLastColumn="0"/>
            </w:pPr>
            <w:r>
              <w:t>1 week</w:t>
            </w:r>
          </w:p>
        </w:tc>
        <w:tc>
          <w:tcPr>
            <w:tcW w:w="2274" w:type="pct"/>
          </w:tcPr>
          <w:p w14:paraId="4BB3DC28" w14:textId="77777777" w:rsidR="00AF6822" w:rsidRDefault="00AF6822" w:rsidP="00D9595C">
            <w:pPr>
              <w:pStyle w:val="NoSpacing"/>
              <w:cnfStyle w:val="000000000000" w:firstRow="0" w:lastRow="0" w:firstColumn="0" w:lastColumn="0" w:oddVBand="0" w:evenVBand="0" w:oddHBand="0" w:evenHBand="0" w:firstRowFirstColumn="0" w:firstRowLastColumn="0" w:lastRowFirstColumn="0" w:lastRowLastColumn="0"/>
            </w:pPr>
            <w:r>
              <w:t>Interview responses</w:t>
            </w:r>
          </w:p>
          <w:p w14:paraId="4E11D395" w14:textId="77777777" w:rsidR="00AF6822" w:rsidRDefault="00AF6822" w:rsidP="00D9595C">
            <w:pPr>
              <w:pStyle w:val="NoSpacing"/>
              <w:cnfStyle w:val="000000000000" w:firstRow="0" w:lastRow="0" w:firstColumn="0" w:lastColumn="0" w:oddVBand="0" w:evenVBand="0" w:oddHBand="0" w:evenHBand="0" w:firstRowFirstColumn="0" w:firstRowLastColumn="0" w:lastRowFirstColumn="0" w:lastRowLastColumn="0"/>
            </w:pPr>
            <w:r>
              <w:t>Existing conceptual model</w:t>
            </w:r>
          </w:p>
          <w:p w14:paraId="1CEEC7EF" w14:textId="77777777" w:rsidR="00AF6822" w:rsidRDefault="00AF6822" w:rsidP="00D9595C">
            <w:pPr>
              <w:cnfStyle w:val="000000000000" w:firstRow="0" w:lastRow="0" w:firstColumn="0" w:lastColumn="0" w:oddVBand="0" w:evenVBand="0" w:oddHBand="0" w:evenHBand="0" w:firstRowFirstColumn="0" w:firstRowLastColumn="0" w:lastRowFirstColumn="0" w:lastRowLastColumn="0"/>
            </w:pPr>
            <w:r>
              <w:t>Existing prototype</w:t>
            </w:r>
          </w:p>
        </w:tc>
      </w:tr>
      <w:tr w:rsidR="00AF6822" w14:paraId="0DEBC4E2" w14:textId="77777777" w:rsidTr="00D959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tcPr>
          <w:p w14:paraId="29C0E29E" w14:textId="77777777" w:rsidR="00AF6822" w:rsidRDefault="00AF6822" w:rsidP="00D9595C">
            <w:r>
              <w:t>Interview design</w:t>
            </w:r>
          </w:p>
        </w:tc>
        <w:tc>
          <w:tcPr>
            <w:tcW w:w="1061" w:type="pct"/>
          </w:tcPr>
          <w:p w14:paraId="67C2A129" w14:textId="77777777" w:rsidR="00AF6822" w:rsidRDefault="00AF6822" w:rsidP="00D9595C">
            <w:pPr>
              <w:cnfStyle w:val="000000100000" w:firstRow="0" w:lastRow="0" w:firstColumn="0" w:lastColumn="0" w:oddVBand="0" w:evenVBand="0" w:oddHBand="1" w:evenHBand="0" w:firstRowFirstColumn="0" w:firstRowLastColumn="0" w:lastRowFirstColumn="0" w:lastRowLastColumn="0"/>
            </w:pPr>
            <w:r>
              <w:t>1 week</w:t>
            </w:r>
          </w:p>
        </w:tc>
        <w:tc>
          <w:tcPr>
            <w:tcW w:w="2274" w:type="pct"/>
          </w:tcPr>
          <w:p w14:paraId="30AD92F6" w14:textId="77777777" w:rsidR="00AF6822" w:rsidRDefault="00AF6822" w:rsidP="00D9595C">
            <w:pPr>
              <w:pStyle w:val="NoSpacing"/>
              <w:cnfStyle w:val="000000100000" w:firstRow="0" w:lastRow="0" w:firstColumn="0" w:lastColumn="0" w:oddVBand="0" w:evenVBand="0" w:oddHBand="1" w:evenHBand="0" w:firstRowFirstColumn="0" w:firstRowLastColumn="0" w:lastRowFirstColumn="0" w:lastRowLastColumn="0"/>
            </w:pPr>
            <w:r>
              <w:t>N/A</w:t>
            </w:r>
          </w:p>
        </w:tc>
      </w:tr>
      <w:tr w:rsidR="00AF6822" w14:paraId="5672970C" w14:textId="77777777" w:rsidTr="00D9595C">
        <w:tc>
          <w:tcPr>
            <w:cnfStyle w:val="001000000000" w:firstRow="0" w:lastRow="0" w:firstColumn="1" w:lastColumn="0" w:oddVBand="0" w:evenVBand="0" w:oddHBand="0" w:evenHBand="0" w:firstRowFirstColumn="0" w:firstRowLastColumn="0" w:lastRowFirstColumn="0" w:lastRowLastColumn="0"/>
            <w:tcW w:w="1665" w:type="pct"/>
          </w:tcPr>
          <w:p w14:paraId="28ECB997" w14:textId="77777777" w:rsidR="00AF6822" w:rsidRDefault="00AF6822" w:rsidP="00D9595C">
            <w:r>
              <w:t>Conducting interviews</w:t>
            </w:r>
          </w:p>
        </w:tc>
        <w:tc>
          <w:tcPr>
            <w:tcW w:w="1061" w:type="pct"/>
          </w:tcPr>
          <w:p w14:paraId="1C98A522" w14:textId="26ED9995" w:rsidR="00AF6822" w:rsidRDefault="008A05E2" w:rsidP="00D9595C">
            <w:pPr>
              <w:cnfStyle w:val="000000000000" w:firstRow="0" w:lastRow="0" w:firstColumn="0" w:lastColumn="0" w:oddVBand="0" w:evenVBand="0" w:oddHBand="0" w:evenHBand="0" w:firstRowFirstColumn="0" w:firstRowLastColumn="0" w:lastRowFirstColumn="0" w:lastRowLastColumn="0"/>
            </w:pPr>
            <w:r>
              <w:t>2</w:t>
            </w:r>
            <w:r w:rsidR="00AF6822">
              <w:t xml:space="preserve"> week</w:t>
            </w:r>
            <w:r>
              <w:t>s</w:t>
            </w:r>
          </w:p>
        </w:tc>
        <w:tc>
          <w:tcPr>
            <w:tcW w:w="2274" w:type="pct"/>
          </w:tcPr>
          <w:p w14:paraId="2703C393" w14:textId="77777777" w:rsidR="00AF6822" w:rsidRDefault="00AF6822" w:rsidP="00D9595C">
            <w:pPr>
              <w:pStyle w:val="NoSpacing"/>
              <w:cnfStyle w:val="000000000000" w:firstRow="0" w:lastRow="0" w:firstColumn="0" w:lastColumn="0" w:oddVBand="0" w:evenVBand="0" w:oddHBand="0" w:evenHBand="0" w:firstRowFirstColumn="0" w:firstRowLastColumn="0" w:lastRowFirstColumn="0" w:lastRowLastColumn="0"/>
            </w:pPr>
            <w:r>
              <w:t>Willing participants</w:t>
            </w:r>
          </w:p>
        </w:tc>
      </w:tr>
      <w:tr w:rsidR="00AF6822" w14:paraId="5A88FAD9" w14:textId="77777777" w:rsidTr="00D959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tcPr>
          <w:p w14:paraId="05198D7E" w14:textId="77777777" w:rsidR="00AF6822" w:rsidRDefault="00AF6822" w:rsidP="00D9595C">
            <w:r>
              <w:t>Thematic analysis of interviews</w:t>
            </w:r>
          </w:p>
        </w:tc>
        <w:tc>
          <w:tcPr>
            <w:tcW w:w="1061" w:type="pct"/>
          </w:tcPr>
          <w:p w14:paraId="4055BDFD" w14:textId="2C2EB824" w:rsidR="00AF6822" w:rsidRDefault="00070C0B" w:rsidP="00D9595C">
            <w:pPr>
              <w:cnfStyle w:val="000000100000" w:firstRow="0" w:lastRow="0" w:firstColumn="0" w:lastColumn="0" w:oddVBand="0" w:evenVBand="0" w:oddHBand="1" w:evenHBand="0" w:firstRowFirstColumn="0" w:firstRowLastColumn="0" w:lastRowFirstColumn="0" w:lastRowLastColumn="0"/>
            </w:pPr>
            <w:r>
              <w:t>1</w:t>
            </w:r>
            <w:r w:rsidR="00AF6822">
              <w:t xml:space="preserve"> week</w:t>
            </w:r>
          </w:p>
        </w:tc>
        <w:tc>
          <w:tcPr>
            <w:tcW w:w="2274" w:type="pct"/>
          </w:tcPr>
          <w:p w14:paraId="34667AFD" w14:textId="77777777" w:rsidR="00AF6822" w:rsidRDefault="00AF6822" w:rsidP="00D9595C">
            <w:pPr>
              <w:pStyle w:val="NoSpacing"/>
              <w:cnfStyle w:val="000000100000" w:firstRow="0" w:lastRow="0" w:firstColumn="0" w:lastColumn="0" w:oddVBand="0" w:evenVBand="0" w:oddHBand="1" w:evenHBand="0" w:firstRowFirstColumn="0" w:firstRowLastColumn="0" w:lastRowFirstColumn="0" w:lastRowLastColumn="0"/>
            </w:pPr>
            <w:r>
              <w:t>Interview responses</w:t>
            </w:r>
          </w:p>
        </w:tc>
      </w:tr>
      <w:tr w:rsidR="00AF6822" w14:paraId="5B592437" w14:textId="77777777" w:rsidTr="00D9595C">
        <w:tc>
          <w:tcPr>
            <w:cnfStyle w:val="001000000000" w:firstRow="0" w:lastRow="0" w:firstColumn="1" w:lastColumn="0" w:oddVBand="0" w:evenVBand="0" w:oddHBand="0" w:evenHBand="0" w:firstRowFirstColumn="0" w:firstRowLastColumn="0" w:lastRowFirstColumn="0" w:lastRowLastColumn="0"/>
            <w:tcW w:w="1665" w:type="pct"/>
          </w:tcPr>
          <w:p w14:paraId="540C46D9" w14:textId="77777777" w:rsidR="00AF6822" w:rsidRDefault="00AF6822" w:rsidP="00D9595C">
            <w:r>
              <w:t>Conceptual model refinement</w:t>
            </w:r>
          </w:p>
        </w:tc>
        <w:tc>
          <w:tcPr>
            <w:tcW w:w="1061" w:type="pct"/>
          </w:tcPr>
          <w:p w14:paraId="7606E1DF" w14:textId="77777777" w:rsidR="00AF6822" w:rsidRDefault="00AF6822" w:rsidP="00D9595C">
            <w:pPr>
              <w:cnfStyle w:val="000000000000" w:firstRow="0" w:lastRow="0" w:firstColumn="0" w:lastColumn="0" w:oddVBand="0" w:evenVBand="0" w:oddHBand="0" w:evenHBand="0" w:firstRowFirstColumn="0" w:firstRowLastColumn="0" w:lastRowFirstColumn="0" w:lastRowLastColumn="0"/>
            </w:pPr>
            <w:r>
              <w:t>2 weeks</w:t>
            </w:r>
          </w:p>
        </w:tc>
        <w:tc>
          <w:tcPr>
            <w:tcW w:w="2274" w:type="pct"/>
          </w:tcPr>
          <w:p w14:paraId="01142F90" w14:textId="77777777" w:rsidR="00AF6822" w:rsidRDefault="00AF6822" w:rsidP="00D9595C">
            <w:pPr>
              <w:pStyle w:val="NoSpacing"/>
              <w:cnfStyle w:val="000000000000" w:firstRow="0" w:lastRow="0" w:firstColumn="0" w:lastColumn="0" w:oddVBand="0" w:evenVBand="0" w:oddHBand="0" w:evenHBand="0" w:firstRowFirstColumn="0" w:firstRowLastColumn="0" w:lastRowFirstColumn="0" w:lastRowLastColumn="0"/>
            </w:pPr>
            <w:r>
              <w:t>Interview responses and analysis</w:t>
            </w:r>
          </w:p>
          <w:p w14:paraId="7E714B0D" w14:textId="77777777" w:rsidR="00AF6822" w:rsidRDefault="00AF6822" w:rsidP="00D9595C">
            <w:pPr>
              <w:cnfStyle w:val="000000000000" w:firstRow="0" w:lastRow="0" w:firstColumn="0" w:lastColumn="0" w:oddVBand="0" w:evenVBand="0" w:oddHBand="0" w:evenHBand="0" w:firstRowFirstColumn="0" w:firstRowLastColumn="0" w:lastRowFirstColumn="0" w:lastRowLastColumn="0"/>
            </w:pPr>
            <w:r>
              <w:t>Existing conceptual model</w:t>
            </w:r>
          </w:p>
        </w:tc>
      </w:tr>
      <w:tr w:rsidR="00AF6822" w14:paraId="4759D43B" w14:textId="77777777" w:rsidTr="00D959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tcPr>
          <w:p w14:paraId="05CF25FB" w14:textId="77777777" w:rsidR="00AF6822" w:rsidRDefault="00AF6822" w:rsidP="00D9595C">
            <w:r>
              <w:t>Prototype refinement</w:t>
            </w:r>
          </w:p>
        </w:tc>
        <w:tc>
          <w:tcPr>
            <w:tcW w:w="1061" w:type="pct"/>
          </w:tcPr>
          <w:p w14:paraId="76F0B30C" w14:textId="77777777" w:rsidR="00AF6822" w:rsidRDefault="00AF6822" w:rsidP="00D9595C">
            <w:pPr>
              <w:cnfStyle w:val="000000100000" w:firstRow="0" w:lastRow="0" w:firstColumn="0" w:lastColumn="0" w:oddVBand="0" w:evenVBand="0" w:oddHBand="1" w:evenHBand="0" w:firstRowFirstColumn="0" w:firstRowLastColumn="0" w:lastRowFirstColumn="0" w:lastRowLastColumn="0"/>
            </w:pPr>
            <w:r>
              <w:t>2 weeks</w:t>
            </w:r>
          </w:p>
        </w:tc>
        <w:tc>
          <w:tcPr>
            <w:tcW w:w="2274" w:type="pct"/>
          </w:tcPr>
          <w:p w14:paraId="0B11BB4A" w14:textId="77777777" w:rsidR="00AF6822" w:rsidRDefault="00AF6822" w:rsidP="00D9595C">
            <w:pPr>
              <w:pStyle w:val="NoSpacing"/>
              <w:cnfStyle w:val="000000100000" w:firstRow="0" w:lastRow="0" w:firstColumn="0" w:lastColumn="0" w:oddVBand="0" w:evenVBand="0" w:oddHBand="1" w:evenHBand="0" w:firstRowFirstColumn="0" w:firstRowLastColumn="0" w:lastRowFirstColumn="0" w:lastRowLastColumn="0"/>
            </w:pPr>
            <w:r>
              <w:t>Interview responses and analysis</w:t>
            </w:r>
          </w:p>
          <w:p w14:paraId="424AB6F6" w14:textId="77777777" w:rsidR="00AF6822" w:rsidRDefault="00AF6822" w:rsidP="00D9595C">
            <w:pPr>
              <w:cnfStyle w:val="000000100000" w:firstRow="0" w:lastRow="0" w:firstColumn="0" w:lastColumn="0" w:oddVBand="0" w:evenVBand="0" w:oddHBand="1" w:evenHBand="0" w:firstRowFirstColumn="0" w:firstRowLastColumn="0" w:lastRowFirstColumn="0" w:lastRowLastColumn="0"/>
            </w:pPr>
            <w:r>
              <w:t>Existing prototype</w:t>
            </w:r>
          </w:p>
        </w:tc>
      </w:tr>
      <w:tr w:rsidR="00AF6822" w14:paraId="6154E827" w14:textId="77777777" w:rsidTr="00D9595C">
        <w:tc>
          <w:tcPr>
            <w:cnfStyle w:val="001000000000" w:firstRow="0" w:lastRow="0" w:firstColumn="1" w:lastColumn="0" w:oddVBand="0" w:evenVBand="0" w:oddHBand="0" w:evenHBand="0" w:firstRowFirstColumn="0" w:firstRowLastColumn="0" w:lastRowFirstColumn="0" w:lastRowLastColumn="0"/>
            <w:tcW w:w="1665" w:type="pct"/>
          </w:tcPr>
          <w:p w14:paraId="5C2FC59B" w14:textId="77777777" w:rsidR="00AF6822" w:rsidRDefault="00AF6822" w:rsidP="00D9595C">
            <w:r>
              <w:t>Report preparation</w:t>
            </w:r>
          </w:p>
        </w:tc>
        <w:tc>
          <w:tcPr>
            <w:tcW w:w="1061" w:type="pct"/>
          </w:tcPr>
          <w:p w14:paraId="2FBCB3E9" w14:textId="77777777" w:rsidR="00AF6822" w:rsidRDefault="00AF6822" w:rsidP="00D9595C">
            <w:pPr>
              <w:cnfStyle w:val="000000000000" w:firstRow="0" w:lastRow="0" w:firstColumn="0" w:lastColumn="0" w:oddVBand="0" w:evenVBand="0" w:oddHBand="0" w:evenHBand="0" w:firstRowFirstColumn="0" w:firstRowLastColumn="0" w:lastRowFirstColumn="0" w:lastRowLastColumn="0"/>
            </w:pPr>
            <w:r>
              <w:t>1 week</w:t>
            </w:r>
          </w:p>
        </w:tc>
        <w:tc>
          <w:tcPr>
            <w:tcW w:w="2274" w:type="pct"/>
          </w:tcPr>
          <w:p w14:paraId="754EBAFF" w14:textId="77777777" w:rsidR="00AF6822" w:rsidRDefault="00AF6822" w:rsidP="00D9595C">
            <w:pPr>
              <w:pStyle w:val="NoSpacing"/>
              <w:cnfStyle w:val="000000000000" w:firstRow="0" w:lastRow="0" w:firstColumn="0" w:lastColumn="0" w:oddVBand="0" w:evenVBand="0" w:oddHBand="0" w:evenHBand="0" w:firstRowFirstColumn="0" w:firstRowLastColumn="0" w:lastRowFirstColumn="0" w:lastRowLastColumn="0"/>
            </w:pPr>
            <w:r>
              <w:t>Interview responses and analysis</w:t>
            </w:r>
          </w:p>
          <w:p w14:paraId="6868C22B" w14:textId="77777777" w:rsidR="00AF6822" w:rsidRDefault="00AF6822" w:rsidP="00D9595C">
            <w:pPr>
              <w:pStyle w:val="NoSpacing"/>
              <w:cnfStyle w:val="000000000000" w:firstRow="0" w:lastRow="0" w:firstColumn="0" w:lastColumn="0" w:oddVBand="0" w:evenVBand="0" w:oddHBand="0" w:evenHBand="0" w:firstRowFirstColumn="0" w:firstRowLastColumn="0" w:lastRowFirstColumn="0" w:lastRowLastColumn="0"/>
            </w:pPr>
            <w:r>
              <w:t>Revised conceptual model</w:t>
            </w:r>
          </w:p>
          <w:p w14:paraId="15EDDD71" w14:textId="77777777" w:rsidR="00AF6822" w:rsidRDefault="00AF6822" w:rsidP="00D9595C">
            <w:pPr>
              <w:cnfStyle w:val="000000000000" w:firstRow="0" w:lastRow="0" w:firstColumn="0" w:lastColumn="0" w:oddVBand="0" w:evenVBand="0" w:oddHBand="0" w:evenHBand="0" w:firstRowFirstColumn="0" w:firstRowLastColumn="0" w:lastRowFirstColumn="0" w:lastRowLastColumn="0"/>
            </w:pPr>
            <w:r>
              <w:t>Refined prototype</w:t>
            </w:r>
          </w:p>
        </w:tc>
      </w:tr>
    </w:tbl>
    <w:p w14:paraId="61D4CA58" w14:textId="22567D60" w:rsidR="00AF6822" w:rsidRPr="00AF6822" w:rsidRDefault="00A27502" w:rsidP="00A27502">
      <w:pPr>
        <w:pStyle w:val="Caption"/>
      </w:pPr>
      <w:r>
        <w:t xml:space="preserve">Table </w:t>
      </w:r>
      <w:r>
        <w:fldChar w:fldCharType="begin"/>
      </w:r>
      <w:r>
        <w:instrText>SEQ Table \* ARABIC</w:instrText>
      </w:r>
      <w:r>
        <w:fldChar w:fldCharType="separate"/>
      </w:r>
      <w:r w:rsidR="007407FE">
        <w:rPr>
          <w:noProof/>
        </w:rPr>
        <w:t>7</w:t>
      </w:r>
      <w:r>
        <w:fldChar w:fldCharType="end"/>
      </w:r>
      <w:r>
        <w:t xml:space="preserve">: </w:t>
      </w:r>
      <w:r w:rsidRPr="00FB0BB5">
        <w:t>Expected tasks and their estimated requirements</w:t>
      </w:r>
    </w:p>
    <w:p w14:paraId="621B957A" w14:textId="77777777" w:rsidR="00C8525B" w:rsidRDefault="00C8525B">
      <w:pPr>
        <w:spacing w:after="160" w:line="259" w:lineRule="auto"/>
        <w:jc w:val="left"/>
        <w:rPr>
          <w:rFonts w:eastAsiaTheme="majorEastAsia" w:cstheme="majorBidi"/>
          <w:sz w:val="26"/>
          <w:szCs w:val="26"/>
        </w:rPr>
      </w:pPr>
      <w:r>
        <w:br w:type="page"/>
      </w:r>
    </w:p>
    <w:p w14:paraId="53D7C4DC" w14:textId="28D08218" w:rsidR="00D62B37" w:rsidRDefault="00D62B37" w:rsidP="002F69CC">
      <w:pPr>
        <w:pStyle w:val="Heading2"/>
      </w:pPr>
      <w:bookmarkStart w:id="92" w:name="_Toc74139365"/>
      <w:r>
        <w:t>Timeline</w:t>
      </w:r>
      <w:bookmarkEnd w:id="92"/>
    </w:p>
    <w:p w14:paraId="7D98077D" w14:textId="5EDEBAB5" w:rsidR="00452AA1" w:rsidRPr="00A8684D" w:rsidRDefault="00452AA1" w:rsidP="00452AA1">
      <w:r w:rsidRPr="00A8684D">
        <w:t xml:space="preserve">The following timeline provides a </w:t>
      </w:r>
      <w:r w:rsidR="00296EFB">
        <w:t xml:space="preserve">description </w:t>
      </w:r>
      <w:r w:rsidRPr="00A8684D">
        <w:t xml:space="preserve">of design iterations and tasks </w:t>
      </w:r>
      <w:r w:rsidR="00296EFB">
        <w:t xml:space="preserve">completed during the course of </w:t>
      </w:r>
      <w:r w:rsidRPr="00A8684D">
        <w:t>the semester.</w:t>
      </w:r>
    </w:p>
    <w:p w14:paraId="2DD27324" w14:textId="77777777" w:rsidR="00452AA1" w:rsidRPr="00452AA1" w:rsidRDefault="00452AA1" w:rsidP="00452AA1"/>
    <w:p w14:paraId="59744EBC" w14:textId="0A901EFA" w:rsidR="003A4C97" w:rsidRDefault="00D8359A" w:rsidP="003A4C97">
      <w:r>
        <w:rPr>
          <w:noProof/>
        </w:rPr>
        <w:drawing>
          <wp:inline distT="0" distB="0" distL="0" distR="0" wp14:anchorId="3EE138F7" wp14:editId="5A4C74C4">
            <wp:extent cx="5715000" cy="3492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5">
                      <a:extLst>
                        <a:ext uri="{28A0092B-C50C-407E-A947-70E740481C1C}">
                          <a14:useLocalDpi xmlns:a14="http://schemas.microsoft.com/office/drawing/2010/main" val="0"/>
                        </a:ext>
                      </a:extLst>
                    </a:blip>
                    <a:stretch>
                      <a:fillRect/>
                    </a:stretch>
                  </pic:blipFill>
                  <pic:spPr>
                    <a:xfrm>
                      <a:off x="0" y="0"/>
                      <a:ext cx="5715000" cy="3492500"/>
                    </a:xfrm>
                    <a:prstGeom prst="rect">
                      <a:avLst/>
                    </a:prstGeom>
                  </pic:spPr>
                </pic:pic>
              </a:graphicData>
            </a:graphic>
          </wp:inline>
        </w:drawing>
      </w:r>
    </w:p>
    <w:p w14:paraId="66EAB984" w14:textId="0C71A96B" w:rsidR="00AD39DD" w:rsidRDefault="00AD39DD" w:rsidP="00AD39DD">
      <w:pPr>
        <w:pStyle w:val="Caption"/>
      </w:pPr>
      <w:r>
        <w:t xml:space="preserve">Figure </w:t>
      </w:r>
      <w:r>
        <w:fldChar w:fldCharType="begin"/>
      </w:r>
      <w:r>
        <w:instrText>SEQ Figure \* ARABIC</w:instrText>
      </w:r>
      <w:r>
        <w:fldChar w:fldCharType="separate"/>
      </w:r>
      <w:r w:rsidR="00A562C4">
        <w:rPr>
          <w:noProof/>
        </w:rPr>
        <w:t>18</w:t>
      </w:r>
      <w:r>
        <w:fldChar w:fldCharType="end"/>
      </w:r>
      <w:r>
        <w:t xml:space="preserve">: </w:t>
      </w:r>
      <w:r w:rsidRPr="00BA5918">
        <w:t xml:space="preserve">Gantt chart of project </w:t>
      </w:r>
      <w:r>
        <w:t>progress</w:t>
      </w:r>
    </w:p>
    <w:p w14:paraId="1F137BE2" w14:textId="49844719" w:rsidR="006B3E49" w:rsidRDefault="006B3E49">
      <w:pPr>
        <w:spacing w:after="160" w:line="259" w:lineRule="auto"/>
        <w:jc w:val="left"/>
      </w:pPr>
      <w:r>
        <w:br w:type="page"/>
      </w:r>
    </w:p>
    <w:p w14:paraId="17A81220" w14:textId="77777777" w:rsidR="00D62B37" w:rsidRDefault="00D62B37" w:rsidP="002F69CC">
      <w:pPr>
        <w:pStyle w:val="Heading2"/>
      </w:pPr>
      <w:bookmarkStart w:id="93" w:name="_Toc74139366"/>
      <w:r>
        <w:t>Risk assessment</w:t>
      </w:r>
      <w:bookmarkEnd w:id="93"/>
    </w:p>
    <w:p w14:paraId="41BA0A6B" w14:textId="0F8E7E8C" w:rsidR="00C21ADF" w:rsidRPr="00C21ADF" w:rsidRDefault="00C21ADF" w:rsidP="00C21ADF">
      <w:r>
        <w:t xml:space="preserve">The following three tables describe risks associated with </w:t>
      </w:r>
      <w:r w:rsidR="003659C7">
        <w:t>developing the solution.</w:t>
      </w:r>
    </w:p>
    <w:p w14:paraId="25CC262D" w14:textId="52BF4E79" w:rsidR="00D62B37" w:rsidRDefault="00D62B37" w:rsidP="00D62B37">
      <w:pPr>
        <w:pStyle w:val="Heading3"/>
      </w:pPr>
      <w:bookmarkStart w:id="94" w:name="_Toc74139367"/>
      <w:r>
        <w:t>Project</w:t>
      </w:r>
      <w:bookmarkEnd w:id="94"/>
    </w:p>
    <w:tbl>
      <w:tblPr>
        <w:tblStyle w:val="GridTable4-Accent5"/>
        <w:tblW w:w="5000" w:type="pct"/>
        <w:tblLook w:val="04A0" w:firstRow="1" w:lastRow="0" w:firstColumn="1" w:lastColumn="0" w:noHBand="0" w:noVBand="1"/>
      </w:tblPr>
      <w:tblGrid>
        <w:gridCol w:w="2046"/>
        <w:gridCol w:w="959"/>
        <w:gridCol w:w="1230"/>
        <w:gridCol w:w="2321"/>
        <w:gridCol w:w="2460"/>
      </w:tblGrid>
      <w:tr w:rsidR="009B68B4" w:rsidRPr="00A8684D" w14:paraId="7D5D370E" w14:textId="77777777" w:rsidTr="00D959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pct"/>
          </w:tcPr>
          <w:p w14:paraId="79194701" w14:textId="77777777" w:rsidR="009B68B4" w:rsidRPr="00A8684D" w:rsidRDefault="009B68B4" w:rsidP="00D9595C">
            <w:pPr>
              <w:rPr>
                <w:szCs w:val="20"/>
              </w:rPr>
            </w:pPr>
            <w:r w:rsidRPr="00A8684D">
              <w:rPr>
                <w:szCs w:val="20"/>
              </w:rPr>
              <w:t>Risk</w:t>
            </w:r>
          </w:p>
        </w:tc>
        <w:tc>
          <w:tcPr>
            <w:tcW w:w="532" w:type="pct"/>
          </w:tcPr>
          <w:p w14:paraId="59C5FCBB" w14:textId="77777777" w:rsidR="009B68B4" w:rsidRPr="00A8684D" w:rsidRDefault="009B68B4" w:rsidP="00D9595C">
            <w:pPr>
              <w:cnfStyle w:val="100000000000" w:firstRow="1" w:lastRow="0" w:firstColumn="0" w:lastColumn="0" w:oddVBand="0" w:evenVBand="0" w:oddHBand="0" w:evenHBand="0" w:firstRowFirstColumn="0" w:firstRowLastColumn="0" w:lastRowFirstColumn="0" w:lastRowLastColumn="0"/>
              <w:rPr>
                <w:szCs w:val="20"/>
              </w:rPr>
            </w:pPr>
            <w:r w:rsidRPr="00A8684D">
              <w:rPr>
                <w:szCs w:val="20"/>
              </w:rPr>
              <w:t>Severity</w:t>
            </w:r>
          </w:p>
        </w:tc>
        <w:tc>
          <w:tcPr>
            <w:tcW w:w="682" w:type="pct"/>
          </w:tcPr>
          <w:p w14:paraId="1B7D6615" w14:textId="77777777" w:rsidR="009B68B4" w:rsidRPr="00A8684D" w:rsidRDefault="009B68B4" w:rsidP="00D9595C">
            <w:pPr>
              <w:cnfStyle w:val="100000000000" w:firstRow="1" w:lastRow="0" w:firstColumn="0" w:lastColumn="0" w:oddVBand="0" w:evenVBand="0" w:oddHBand="0" w:evenHBand="0" w:firstRowFirstColumn="0" w:firstRowLastColumn="0" w:lastRowFirstColumn="0" w:lastRowLastColumn="0"/>
              <w:rPr>
                <w:szCs w:val="20"/>
              </w:rPr>
            </w:pPr>
            <w:r w:rsidRPr="00A8684D">
              <w:rPr>
                <w:szCs w:val="20"/>
              </w:rPr>
              <w:t>Likelihood</w:t>
            </w:r>
          </w:p>
        </w:tc>
        <w:tc>
          <w:tcPr>
            <w:tcW w:w="1287" w:type="pct"/>
          </w:tcPr>
          <w:p w14:paraId="34C1E66E" w14:textId="77777777" w:rsidR="009B68B4" w:rsidRPr="00A8684D" w:rsidRDefault="009B68B4" w:rsidP="00D9595C">
            <w:pPr>
              <w:cnfStyle w:val="100000000000" w:firstRow="1" w:lastRow="0" w:firstColumn="0" w:lastColumn="0" w:oddVBand="0" w:evenVBand="0" w:oddHBand="0" w:evenHBand="0" w:firstRowFirstColumn="0" w:firstRowLastColumn="0" w:lastRowFirstColumn="0" w:lastRowLastColumn="0"/>
              <w:rPr>
                <w:szCs w:val="20"/>
              </w:rPr>
            </w:pPr>
            <w:r w:rsidRPr="00A8684D">
              <w:rPr>
                <w:szCs w:val="20"/>
              </w:rPr>
              <w:t>Impact</w:t>
            </w:r>
          </w:p>
        </w:tc>
        <w:tc>
          <w:tcPr>
            <w:tcW w:w="1364" w:type="pct"/>
          </w:tcPr>
          <w:p w14:paraId="0DB1E9A6" w14:textId="77777777" w:rsidR="009B68B4" w:rsidRPr="00A8684D" w:rsidRDefault="009B68B4" w:rsidP="00D9595C">
            <w:pPr>
              <w:cnfStyle w:val="100000000000" w:firstRow="1" w:lastRow="0" w:firstColumn="0" w:lastColumn="0" w:oddVBand="0" w:evenVBand="0" w:oddHBand="0" w:evenHBand="0" w:firstRowFirstColumn="0" w:firstRowLastColumn="0" w:lastRowFirstColumn="0" w:lastRowLastColumn="0"/>
              <w:rPr>
                <w:szCs w:val="20"/>
              </w:rPr>
            </w:pPr>
            <w:r w:rsidRPr="00A8684D">
              <w:rPr>
                <w:szCs w:val="20"/>
              </w:rPr>
              <w:t>Strategy</w:t>
            </w:r>
          </w:p>
        </w:tc>
      </w:tr>
      <w:tr w:rsidR="009B68B4" w:rsidRPr="00A8684D" w14:paraId="7151418E" w14:textId="77777777" w:rsidTr="00D959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pct"/>
          </w:tcPr>
          <w:p w14:paraId="7C16054D" w14:textId="77777777" w:rsidR="009B68B4" w:rsidRPr="00A8684D" w:rsidRDefault="009B68B4" w:rsidP="00D9595C">
            <w:pPr>
              <w:rPr>
                <w:szCs w:val="20"/>
              </w:rPr>
            </w:pPr>
            <w:r w:rsidRPr="00A8684D">
              <w:rPr>
                <w:szCs w:val="20"/>
              </w:rPr>
              <w:t>Insufficient interview data</w:t>
            </w:r>
          </w:p>
        </w:tc>
        <w:tc>
          <w:tcPr>
            <w:tcW w:w="532" w:type="pct"/>
          </w:tcPr>
          <w:p w14:paraId="73D6467E" w14:textId="77777777" w:rsidR="009B68B4" w:rsidRPr="00A8684D" w:rsidRDefault="009B68B4" w:rsidP="00D9595C">
            <w:pPr>
              <w:cnfStyle w:val="000000100000" w:firstRow="0" w:lastRow="0" w:firstColumn="0" w:lastColumn="0" w:oddVBand="0" w:evenVBand="0" w:oddHBand="1" w:evenHBand="0" w:firstRowFirstColumn="0" w:firstRowLastColumn="0" w:lastRowFirstColumn="0" w:lastRowLastColumn="0"/>
              <w:rPr>
                <w:szCs w:val="20"/>
              </w:rPr>
            </w:pPr>
            <w:r w:rsidRPr="00A8684D">
              <w:rPr>
                <w:szCs w:val="20"/>
              </w:rPr>
              <w:t>Low</w:t>
            </w:r>
          </w:p>
        </w:tc>
        <w:tc>
          <w:tcPr>
            <w:tcW w:w="682" w:type="pct"/>
          </w:tcPr>
          <w:p w14:paraId="7E5B42C9" w14:textId="77777777" w:rsidR="009B68B4" w:rsidRPr="00A8684D" w:rsidRDefault="009B68B4" w:rsidP="00D9595C">
            <w:pPr>
              <w:cnfStyle w:val="000000100000" w:firstRow="0" w:lastRow="0" w:firstColumn="0" w:lastColumn="0" w:oddVBand="0" w:evenVBand="0" w:oddHBand="1" w:evenHBand="0" w:firstRowFirstColumn="0" w:firstRowLastColumn="0" w:lastRowFirstColumn="0" w:lastRowLastColumn="0"/>
              <w:rPr>
                <w:szCs w:val="20"/>
              </w:rPr>
            </w:pPr>
            <w:r w:rsidRPr="00A8684D">
              <w:rPr>
                <w:szCs w:val="20"/>
              </w:rPr>
              <w:t>Medium</w:t>
            </w:r>
          </w:p>
        </w:tc>
        <w:tc>
          <w:tcPr>
            <w:tcW w:w="1287" w:type="pct"/>
          </w:tcPr>
          <w:p w14:paraId="0E1E1255" w14:textId="77777777" w:rsidR="009B68B4" w:rsidRPr="00A8684D" w:rsidRDefault="009B68B4" w:rsidP="00D9595C">
            <w:pPr>
              <w:jc w:val="left"/>
              <w:cnfStyle w:val="000000100000" w:firstRow="0" w:lastRow="0" w:firstColumn="0" w:lastColumn="0" w:oddVBand="0" w:evenVBand="0" w:oddHBand="1" w:evenHBand="0" w:firstRowFirstColumn="0" w:firstRowLastColumn="0" w:lastRowFirstColumn="0" w:lastRowLastColumn="0"/>
              <w:rPr>
                <w:szCs w:val="20"/>
              </w:rPr>
            </w:pPr>
            <w:r w:rsidRPr="00A8684D">
              <w:rPr>
                <w:szCs w:val="20"/>
              </w:rPr>
              <w:t>Not enough generalised data to develop next steps</w:t>
            </w:r>
          </w:p>
        </w:tc>
        <w:tc>
          <w:tcPr>
            <w:tcW w:w="1364" w:type="pct"/>
          </w:tcPr>
          <w:p w14:paraId="32B1FD5A" w14:textId="77777777" w:rsidR="009B68B4" w:rsidRPr="00A8684D" w:rsidRDefault="009B68B4" w:rsidP="00D9595C">
            <w:pPr>
              <w:jc w:val="left"/>
              <w:cnfStyle w:val="000000100000" w:firstRow="0" w:lastRow="0" w:firstColumn="0" w:lastColumn="0" w:oddVBand="0" w:evenVBand="0" w:oddHBand="1" w:evenHBand="0" w:firstRowFirstColumn="0" w:firstRowLastColumn="0" w:lastRowFirstColumn="0" w:lastRowLastColumn="0"/>
              <w:rPr>
                <w:szCs w:val="20"/>
              </w:rPr>
            </w:pPr>
            <w:r w:rsidRPr="00A8684D">
              <w:rPr>
                <w:szCs w:val="20"/>
              </w:rPr>
              <w:t>Ask as many people for feedback as possible</w:t>
            </w:r>
          </w:p>
        </w:tc>
      </w:tr>
      <w:tr w:rsidR="009B68B4" w:rsidRPr="00A8684D" w14:paraId="72878F55" w14:textId="77777777" w:rsidTr="00D9595C">
        <w:tc>
          <w:tcPr>
            <w:cnfStyle w:val="001000000000" w:firstRow="0" w:lastRow="0" w:firstColumn="1" w:lastColumn="0" w:oddVBand="0" w:evenVBand="0" w:oddHBand="0" w:evenHBand="0" w:firstRowFirstColumn="0" w:firstRowLastColumn="0" w:lastRowFirstColumn="0" w:lastRowLastColumn="0"/>
            <w:tcW w:w="1135" w:type="pct"/>
          </w:tcPr>
          <w:p w14:paraId="554CD8F3" w14:textId="77777777" w:rsidR="009B68B4" w:rsidRPr="00A8684D" w:rsidRDefault="009B68B4" w:rsidP="00D9595C">
            <w:pPr>
              <w:jc w:val="left"/>
              <w:rPr>
                <w:szCs w:val="20"/>
              </w:rPr>
            </w:pPr>
            <w:r w:rsidRPr="00A8684D">
              <w:rPr>
                <w:szCs w:val="20"/>
              </w:rPr>
              <w:t>No need for a solution to the problem</w:t>
            </w:r>
          </w:p>
        </w:tc>
        <w:tc>
          <w:tcPr>
            <w:tcW w:w="532" w:type="pct"/>
          </w:tcPr>
          <w:p w14:paraId="002BBF91" w14:textId="77777777" w:rsidR="009B68B4" w:rsidRPr="00A8684D" w:rsidRDefault="009B68B4" w:rsidP="00D9595C">
            <w:pPr>
              <w:cnfStyle w:val="000000000000" w:firstRow="0" w:lastRow="0" w:firstColumn="0" w:lastColumn="0" w:oddVBand="0" w:evenVBand="0" w:oddHBand="0" w:evenHBand="0" w:firstRowFirstColumn="0" w:firstRowLastColumn="0" w:lastRowFirstColumn="0" w:lastRowLastColumn="0"/>
              <w:rPr>
                <w:szCs w:val="20"/>
              </w:rPr>
            </w:pPr>
            <w:r w:rsidRPr="00A8684D">
              <w:rPr>
                <w:szCs w:val="20"/>
              </w:rPr>
              <w:t>Medium</w:t>
            </w:r>
          </w:p>
        </w:tc>
        <w:tc>
          <w:tcPr>
            <w:tcW w:w="0" w:type="pct"/>
          </w:tcPr>
          <w:p w14:paraId="2960D69F" w14:textId="77777777" w:rsidR="009B68B4" w:rsidRPr="00A8684D" w:rsidRDefault="009B68B4" w:rsidP="00D9595C">
            <w:pPr>
              <w:cnfStyle w:val="000000000000" w:firstRow="0" w:lastRow="0" w:firstColumn="0" w:lastColumn="0" w:oddVBand="0" w:evenVBand="0" w:oddHBand="0" w:evenHBand="0" w:firstRowFirstColumn="0" w:firstRowLastColumn="0" w:lastRowFirstColumn="0" w:lastRowLastColumn="0"/>
              <w:rPr>
                <w:szCs w:val="20"/>
              </w:rPr>
            </w:pPr>
            <w:r w:rsidRPr="00A8684D">
              <w:rPr>
                <w:szCs w:val="20"/>
              </w:rPr>
              <w:t>Medium</w:t>
            </w:r>
          </w:p>
        </w:tc>
        <w:tc>
          <w:tcPr>
            <w:tcW w:w="1287" w:type="pct"/>
          </w:tcPr>
          <w:p w14:paraId="03166D68" w14:textId="77777777" w:rsidR="009B68B4" w:rsidRPr="00A8684D" w:rsidRDefault="009B68B4" w:rsidP="00D9595C">
            <w:pPr>
              <w:jc w:val="left"/>
              <w:cnfStyle w:val="000000000000" w:firstRow="0" w:lastRow="0" w:firstColumn="0" w:lastColumn="0" w:oddVBand="0" w:evenVBand="0" w:oddHBand="0" w:evenHBand="0" w:firstRowFirstColumn="0" w:firstRowLastColumn="0" w:lastRowFirstColumn="0" w:lastRowLastColumn="0"/>
              <w:rPr>
                <w:szCs w:val="20"/>
              </w:rPr>
            </w:pPr>
            <w:r w:rsidRPr="00A8684D">
              <w:rPr>
                <w:szCs w:val="20"/>
              </w:rPr>
              <w:t>New ideas required to be generated</w:t>
            </w:r>
          </w:p>
        </w:tc>
        <w:tc>
          <w:tcPr>
            <w:tcW w:w="1364" w:type="pct"/>
          </w:tcPr>
          <w:p w14:paraId="0E6FCFE7" w14:textId="77777777" w:rsidR="009B68B4" w:rsidRPr="00A8684D" w:rsidRDefault="009B68B4" w:rsidP="00D9595C">
            <w:pPr>
              <w:jc w:val="left"/>
              <w:cnfStyle w:val="000000000000" w:firstRow="0" w:lastRow="0" w:firstColumn="0" w:lastColumn="0" w:oddVBand="0" w:evenVBand="0" w:oddHBand="0" w:evenHBand="0" w:firstRowFirstColumn="0" w:firstRowLastColumn="0" w:lastRowFirstColumn="0" w:lastRowLastColumn="0"/>
              <w:rPr>
                <w:szCs w:val="20"/>
              </w:rPr>
            </w:pPr>
            <w:r w:rsidRPr="00A8684D">
              <w:rPr>
                <w:szCs w:val="20"/>
              </w:rPr>
              <w:t>Revise project direction</w:t>
            </w:r>
          </w:p>
        </w:tc>
      </w:tr>
      <w:tr w:rsidR="009B68B4" w:rsidRPr="00A8684D" w14:paraId="16819017" w14:textId="77777777" w:rsidTr="00D959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pct"/>
          </w:tcPr>
          <w:p w14:paraId="5592AC7C" w14:textId="77777777" w:rsidR="009B68B4" w:rsidRPr="00A8684D" w:rsidRDefault="009B68B4" w:rsidP="00D9595C">
            <w:pPr>
              <w:jc w:val="left"/>
              <w:rPr>
                <w:szCs w:val="20"/>
              </w:rPr>
            </w:pPr>
            <w:r w:rsidRPr="00A8684D">
              <w:rPr>
                <w:szCs w:val="20"/>
              </w:rPr>
              <w:t>Delays due to COVID</w:t>
            </w:r>
          </w:p>
        </w:tc>
        <w:tc>
          <w:tcPr>
            <w:tcW w:w="532" w:type="pct"/>
          </w:tcPr>
          <w:p w14:paraId="76EFED95" w14:textId="77777777" w:rsidR="009B68B4" w:rsidRPr="00A8684D" w:rsidRDefault="009B68B4" w:rsidP="00D9595C">
            <w:pPr>
              <w:cnfStyle w:val="000000100000" w:firstRow="0" w:lastRow="0" w:firstColumn="0" w:lastColumn="0" w:oddVBand="0" w:evenVBand="0" w:oddHBand="1" w:evenHBand="0" w:firstRowFirstColumn="0" w:firstRowLastColumn="0" w:lastRowFirstColumn="0" w:lastRowLastColumn="0"/>
              <w:rPr>
                <w:szCs w:val="20"/>
              </w:rPr>
            </w:pPr>
            <w:r>
              <w:rPr>
                <w:szCs w:val="20"/>
              </w:rPr>
              <w:t>Medium</w:t>
            </w:r>
          </w:p>
        </w:tc>
        <w:tc>
          <w:tcPr>
            <w:tcW w:w="682" w:type="pct"/>
          </w:tcPr>
          <w:p w14:paraId="6D7A537B" w14:textId="77777777" w:rsidR="009B68B4" w:rsidRPr="00A8684D" w:rsidRDefault="009B68B4" w:rsidP="00D9595C">
            <w:pPr>
              <w:cnfStyle w:val="000000100000" w:firstRow="0" w:lastRow="0" w:firstColumn="0" w:lastColumn="0" w:oddVBand="0" w:evenVBand="0" w:oddHBand="1" w:evenHBand="0" w:firstRowFirstColumn="0" w:firstRowLastColumn="0" w:lastRowFirstColumn="0" w:lastRowLastColumn="0"/>
              <w:rPr>
                <w:szCs w:val="20"/>
              </w:rPr>
            </w:pPr>
            <w:r>
              <w:rPr>
                <w:szCs w:val="20"/>
              </w:rPr>
              <w:t>High</w:t>
            </w:r>
          </w:p>
        </w:tc>
        <w:tc>
          <w:tcPr>
            <w:tcW w:w="1287" w:type="pct"/>
          </w:tcPr>
          <w:p w14:paraId="08E17452" w14:textId="77777777" w:rsidR="009B68B4" w:rsidRPr="00A8684D" w:rsidRDefault="009B68B4" w:rsidP="00D9595C">
            <w:pPr>
              <w:jc w:val="left"/>
              <w:cnfStyle w:val="000000100000" w:firstRow="0" w:lastRow="0" w:firstColumn="0" w:lastColumn="0" w:oddVBand="0" w:evenVBand="0" w:oddHBand="1" w:evenHBand="0" w:firstRowFirstColumn="0" w:firstRowLastColumn="0" w:lastRowFirstColumn="0" w:lastRowLastColumn="0"/>
              <w:rPr>
                <w:szCs w:val="20"/>
              </w:rPr>
            </w:pPr>
            <w:r>
              <w:rPr>
                <w:szCs w:val="20"/>
              </w:rPr>
              <w:t>Tasks may need to be pushed back, affecting the results of our investigation</w:t>
            </w:r>
          </w:p>
        </w:tc>
        <w:tc>
          <w:tcPr>
            <w:tcW w:w="1364" w:type="pct"/>
          </w:tcPr>
          <w:p w14:paraId="4C383126" w14:textId="77777777" w:rsidR="009B68B4" w:rsidRDefault="009B68B4" w:rsidP="00D9595C">
            <w:pPr>
              <w:pStyle w:val="NoSpacing"/>
              <w:jc w:val="left"/>
              <w:cnfStyle w:val="000000100000" w:firstRow="0" w:lastRow="0" w:firstColumn="0" w:lastColumn="0" w:oddVBand="0" w:evenVBand="0" w:oddHBand="1" w:evenHBand="0" w:firstRowFirstColumn="0" w:firstRowLastColumn="0" w:lastRowFirstColumn="0" w:lastRowLastColumn="0"/>
            </w:pPr>
            <w:r>
              <w:t>Regular team meetings</w:t>
            </w:r>
          </w:p>
          <w:p w14:paraId="22C263F6" w14:textId="77777777" w:rsidR="009B68B4" w:rsidRPr="00A8684D" w:rsidRDefault="009B68B4" w:rsidP="00D9595C">
            <w:pPr>
              <w:pStyle w:val="NoSpacing"/>
              <w:cnfStyle w:val="000000100000" w:firstRow="0" w:lastRow="0" w:firstColumn="0" w:lastColumn="0" w:oddVBand="0" w:evenVBand="0" w:oddHBand="1" w:evenHBand="0" w:firstRowFirstColumn="0" w:firstRowLastColumn="0" w:lastRowFirstColumn="0" w:lastRowLastColumn="0"/>
            </w:pPr>
            <w:r>
              <w:t>Re-evaluation of project scope, if necessary</w:t>
            </w:r>
          </w:p>
        </w:tc>
      </w:tr>
    </w:tbl>
    <w:p w14:paraId="10326A00" w14:textId="01A04D0B" w:rsidR="009B68B4" w:rsidRPr="009B68B4" w:rsidRDefault="00EA3FD7" w:rsidP="00EA3FD7">
      <w:pPr>
        <w:pStyle w:val="Caption"/>
      </w:pPr>
      <w:r>
        <w:t xml:space="preserve">Table </w:t>
      </w:r>
      <w:r>
        <w:fldChar w:fldCharType="begin"/>
      </w:r>
      <w:r>
        <w:instrText>SEQ Table \* ARABIC</w:instrText>
      </w:r>
      <w:r>
        <w:fldChar w:fldCharType="separate"/>
      </w:r>
      <w:r w:rsidR="007407FE">
        <w:rPr>
          <w:noProof/>
        </w:rPr>
        <w:t>8</w:t>
      </w:r>
      <w:r>
        <w:fldChar w:fldCharType="end"/>
      </w:r>
      <w:r>
        <w:t>: Project risks</w:t>
      </w:r>
    </w:p>
    <w:p w14:paraId="23E149F1" w14:textId="29A5B849" w:rsidR="00D62B37" w:rsidRDefault="00D62B37" w:rsidP="00D62B37">
      <w:pPr>
        <w:pStyle w:val="Heading3"/>
      </w:pPr>
      <w:bookmarkStart w:id="95" w:name="_Toc74139368"/>
      <w:r>
        <w:t>OHS</w:t>
      </w:r>
      <w:bookmarkEnd w:id="95"/>
    </w:p>
    <w:tbl>
      <w:tblPr>
        <w:tblStyle w:val="GridTable4-Accent5"/>
        <w:tblW w:w="5000" w:type="pct"/>
        <w:tblLook w:val="04A0" w:firstRow="1" w:lastRow="0" w:firstColumn="1" w:lastColumn="0" w:noHBand="0" w:noVBand="1"/>
      </w:tblPr>
      <w:tblGrid>
        <w:gridCol w:w="2019"/>
        <w:gridCol w:w="982"/>
        <w:gridCol w:w="1232"/>
        <w:gridCol w:w="2323"/>
        <w:gridCol w:w="2460"/>
      </w:tblGrid>
      <w:tr w:rsidR="00CA3199" w:rsidRPr="00A8684D" w14:paraId="739332DC" w14:textId="77777777" w:rsidTr="00D959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7C3371B9" w14:textId="77777777" w:rsidR="00CA3199" w:rsidRPr="00A8684D" w:rsidRDefault="00CA3199" w:rsidP="00D9595C">
            <w:pPr>
              <w:rPr>
                <w:szCs w:val="20"/>
              </w:rPr>
            </w:pPr>
            <w:r w:rsidRPr="00A8684D">
              <w:rPr>
                <w:szCs w:val="20"/>
              </w:rPr>
              <w:t>Risk</w:t>
            </w:r>
          </w:p>
        </w:tc>
        <w:tc>
          <w:tcPr>
            <w:tcW w:w="545" w:type="pct"/>
          </w:tcPr>
          <w:p w14:paraId="5C9EC369" w14:textId="77777777" w:rsidR="00CA3199" w:rsidRPr="00A8684D" w:rsidRDefault="00CA3199" w:rsidP="00D9595C">
            <w:pPr>
              <w:cnfStyle w:val="100000000000" w:firstRow="1" w:lastRow="0" w:firstColumn="0" w:lastColumn="0" w:oddVBand="0" w:evenVBand="0" w:oddHBand="0" w:evenHBand="0" w:firstRowFirstColumn="0" w:firstRowLastColumn="0" w:lastRowFirstColumn="0" w:lastRowLastColumn="0"/>
              <w:rPr>
                <w:szCs w:val="20"/>
              </w:rPr>
            </w:pPr>
            <w:r w:rsidRPr="00A8684D">
              <w:rPr>
                <w:szCs w:val="20"/>
              </w:rPr>
              <w:t>Severity</w:t>
            </w:r>
          </w:p>
        </w:tc>
        <w:tc>
          <w:tcPr>
            <w:tcW w:w="683" w:type="pct"/>
          </w:tcPr>
          <w:p w14:paraId="51BB8110" w14:textId="77777777" w:rsidR="00CA3199" w:rsidRPr="00A8684D" w:rsidRDefault="00CA3199" w:rsidP="00D9595C">
            <w:pPr>
              <w:cnfStyle w:val="100000000000" w:firstRow="1" w:lastRow="0" w:firstColumn="0" w:lastColumn="0" w:oddVBand="0" w:evenVBand="0" w:oddHBand="0" w:evenHBand="0" w:firstRowFirstColumn="0" w:firstRowLastColumn="0" w:lastRowFirstColumn="0" w:lastRowLastColumn="0"/>
              <w:rPr>
                <w:szCs w:val="20"/>
              </w:rPr>
            </w:pPr>
            <w:r w:rsidRPr="00A8684D">
              <w:rPr>
                <w:szCs w:val="20"/>
              </w:rPr>
              <w:t>Likelihood</w:t>
            </w:r>
          </w:p>
        </w:tc>
        <w:tc>
          <w:tcPr>
            <w:tcW w:w="1288" w:type="pct"/>
          </w:tcPr>
          <w:p w14:paraId="21532E90" w14:textId="77777777" w:rsidR="00CA3199" w:rsidRPr="00A8684D" w:rsidRDefault="00CA3199" w:rsidP="00D9595C">
            <w:pPr>
              <w:cnfStyle w:val="100000000000" w:firstRow="1" w:lastRow="0" w:firstColumn="0" w:lastColumn="0" w:oddVBand="0" w:evenVBand="0" w:oddHBand="0" w:evenHBand="0" w:firstRowFirstColumn="0" w:firstRowLastColumn="0" w:lastRowFirstColumn="0" w:lastRowLastColumn="0"/>
              <w:rPr>
                <w:szCs w:val="20"/>
              </w:rPr>
            </w:pPr>
            <w:r w:rsidRPr="00A8684D">
              <w:rPr>
                <w:szCs w:val="20"/>
              </w:rPr>
              <w:t>Impact</w:t>
            </w:r>
          </w:p>
        </w:tc>
        <w:tc>
          <w:tcPr>
            <w:tcW w:w="1364" w:type="pct"/>
          </w:tcPr>
          <w:p w14:paraId="0F2E056F" w14:textId="77777777" w:rsidR="00CA3199" w:rsidRPr="00A8684D" w:rsidRDefault="00CA3199" w:rsidP="00D9595C">
            <w:pPr>
              <w:cnfStyle w:val="100000000000" w:firstRow="1" w:lastRow="0" w:firstColumn="0" w:lastColumn="0" w:oddVBand="0" w:evenVBand="0" w:oddHBand="0" w:evenHBand="0" w:firstRowFirstColumn="0" w:firstRowLastColumn="0" w:lastRowFirstColumn="0" w:lastRowLastColumn="0"/>
              <w:rPr>
                <w:szCs w:val="20"/>
              </w:rPr>
            </w:pPr>
            <w:r w:rsidRPr="00A8684D">
              <w:rPr>
                <w:szCs w:val="20"/>
              </w:rPr>
              <w:t>Strategy</w:t>
            </w:r>
          </w:p>
        </w:tc>
      </w:tr>
      <w:tr w:rsidR="00CA3199" w:rsidRPr="00A8684D" w14:paraId="7D5E7A1D" w14:textId="77777777" w:rsidTr="00D959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71132352" w14:textId="77777777" w:rsidR="00CA3199" w:rsidRPr="00A8684D" w:rsidRDefault="00CA3199" w:rsidP="00D9595C">
            <w:pPr>
              <w:jc w:val="left"/>
              <w:rPr>
                <w:szCs w:val="20"/>
              </w:rPr>
            </w:pPr>
            <w:r w:rsidRPr="00A8684D">
              <w:rPr>
                <w:szCs w:val="20"/>
              </w:rPr>
              <w:t>Physical injury while testing prototypes</w:t>
            </w:r>
          </w:p>
        </w:tc>
        <w:tc>
          <w:tcPr>
            <w:tcW w:w="545" w:type="pct"/>
          </w:tcPr>
          <w:p w14:paraId="063EF54E" w14:textId="77777777" w:rsidR="00CA3199" w:rsidRPr="00A8684D" w:rsidRDefault="00CA3199" w:rsidP="00D9595C">
            <w:pPr>
              <w:cnfStyle w:val="000000100000" w:firstRow="0" w:lastRow="0" w:firstColumn="0" w:lastColumn="0" w:oddVBand="0" w:evenVBand="0" w:oddHBand="1" w:evenHBand="0" w:firstRowFirstColumn="0" w:firstRowLastColumn="0" w:lastRowFirstColumn="0" w:lastRowLastColumn="0"/>
              <w:rPr>
                <w:szCs w:val="20"/>
              </w:rPr>
            </w:pPr>
            <w:r w:rsidRPr="00A8684D">
              <w:rPr>
                <w:szCs w:val="20"/>
              </w:rPr>
              <w:t>Low</w:t>
            </w:r>
          </w:p>
        </w:tc>
        <w:tc>
          <w:tcPr>
            <w:tcW w:w="683" w:type="pct"/>
          </w:tcPr>
          <w:p w14:paraId="38557632" w14:textId="77777777" w:rsidR="00CA3199" w:rsidRPr="00A8684D" w:rsidRDefault="00CA3199" w:rsidP="00D9595C">
            <w:pPr>
              <w:cnfStyle w:val="000000100000" w:firstRow="0" w:lastRow="0" w:firstColumn="0" w:lastColumn="0" w:oddVBand="0" w:evenVBand="0" w:oddHBand="1" w:evenHBand="0" w:firstRowFirstColumn="0" w:firstRowLastColumn="0" w:lastRowFirstColumn="0" w:lastRowLastColumn="0"/>
              <w:rPr>
                <w:szCs w:val="20"/>
              </w:rPr>
            </w:pPr>
            <w:r w:rsidRPr="00A8684D">
              <w:rPr>
                <w:szCs w:val="20"/>
              </w:rPr>
              <w:t>Low</w:t>
            </w:r>
          </w:p>
        </w:tc>
        <w:tc>
          <w:tcPr>
            <w:tcW w:w="1288" w:type="pct"/>
          </w:tcPr>
          <w:p w14:paraId="41A4333B" w14:textId="77777777" w:rsidR="00CA3199" w:rsidRPr="00A8684D" w:rsidRDefault="00CA3199" w:rsidP="00D9595C">
            <w:pPr>
              <w:jc w:val="left"/>
              <w:cnfStyle w:val="000000100000" w:firstRow="0" w:lastRow="0" w:firstColumn="0" w:lastColumn="0" w:oddVBand="0" w:evenVBand="0" w:oddHBand="1" w:evenHBand="0" w:firstRowFirstColumn="0" w:firstRowLastColumn="0" w:lastRowFirstColumn="0" w:lastRowLastColumn="0"/>
              <w:rPr>
                <w:szCs w:val="20"/>
              </w:rPr>
            </w:pPr>
            <w:r>
              <w:rPr>
                <w:szCs w:val="20"/>
              </w:rPr>
              <w:t>Injuries of mild to medium severity</w:t>
            </w:r>
          </w:p>
        </w:tc>
        <w:tc>
          <w:tcPr>
            <w:tcW w:w="1364" w:type="pct"/>
          </w:tcPr>
          <w:p w14:paraId="534E3AD2" w14:textId="77777777" w:rsidR="00CA3199" w:rsidRDefault="00CA3199" w:rsidP="00D9595C">
            <w:pPr>
              <w:pStyle w:val="NoSpacing"/>
              <w:jc w:val="left"/>
              <w:cnfStyle w:val="000000100000" w:firstRow="0" w:lastRow="0" w:firstColumn="0" w:lastColumn="0" w:oddVBand="0" w:evenVBand="0" w:oddHBand="1" w:evenHBand="0" w:firstRowFirstColumn="0" w:firstRowLastColumn="0" w:lastRowFirstColumn="0" w:lastRowLastColumn="0"/>
            </w:pPr>
            <w:r>
              <w:t>Take care when moving about</w:t>
            </w:r>
          </w:p>
          <w:p w14:paraId="7B3362B3" w14:textId="77777777" w:rsidR="00CA3199" w:rsidRPr="00A8684D" w:rsidRDefault="00CA3199" w:rsidP="00D9595C">
            <w:pPr>
              <w:pStyle w:val="NoSpacing"/>
              <w:cnfStyle w:val="000000100000" w:firstRow="0" w:lastRow="0" w:firstColumn="0" w:lastColumn="0" w:oddVBand="0" w:evenVBand="0" w:oddHBand="1" w:evenHBand="0" w:firstRowFirstColumn="0" w:firstRowLastColumn="0" w:lastRowFirstColumn="0" w:lastRowLastColumn="0"/>
            </w:pPr>
            <w:r>
              <w:t>Avoid dangerous areas</w:t>
            </w:r>
          </w:p>
        </w:tc>
      </w:tr>
    </w:tbl>
    <w:p w14:paraId="49B84A39" w14:textId="5044418A" w:rsidR="00CA3199" w:rsidRPr="00CA3199" w:rsidRDefault="00CA3199" w:rsidP="00CA3199">
      <w:pPr>
        <w:pStyle w:val="Caption"/>
        <w:rPr>
          <w:noProof/>
        </w:rPr>
      </w:pPr>
      <w:r>
        <w:t xml:space="preserve">Table </w:t>
      </w:r>
      <w:r>
        <w:fldChar w:fldCharType="begin"/>
      </w:r>
      <w:r>
        <w:instrText>SEQ Table \* ARABIC</w:instrText>
      </w:r>
      <w:r>
        <w:fldChar w:fldCharType="separate"/>
      </w:r>
      <w:r w:rsidR="007407FE">
        <w:rPr>
          <w:noProof/>
        </w:rPr>
        <w:t>9</w:t>
      </w:r>
      <w:r>
        <w:fldChar w:fldCharType="end"/>
      </w:r>
      <w:r>
        <w:t>: OHS</w:t>
      </w:r>
      <w:r>
        <w:rPr>
          <w:noProof/>
        </w:rPr>
        <w:t xml:space="preserve"> risks</w:t>
      </w:r>
    </w:p>
    <w:p w14:paraId="7400A8F8" w14:textId="66F95FA3" w:rsidR="00D62B37" w:rsidRDefault="00D62B37" w:rsidP="00D62B37">
      <w:pPr>
        <w:pStyle w:val="Heading3"/>
      </w:pPr>
      <w:bookmarkStart w:id="96" w:name="_Toc74139369"/>
      <w:r>
        <w:t>Ethics</w:t>
      </w:r>
      <w:bookmarkEnd w:id="96"/>
    </w:p>
    <w:tbl>
      <w:tblPr>
        <w:tblStyle w:val="GridTable4-Accent5"/>
        <w:tblW w:w="5000" w:type="pct"/>
        <w:tblLook w:val="04A0" w:firstRow="1" w:lastRow="0" w:firstColumn="1" w:lastColumn="0" w:noHBand="0" w:noVBand="1"/>
      </w:tblPr>
      <w:tblGrid>
        <w:gridCol w:w="2064"/>
        <w:gridCol w:w="938"/>
        <w:gridCol w:w="1230"/>
        <w:gridCol w:w="2324"/>
        <w:gridCol w:w="2460"/>
      </w:tblGrid>
      <w:tr w:rsidR="00FF662A" w:rsidRPr="00A8684D" w14:paraId="5B45B423" w14:textId="77777777" w:rsidTr="00D959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5" w:type="pct"/>
          </w:tcPr>
          <w:p w14:paraId="0C027D5D" w14:textId="77777777" w:rsidR="00FF662A" w:rsidRPr="00A8684D" w:rsidRDefault="00FF662A" w:rsidP="00D9595C">
            <w:pPr>
              <w:rPr>
                <w:szCs w:val="20"/>
              </w:rPr>
            </w:pPr>
            <w:r w:rsidRPr="00A8684D">
              <w:rPr>
                <w:szCs w:val="20"/>
              </w:rPr>
              <w:t>Risk</w:t>
            </w:r>
          </w:p>
        </w:tc>
        <w:tc>
          <w:tcPr>
            <w:tcW w:w="520" w:type="pct"/>
          </w:tcPr>
          <w:p w14:paraId="568FFE40" w14:textId="77777777" w:rsidR="00FF662A" w:rsidRPr="00A8684D" w:rsidRDefault="00FF662A" w:rsidP="00D9595C">
            <w:pPr>
              <w:cnfStyle w:val="100000000000" w:firstRow="1" w:lastRow="0" w:firstColumn="0" w:lastColumn="0" w:oddVBand="0" w:evenVBand="0" w:oddHBand="0" w:evenHBand="0" w:firstRowFirstColumn="0" w:firstRowLastColumn="0" w:lastRowFirstColumn="0" w:lastRowLastColumn="0"/>
              <w:rPr>
                <w:szCs w:val="20"/>
              </w:rPr>
            </w:pPr>
            <w:r w:rsidRPr="00A8684D">
              <w:rPr>
                <w:szCs w:val="20"/>
              </w:rPr>
              <w:t>Severity</w:t>
            </w:r>
          </w:p>
        </w:tc>
        <w:tc>
          <w:tcPr>
            <w:tcW w:w="682" w:type="pct"/>
          </w:tcPr>
          <w:p w14:paraId="6D19B031" w14:textId="77777777" w:rsidR="00FF662A" w:rsidRPr="00A8684D" w:rsidRDefault="00FF662A" w:rsidP="00D9595C">
            <w:pPr>
              <w:cnfStyle w:val="100000000000" w:firstRow="1" w:lastRow="0" w:firstColumn="0" w:lastColumn="0" w:oddVBand="0" w:evenVBand="0" w:oddHBand="0" w:evenHBand="0" w:firstRowFirstColumn="0" w:firstRowLastColumn="0" w:lastRowFirstColumn="0" w:lastRowLastColumn="0"/>
              <w:rPr>
                <w:szCs w:val="20"/>
              </w:rPr>
            </w:pPr>
            <w:r w:rsidRPr="00A8684D">
              <w:rPr>
                <w:szCs w:val="20"/>
              </w:rPr>
              <w:t>Likelihood</w:t>
            </w:r>
          </w:p>
        </w:tc>
        <w:tc>
          <w:tcPr>
            <w:tcW w:w="1289" w:type="pct"/>
          </w:tcPr>
          <w:p w14:paraId="0D894AEE" w14:textId="77777777" w:rsidR="00FF662A" w:rsidRPr="00A8684D" w:rsidRDefault="00FF662A" w:rsidP="00D9595C">
            <w:pPr>
              <w:cnfStyle w:val="100000000000" w:firstRow="1" w:lastRow="0" w:firstColumn="0" w:lastColumn="0" w:oddVBand="0" w:evenVBand="0" w:oddHBand="0" w:evenHBand="0" w:firstRowFirstColumn="0" w:firstRowLastColumn="0" w:lastRowFirstColumn="0" w:lastRowLastColumn="0"/>
              <w:rPr>
                <w:szCs w:val="20"/>
              </w:rPr>
            </w:pPr>
            <w:r w:rsidRPr="00A8684D">
              <w:rPr>
                <w:szCs w:val="20"/>
              </w:rPr>
              <w:t>Impact</w:t>
            </w:r>
          </w:p>
        </w:tc>
        <w:tc>
          <w:tcPr>
            <w:tcW w:w="1364" w:type="pct"/>
          </w:tcPr>
          <w:p w14:paraId="670C3B24" w14:textId="77777777" w:rsidR="00FF662A" w:rsidRPr="00A8684D" w:rsidRDefault="00FF662A" w:rsidP="00D9595C">
            <w:pPr>
              <w:cnfStyle w:val="100000000000" w:firstRow="1" w:lastRow="0" w:firstColumn="0" w:lastColumn="0" w:oddVBand="0" w:evenVBand="0" w:oddHBand="0" w:evenHBand="0" w:firstRowFirstColumn="0" w:firstRowLastColumn="0" w:lastRowFirstColumn="0" w:lastRowLastColumn="0"/>
              <w:rPr>
                <w:szCs w:val="20"/>
              </w:rPr>
            </w:pPr>
            <w:r w:rsidRPr="00A8684D">
              <w:rPr>
                <w:szCs w:val="20"/>
              </w:rPr>
              <w:t>Strategy</w:t>
            </w:r>
          </w:p>
        </w:tc>
      </w:tr>
      <w:tr w:rsidR="00FF662A" w:rsidRPr="00A8684D" w14:paraId="2274DB16" w14:textId="77777777" w:rsidTr="00D959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5" w:type="pct"/>
          </w:tcPr>
          <w:p w14:paraId="1C1C7750" w14:textId="77777777" w:rsidR="00FF662A" w:rsidRPr="00A8684D" w:rsidRDefault="00FF662A" w:rsidP="00D9595C">
            <w:pPr>
              <w:jc w:val="left"/>
              <w:rPr>
                <w:szCs w:val="20"/>
              </w:rPr>
            </w:pPr>
            <w:r w:rsidRPr="00A8684D">
              <w:rPr>
                <w:szCs w:val="20"/>
              </w:rPr>
              <w:t>Potentially identifying data from interviewees</w:t>
            </w:r>
          </w:p>
        </w:tc>
        <w:tc>
          <w:tcPr>
            <w:tcW w:w="520" w:type="pct"/>
          </w:tcPr>
          <w:p w14:paraId="0B19EE50" w14:textId="77777777" w:rsidR="00FF662A" w:rsidRPr="00A8684D" w:rsidRDefault="00FF662A" w:rsidP="00D9595C">
            <w:pPr>
              <w:cnfStyle w:val="000000100000" w:firstRow="0" w:lastRow="0" w:firstColumn="0" w:lastColumn="0" w:oddVBand="0" w:evenVBand="0" w:oddHBand="1" w:evenHBand="0" w:firstRowFirstColumn="0" w:firstRowLastColumn="0" w:lastRowFirstColumn="0" w:lastRowLastColumn="0"/>
              <w:rPr>
                <w:szCs w:val="20"/>
              </w:rPr>
            </w:pPr>
            <w:r w:rsidRPr="00A8684D">
              <w:rPr>
                <w:szCs w:val="20"/>
              </w:rPr>
              <w:t>Medium</w:t>
            </w:r>
          </w:p>
        </w:tc>
        <w:tc>
          <w:tcPr>
            <w:tcW w:w="682" w:type="pct"/>
          </w:tcPr>
          <w:p w14:paraId="7CD83A04" w14:textId="77777777" w:rsidR="00FF662A" w:rsidRPr="00A8684D" w:rsidRDefault="00FF662A" w:rsidP="00D9595C">
            <w:pPr>
              <w:cnfStyle w:val="000000100000" w:firstRow="0" w:lastRow="0" w:firstColumn="0" w:lastColumn="0" w:oddVBand="0" w:evenVBand="0" w:oddHBand="1" w:evenHBand="0" w:firstRowFirstColumn="0" w:firstRowLastColumn="0" w:lastRowFirstColumn="0" w:lastRowLastColumn="0"/>
              <w:rPr>
                <w:szCs w:val="20"/>
              </w:rPr>
            </w:pPr>
            <w:r w:rsidRPr="00A8684D">
              <w:rPr>
                <w:szCs w:val="20"/>
              </w:rPr>
              <w:t>Medium</w:t>
            </w:r>
          </w:p>
        </w:tc>
        <w:tc>
          <w:tcPr>
            <w:tcW w:w="1289" w:type="pct"/>
          </w:tcPr>
          <w:p w14:paraId="0E36AC2F" w14:textId="77777777" w:rsidR="00FF662A" w:rsidRPr="00A8684D" w:rsidRDefault="00FF662A" w:rsidP="00D9595C">
            <w:pPr>
              <w:jc w:val="left"/>
              <w:cnfStyle w:val="000000100000" w:firstRow="0" w:lastRow="0" w:firstColumn="0" w:lastColumn="0" w:oddVBand="0" w:evenVBand="0" w:oddHBand="1" w:evenHBand="0" w:firstRowFirstColumn="0" w:firstRowLastColumn="0" w:lastRowFirstColumn="0" w:lastRowLastColumn="0"/>
              <w:rPr>
                <w:szCs w:val="20"/>
              </w:rPr>
            </w:pPr>
            <w:r w:rsidRPr="00A8684D">
              <w:rPr>
                <w:szCs w:val="20"/>
              </w:rPr>
              <w:t>Breach of trust and personal data security</w:t>
            </w:r>
          </w:p>
        </w:tc>
        <w:tc>
          <w:tcPr>
            <w:tcW w:w="1364" w:type="pct"/>
          </w:tcPr>
          <w:p w14:paraId="62783CF2" w14:textId="77777777" w:rsidR="00FF662A" w:rsidRPr="00A8684D" w:rsidRDefault="00FF662A" w:rsidP="00D9595C">
            <w:pPr>
              <w:cnfStyle w:val="000000100000" w:firstRow="0" w:lastRow="0" w:firstColumn="0" w:lastColumn="0" w:oddVBand="0" w:evenVBand="0" w:oddHBand="1" w:evenHBand="0" w:firstRowFirstColumn="0" w:firstRowLastColumn="0" w:lastRowFirstColumn="0" w:lastRowLastColumn="0"/>
              <w:rPr>
                <w:szCs w:val="20"/>
              </w:rPr>
            </w:pPr>
            <w:r w:rsidRPr="00A8684D">
              <w:rPr>
                <w:szCs w:val="20"/>
              </w:rPr>
              <w:t>Remove as much identifying data as possible</w:t>
            </w:r>
          </w:p>
          <w:p w14:paraId="39C700C2" w14:textId="77777777" w:rsidR="00FF662A" w:rsidRPr="00A8684D" w:rsidRDefault="00FF662A" w:rsidP="00D9595C">
            <w:pPr>
              <w:jc w:val="left"/>
              <w:cnfStyle w:val="000000100000" w:firstRow="0" w:lastRow="0" w:firstColumn="0" w:lastColumn="0" w:oddVBand="0" w:evenVBand="0" w:oddHBand="1" w:evenHBand="0" w:firstRowFirstColumn="0" w:firstRowLastColumn="0" w:lastRowFirstColumn="0" w:lastRowLastColumn="0"/>
              <w:rPr>
                <w:szCs w:val="20"/>
              </w:rPr>
            </w:pPr>
            <w:r w:rsidRPr="00A8684D">
              <w:rPr>
                <w:szCs w:val="20"/>
              </w:rPr>
              <w:t>Delete/destroy files after use</w:t>
            </w:r>
          </w:p>
        </w:tc>
      </w:tr>
    </w:tbl>
    <w:p w14:paraId="5FFEC3FC" w14:textId="00D75736" w:rsidR="00FE46A1" w:rsidRDefault="00FF662A" w:rsidP="636B5E61">
      <w:pPr>
        <w:pStyle w:val="Caption"/>
        <w:rPr>
          <w:szCs w:val="20"/>
        </w:rPr>
        <w:sectPr w:rsidR="00FE46A1" w:rsidSect="00FE46A1">
          <w:headerReference w:type="default" r:id="rId26"/>
          <w:footerReference w:type="default" r:id="rId27"/>
          <w:pgSz w:w="11906" w:h="16838"/>
          <w:pgMar w:top="1440" w:right="1440" w:bottom="1440" w:left="1440" w:header="708" w:footer="708" w:gutter="0"/>
          <w:pgNumType w:start="1"/>
          <w:cols w:space="708"/>
          <w:docGrid w:linePitch="360"/>
        </w:sectPr>
      </w:pPr>
      <w:r>
        <w:t xml:space="preserve">Table </w:t>
      </w:r>
      <w:r>
        <w:fldChar w:fldCharType="begin"/>
      </w:r>
      <w:r>
        <w:instrText>SEQ Table \* ARABIC</w:instrText>
      </w:r>
      <w:r>
        <w:fldChar w:fldCharType="separate"/>
      </w:r>
      <w:r w:rsidR="007407FE">
        <w:rPr>
          <w:noProof/>
        </w:rPr>
        <w:t>10</w:t>
      </w:r>
      <w:r>
        <w:fldChar w:fldCharType="end"/>
      </w:r>
      <w:r>
        <w:t>: Ethical risks</w:t>
      </w:r>
    </w:p>
    <w:p w14:paraId="2B7A01C9" w14:textId="3AD30C66" w:rsidR="00875FA7" w:rsidRDefault="00C260E2" w:rsidP="00847801">
      <w:pPr>
        <w:pStyle w:val="Heading1"/>
      </w:pPr>
      <w:bookmarkStart w:id="97" w:name="_Toc74139370"/>
      <w:r>
        <w:t xml:space="preserve">Appendix A: Waiting Time App </w:t>
      </w:r>
      <w:r w:rsidR="00875FA7" w:rsidRPr="00D772BA">
        <w:t>Conceptual Model</w:t>
      </w:r>
      <w:bookmarkEnd w:id="97"/>
    </w:p>
    <w:p w14:paraId="02A3562A" w14:textId="77777777" w:rsidR="00875FA7" w:rsidRDefault="00875FA7" w:rsidP="00847801">
      <w:pPr>
        <w:pStyle w:val="Heading2"/>
      </w:pPr>
      <w:bookmarkStart w:id="98" w:name="_Toc74139371"/>
      <w:r>
        <w:t>Conceptual design</w:t>
      </w:r>
      <w:bookmarkEnd w:id="98"/>
    </w:p>
    <w:p w14:paraId="4F2D2A13" w14:textId="77777777" w:rsidR="00875FA7" w:rsidRPr="003B3F55" w:rsidRDefault="00875FA7" w:rsidP="00875FA7">
      <w:r>
        <w:t>The following is a naïve conceptual model representing our early understanding of how a solution may be formed. It should be emphasised that the design is very early stage, and that this conceptual model was developed in parallel with background research (prior to its completion). After further investigation and interviews, our team decided to change the direction of our concept design. From providing patients with comprehensive and detailed expert selection to providing patients with the fastest available expert selection, so that patients can get faster treatment.</w:t>
      </w:r>
    </w:p>
    <w:p w14:paraId="12B40A2D" w14:textId="77777777" w:rsidR="00875FA7" w:rsidRDefault="00875FA7" w:rsidP="00E94AC8">
      <w:pPr>
        <w:pStyle w:val="Heading3"/>
      </w:pPr>
      <w:bookmarkStart w:id="99" w:name="_Toc74139372"/>
      <w:r>
        <w:t>Problem statement</w:t>
      </w:r>
      <w:bookmarkEnd w:id="99"/>
    </w:p>
    <w:p w14:paraId="1FF720B7" w14:textId="77777777" w:rsidR="00875FA7" w:rsidRPr="00B56F7D" w:rsidRDefault="00875FA7" w:rsidP="00875FA7">
      <w:r w:rsidRPr="11513AB6">
        <w:t>In Australia, waiting time is important for patients, but general practitioners almost always recommend people they know or trust, so general practitioners may not be able to recommend the fastest specialist</w:t>
      </w:r>
      <w:r>
        <w:t>.</w:t>
      </w:r>
    </w:p>
    <w:p w14:paraId="66AEC114" w14:textId="77777777" w:rsidR="00875FA7" w:rsidRDefault="00875FA7" w:rsidP="00E94AC8">
      <w:pPr>
        <w:pStyle w:val="Heading3"/>
      </w:pPr>
      <w:bookmarkStart w:id="100" w:name="_Toc74139373"/>
      <w:r>
        <w:t>High-level description</w:t>
      </w:r>
      <w:bookmarkEnd w:id="100"/>
    </w:p>
    <w:p w14:paraId="593209BC" w14:textId="77777777" w:rsidR="00875FA7" w:rsidRDefault="00875FA7" w:rsidP="00875FA7">
      <w:pPr>
        <w:spacing w:after="160" w:line="259" w:lineRule="auto"/>
        <w:rPr>
          <w:color w:val="000000" w:themeColor="text1"/>
          <w:szCs w:val="20"/>
        </w:rPr>
      </w:pPr>
      <w:r w:rsidRPr="2CCBC554">
        <w:rPr>
          <w:color w:val="000000" w:themeColor="text1"/>
          <w:szCs w:val="20"/>
        </w:rPr>
        <w:t>The purpose of this application is to provide patients with the fastest expert selection so that patients can receive treatment faster. Users can register by providing their personal information and medical information. After registration, the user can enter the application homepage, which allows the user to select several different experts in the list.</w:t>
      </w:r>
    </w:p>
    <w:p w14:paraId="6FAC5998" w14:textId="77777777" w:rsidR="00875FA7" w:rsidRDefault="00875FA7" w:rsidP="00875FA7">
      <w:pPr>
        <w:spacing w:after="160" w:line="259" w:lineRule="auto"/>
        <w:rPr>
          <w:color w:val="000000" w:themeColor="text1"/>
          <w:szCs w:val="20"/>
        </w:rPr>
      </w:pPr>
      <w:r w:rsidRPr="2CCBC554">
        <w:rPr>
          <w:color w:val="000000" w:themeColor="text1"/>
          <w:szCs w:val="20"/>
        </w:rPr>
        <w:t>When the user enters the type of specialist they want to find, they can see the list of experts who passed the screening according to the shortest waiting time. At the same time, the list also provides each name, picture, waiting time, organization and calendar time experts for users to easily choose. It will also include a more detailed filter for users to get the more appropriate results they need, including the gender of the expert (if Medicare is available) and the speech of the language expert. The user can view the full calendar time of the expert by clicking the calendar icon and clicking the entire row to view more information about the expert.</w:t>
      </w:r>
    </w:p>
    <w:p w14:paraId="41F6166D" w14:textId="77777777" w:rsidR="00875FA7" w:rsidRDefault="00875FA7" w:rsidP="00875FA7">
      <w:pPr>
        <w:spacing w:after="160" w:line="259" w:lineRule="auto"/>
        <w:rPr>
          <w:color w:val="000000" w:themeColor="text1"/>
          <w:szCs w:val="20"/>
        </w:rPr>
      </w:pPr>
      <w:r w:rsidRPr="2CCBC554">
        <w:rPr>
          <w:color w:val="000000" w:themeColor="text1"/>
          <w:szCs w:val="20"/>
        </w:rPr>
        <w:t>The expert profile page allows users to view more information about each expert. There is also a calendar icon for users to view the expert’s full calendar time in a pop-up window. When users think that the expert is suitable and want to make an appointment with their GP, they can add the expert to the "My Doctor List" by clicking the button, and then see the success message on the new page.</w:t>
      </w:r>
    </w:p>
    <w:p w14:paraId="18C73754" w14:textId="77777777" w:rsidR="00875FA7" w:rsidRDefault="00875FA7" w:rsidP="00875FA7">
      <w:pPr>
        <w:spacing w:after="160" w:line="259" w:lineRule="auto"/>
        <w:rPr>
          <w:color w:val="000000" w:themeColor="text1"/>
          <w:szCs w:val="20"/>
        </w:rPr>
      </w:pPr>
      <w:r w:rsidRPr="2CCBC554">
        <w:rPr>
          <w:color w:val="000000" w:themeColor="text1"/>
          <w:szCs w:val="20"/>
        </w:rPr>
        <w:t>When a user clicks on someone’s icon, it will take them to the user’s profile page, which displays the user’s information, including their details, a list of doctors, and comments. Through the "My Doctor List" page, users can add some selected experts they think are suitable for comparison and ask their GP to make an appointment. There is also a calendar icon on the "My Doctor List" to display the available time of the expert in real-time, because the time may change all the time even if the expert is added to the list.</w:t>
      </w:r>
    </w:p>
    <w:p w14:paraId="2DA2624A" w14:textId="77777777" w:rsidR="00875FA7" w:rsidRPr="00E421D8" w:rsidRDefault="00875FA7" w:rsidP="00875FA7">
      <w:pPr>
        <w:spacing w:after="160" w:line="259" w:lineRule="auto"/>
        <w:rPr>
          <w:color w:val="000000" w:themeColor="text1"/>
          <w:szCs w:val="20"/>
        </w:rPr>
      </w:pPr>
      <w:r w:rsidRPr="2CCBC554">
        <w:t>After clicking the calendar icon on the "Search Results" page, the "Experts" profile page or the "My Doctors" list, a window will pop up showing the expert's real-time calendar to provide timely information for users to choose.</w:t>
      </w:r>
    </w:p>
    <w:p w14:paraId="49A18361" w14:textId="77777777" w:rsidR="00875FA7" w:rsidRDefault="00875FA7" w:rsidP="00875FA7">
      <w:pPr>
        <w:pStyle w:val="Heading3"/>
      </w:pPr>
      <w:bookmarkStart w:id="101" w:name="_Toc74139374"/>
      <w:r>
        <w:t>Interaction paradigm</w:t>
      </w:r>
      <w:bookmarkEnd w:id="101"/>
    </w:p>
    <w:p w14:paraId="5439F98D" w14:textId="77777777" w:rsidR="00875FA7" w:rsidRPr="00E421D8" w:rsidRDefault="00875FA7" w:rsidP="00875FA7">
      <w:r w:rsidRPr="28A1908F">
        <w:rPr>
          <w:rFonts w:eastAsia="Corbel" w:cs="Corbel"/>
          <w:color w:val="000000" w:themeColor="text1"/>
        </w:rPr>
        <w:t>Mobile:  Users can find the fastest available specialist doctors at any time through their mobile phones, and they can also check appointments.</w:t>
      </w:r>
    </w:p>
    <w:p w14:paraId="4F2783D8" w14:textId="77777777" w:rsidR="00875FA7" w:rsidRDefault="00875FA7" w:rsidP="00875FA7">
      <w:pPr>
        <w:pStyle w:val="Heading3"/>
      </w:pPr>
      <w:bookmarkStart w:id="102" w:name="_Toc74139375"/>
      <w:r>
        <w:t>Interaction mode</w:t>
      </w:r>
      <w:bookmarkEnd w:id="102"/>
    </w:p>
    <w:p w14:paraId="39F9C558" w14:textId="77777777" w:rsidR="00875FA7" w:rsidRPr="00253DF1" w:rsidRDefault="00875FA7" w:rsidP="00875FA7">
      <w:pPr>
        <w:spacing w:after="160" w:line="259" w:lineRule="auto"/>
        <w:rPr>
          <w:rFonts w:eastAsia="Corbel" w:cs="Corbel"/>
          <w:color w:val="000000" w:themeColor="text1"/>
        </w:rPr>
      </w:pPr>
      <w:r w:rsidRPr="0E019DBC">
        <w:rPr>
          <w:rFonts w:eastAsia="Corbel" w:cs="Corbel"/>
          <w:color w:val="000000" w:themeColor="text1"/>
        </w:rPr>
        <w:t>Instructing:  The application will recommend the user the fastest available specialist doctor and guide the user to make appointments</w:t>
      </w:r>
      <w:r>
        <w:rPr>
          <w:rFonts w:eastAsia="Corbel" w:cs="Corbel"/>
          <w:color w:val="000000" w:themeColor="text1"/>
        </w:rPr>
        <w:t>.</w:t>
      </w:r>
    </w:p>
    <w:p w14:paraId="3E148C92" w14:textId="35F433AD" w:rsidR="00875FA7" w:rsidRDefault="00875FA7" w:rsidP="00875FA7">
      <w:pPr>
        <w:pStyle w:val="Heading3"/>
      </w:pPr>
      <w:bookmarkStart w:id="103" w:name="_Toc74139376"/>
      <w:r>
        <w:t>Key interface metaphors</w:t>
      </w:r>
      <w:bookmarkEnd w:id="103"/>
    </w:p>
    <w:p w14:paraId="7D7B552C" w14:textId="543A0FBC" w:rsidR="00875FA7" w:rsidRDefault="00875FA7" w:rsidP="00262764">
      <w:pPr>
        <w:spacing w:after="160" w:line="259" w:lineRule="auto"/>
        <w:rPr>
          <w:rFonts w:eastAsia="Corbel" w:cs="Corbel"/>
          <w:color w:val="000000" w:themeColor="text1"/>
        </w:rPr>
      </w:pPr>
      <w:r w:rsidRPr="5EE5DC87">
        <w:rPr>
          <w:rFonts w:eastAsia="Corbel" w:cs="Corbel"/>
          <w:color w:val="000000" w:themeColor="text1"/>
        </w:rPr>
        <w:t xml:space="preserve">Calendar: </w:t>
      </w:r>
      <w:r w:rsidRPr="5EE5DC87">
        <w:rPr>
          <w:rFonts w:eastAsia="Corbel" w:cs="Corbel"/>
          <w:b/>
          <w:bCs/>
          <w:color w:val="000000" w:themeColor="text1"/>
        </w:rPr>
        <w:t xml:space="preserve"> </w:t>
      </w:r>
      <w:r w:rsidRPr="00536338">
        <w:rPr>
          <w:rFonts w:eastAsia="Corbel" w:cs="Corbel"/>
          <w:color w:val="000000" w:themeColor="text1"/>
        </w:rPr>
        <w:t>Users can view the appointments of experts through the real-time calendar to provide timely information for users to choose</w:t>
      </w:r>
      <w:r w:rsidRPr="716C76FB">
        <w:rPr>
          <w:rFonts w:eastAsia="Corbel" w:cs="Corbel"/>
          <w:color w:val="000000" w:themeColor="text1"/>
        </w:rPr>
        <w:t>.</w:t>
      </w:r>
    </w:p>
    <w:p w14:paraId="7F7F731D" w14:textId="77777777" w:rsidR="00875FA7" w:rsidRPr="00253DF1" w:rsidRDefault="00875FA7" w:rsidP="00875FA7">
      <w:pPr>
        <w:pStyle w:val="Heading2"/>
      </w:pPr>
      <w:bookmarkStart w:id="104" w:name="_Toc74139377"/>
      <w:r>
        <w:t>Design guidelines</w:t>
      </w:r>
      <w:bookmarkEnd w:id="104"/>
    </w:p>
    <w:p w14:paraId="577022BC" w14:textId="77777777" w:rsidR="00875FA7" w:rsidRDefault="00875FA7" w:rsidP="00875FA7">
      <w:pPr>
        <w:pStyle w:val="Heading3"/>
      </w:pPr>
      <w:bookmarkStart w:id="105" w:name="_Toc74139378"/>
      <w:r>
        <w:t>Aesthetic integrity</w:t>
      </w:r>
      <w:bookmarkEnd w:id="105"/>
    </w:p>
    <w:p w14:paraId="03F1623D" w14:textId="77777777" w:rsidR="00875FA7" w:rsidRPr="009104A7" w:rsidRDefault="00875FA7" w:rsidP="00875FA7">
      <w:pPr>
        <w:spacing w:after="160" w:line="259" w:lineRule="auto"/>
        <w:rPr>
          <w:rFonts w:eastAsia="Corbel" w:cs="Corbel"/>
          <w:color w:val="000000" w:themeColor="text1"/>
          <w:szCs w:val="20"/>
        </w:rPr>
      </w:pPr>
      <w:r w:rsidRPr="00A8684D">
        <w:rPr>
          <w:rFonts w:eastAsia="Corbel" w:cs="Corbel"/>
          <w:color w:val="000000" w:themeColor="text1"/>
          <w:szCs w:val="20"/>
        </w:rPr>
        <w:t>Aesthetic integrity indicates the degree of integration of the appearance and behavio</w:t>
      </w:r>
      <w:r>
        <w:rPr>
          <w:rFonts w:eastAsia="Corbel" w:cs="Corbel"/>
          <w:color w:val="000000" w:themeColor="text1"/>
          <w:szCs w:val="20"/>
        </w:rPr>
        <w:t>u</w:t>
      </w:r>
      <w:r w:rsidRPr="00A8684D">
        <w:rPr>
          <w:rFonts w:eastAsia="Corbel" w:cs="Corbel"/>
          <w:color w:val="000000" w:themeColor="text1"/>
          <w:szCs w:val="20"/>
        </w:rPr>
        <w:t>r of an application with its functions</w:t>
      </w:r>
      <w:r>
        <w:rPr>
          <w:rFonts w:eastAsia="Corbel" w:cs="Corbel"/>
          <w:color w:val="000000" w:themeColor="text1"/>
          <w:szCs w:val="20"/>
        </w:rPr>
        <w:t xml:space="preserve"> </w:t>
      </w:r>
      <w:r w:rsidRPr="00A8684D">
        <w:rPr>
          <w:rFonts w:eastAsia="Corbel" w:cs="Corbel"/>
          <w:color w:val="000000" w:themeColor="text1"/>
          <w:szCs w:val="20"/>
        </w:rPr>
        <w:t>(</w:t>
      </w:r>
      <w:r w:rsidRPr="00A8684D">
        <w:rPr>
          <w:rFonts w:eastAsia="Corbel" w:cs="Corbel"/>
          <w:i/>
          <w:iCs/>
          <w:color w:val="000000" w:themeColor="text1"/>
          <w:szCs w:val="20"/>
        </w:rPr>
        <w:t>Themes - IOS - Human Interface Guidelines - Apple Developer</w:t>
      </w:r>
      <w:r w:rsidRPr="00A8684D">
        <w:rPr>
          <w:rFonts w:eastAsia="Corbel" w:cs="Corbel"/>
          <w:color w:val="000000" w:themeColor="text1"/>
          <w:szCs w:val="20"/>
        </w:rPr>
        <w:t>, n.d.). The application reminds the user to enter the type of specialist they want to find through a striking search box.</w:t>
      </w:r>
    </w:p>
    <w:p w14:paraId="5E526CC4" w14:textId="77777777" w:rsidR="00875FA7" w:rsidRDefault="00875FA7" w:rsidP="00875FA7">
      <w:pPr>
        <w:pStyle w:val="Heading3"/>
      </w:pPr>
      <w:bookmarkStart w:id="106" w:name="_Toc74139379"/>
      <w:r>
        <w:t>Consistency</w:t>
      </w:r>
      <w:bookmarkEnd w:id="106"/>
    </w:p>
    <w:p w14:paraId="1B23744C" w14:textId="77777777" w:rsidR="00875FA7" w:rsidRPr="00344CF6" w:rsidRDefault="00875FA7" w:rsidP="00875FA7">
      <w:pPr>
        <w:spacing w:after="160" w:line="259" w:lineRule="auto"/>
        <w:rPr>
          <w:rFonts w:eastAsia="Corbel" w:cs="Corbel"/>
          <w:color w:val="000000" w:themeColor="text1"/>
          <w:szCs w:val="20"/>
        </w:rPr>
      </w:pPr>
      <w:r w:rsidRPr="00A8684D">
        <w:rPr>
          <w:rFonts w:eastAsia="Corbel" w:cs="Corbel"/>
          <w:color w:val="000000" w:themeColor="text1"/>
          <w:szCs w:val="20"/>
        </w:rPr>
        <w:t>Improve the familiar standards and paradigms of the application by using well-known icons, standard text styles and uniform terminology</w:t>
      </w:r>
      <w:r>
        <w:rPr>
          <w:rFonts w:eastAsia="Corbel" w:cs="Corbel"/>
          <w:color w:val="000000" w:themeColor="text1"/>
          <w:szCs w:val="20"/>
        </w:rPr>
        <w:t xml:space="preserve"> </w:t>
      </w:r>
      <w:r w:rsidRPr="00A8684D">
        <w:rPr>
          <w:rFonts w:eastAsia="Corbel" w:cs="Corbel"/>
          <w:color w:val="000000" w:themeColor="text1"/>
          <w:szCs w:val="20"/>
        </w:rPr>
        <w:t>(</w:t>
      </w:r>
      <w:r w:rsidRPr="00A8684D">
        <w:rPr>
          <w:rFonts w:eastAsia="Corbel" w:cs="Corbel"/>
          <w:i/>
          <w:iCs/>
          <w:color w:val="000000" w:themeColor="text1"/>
          <w:szCs w:val="20"/>
        </w:rPr>
        <w:t>Themes - IOS - Human Interface Guidelines - Apple Developer</w:t>
      </w:r>
      <w:r w:rsidRPr="00A8684D">
        <w:rPr>
          <w:rFonts w:eastAsia="Corbel" w:cs="Corbel"/>
          <w:color w:val="000000" w:themeColor="text1"/>
          <w:szCs w:val="20"/>
        </w:rPr>
        <w:t>, n.d.). The application always maintains a uniform text style and terminology to make the application consistent.</w:t>
      </w:r>
    </w:p>
    <w:p w14:paraId="3A3139F6" w14:textId="77777777" w:rsidR="00875FA7" w:rsidRDefault="00875FA7" w:rsidP="00875FA7">
      <w:pPr>
        <w:pStyle w:val="Heading3"/>
      </w:pPr>
      <w:bookmarkStart w:id="107" w:name="_Toc74139380"/>
      <w:r>
        <w:t>Feedback</w:t>
      </w:r>
      <w:bookmarkEnd w:id="107"/>
    </w:p>
    <w:p w14:paraId="0D896E9B" w14:textId="77777777" w:rsidR="00875FA7" w:rsidRPr="00E27DFA" w:rsidRDefault="00875FA7" w:rsidP="00875FA7">
      <w:pPr>
        <w:spacing w:after="160" w:line="259" w:lineRule="auto"/>
        <w:rPr>
          <w:rFonts w:eastAsia="Corbel" w:cs="Corbel"/>
          <w:color w:val="000000" w:themeColor="text1"/>
          <w:szCs w:val="20"/>
        </w:rPr>
      </w:pPr>
      <w:r w:rsidRPr="00A8684D">
        <w:rPr>
          <w:rFonts w:eastAsia="Corbel" w:cs="Corbel"/>
          <w:color w:val="000000" w:themeColor="text1"/>
          <w:szCs w:val="20"/>
        </w:rPr>
        <w:t xml:space="preserve">When the user is performing an operation, </w:t>
      </w:r>
      <w:r>
        <w:rPr>
          <w:rFonts w:eastAsia="Corbel" w:cs="Corbel"/>
          <w:color w:val="000000" w:themeColor="text1"/>
          <w:szCs w:val="20"/>
        </w:rPr>
        <w:t>the system</w:t>
      </w:r>
      <w:r w:rsidRPr="00A8684D">
        <w:rPr>
          <w:rFonts w:eastAsia="Corbel" w:cs="Corbel"/>
          <w:color w:val="000000" w:themeColor="text1"/>
          <w:szCs w:val="20"/>
        </w:rPr>
        <w:t xml:space="preserve"> should always give feedback to confirm the action and display the result to keep the user informed</w:t>
      </w:r>
      <w:r>
        <w:rPr>
          <w:rFonts w:eastAsia="Corbel" w:cs="Corbel"/>
          <w:color w:val="000000" w:themeColor="text1"/>
          <w:szCs w:val="20"/>
        </w:rPr>
        <w:t xml:space="preserve"> </w:t>
      </w:r>
      <w:r w:rsidRPr="00A8684D">
        <w:rPr>
          <w:rFonts w:eastAsia="Corbel" w:cs="Corbel"/>
          <w:color w:val="000000" w:themeColor="text1"/>
          <w:szCs w:val="20"/>
        </w:rPr>
        <w:t>(</w:t>
      </w:r>
      <w:r w:rsidRPr="00A8684D">
        <w:rPr>
          <w:rFonts w:eastAsia="Corbel" w:cs="Corbel"/>
          <w:i/>
          <w:iCs/>
          <w:color w:val="000000" w:themeColor="text1"/>
          <w:szCs w:val="20"/>
        </w:rPr>
        <w:t>Themes - IOS - Human Interface Guidelines - Apple Developer</w:t>
      </w:r>
      <w:r w:rsidRPr="00A8684D">
        <w:rPr>
          <w:rFonts w:eastAsia="Corbel" w:cs="Corbel"/>
          <w:color w:val="000000" w:themeColor="text1"/>
          <w:szCs w:val="20"/>
        </w:rPr>
        <w:t xml:space="preserve">, n.d.). When the user's appointment is successful, the application will </w:t>
      </w:r>
      <w:r>
        <w:rPr>
          <w:rFonts w:eastAsia="Corbel" w:cs="Corbel"/>
          <w:color w:val="000000" w:themeColor="text1"/>
          <w:szCs w:val="20"/>
        </w:rPr>
        <w:t xml:space="preserve">inform the user </w:t>
      </w:r>
      <w:r w:rsidRPr="00A8684D">
        <w:rPr>
          <w:rFonts w:eastAsia="Corbel" w:cs="Corbel"/>
          <w:color w:val="000000" w:themeColor="text1"/>
          <w:szCs w:val="20"/>
        </w:rPr>
        <w:t>and display the detailed information of the appointment.</w:t>
      </w:r>
    </w:p>
    <w:p w14:paraId="6C64FAC9" w14:textId="77777777" w:rsidR="00875FA7" w:rsidRDefault="00875FA7" w:rsidP="00875FA7">
      <w:pPr>
        <w:pStyle w:val="Heading3"/>
      </w:pPr>
      <w:bookmarkStart w:id="108" w:name="_Toc74139381"/>
      <w:r>
        <w:t>Metaphors</w:t>
      </w:r>
      <w:bookmarkEnd w:id="108"/>
    </w:p>
    <w:p w14:paraId="78F5DFFC" w14:textId="77777777" w:rsidR="00875FA7" w:rsidRDefault="00875FA7" w:rsidP="00875FA7">
      <w:pPr>
        <w:spacing w:after="160" w:line="259" w:lineRule="auto"/>
        <w:rPr>
          <w:rFonts w:eastAsia="Corbel" w:cs="Corbel"/>
          <w:color w:val="000000" w:themeColor="text1"/>
          <w:szCs w:val="20"/>
        </w:rPr>
      </w:pPr>
      <w:r w:rsidRPr="00A8684D">
        <w:rPr>
          <w:rFonts w:eastAsia="Corbel" w:cs="Corbel"/>
          <w:color w:val="000000" w:themeColor="text1"/>
          <w:szCs w:val="20"/>
        </w:rPr>
        <w:t>Users can learn faster</w:t>
      </w:r>
      <w:r>
        <w:rPr>
          <w:rFonts w:eastAsia="Corbel" w:cs="Corbel"/>
          <w:color w:val="000000" w:themeColor="text1"/>
          <w:szCs w:val="20"/>
        </w:rPr>
        <w:t xml:space="preserve"> when the virtual objects in the application are</w:t>
      </w:r>
      <w:r w:rsidRPr="00A8684D">
        <w:rPr>
          <w:rFonts w:eastAsia="Corbel" w:cs="Corbel"/>
          <w:color w:val="000000" w:themeColor="text1"/>
          <w:szCs w:val="20"/>
        </w:rPr>
        <w:t xml:space="preserve"> rooted in real-world metaphors (</w:t>
      </w:r>
      <w:r w:rsidRPr="00A8684D">
        <w:rPr>
          <w:rFonts w:eastAsia="Corbel" w:cs="Corbel"/>
          <w:i/>
          <w:iCs/>
          <w:color w:val="000000" w:themeColor="text1"/>
          <w:szCs w:val="20"/>
        </w:rPr>
        <w:t>Themes - IOS - Human Interface Guidelines - Apple Developer</w:t>
      </w:r>
      <w:r w:rsidRPr="00A8684D">
        <w:rPr>
          <w:rFonts w:eastAsia="Corbel" w:cs="Corbel"/>
          <w:color w:val="000000" w:themeColor="text1"/>
          <w:szCs w:val="20"/>
        </w:rPr>
        <w:t>, n.d.). Users can use calendar metaphors to learn how to view appointment times faster and better understand appointment information.</w:t>
      </w:r>
    </w:p>
    <w:p w14:paraId="0B9EC734" w14:textId="77777777" w:rsidR="00875FA7" w:rsidRPr="003B1EF9" w:rsidRDefault="00875FA7" w:rsidP="00875FA7">
      <w:pPr>
        <w:spacing w:after="160" w:line="259" w:lineRule="auto"/>
        <w:rPr>
          <w:rFonts w:eastAsia="Corbel" w:cs="Corbel"/>
          <w:color w:val="000000" w:themeColor="text1"/>
          <w:szCs w:val="20"/>
        </w:rPr>
      </w:pPr>
    </w:p>
    <w:p w14:paraId="654CC4B8" w14:textId="77777777" w:rsidR="00875FA7" w:rsidRDefault="00875FA7" w:rsidP="00875FA7">
      <w:pPr>
        <w:pStyle w:val="Heading2"/>
      </w:pPr>
      <w:bookmarkStart w:id="109" w:name="_Toc74139382"/>
      <w:r>
        <w:t>System requirements</w:t>
      </w:r>
      <w:bookmarkEnd w:id="109"/>
    </w:p>
    <w:p w14:paraId="4D23B4D7" w14:textId="77777777" w:rsidR="00875FA7" w:rsidRDefault="00875FA7" w:rsidP="00875FA7">
      <w:pPr>
        <w:pStyle w:val="Heading3"/>
      </w:pPr>
      <w:bookmarkStart w:id="110" w:name="_Toc74139383"/>
      <w:r>
        <w:t>Simple and readily accessible search bar</w:t>
      </w:r>
      <w:bookmarkEnd w:id="110"/>
    </w:p>
    <w:p w14:paraId="6DDD6874" w14:textId="77777777" w:rsidR="00875FA7" w:rsidRPr="000C0A45" w:rsidRDefault="00875FA7" w:rsidP="00875FA7">
      <w:pPr>
        <w:spacing w:after="160" w:line="259" w:lineRule="auto"/>
        <w:rPr>
          <w:rFonts w:eastAsia="Corbel" w:cs="Corbel"/>
          <w:color w:val="000000" w:themeColor="text1"/>
          <w:szCs w:val="20"/>
        </w:rPr>
      </w:pPr>
      <w:r w:rsidRPr="00A8684D">
        <w:rPr>
          <w:rFonts w:eastAsia="Corbel" w:cs="Corbel"/>
          <w:color w:val="000000" w:themeColor="text1"/>
          <w:szCs w:val="20"/>
        </w:rPr>
        <w:t xml:space="preserve">Key interface needs </w:t>
      </w:r>
      <w:r>
        <w:rPr>
          <w:rFonts w:eastAsia="Corbel" w:cs="Corbel"/>
          <w:color w:val="000000" w:themeColor="text1"/>
          <w:szCs w:val="20"/>
        </w:rPr>
        <w:t xml:space="preserve">to be </w:t>
      </w:r>
      <w:r w:rsidRPr="00A8684D">
        <w:rPr>
          <w:rFonts w:eastAsia="Corbel" w:cs="Corbel"/>
          <w:color w:val="000000" w:themeColor="text1"/>
          <w:szCs w:val="20"/>
        </w:rPr>
        <w:t>obvious and easy to search</w:t>
      </w:r>
      <w:r>
        <w:rPr>
          <w:rFonts w:eastAsia="Corbel" w:cs="Corbel"/>
          <w:color w:val="000000" w:themeColor="text1"/>
          <w:szCs w:val="20"/>
        </w:rPr>
        <w:t>.</w:t>
      </w:r>
    </w:p>
    <w:p w14:paraId="61FD2DDD" w14:textId="77777777" w:rsidR="00875FA7" w:rsidRDefault="00875FA7" w:rsidP="00875FA7">
      <w:pPr>
        <w:pStyle w:val="Heading3"/>
      </w:pPr>
      <w:bookmarkStart w:id="111" w:name="_Toc74139384"/>
      <w:r>
        <w:t>Rationale</w:t>
      </w:r>
      <w:bookmarkEnd w:id="111"/>
    </w:p>
    <w:p w14:paraId="48D55DB6" w14:textId="77777777" w:rsidR="00875FA7" w:rsidRPr="00055E45" w:rsidRDefault="00875FA7" w:rsidP="00875FA7">
      <w:pPr>
        <w:spacing w:after="160" w:line="259" w:lineRule="auto"/>
        <w:rPr>
          <w:rFonts w:eastAsia="Corbel" w:cs="Corbel"/>
          <w:color w:val="000000" w:themeColor="text1"/>
          <w:szCs w:val="20"/>
        </w:rPr>
      </w:pPr>
      <w:r w:rsidRPr="00A8684D">
        <w:rPr>
          <w:rFonts w:eastAsia="Corbel" w:cs="Corbel"/>
          <w:color w:val="000000" w:themeColor="text1"/>
          <w:szCs w:val="20"/>
        </w:rPr>
        <w:t>This application will be used when someone is sick and needs help from a specialist</w:t>
      </w:r>
      <w:r>
        <w:rPr>
          <w:rFonts w:eastAsia="Corbel" w:cs="Corbel"/>
          <w:color w:val="000000" w:themeColor="text1"/>
          <w:szCs w:val="20"/>
        </w:rPr>
        <w:t>.</w:t>
      </w:r>
    </w:p>
    <w:p w14:paraId="3C78F492" w14:textId="77777777" w:rsidR="00875FA7" w:rsidRDefault="00875FA7" w:rsidP="00875FA7">
      <w:pPr>
        <w:pStyle w:val="Heading3"/>
      </w:pPr>
      <w:bookmarkStart w:id="112" w:name="_Toc74139385"/>
      <w:r>
        <w:t>Notes</w:t>
      </w:r>
      <w:bookmarkEnd w:id="112"/>
    </w:p>
    <w:p w14:paraId="074B5CA2" w14:textId="77777777" w:rsidR="00875FA7" w:rsidRPr="001F3DCE" w:rsidRDefault="00875FA7" w:rsidP="00875FA7">
      <w:pPr>
        <w:spacing w:after="160" w:line="259" w:lineRule="auto"/>
        <w:rPr>
          <w:rFonts w:eastAsia="Corbel" w:cs="Corbel"/>
          <w:color w:val="000000" w:themeColor="text1"/>
          <w:szCs w:val="20"/>
        </w:rPr>
      </w:pPr>
      <w:r w:rsidRPr="00A8684D">
        <w:rPr>
          <w:rFonts w:eastAsia="Corbel" w:cs="Corbel"/>
          <w:color w:val="000000" w:themeColor="text1"/>
          <w:szCs w:val="20"/>
        </w:rPr>
        <w:t xml:space="preserve">Patients may be highly nervous and </w:t>
      </w:r>
      <w:r>
        <w:rPr>
          <w:rFonts w:eastAsia="Corbel" w:cs="Corbel"/>
          <w:color w:val="000000" w:themeColor="text1"/>
          <w:szCs w:val="20"/>
        </w:rPr>
        <w:t>anxious due to their situation</w:t>
      </w:r>
      <w:r w:rsidRPr="00A8684D">
        <w:rPr>
          <w:rFonts w:eastAsia="Corbel" w:cs="Corbel"/>
          <w:color w:val="000000" w:themeColor="text1"/>
          <w:szCs w:val="20"/>
        </w:rPr>
        <w:t xml:space="preserve">, so the application interface needs to be very simple and easy to use. An overly complex interface is not conducive to alleviating the tension of the user and </w:t>
      </w:r>
      <w:r>
        <w:rPr>
          <w:rFonts w:eastAsia="Corbel" w:cs="Corbel"/>
          <w:color w:val="000000" w:themeColor="text1"/>
          <w:szCs w:val="20"/>
        </w:rPr>
        <w:t xml:space="preserve">may </w:t>
      </w:r>
      <w:r w:rsidRPr="00A8684D">
        <w:rPr>
          <w:rFonts w:eastAsia="Corbel" w:cs="Corbel"/>
          <w:color w:val="000000" w:themeColor="text1"/>
          <w:szCs w:val="20"/>
        </w:rPr>
        <w:t xml:space="preserve">make the user more </w:t>
      </w:r>
      <w:r>
        <w:rPr>
          <w:rFonts w:eastAsia="Corbel" w:cs="Corbel"/>
          <w:color w:val="000000" w:themeColor="text1"/>
          <w:szCs w:val="20"/>
        </w:rPr>
        <w:t>stressed</w:t>
      </w:r>
      <w:r w:rsidRPr="00A8684D">
        <w:rPr>
          <w:rFonts w:eastAsia="Corbel" w:cs="Corbel"/>
          <w:color w:val="000000" w:themeColor="text1"/>
          <w:szCs w:val="20"/>
        </w:rPr>
        <w:t>.</w:t>
      </w:r>
    </w:p>
    <w:p w14:paraId="0B287E17" w14:textId="77777777" w:rsidR="00875FA7" w:rsidRPr="00875FA7" w:rsidRDefault="00875FA7" w:rsidP="00875FA7"/>
    <w:p w14:paraId="46FE32F5" w14:textId="77777777" w:rsidR="00AA6CAE" w:rsidRDefault="00AA6CAE" w:rsidP="00875FA7"/>
    <w:p w14:paraId="2200A9F8" w14:textId="77777777" w:rsidR="00AA6CAE" w:rsidRDefault="00AA6CAE" w:rsidP="00875FA7"/>
    <w:p w14:paraId="74E0E7E5" w14:textId="77777777" w:rsidR="00AA6CAE" w:rsidRDefault="00AA6CAE" w:rsidP="00875FA7"/>
    <w:p w14:paraId="669FAB8E" w14:textId="77777777" w:rsidR="00AA6CAE" w:rsidRDefault="00AA6CAE" w:rsidP="00875FA7"/>
    <w:p w14:paraId="5A2A5999" w14:textId="77777777" w:rsidR="00AA6CAE" w:rsidRDefault="00AA6CAE" w:rsidP="00875FA7"/>
    <w:p w14:paraId="171A0B33" w14:textId="77777777" w:rsidR="00AA6CAE" w:rsidRPr="00875FA7" w:rsidRDefault="00AA6CAE" w:rsidP="00875FA7">
      <w:pPr>
        <w:rPr>
          <w:rFonts w:hint="eastAsia"/>
        </w:rPr>
      </w:pPr>
    </w:p>
    <w:p w14:paraId="0508AB83" w14:textId="4BCE3282" w:rsidR="00B553BB" w:rsidRDefault="00B553BB" w:rsidP="00B553BB">
      <w:pPr>
        <w:pStyle w:val="Heading1"/>
      </w:pPr>
      <w:bookmarkStart w:id="113" w:name="_Toc71378640"/>
      <w:bookmarkStart w:id="114" w:name="_Toc74139386"/>
      <w:r>
        <w:t xml:space="preserve">Appendix </w:t>
      </w:r>
      <w:r w:rsidR="00DC32CA">
        <w:t>B</w:t>
      </w:r>
      <w:r>
        <w:t>: Initial survey results</w:t>
      </w:r>
      <w:bookmarkEnd w:id="114"/>
    </w:p>
    <w:p w14:paraId="711C1063" w14:textId="77777777" w:rsidR="00705476" w:rsidRDefault="00705476" w:rsidP="002A6E17">
      <w:pPr>
        <w:pStyle w:val="Heading2"/>
      </w:pPr>
      <w:bookmarkStart w:id="115" w:name="_Toc74139387"/>
      <w:r>
        <w:t>General Survey (26 Participants)</w:t>
      </w:r>
      <w:bookmarkEnd w:id="113"/>
      <w:bookmarkEnd w:id="115"/>
    </w:p>
    <w:p w14:paraId="5CAD887E" w14:textId="77777777" w:rsidR="00705476" w:rsidRPr="00BC3C73" w:rsidRDefault="00705476" w:rsidP="00705476">
      <w:pPr>
        <w:jc w:val="left"/>
        <w:rPr>
          <w:sz w:val="21"/>
          <w:szCs w:val="21"/>
        </w:rPr>
      </w:pPr>
      <w:r w:rsidRPr="00BC3C73">
        <w:rPr>
          <w:sz w:val="21"/>
          <w:szCs w:val="21"/>
        </w:rPr>
        <w:t>Direct Survey Link:</w:t>
      </w:r>
    </w:p>
    <w:p w14:paraId="085A4496" w14:textId="2AF2B97B" w:rsidR="00705476" w:rsidRPr="00BC3C73" w:rsidRDefault="00675D80" w:rsidP="00705476">
      <w:pPr>
        <w:jc w:val="left"/>
        <w:rPr>
          <w:b/>
          <w:bCs/>
          <w:szCs w:val="20"/>
        </w:rPr>
      </w:pPr>
      <w:hyperlink r:id="rId28" w:anchor="responses" w:history="1">
        <w:r w:rsidR="00705476" w:rsidRPr="00BC3C73">
          <w:rPr>
            <w:rStyle w:val="Hyperlink"/>
            <w:szCs w:val="20"/>
          </w:rPr>
          <w:t>https://docs.google.com/forms/d/1cxvAprQ5ku03lywx_R-cTX1mdNAEOkGsp5UPDXEu1z8/edit#responses</w:t>
        </w:r>
      </w:hyperlink>
    </w:p>
    <w:p w14:paraId="0A05D6CF" w14:textId="77777777" w:rsidR="00705476" w:rsidRPr="00A8684D" w:rsidRDefault="00705476" w:rsidP="00705476">
      <w:pPr>
        <w:rPr>
          <w:b/>
          <w:szCs w:val="20"/>
        </w:rPr>
      </w:pPr>
    </w:p>
    <w:p w14:paraId="1D0E6C0A" w14:textId="77777777" w:rsidR="00705476" w:rsidRPr="00A8684D" w:rsidRDefault="00705476" w:rsidP="00E46CE3">
      <w:pPr>
        <w:pStyle w:val="ListParagraph"/>
        <w:numPr>
          <w:ilvl w:val="0"/>
          <w:numId w:val="6"/>
        </w:numPr>
        <w:rPr>
          <w:rFonts w:asciiTheme="minorHAnsi" w:eastAsiaTheme="minorEastAsia" w:hAnsiTheme="minorHAnsi" w:cstheme="minorBidi"/>
          <w:b/>
        </w:rPr>
      </w:pPr>
      <w:r w:rsidRPr="00A8684D">
        <w:rPr>
          <w:b/>
        </w:rPr>
        <w:t>Have you or your family ever seen a health care specialist before? (Psychiatrist, Ophthalmologist, Surgeon, Physiotherapist, etc)</w:t>
      </w:r>
      <w:r w:rsidRPr="00A8684D">
        <w:rPr>
          <w:b/>
          <w:bCs/>
        </w:rPr>
        <w:t xml:space="preserve"> (26 responses)</w:t>
      </w:r>
    </w:p>
    <w:p w14:paraId="4D536EE2" w14:textId="77777777" w:rsidR="00705476" w:rsidRPr="00A8684D" w:rsidRDefault="00705476" w:rsidP="00705476">
      <w:pPr>
        <w:rPr>
          <w:rFonts w:eastAsiaTheme="minorEastAsia"/>
        </w:rPr>
      </w:pPr>
      <w:r w:rsidRPr="00A8684D">
        <w:rPr>
          <w:noProof/>
        </w:rPr>
        <w:drawing>
          <wp:anchor distT="0" distB="0" distL="114300" distR="114300" simplePos="0" relativeHeight="251658240" behindDoc="0" locked="0" layoutInCell="1" allowOverlap="1" wp14:anchorId="2632F939" wp14:editId="0C8FBD74">
            <wp:simplePos x="0" y="0"/>
            <wp:positionH relativeFrom="column">
              <wp:align>left</wp:align>
            </wp:positionH>
            <wp:positionV relativeFrom="paragraph">
              <wp:posOffset>0</wp:posOffset>
            </wp:positionV>
            <wp:extent cx="3672205" cy="2167890"/>
            <wp:effectExtent l="0" t="0" r="0" b="3810"/>
            <wp:wrapSquare wrapText="bothSides"/>
            <wp:docPr id="93998644" name="Picture 93998644"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98644" name="Picture 93998644" descr="Chart, pie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685154" cy="2175573"/>
                    </a:xfrm>
                    <a:prstGeom prst="rect">
                      <a:avLst/>
                    </a:prstGeom>
                  </pic:spPr>
                </pic:pic>
              </a:graphicData>
            </a:graphic>
            <wp14:sizeRelH relativeFrom="page">
              <wp14:pctWidth>0</wp14:pctWidth>
            </wp14:sizeRelH>
            <wp14:sizeRelV relativeFrom="page">
              <wp14:pctHeight>0</wp14:pctHeight>
            </wp14:sizeRelV>
          </wp:anchor>
        </w:drawing>
      </w:r>
    </w:p>
    <w:p w14:paraId="14D1B73C" w14:textId="77777777" w:rsidR="00705476" w:rsidRDefault="00705476" w:rsidP="00705476"/>
    <w:p w14:paraId="672E0C11" w14:textId="332D6BA3" w:rsidR="00705476" w:rsidRDefault="00705476" w:rsidP="00705476">
      <w:pPr>
        <w:rPr>
          <w:szCs w:val="20"/>
        </w:rPr>
      </w:pPr>
    </w:p>
    <w:p w14:paraId="6C91E484" w14:textId="77777777" w:rsidR="00705476" w:rsidRPr="00A8684D" w:rsidRDefault="00705476" w:rsidP="00705476">
      <w:r w:rsidRPr="00A8684D">
        <w:t>According to the survey we know more than half of our participants have seen a specialist before so we know that seeing a specialist can be quite a common occurrence.</w:t>
      </w:r>
    </w:p>
    <w:p w14:paraId="33F89989" w14:textId="77777777" w:rsidR="00705476" w:rsidRPr="00A8684D" w:rsidRDefault="00705476" w:rsidP="00705476">
      <w:pPr>
        <w:rPr>
          <w:szCs w:val="20"/>
        </w:rPr>
      </w:pPr>
    </w:p>
    <w:p w14:paraId="6326E0BA" w14:textId="77777777" w:rsidR="00705476" w:rsidRPr="00A8684D" w:rsidRDefault="00705476" w:rsidP="00E46CE3">
      <w:pPr>
        <w:pStyle w:val="ListParagraph"/>
        <w:numPr>
          <w:ilvl w:val="0"/>
          <w:numId w:val="6"/>
        </w:numPr>
        <w:rPr>
          <w:rFonts w:asciiTheme="minorHAnsi" w:eastAsiaTheme="minorEastAsia" w:hAnsiTheme="minorHAnsi" w:cstheme="minorBidi"/>
          <w:b/>
        </w:rPr>
      </w:pPr>
      <w:r w:rsidRPr="00A8684D">
        <w:rPr>
          <w:b/>
        </w:rPr>
        <w:t>Which Country are you from?</w:t>
      </w:r>
      <w:r w:rsidRPr="00A8684D">
        <w:rPr>
          <w:b/>
          <w:bCs/>
        </w:rPr>
        <w:t xml:space="preserve"> (10 responses)</w:t>
      </w:r>
    </w:p>
    <w:p w14:paraId="6588361B" w14:textId="77777777" w:rsidR="00705476" w:rsidRPr="00A8684D" w:rsidRDefault="00705476" w:rsidP="00705476">
      <w:r>
        <w:rPr>
          <w:noProof/>
        </w:rPr>
        <w:drawing>
          <wp:inline distT="0" distB="0" distL="0" distR="0" wp14:anchorId="0163B208" wp14:editId="601B1709">
            <wp:extent cx="4324940" cy="2281287"/>
            <wp:effectExtent l="0" t="0" r="0" b="5080"/>
            <wp:docPr id="1374002456" name="Picture 137400245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4002456"/>
                    <pic:cNvPicPr/>
                  </pic:nvPicPr>
                  <pic:blipFill>
                    <a:blip r:embed="rId30">
                      <a:extLst>
                        <a:ext uri="{28A0092B-C50C-407E-A947-70E740481C1C}">
                          <a14:useLocalDpi xmlns:a14="http://schemas.microsoft.com/office/drawing/2010/main" val="0"/>
                        </a:ext>
                      </a:extLst>
                    </a:blip>
                    <a:stretch>
                      <a:fillRect/>
                    </a:stretch>
                  </pic:blipFill>
                  <pic:spPr>
                    <a:xfrm>
                      <a:off x="0" y="0"/>
                      <a:ext cx="4324940" cy="2281287"/>
                    </a:xfrm>
                    <a:prstGeom prst="rect">
                      <a:avLst/>
                    </a:prstGeom>
                  </pic:spPr>
                </pic:pic>
              </a:graphicData>
            </a:graphic>
          </wp:inline>
        </w:drawing>
      </w:r>
    </w:p>
    <w:p w14:paraId="35909149" w14:textId="77777777" w:rsidR="00705476" w:rsidRPr="00A8684D" w:rsidRDefault="00705476" w:rsidP="00705476">
      <w:r w:rsidRPr="00A8684D">
        <w:t>With limited number of responses, we cannot show generalization from our diagram.</w:t>
      </w:r>
    </w:p>
    <w:p w14:paraId="06227171" w14:textId="77777777" w:rsidR="00705476" w:rsidRPr="00A8684D" w:rsidRDefault="00705476" w:rsidP="00705476">
      <w:pPr>
        <w:rPr>
          <w:rFonts w:eastAsiaTheme="minorEastAsia"/>
        </w:rPr>
      </w:pPr>
    </w:p>
    <w:p w14:paraId="7266C04F" w14:textId="77777777" w:rsidR="00705476" w:rsidRPr="00A8684D" w:rsidRDefault="00705476" w:rsidP="00705476">
      <w:pPr>
        <w:rPr>
          <w:rFonts w:eastAsiaTheme="minorEastAsia"/>
        </w:rPr>
      </w:pPr>
    </w:p>
    <w:p w14:paraId="6AEC82BE" w14:textId="77777777" w:rsidR="00705476" w:rsidRPr="00A8684D" w:rsidRDefault="00705476" w:rsidP="00E46CE3">
      <w:pPr>
        <w:pStyle w:val="ListParagraph"/>
        <w:numPr>
          <w:ilvl w:val="0"/>
          <w:numId w:val="6"/>
        </w:numPr>
        <w:rPr>
          <w:rFonts w:asciiTheme="minorHAnsi" w:eastAsiaTheme="minorEastAsia" w:hAnsiTheme="minorHAnsi" w:cstheme="minorBidi"/>
          <w:b/>
        </w:rPr>
      </w:pPr>
      <w:r w:rsidRPr="00A8684D">
        <w:rPr>
          <w:b/>
        </w:rPr>
        <w:t>How long did it take you to get your appointment with the specialist?</w:t>
      </w:r>
      <w:r w:rsidRPr="00A8684D">
        <w:rPr>
          <w:b/>
          <w:bCs/>
        </w:rPr>
        <w:t xml:space="preserve"> (14 responses)</w:t>
      </w:r>
    </w:p>
    <w:p w14:paraId="0E60B088" w14:textId="77777777" w:rsidR="00705476" w:rsidRPr="00A8684D" w:rsidRDefault="00705476" w:rsidP="00705476">
      <w:pPr>
        <w:rPr>
          <w:rFonts w:eastAsiaTheme="minorEastAsia"/>
        </w:rPr>
      </w:pPr>
      <w:r>
        <w:rPr>
          <w:noProof/>
        </w:rPr>
        <w:drawing>
          <wp:inline distT="0" distB="0" distL="0" distR="0" wp14:anchorId="008C5F4D" wp14:editId="58A6AC5C">
            <wp:extent cx="3381375" cy="1876425"/>
            <wp:effectExtent l="0" t="0" r="0" b="0"/>
            <wp:docPr id="1559780581" name="Picture 155978058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9780581"/>
                    <pic:cNvPicPr/>
                  </pic:nvPicPr>
                  <pic:blipFill>
                    <a:blip r:embed="rId31">
                      <a:extLst>
                        <a:ext uri="{28A0092B-C50C-407E-A947-70E740481C1C}">
                          <a14:useLocalDpi xmlns:a14="http://schemas.microsoft.com/office/drawing/2010/main" val="0"/>
                        </a:ext>
                      </a:extLst>
                    </a:blip>
                    <a:stretch>
                      <a:fillRect/>
                    </a:stretch>
                  </pic:blipFill>
                  <pic:spPr>
                    <a:xfrm>
                      <a:off x="0" y="0"/>
                      <a:ext cx="3381375" cy="1876425"/>
                    </a:xfrm>
                    <a:prstGeom prst="rect">
                      <a:avLst/>
                    </a:prstGeom>
                  </pic:spPr>
                </pic:pic>
              </a:graphicData>
            </a:graphic>
          </wp:inline>
        </w:drawing>
      </w:r>
    </w:p>
    <w:p w14:paraId="2E610E79" w14:textId="77777777" w:rsidR="00705476" w:rsidRPr="00A8684D" w:rsidRDefault="00705476" w:rsidP="00705476"/>
    <w:p w14:paraId="5C751338" w14:textId="77777777" w:rsidR="00705476" w:rsidRPr="00A8684D" w:rsidRDefault="00705476" w:rsidP="00705476"/>
    <w:p w14:paraId="126F2E54" w14:textId="77777777" w:rsidR="00705476" w:rsidRPr="00A8684D" w:rsidRDefault="00705476" w:rsidP="00E46CE3">
      <w:pPr>
        <w:pStyle w:val="ListParagraph"/>
        <w:numPr>
          <w:ilvl w:val="0"/>
          <w:numId w:val="6"/>
        </w:numPr>
        <w:rPr>
          <w:rFonts w:asciiTheme="minorHAnsi" w:eastAsiaTheme="minorEastAsia" w:hAnsiTheme="minorHAnsi" w:cstheme="minorBidi"/>
          <w:b/>
        </w:rPr>
      </w:pPr>
      <w:r w:rsidRPr="00A8684D">
        <w:rPr>
          <w:b/>
        </w:rPr>
        <w:t>If you have been referred to see the specialist by a GP, did you have any doubts or second thoughts on who you were getting referred to?</w:t>
      </w:r>
      <w:r w:rsidRPr="00A8684D">
        <w:rPr>
          <w:b/>
          <w:bCs/>
        </w:rPr>
        <w:t xml:space="preserve"> (14 responses)</w:t>
      </w:r>
    </w:p>
    <w:p w14:paraId="4E50FDF8" w14:textId="77777777" w:rsidR="00705476" w:rsidRPr="00A8684D" w:rsidRDefault="00705476" w:rsidP="00705476">
      <w:pPr>
        <w:rPr>
          <w:rFonts w:eastAsiaTheme="minorEastAsia"/>
        </w:rPr>
      </w:pPr>
      <w:r>
        <w:rPr>
          <w:noProof/>
        </w:rPr>
        <w:drawing>
          <wp:inline distT="0" distB="0" distL="0" distR="0" wp14:anchorId="7F5EF5E9" wp14:editId="3E3DC289">
            <wp:extent cx="4257675" cy="1905000"/>
            <wp:effectExtent l="0" t="0" r="0" b="0"/>
            <wp:docPr id="1590834121" name="Picture 159083412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0834121"/>
                    <pic:cNvPicPr/>
                  </pic:nvPicPr>
                  <pic:blipFill>
                    <a:blip r:embed="rId32">
                      <a:extLst>
                        <a:ext uri="{28A0092B-C50C-407E-A947-70E740481C1C}">
                          <a14:useLocalDpi xmlns:a14="http://schemas.microsoft.com/office/drawing/2010/main" val="0"/>
                        </a:ext>
                      </a:extLst>
                    </a:blip>
                    <a:stretch>
                      <a:fillRect/>
                    </a:stretch>
                  </pic:blipFill>
                  <pic:spPr>
                    <a:xfrm>
                      <a:off x="0" y="0"/>
                      <a:ext cx="4257675" cy="1905000"/>
                    </a:xfrm>
                    <a:prstGeom prst="rect">
                      <a:avLst/>
                    </a:prstGeom>
                  </pic:spPr>
                </pic:pic>
              </a:graphicData>
            </a:graphic>
          </wp:inline>
        </w:drawing>
      </w:r>
    </w:p>
    <w:p w14:paraId="142BE871" w14:textId="77777777" w:rsidR="00705476" w:rsidRPr="00A8684D" w:rsidRDefault="00705476" w:rsidP="00705476">
      <w:r w:rsidRPr="00A8684D">
        <w:t>According to the results we can clearly see that not many people have issues with their specialist, this indicates that the participants mainly did not care about the specialist or the service of the specialist is good. Based on the result, our system might not be viable since only a small portion of the candidates think they might not get good quality service from the specialist. On the other hand, we have only a small group of respondents so no accurate data can be derived from this survey.</w:t>
      </w:r>
    </w:p>
    <w:p w14:paraId="7380E641" w14:textId="77777777" w:rsidR="00705476" w:rsidRPr="00A8684D" w:rsidRDefault="00705476" w:rsidP="00705476"/>
    <w:p w14:paraId="330E3616" w14:textId="77777777" w:rsidR="00705476" w:rsidRPr="00A8684D" w:rsidRDefault="00705476" w:rsidP="00E46CE3">
      <w:pPr>
        <w:pStyle w:val="ListParagraph"/>
        <w:numPr>
          <w:ilvl w:val="0"/>
          <w:numId w:val="6"/>
        </w:numPr>
        <w:rPr>
          <w:rFonts w:asciiTheme="minorHAnsi" w:eastAsiaTheme="minorEastAsia" w:hAnsiTheme="minorHAnsi" w:cstheme="minorBidi"/>
          <w:b/>
        </w:rPr>
      </w:pPr>
      <w:r w:rsidRPr="00A8684D">
        <w:rPr>
          <w:b/>
        </w:rPr>
        <w:t>If you said 'Yes' to the question before, what were your reasons why?</w:t>
      </w:r>
      <w:r w:rsidRPr="00A8684D">
        <w:rPr>
          <w:b/>
          <w:bCs/>
        </w:rPr>
        <w:t xml:space="preserve"> (1 response)</w:t>
      </w:r>
    </w:p>
    <w:p w14:paraId="433DC82D" w14:textId="77777777" w:rsidR="00705476" w:rsidRPr="00A8684D" w:rsidRDefault="00705476" w:rsidP="00705476">
      <w:pPr>
        <w:rPr>
          <w:rFonts w:eastAsiaTheme="minorEastAsia"/>
        </w:rPr>
      </w:pPr>
      <w:r>
        <w:rPr>
          <w:noProof/>
        </w:rPr>
        <w:drawing>
          <wp:inline distT="0" distB="0" distL="0" distR="0" wp14:anchorId="7E3E1702" wp14:editId="00684CBA">
            <wp:extent cx="5086350" cy="800100"/>
            <wp:effectExtent l="0" t="0" r="0" b="0"/>
            <wp:docPr id="768393632" name="Picture 76839363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393632"/>
                    <pic:cNvPicPr/>
                  </pic:nvPicPr>
                  <pic:blipFill>
                    <a:blip r:embed="rId33">
                      <a:extLst>
                        <a:ext uri="{28A0092B-C50C-407E-A947-70E740481C1C}">
                          <a14:useLocalDpi xmlns:a14="http://schemas.microsoft.com/office/drawing/2010/main" val="0"/>
                        </a:ext>
                      </a:extLst>
                    </a:blip>
                    <a:stretch>
                      <a:fillRect/>
                    </a:stretch>
                  </pic:blipFill>
                  <pic:spPr>
                    <a:xfrm>
                      <a:off x="0" y="0"/>
                      <a:ext cx="5086350" cy="800100"/>
                    </a:xfrm>
                    <a:prstGeom prst="rect">
                      <a:avLst/>
                    </a:prstGeom>
                  </pic:spPr>
                </pic:pic>
              </a:graphicData>
            </a:graphic>
          </wp:inline>
        </w:drawing>
      </w:r>
    </w:p>
    <w:p w14:paraId="34354C8D" w14:textId="77777777" w:rsidR="00705476" w:rsidRPr="00A8684D" w:rsidRDefault="00705476" w:rsidP="00705476">
      <w:r w:rsidRPr="00A8684D">
        <w:t>According to the response, no accurate data can be concluded with limited data.</w:t>
      </w:r>
    </w:p>
    <w:p w14:paraId="7BC68DC4" w14:textId="77777777" w:rsidR="00705476" w:rsidRPr="00A8684D" w:rsidRDefault="00705476" w:rsidP="00705476">
      <w:pPr>
        <w:rPr>
          <w:szCs w:val="20"/>
        </w:rPr>
      </w:pPr>
    </w:p>
    <w:p w14:paraId="0B39A286" w14:textId="77777777" w:rsidR="00705476" w:rsidRDefault="00705476" w:rsidP="00705476">
      <w:pPr>
        <w:rPr>
          <w:szCs w:val="20"/>
        </w:rPr>
      </w:pPr>
    </w:p>
    <w:p w14:paraId="3D1CAE25" w14:textId="77777777" w:rsidR="00705476" w:rsidRPr="00A8684D" w:rsidRDefault="00705476" w:rsidP="00705476">
      <w:pPr>
        <w:rPr>
          <w:szCs w:val="20"/>
        </w:rPr>
      </w:pPr>
    </w:p>
    <w:p w14:paraId="10519584" w14:textId="77777777" w:rsidR="00705476" w:rsidRPr="00A8684D" w:rsidRDefault="00705476" w:rsidP="00E46CE3">
      <w:pPr>
        <w:pStyle w:val="ListParagraph"/>
        <w:numPr>
          <w:ilvl w:val="0"/>
          <w:numId w:val="6"/>
        </w:numPr>
        <w:rPr>
          <w:rFonts w:asciiTheme="minorHAnsi" w:eastAsiaTheme="minorEastAsia" w:hAnsiTheme="minorHAnsi" w:cstheme="minorBidi"/>
          <w:b/>
        </w:rPr>
      </w:pPr>
      <w:r w:rsidRPr="00A8684D">
        <w:rPr>
          <w:b/>
        </w:rPr>
        <w:t>Have you ever, after having seen a health care specialist, regretted going to see them?</w:t>
      </w:r>
      <w:r w:rsidRPr="00A8684D">
        <w:rPr>
          <w:b/>
          <w:bCs/>
        </w:rPr>
        <w:t xml:space="preserve"> (14 responses)</w:t>
      </w:r>
    </w:p>
    <w:p w14:paraId="24E194CA" w14:textId="77777777" w:rsidR="00705476" w:rsidRPr="00A8684D" w:rsidRDefault="00705476" w:rsidP="00705476">
      <w:pPr>
        <w:rPr>
          <w:rFonts w:eastAsiaTheme="minorEastAsia"/>
        </w:rPr>
      </w:pPr>
      <w:r>
        <w:rPr>
          <w:noProof/>
        </w:rPr>
        <w:drawing>
          <wp:inline distT="0" distB="0" distL="0" distR="0" wp14:anchorId="055EBA5A" wp14:editId="3B99E45F">
            <wp:extent cx="3095625" cy="1828800"/>
            <wp:effectExtent l="0" t="0" r="0" b="0"/>
            <wp:docPr id="620384978" name="Picture 620384978"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0384978"/>
                    <pic:cNvPicPr/>
                  </pic:nvPicPr>
                  <pic:blipFill>
                    <a:blip r:embed="rId34">
                      <a:extLst>
                        <a:ext uri="{28A0092B-C50C-407E-A947-70E740481C1C}">
                          <a14:useLocalDpi xmlns:a14="http://schemas.microsoft.com/office/drawing/2010/main" val="0"/>
                        </a:ext>
                      </a:extLst>
                    </a:blip>
                    <a:stretch>
                      <a:fillRect/>
                    </a:stretch>
                  </pic:blipFill>
                  <pic:spPr>
                    <a:xfrm>
                      <a:off x="0" y="0"/>
                      <a:ext cx="3095625" cy="1828800"/>
                    </a:xfrm>
                    <a:prstGeom prst="rect">
                      <a:avLst/>
                    </a:prstGeom>
                  </pic:spPr>
                </pic:pic>
              </a:graphicData>
            </a:graphic>
          </wp:inline>
        </w:drawing>
      </w:r>
    </w:p>
    <w:p w14:paraId="7D15C6D2" w14:textId="77777777" w:rsidR="00705476" w:rsidRPr="00A8684D" w:rsidRDefault="00705476" w:rsidP="00705476">
      <w:r w:rsidRPr="00A8684D">
        <w:t>According to the results given most participants doesn’t regret seeing the specialist. However surprisingly almost half of the participants are on the fence or have regretted seeing the participants. This indicates that there might be a demographic of people who are willing to choose another specialist for their next visit.</w:t>
      </w:r>
    </w:p>
    <w:p w14:paraId="47796465" w14:textId="77777777" w:rsidR="00705476" w:rsidRPr="00A8684D" w:rsidRDefault="00705476" w:rsidP="00705476">
      <w:pPr>
        <w:rPr>
          <w:szCs w:val="20"/>
        </w:rPr>
      </w:pPr>
    </w:p>
    <w:p w14:paraId="170D4525" w14:textId="77777777" w:rsidR="00705476" w:rsidRPr="00A8684D" w:rsidRDefault="00705476" w:rsidP="00E46CE3">
      <w:pPr>
        <w:pStyle w:val="ListParagraph"/>
        <w:numPr>
          <w:ilvl w:val="0"/>
          <w:numId w:val="6"/>
        </w:numPr>
        <w:rPr>
          <w:rFonts w:eastAsiaTheme="minorEastAsia"/>
          <w:b/>
        </w:rPr>
      </w:pPr>
      <w:r w:rsidRPr="00A8684D">
        <w:rPr>
          <w:b/>
        </w:rPr>
        <w:t>If you said 'Yes' or 'Maybe' to the question before, what were your reasons why?</w:t>
      </w:r>
    </w:p>
    <w:p w14:paraId="732256BC" w14:textId="77777777" w:rsidR="00705476" w:rsidRPr="00A8684D" w:rsidRDefault="00705476" w:rsidP="00705476">
      <w:pPr>
        <w:rPr>
          <w:rFonts w:eastAsiaTheme="minorEastAsia"/>
        </w:rPr>
      </w:pPr>
      <w:r>
        <w:rPr>
          <w:noProof/>
        </w:rPr>
        <w:drawing>
          <wp:inline distT="0" distB="0" distL="0" distR="0" wp14:anchorId="43CD7F21" wp14:editId="4CC7CB4A">
            <wp:extent cx="4675693" cy="1843150"/>
            <wp:effectExtent l="0" t="0" r="0" b="0"/>
            <wp:docPr id="1423498851" name="Picture 142349885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3498851"/>
                    <pic:cNvPicPr/>
                  </pic:nvPicPr>
                  <pic:blipFill>
                    <a:blip r:embed="rId35">
                      <a:extLst>
                        <a:ext uri="{28A0092B-C50C-407E-A947-70E740481C1C}">
                          <a14:useLocalDpi xmlns:a14="http://schemas.microsoft.com/office/drawing/2010/main" val="0"/>
                        </a:ext>
                      </a:extLst>
                    </a:blip>
                    <a:stretch>
                      <a:fillRect/>
                    </a:stretch>
                  </pic:blipFill>
                  <pic:spPr>
                    <a:xfrm>
                      <a:off x="0" y="0"/>
                      <a:ext cx="4675693" cy="1843150"/>
                    </a:xfrm>
                    <a:prstGeom prst="rect">
                      <a:avLst/>
                    </a:prstGeom>
                  </pic:spPr>
                </pic:pic>
              </a:graphicData>
            </a:graphic>
          </wp:inline>
        </w:drawing>
      </w:r>
    </w:p>
    <w:p w14:paraId="07665047" w14:textId="77777777" w:rsidR="00705476" w:rsidRPr="00A8684D" w:rsidRDefault="00705476" w:rsidP="00705476">
      <w:r w:rsidRPr="00A8684D">
        <w:t>Those participants that said ‘Yes’ or ‘Maybe’ main concern about the specialist are mainly about trust issues, time and money of each session when seeing a specialist.</w:t>
      </w:r>
    </w:p>
    <w:p w14:paraId="7B226F82" w14:textId="77777777" w:rsidR="00705476" w:rsidRPr="00A8684D" w:rsidRDefault="00705476" w:rsidP="00705476">
      <w:pPr>
        <w:rPr>
          <w:szCs w:val="20"/>
        </w:rPr>
      </w:pPr>
    </w:p>
    <w:p w14:paraId="731CC582" w14:textId="77777777" w:rsidR="00705476" w:rsidRPr="00A8684D" w:rsidRDefault="00705476" w:rsidP="00E46CE3">
      <w:pPr>
        <w:pStyle w:val="ListParagraph"/>
        <w:numPr>
          <w:ilvl w:val="0"/>
          <w:numId w:val="6"/>
        </w:numPr>
        <w:rPr>
          <w:b/>
        </w:rPr>
      </w:pPr>
      <w:r w:rsidRPr="00A8684D">
        <w:rPr>
          <w:b/>
        </w:rPr>
        <w:t>Thinking about your experience(s) finding or being referred to health care specialists, in what ways do you think the experience could be improved? Were there any frustrations that you had with the process?</w:t>
      </w:r>
    </w:p>
    <w:p w14:paraId="31D21306" w14:textId="77777777" w:rsidR="00705476" w:rsidRPr="00A8684D" w:rsidRDefault="00705476" w:rsidP="00705476">
      <w:pPr>
        <w:rPr>
          <w:rFonts w:eastAsiaTheme="minorEastAsia"/>
        </w:rPr>
      </w:pPr>
      <w:r>
        <w:rPr>
          <w:noProof/>
        </w:rPr>
        <w:drawing>
          <wp:inline distT="0" distB="0" distL="0" distR="0" wp14:anchorId="4A315D8E" wp14:editId="55316CB5">
            <wp:extent cx="5083140" cy="1989056"/>
            <wp:effectExtent l="0" t="0" r="0" b="5080"/>
            <wp:docPr id="1738674662" name="Picture 173867466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8674662"/>
                    <pic:cNvPicPr/>
                  </pic:nvPicPr>
                  <pic:blipFill>
                    <a:blip r:embed="rId36">
                      <a:extLst>
                        <a:ext uri="{28A0092B-C50C-407E-A947-70E740481C1C}">
                          <a14:useLocalDpi xmlns:a14="http://schemas.microsoft.com/office/drawing/2010/main" val="0"/>
                        </a:ext>
                      </a:extLst>
                    </a:blip>
                    <a:stretch>
                      <a:fillRect/>
                    </a:stretch>
                  </pic:blipFill>
                  <pic:spPr>
                    <a:xfrm>
                      <a:off x="0" y="0"/>
                      <a:ext cx="5083140" cy="1989056"/>
                    </a:xfrm>
                    <a:prstGeom prst="rect">
                      <a:avLst/>
                    </a:prstGeom>
                  </pic:spPr>
                </pic:pic>
              </a:graphicData>
            </a:graphic>
          </wp:inline>
        </w:drawing>
      </w:r>
    </w:p>
    <w:p w14:paraId="63309E53" w14:textId="77777777" w:rsidR="00705476" w:rsidRPr="00A8684D" w:rsidRDefault="00705476" w:rsidP="00705476">
      <w:r>
        <w:rPr>
          <w:noProof/>
        </w:rPr>
        <w:drawing>
          <wp:inline distT="0" distB="0" distL="0" distR="0" wp14:anchorId="1F3E2D77" wp14:editId="73B031CE">
            <wp:extent cx="4871873" cy="2932981"/>
            <wp:effectExtent l="0" t="0" r="5080" b="1270"/>
            <wp:docPr id="1154245113" name="Picture 115424511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4245113"/>
                    <pic:cNvPicPr/>
                  </pic:nvPicPr>
                  <pic:blipFill>
                    <a:blip r:embed="rId37">
                      <a:extLst>
                        <a:ext uri="{28A0092B-C50C-407E-A947-70E740481C1C}">
                          <a14:useLocalDpi xmlns:a14="http://schemas.microsoft.com/office/drawing/2010/main" val="0"/>
                        </a:ext>
                      </a:extLst>
                    </a:blip>
                    <a:stretch>
                      <a:fillRect/>
                    </a:stretch>
                  </pic:blipFill>
                  <pic:spPr>
                    <a:xfrm>
                      <a:off x="0" y="0"/>
                      <a:ext cx="4871873" cy="2932981"/>
                    </a:xfrm>
                    <a:prstGeom prst="rect">
                      <a:avLst/>
                    </a:prstGeom>
                  </pic:spPr>
                </pic:pic>
              </a:graphicData>
            </a:graphic>
          </wp:inline>
        </w:drawing>
      </w:r>
    </w:p>
    <w:p w14:paraId="5B36CB7D" w14:textId="77777777" w:rsidR="00705476" w:rsidRPr="00A8684D" w:rsidRDefault="00705476" w:rsidP="00705476"/>
    <w:p w14:paraId="6029657B" w14:textId="77777777" w:rsidR="00705476" w:rsidRPr="00536338" w:rsidRDefault="00705476" w:rsidP="004756FF">
      <w:pPr>
        <w:pStyle w:val="Heading3"/>
      </w:pPr>
      <w:bookmarkStart w:id="116" w:name="_Toc71278765"/>
      <w:bookmarkStart w:id="117" w:name="_Toc71278872"/>
      <w:bookmarkStart w:id="118" w:name="_Toc71278979"/>
      <w:bookmarkStart w:id="119" w:name="_Toc71279092"/>
      <w:bookmarkStart w:id="120" w:name="_Toc71279206"/>
      <w:bookmarkStart w:id="121" w:name="_Toc71280058"/>
      <w:bookmarkStart w:id="122" w:name="_Toc71281995"/>
      <w:bookmarkStart w:id="123" w:name="_Toc71233197"/>
      <w:bookmarkStart w:id="124" w:name="_Toc71234201"/>
      <w:bookmarkStart w:id="125" w:name="_Toc71234318"/>
      <w:bookmarkStart w:id="126" w:name="_Toc71378525"/>
      <w:bookmarkStart w:id="127" w:name="_Toc71378641"/>
      <w:bookmarkEnd w:id="116"/>
      <w:bookmarkEnd w:id="117"/>
      <w:bookmarkEnd w:id="118"/>
      <w:bookmarkEnd w:id="119"/>
      <w:bookmarkEnd w:id="120"/>
      <w:bookmarkEnd w:id="121"/>
      <w:bookmarkEnd w:id="122"/>
      <w:bookmarkEnd w:id="123"/>
      <w:bookmarkEnd w:id="124"/>
      <w:bookmarkEnd w:id="125"/>
      <w:bookmarkEnd w:id="126"/>
      <w:bookmarkEnd w:id="127"/>
      <w:r w:rsidRPr="00536338">
        <w:t xml:space="preserve">   </w:t>
      </w:r>
      <w:bookmarkStart w:id="128" w:name="_Toc71378526"/>
      <w:bookmarkStart w:id="129" w:name="_Toc71378642"/>
      <w:bookmarkStart w:id="130" w:name="_Toc71378643"/>
      <w:bookmarkStart w:id="131" w:name="_Toc74139388"/>
      <w:bookmarkEnd w:id="128"/>
      <w:bookmarkEnd w:id="129"/>
      <w:r w:rsidRPr="00536338">
        <w:t>Specialist Survey (4 Participants)</w:t>
      </w:r>
      <w:bookmarkEnd w:id="130"/>
      <w:bookmarkEnd w:id="131"/>
    </w:p>
    <w:p w14:paraId="2F270F2E" w14:textId="77777777" w:rsidR="00705476" w:rsidRPr="00A8684D" w:rsidRDefault="00705476" w:rsidP="00705476"/>
    <w:p w14:paraId="087E15FB" w14:textId="77777777" w:rsidR="00705476" w:rsidRPr="00A8684D" w:rsidRDefault="00705476" w:rsidP="00E46CE3">
      <w:pPr>
        <w:pStyle w:val="ListParagraph"/>
        <w:numPr>
          <w:ilvl w:val="0"/>
          <w:numId w:val="5"/>
        </w:numPr>
        <w:rPr>
          <w:rFonts w:eastAsiaTheme="minorEastAsia"/>
          <w:b/>
        </w:rPr>
      </w:pPr>
      <w:r w:rsidRPr="00A8684D">
        <w:rPr>
          <w:b/>
        </w:rPr>
        <w:t>What kind of Health Care Professional are you?</w:t>
      </w:r>
    </w:p>
    <w:p w14:paraId="681DEF7C" w14:textId="77777777" w:rsidR="00705476" w:rsidRPr="00A8684D" w:rsidRDefault="00705476" w:rsidP="00705476">
      <w:r>
        <w:rPr>
          <w:noProof/>
        </w:rPr>
        <w:drawing>
          <wp:inline distT="0" distB="0" distL="0" distR="0" wp14:anchorId="049B5354" wp14:editId="177E4AC7">
            <wp:extent cx="3459192" cy="1842585"/>
            <wp:effectExtent l="0" t="0" r="0" b="0"/>
            <wp:docPr id="1534608535" name="Picture 153460853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4608535"/>
                    <pic:cNvPicPr/>
                  </pic:nvPicPr>
                  <pic:blipFill>
                    <a:blip r:embed="rId38">
                      <a:extLst>
                        <a:ext uri="{28A0092B-C50C-407E-A947-70E740481C1C}">
                          <a14:useLocalDpi xmlns:a14="http://schemas.microsoft.com/office/drawing/2010/main" val="0"/>
                        </a:ext>
                      </a:extLst>
                    </a:blip>
                    <a:stretch>
                      <a:fillRect/>
                    </a:stretch>
                  </pic:blipFill>
                  <pic:spPr>
                    <a:xfrm>
                      <a:off x="0" y="0"/>
                      <a:ext cx="3459192" cy="1842585"/>
                    </a:xfrm>
                    <a:prstGeom prst="rect">
                      <a:avLst/>
                    </a:prstGeom>
                  </pic:spPr>
                </pic:pic>
              </a:graphicData>
            </a:graphic>
          </wp:inline>
        </w:drawing>
      </w:r>
    </w:p>
    <w:p w14:paraId="5F7955D1" w14:textId="77777777" w:rsidR="00705476" w:rsidRPr="00A8684D" w:rsidRDefault="00705476" w:rsidP="00705476">
      <w:pPr>
        <w:rPr>
          <w:rFonts w:asciiTheme="minorHAnsi" w:eastAsiaTheme="minorEastAsia" w:hAnsiTheme="minorHAnsi" w:cstheme="minorBidi"/>
        </w:rPr>
      </w:pPr>
    </w:p>
    <w:p w14:paraId="4CDE10BC" w14:textId="77777777" w:rsidR="00705476" w:rsidRPr="00A8684D" w:rsidRDefault="00705476" w:rsidP="00E46CE3">
      <w:pPr>
        <w:pStyle w:val="ListParagraph"/>
        <w:numPr>
          <w:ilvl w:val="0"/>
          <w:numId w:val="5"/>
        </w:numPr>
        <w:rPr>
          <w:rFonts w:eastAsiaTheme="minorEastAsia"/>
          <w:b/>
        </w:rPr>
      </w:pPr>
      <w:r w:rsidRPr="00A8684D">
        <w:rPr>
          <w:b/>
        </w:rPr>
        <w:t>Which country do you currently reside to practice health care system?</w:t>
      </w:r>
    </w:p>
    <w:p w14:paraId="7E34E604" w14:textId="77777777" w:rsidR="00705476" w:rsidRPr="00A8684D" w:rsidRDefault="00705476" w:rsidP="00705476">
      <w:r>
        <w:rPr>
          <w:noProof/>
        </w:rPr>
        <w:drawing>
          <wp:inline distT="0" distB="0" distL="0" distR="0" wp14:anchorId="6ADB38CC" wp14:editId="75D15B45">
            <wp:extent cx="4093423" cy="1846053"/>
            <wp:effectExtent l="0" t="0" r="0" b="0"/>
            <wp:docPr id="685140629" name="Picture 68514062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5140629"/>
                    <pic:cNvPicPr/>
                  </pic:nvPicPr>
                  <pic:blipFill>
                    <a:blip r:embed="rId39">
                      <a:extLst>
                        <a:ext uri="{28A0092B-C50C-407E-A947-70E740481C1C}">
                          <a14:useLocalDpi xmlns:a14="http://schemas.microsoft.com/office/drawing/2010/main" val="0"/>
                        </a:ext>
                      </a:extLst>
                    </a:blip>
                    <a:stretch>
                      <a:fillRect/>
                    </a:stretch>
                  </pic:blipFill>
                  <pic:spPr>
                    <a:xfrm>
                      <a:off x="0" y="0"/>
                      <a:ext cx="4093423" cy="1846053"/>
                    </a:xfrm>
                    <a:prstGeom prst="rect">
                      <a:avLst/>
                    </a:prstGeom>
                  </pic:spPr>
                </pic:pic>
              </a:graphicData>
            </a:graphic>
          </wp:inline>
        </w:drawing>
      </w:r>
    </w:p>
    <w:p w14:paraId="4E6932F8" w14:textId="77777777" w:rsidR="00705476" w:rsidRPr="00A8684D" w:rsidRDefault="00705476" w:rsidP="00E46CE3">
      <w:pPr>
        <w:pStyle w:val="ListParagraph"/>
        <w:numPr>
          <w:ilvl w:val="0"/>
          <w:numId w:val="5"/>
        </w:numPr>
        <w:rPr>
          <w:rFonts w:eastAsiaTheme="minorEastAsia"/>
          <w:b/>
        </w:rPr>
      </w:pPr>
      <w:r w:rsidRPr="00A8684D">
        <w:rPr>
          <w:b/>
        </w:rPr>
        <w:t>What do you think of the doctor referral system in your country?</w:t>
      </w:r>
    </w:p>
    <w:p w14:paraId="34D53653" w14:textId="77777777" w:rsidR="00705476" w:rsidRPr="00A8684D" w:rsidRDefault="00705476" w:rsidP="00705476">
      <w:pPr>
        <w:ind w:left="360"/>
        <w:rPr>
          <w:rFonts w:eastAsiaTheme="minorEastAsia"/>
        </w:rPr>
      </w:pPr>
      <w:r>
        <w:rPr>
          <w:noProof/>
        </w:rPr>
        <w:drawing>
          <wp:inline distT="0" distB="0" distL="0" distR="0" wp14:anchorId="763B45D0" wp14:editId="537A5885">
            <wp:extent cx="5619752" cy="2076450"/>
            <wp:effectExtent l="0" t="0" r="0" b="0"/>
            <wp:docPr id="1332284163" name="Picture 13322841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2284163"/>
                    <pic:cNvPicPr/>
                  </pic:nvPicPr>
                  <pic:blipFill>
                    <a:blip r:embed="rId40">
                      <a:extLst>
                        <a:ext uri="{28A0092B-C50C-407E-A947-70E740481C1C}">
                          <a14:useLocalDpi xmlns:a14="http://schemas.microsoft.com/office/drawing/2010/main" val="0"/>
                        </a:ext>
                      </a:extLst>
                    </a:blip>
                    <a:stretch>
                      <a:fillRect/>
                    </a:stretch>
                  </pic:blipFill>
                  <pic:spPr>
                    <a:xfrm>
                      <a:off x="0" y="0"/>
                      <a:ext cx="5619752" cy="2076450"/>
                    </a:xfrm>
                    <a:prstGeom prst="rect">
                      <a:avLst/>
                    </a:prstGeom>
                  </pic:spPr>
                </pic:pic>
              </a:graphicData>
            </a:graphic>
          </wp:inline>
        </w:drawing>
      </w:r>
    </w:p>
    <w:p w14:paraId="7291ED02" w14:textId="77777777" w:rsidR="00705476" w:rsidRPr="00A8684D" w:rsidRDefault="00705476" w:rsidP="00705476">
      <w:pPr>
        <w:ind w:left="360"/>
        <w:rPr>
          <w:b/>
          <w:bCs/>
        </w:rPr>
      </w:pPr>
    </w:p>
    <w:p w14:paraId="633E6447" w14:textId="77777777" w:rsidR="00705476" w:rsidRPr="00A8684D" w:rsidRDefault="00705476" w:rsidP="00E46CE3">
      <w:pPr>
        <w:pStyle w:val="ListParagraph"/>
        <w:numPr>
          <w:ilvl w:val="0"/>
          <w:numId w:val="5"/>
        </w:numPr>
        <w:rPr>
          <w:rFonts w:eastAsiaTheme="minorEastAsia"/>
          <w:b/>
        </w:rPr>
      </w:pPr>
      <w:r w:rsidRPr="00A8684D">
        <w:rPr>
          <w:b/>
        </w:rPr>
        <w:t>Do you think a software system that allows patients to select a list of healthcare professionals will enhance patient-cantered care?</w:t>
      </w:r>
    </w:p>
    <w:p w14:paraId="6B99F00D" w14:textId="77777777" w:rsidR="00705476" w:rsidRPr="00A8684D" w:rsidRDefault="00705476" w:rsidP="00705476">
      <w:pPr>
        <w:ind w:left="360"/>
      </w:pPr>
      <w:r>
        <w:rPr>
          <w:noProof/>
        </w:rPr>
        <w:drawing>
          <wp:inline distT="0" distB="0" distL="0" distR="0" wp14:anchorId="17321E0F" wp14:editId="63452F10">
            <wp:extent cx="4782792" cy="2104845"/>
            <wp:effectExtent l="0" t="0" r="5715" b="3810"/>
            <wp:docPr id="1002926486" name="Picture 1002926486"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926486"/>
                    <pic:cNvPicPr/>
                  </pic:nvPicPr>
                  <pic:blipFill>
                    <a:blip r:embed="rId41">
                      <a:extLst>
                        <a:ext uri="{28A0092B-C50C-407E-A947-70E740481C1C}">
                          <a14:useLocalDpi xmlns:a14="http://schemas.microsoft.com/office/drawing/2010/main" val="0"/>
                        </a:ext>
                      </a:extLst>
                    </a:blip>
                    <a:stretch>
                      <a:fillRect/>
                    </a:stretch>
                  </pic:blipFill>
                  <pic:spPr>
                    <a:xfrm>
                      <a:off x="0" y="0"/>
                      <a:ext cx="4782792" cy="2104845"/>
                    </a:xfrm>
                    <a:prstGeom prst="rect">
                      <a:avLst/>
                    </a:prstGeom>
                  </pic:spPr>
                </pic:pic>
              </a:graphicData>
            </a:graphic>
          </wp:inline>
        </w:drawing>
      </w:r>
    </w:p>
    <w:p w14:paraId="0B9B1105" w14:textId="77777777" w:rsidR="00705476" w:rsidRPr="00A8684D" w:rsidRDefault="00705476" w:rsidP="00705476">
      <w:pPr>
        <w:ind w:left="360"/>
      </w:pPr>
    </w:p>
    <w:p w14:paraId="56E8AEAD" w14:textId="77777777" w:rsidR="00705476" w:rsidRPr="00A8684D" w:rsidRDefault="00705476" w:rsidP="00E46CE3">
      <w:pPr>
        <w:pStyle w:val="ListParagraph"/>
        <w:numPr>
          <w:ilvl w:val="0"/>
          <w:numId w:val="5"/>
        </w:numPr>
        <w:rPr>
          <w:rFonts w:eastAsiaTheme="minorEastAsia"/>
          <w:b/>
        </w:rPr>
      </w:pPr>
      <w:r w:rsidRPr="00A8684D">
        <w:rPr>
          <w:b/>
        </w:rPr>
        <w:t>Do you think that patients have a difficult time finding a specialist that they like or are good?</w:t>
      </w:r>
    </w:p>
    <w:p w14:paraId="37821617" w14:textId="77777777" w:rsidR="00705476" w:rsidRPr="00A8684D" w:rsidRDefault="00705476" w:rsidP="00705476">
      <w:pPr>
        <w:ind w:left="360"/>
      </w:pPr>
    </w:p>
    <w:p w14:paraId="149631C5" w14:textId="77777777" w:rsidR="00705476" w:rsidRPr="00A8684D" w:rsidRDefault="00705476" w:rsidP="00705476">
      <w:pPr>
        <w:ind w:left="360"/>
      </w:pPr>
      <w:r>
        <w:rPr>
          <w:noProof/>
        </w:rPr>
        <w:drawing>
          <wp:inline distT="0" distB="0" distL="0" distR="0" wp14:anchorId="43E3C169" wp14:editId="39CDAB57">
            <wp:extent cx="4528868" cy="2095918"/>
            <wp:effectExtent l="0" t="0" r="5080" b="0"/>
            <wp:docPr id="1961180932" name="Picture 1961180932"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1180932"/>
                    <pic:cNvPicPr/>
                  </pic:nvPicPr>
                  <pic:blipFill>
                    <a:blip r:embed="rId42">
                      <a:extLst>
                        <a:ext uri="{28A0092B-C50C-407E-A947-70E740481C1C}">
                          <a14:useLocalDpi xmlns:a14="http://schemas.microsoft.com/office/drawing/2010/main" val="0"/>
                        </a:ext>
                      </a:extLst>
                    </a:blip>
                    <a:stretch>
                      <a:fillRect/>
                    </a:stretch>
                  </pic:blipFill>
                  <pic:spPr>
                    <a:xfrm>
                      <a:off x="0" y="0"/>
                      <a:ext cx="4528868" cy="2095918"/>
                    </a:xfrm>
                    <a:prstGeom prst="rect">
                      <a:avLst/>
                    </a:prstGeom>
                  </pic:spPr>
                </pic:pic>
              </a:graphicData>
            </a:graphic>
          </wp:inline>
        </w:drawing>
      </w:r>
    </w:p>
    <w:p w14:paraId="61001BFF" w14:textId="77777777" w:rsidR="00705476" w:rsidRPr="00A8684D" w:rsidRDefault="00705476" w:rsidP="00705476">
      <w:pPr>
        <w:ind w:left="360"/>
        <w:rPr>
          <w:szCs w:val="20"/>
        </w:rPr>
      </w:pPr>
    </w:p>
    <w:p w14:paraId="5C3EDFC6" w14:textId="77777777" w:rsidR="00705476" w:rsidRPr="00A8684D" w:rsidRDefault="00705476" w:rsidP="00E46CE3">
      <w:pPr>
        <w:pStyle w:val="ListParagraph"/>
        <w:numPr>
          <w:ilvl w:val="0"/>
          <w:numId w:val="5"/>
        </w:numPr>
        <w:rPr>
          <w:rFonts w:eastAsiaTheme="minorEastAsia"/>
          <w:b/>
        </w:rPr>
      </w:pPr>
      <w:r w:rsidRPr="00A8684D">
        <w:rPr>
          <w:b/>
        </w:rPr>
        <w:t>Do you think a review/ star system would be good for patients to know how well the clinic/hospital experience is?</w:t>
      </w:r>
    </w:p>
    <w:p w14:paraId="731B9C79" w14:textId="77777777" w:rsidR="00705476" w:rsidRPr="00A8684D" w:rsidRDefault="00705476" w:rsidP="00705476">
      <w:pPr>
        <w:pStyle w:val="ListParagraph"/>
        <w:rPr>
          <w:rFonts w:eastAsiaTheme="minorEastAsia"/>
        </w:rPr>
      </w:pPr>
      <w:r>
        <w:rPr>
          <w:noProof/>
        </w:rPr>
        <w:drawing>
          <wp:inline distT="0" distB="0" distL="0" distR="0" wp14:anchorId="25D6F5A7" wp14:editId="781563B8">
            <wp:extent cx="5514975" cy="1990725"/>
            <wp:effectExtent l="0" t="0" r="0" b="0"/>
            <wp:docPr id="755702934" name="Picture 755702934"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5702934"/>
                    <pic:cNvPicPr/>
                  </pic:nvPicPr>
                  <pic:blipFill>
                    <a:blip r:embed="rId43">
                      <a:extLst>
                        <a:ext uri="{28A0092B-C50C-407E-A947-70E740481C1C}">
                          <a14:useLocalDpi xmlns:a14="http://schemas.microsoft.com/office/drawing/2010/main" val="0"/>
                        </a:ext>
                      </a:extLst>
                    </a:blip>
                    <a:stretch>
                      <a:fillRect/>
                    </a:stretch>
                  </pic:blipFill>
                  <pic:spPr>
                    <a:xfrm>
                      <a:off x="0" y="0"/>
                      <a:ext cx="5514975" cy="1990725"/>
                    </a:xfrm>
                    <a:prstGeom prst="rect">
                      <a:avLst/>
                    </a:prstGeom>
                  </pic:spPr>
                </pic:pic>
              </a:graphicData>
            </a:graphic>
          </wp:inline>
        </w:drawing>
      </w:r>
    </w:p>
    <w:p w14:paraId="054EBD3B" w14:textId="77777777" w:rsidR="00705476" w:rsidRPr="00A8684D" w:rsidRDefault="00705476" w:rsidP="00705476">
      <w:pPr>
        <w:rPr>
          <w:szCs w:val="20"/>
        </w:rPr>
      </w:pPr>
    </w:p>
    <w:p w14:paraId="38BE29DF" w14:textId="77777777" w:rsidR="00705476" w:rsidRPr="00A8684D" w:rsidRDefault="00705476" w:rsidP="00E46CE3">
      <w:pPr>
        <w:pStyle w:val="ListParagraph"/>
        <w:numPr>
          <w:ilvl w:val="0"/>
          <w:numId w:val="5"/>
        </w:numPr>
        <w:rPr>
          <w:b/>
        </w:rPr>
      </w:pPr>
      <w:r w:rsidRPr="00A8684D">
        <w:rPr>
          <w:b/>
        </w:rPr>
        <w:t>Will you sign up to this service?</w:t>
      </w:r>
    </w:p>
    <w:p w14:paraId="725914A5" w14:textId="77777777" w:rsidR="00705476" w:rsidRPr="00A8684D" w:rsidRDefault="00705476" w:rsidP="00705476">
      <w:pPr>
        <w:pStyle w:val="ListParagraph"/>
        <w:rPr>
          <w:rFonts w:eastAsiaTheme="minorEastAsia"/>
        </w:rPr>
      </w:pPr>
      <w:r>
        <w:rPr>
          <w:noProof/>
        </w:rPr>
        <w:drawing>
          <wp:inline distT="0" distB="0" distL="0" distR="0" wp14:anchorId="4543C987" wp14:editId="0A45DC77">
            <wp:extent cx="4095750" cy="1895475"/>
            <wp:effectExtent l="0" t="0" r="0" b="0"/>
            <wp:docPr id="1890097751" name="Picture 189009775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097751"/>
                    <pic:cNvPicPr/>
                  </pic:nvPicPr>
                  <pic:blipFill>
                    <a:blip r:embed="rId42">
                      <a:extLst>
                        <a:ext uri="{28A0092B-C50C-407E-A947-70E740481C1C}">
                          <a14:useLocalDpi xmlns:a14="http://schemas.microsoft.com/office/drawing/2010/main" val="0"/>
                        </a:ext>
                      </a:extLst>
                    </a:blip>
                    <a:stretch>
                      <a:fillRect/>
                    </a:stretch>
                  </pic:blipFill>
                  <pic:spPr>
                    <a:xfrm>
                      <a:off x="0" y="0"/>
                      <a:ext cx="4095750" cy="1895475"/>
                    </a:xfrm>
                    <a:prstGeom prst="rect">
                      <a:avLst/>
                    </a:prstGeom>
                  </pic:spPr>
                </pic:pic>
              </a:graphicData>
            </a:graphic>
          </wp:inline>
        </w:drawing>
      </w:r>
    </w:p>
    <w:p w14:paraId="5E79E677" w14:textId="77777777" w:rsidR="00705476" w:rsidRPr="00A8684D" w:rsidRDefault="00705476" w:rsidP="00705476">
      <w:pPr>
        <w:pStyle w:val="ListParagraph"/>
      </w:pPr>
    </w:p>
    <w:p w14:paraId="058B4C0F" w14:textId="77777777" w:rsidR="00705476" w:rsidRPr="00A8684D" w:rsidRDefault="00705476" w:rsidP="00705476">
      <w:pPr>
        <w:pStyle w:val="ListParagraph"/>
      </w:pPr>
    </w:p>
    <w:p w14:paraId="4BF19358" w14:textId="77777777" w:rsidR="00705476" w:rsidRPr="00A8684D" w:rsidRDefault="00705476" w:rsidP="00E46CE3">
      <w:pPr>
        <w:pStyle w:val="ListParagraph"/>
        <w:numPr>
          <w:ilvl w:val="0"/>
          <w:numId w:val="5"/>
        </w:numPr>
        <w:rPr>
          <w:rFonts w:eastAsiaTheme="minorEastAsia"/>
          <w:b/>
        </w:rPr>
      </w:pPr>
      <w:r w:rsidRPr="00A8684D">
        <w:rPr>
          <w:b/>
        </w:rPr>
        <w:t>Are there any problems do you think our system will have?</w:t>
      </w:r>
    </w:p>
    <w:p w14:paraId="0DAE8425" w14:textId="77777777" w:rsidR="00705476" w:rsidRDefault="00705476" w:rsidP="00705476">
      <w:pPr>
        <w:spacing w:after="160" w:line="259" w:lineRule="auto"/>
        <w:jc w:val="left"/>
        <w:rPr>
          <w:rFonts w:eastAsiaTheme="majorEastAsia" w:cstheme="majorBidi"/>
          <w:color w:val="000000" w:themeColor="text1"/>
          <w:sz w:val="26"/>
          <w:szCs w:val="26"/>
        </w:rPr>
      </w:pPr>
      <w:r>
        <w:rPr>
          <w:noProof/>
        </w:rPr>
        <w:drawing>
          <wp:inline distT="0" distB="0" distL="0" distR="0" wp14:anchorId="42DD0F61" wp14:editId="5AF27428">
            <wp:extent cx="5657850" cy="1905000"/>
            <wp:effectExtent l="0" t="0" r="0" b="0"/>
            <wp:docPr id="1210718825" name="Picture 121071882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0718825"/>
                    <pic:cNvPicPr/>
                  </pic:nvPicPr>
                  <pic:blipFill>
                    <a:blip r:embed="rId44">
                      <a:extLst>
                        <a:ext uri="{28A0092B-C50C-407E-A947-70E740481C1C}">
                          <a14:useLocalDpi xmlns:a14="http://schemas.microsoft.com/office/drawing/2010/main" val="0"/>
                        </a:ext>
                      </a:extLst>
                    </a:blip>
                    <a:stretch>
                      <a:fillRect/>
                    </a:stretch>
                  </pic:blipFill>
                  <pic:spPr>
                    <a:xfrm>
                      <a:off x="0" y="0"/>
                      <a:ext cx="5657850" cy="1905000"/>
                    </a:xfrm>
                    <a:prstGeom prst="rect">
                      <a:avLst/>
                    </a:prstGeom>
                  </pic:spPr>
                </pic:pic>
              </a:graphicData>
            </a:graphic>
          </wp:inline>
        </w:drawing>
      </w:r>
      <w:bookmarkStart w:id="132" w:name="_Ref71203416"/>
    </w:p>
    <w:p w14:paraId="7B102580" w14:textId="77777777" w:rsidR="00705476" w:rsidRDefault="00705476" w:rsidP="00705476">
      <w:pPr>
        <w:spacing w:after="160" w:line="259" w:lineRule="auto"/>
        <w:jc w:val="left"/>
        <w:rPr>
          <w:rFonts w:eastAsiaTheme="majorEastAsia" w:cstheme="majorBidi"/>
          <w:color w:val="000000" w:themeColor="text1"/>
          <w:sz w:val="26"/>
          <w:szCs w:val="26"/>
        </w:rPr>
      </w:pPr>
      <w:r>
        <w:br w:type="page"/>
      </w:r>
    </w:p>
    <w:p w14:paraId="18285F58" w14:textId="53325EB4" w:rsidR="004756FF" w:rsidRDefault="00BC3C73" w:rsidP="00BC3C73">
      <w:pPr>
        <w:pStyle w:val="Heading1"/>
      </w:pPr>
      <w:bookmarkStart w:id="133" w:name="_Toc74139389"/>
      <w:bookmarkEnd w:id="132"/>
      <w:r>
        <w:t xml:space="preserve">Appendix </w:t>
      </w:r>
      <w:r w:rsidR="00DC32CA">
        <w:t>C</w:t>
      </w:r>
      <w:r>
        <w:t xml:space="preserve">: </w:t>
      </w:r>
      <w:r w:rsidR="004756FF">
        <w:t>Interim interview</w:t>
      </w:r>
      <w:r w:rsidR="002D2F11">
        <w:t>s</w:t>
      </w:r>
      <w:bookmarkEnd w:id="133"/>
    </w:p>
    <w:p w14:paraId="5C69239C" w14:textId="2194BEA7" w:rsidR="002D2F11" w:rsidRPr="002D2F11" w:rsidRDefault="002D2F11" w:rsidP="002D2F11">
      <w:pPr>
        <w:pStyle w:val="Heading2"/>
      </w:pPr>
      <w:bookmarkStart w:id="134" w:name="_Toc74139390"/>
      <w:r>
        <w:t>Interview protocol</w:t>
      </w:r>
      <w:bookmarkEnd w:id="134"/>
    </w:p>
    <w:p w14:paraId="643CFC08" w14:textId="77777777" w:rsidR="00705476" w:rsidRPr="001926AC" w:rsidRDefault="00705476" w:rsidP="00E46CE3">
      <w:pPr>
        <w:pStyle w:val="ListParagraph"/>
        <w:numPr>
          <w:ilvl w:val="0"/>
          <w:numId w:val="7"/>
        </w:numPr>
        <w:spacing w:after="0"/>
        <w:jc w:val="left"/>
      </w:pPr>
      <w:r w:rsidRPr="001926AC">
        <w:rPr>
          <w:b/>
          <w:bCs/>
        </w:rPr>
        <w:t>Try a little bit of context around our project.</w:t>
      </w:r>
      <w:r w:rsidRPr="001926AC">
        <w:t xml:space="preserve"> Don’t give too much detail. Just say we are working on improving the patient referral process, but we need to talk to experts to understand the situation.</w:t>
      </w:r>
    </w:p>
    <w:p w14:paraId="129D9DC5" w14:textId="77777777" w:rsidR="00705476" w:rsidRPr="001926AC" w:rsidRDefault="00705476" w:rsidP="00705476">
      <w:pPr>
        <w:pStyle w:val="ListParagraph"/>
        <w:ind w:left="440"/>
      </w:pPr>
    </w:p>
    <w:p w14:paraId="43BA4065" w14:textId="77777777" w:rsidR="00705476" w:rsidRPr="00AA2B2E" w:rsidRDefault="00705476" w:rsidP="00E46CE3">
      <w:pPr>
        <w:pStyle w:val="ListParagraph"/>
        <w:numPr>
          <w:ilvl w:val="0"/>
          <w:numId w:val="7"/>
        </w:numPr>
        <w:spacing w:after="0"/>
      </w:pPr>
      <w:r w:rsidRPr="001926AC">
        <w:rPr>
          <w:b/>
          <w:bCs/>
        </w:rPr>
        <w:t>What happens when a referral is made?</w:t>
      </w:r>
      <w:r w:rsidRPr="001926AC">
        <w:t xml:space="preserve"> (Ask </w:t>
      </w:r>
      <w:r>
        <w:t>the question differently depending on what the person does.)</w:t>
      </w:r>
    </w:p>
    <w:p w14:paraId="5B453483" w14:textId="77777777" w:rsidR="00705476" w:rsidRDefault="00705476" w:rsidP="00E46CE3">
      <w:pPr>
        <w:pStyle w:val="ListParagraph"/>
        <w:numPr>
          <w:ilvl w:val="1"/>
          <w:numId w:val="7"/>
        </w:numPr>
        <w:spacing w:after="0"/>
        <w:jc w:val="left"/>
      </w:pPr>
      <w:r>
        <w:t>Ask follow-up questions related to potential issues in the process</w:t>
      </w:r>
    </w:p>
    <w:p w14:paraId="08FC6CEB" w14:textId="77777777" w:rsidR="00705476" w:rsidRDefault="00705476" w:rsidP="00E46CE3">
      <w:pPr>
        <w:pStyle w:val="ListParagraph"/>
        <w:numPr>
          <w:ilvl w:val="1"/>
          <w:numId w:val="7"/>
        </w:numPr>
        <w:spacing w:after="0"/>
        <w:jc w:val="left"/>
      </w:pPr>
      <w:r>
        <w:t>Are specialist referrals specific to the particular specialist?</w:t>
      </w:r>
    </w:p>
    <w:p w14:paraId="56EB395A" w14:textId="77777777" w:rsidR="00705476" w:rsidRPr="003613EE" w:rsidRDefault="00705476" w:rsidP="00705476">
      <w:pPr>
        <w:pStyle w:val="ListParagraph"/>
        <w:ind w:left="440"/>
        <w:rPr>
          <w:b/>
        </w:rPr>
      </w:pPr>
    </w:p>
    <w:p w14:paraId="19042490" w14:textId="77777777" w:rsidR="00705476" w:rsidRPr="00BC337E" w:rsidRDefault="00705476" w:rsidP="00E46CE3">
      <w:pPr>
        <w:pStyle w:val="ListParagraph"/>
        <w:numPr>
          <w:ilvl w:val="0"/>
          <w:numId w:val="7"/>
        </w:numPr>
        <w:spacing w:after="0"/>
        <w:jc w:val="left"/>
        <w:rPr>
          <w:b/>
        </w:rPr>
      </w:pPr>
      <w:r w:rsidRPr="00411966">
        <w:rPr>
          <w:b/>
          <w:bCs/>
        </w:rPr>
        <w:t>What factors influence a patient/GP’s choice of specialist?</w:t>
      </w:r>
    </w:p>
    <w:p w14:paraId="4EFB6D3F" w14:textId="77777777" w:rsidR="00705476" w:rsidRDefault="00705476" w:rsidP="00E46CE3">
      <w:pPr>
        <w:pStyle w:val="ListParagraph"/>
        <w:numPr>
          <w:ilvl w:val="1"/>
          <w:numId w:val="7"/>
        </w:numPr>
        <w:spacing w:after="0"/>
        <w:jc w:val="left"/>
      </w:pPr>
      <w:r>
        <w:t>How do you think a specialist is chosen by the GP? How does the GP found out about the specialist?</w:t>
      </w:r>
    </w:p>
    <w:p w14:paraId="1E9AE7ED" w14:textId="77777777" w:rsidR="00705476" w:rsidRPr="00BC337E" w:rsidRDefault="00705476" w:rsidP="00E46CE3">
      <w:pPr>
        <w:pStyle w:val="ListParagraph"/>
        <w:numPr>
          <w:ilvl w:val="1"/>
          <w:numId w:val="7"/>
        </w:numPr>
        <w:spacing w:after="0"/>
        <w:jc w:val="left"/>
      </w:pPr>
      <w:r>
        <w:t>Do you think that an optimal referral is generally made?</w:t>
      </w:r>
    </w:p>
    <w:p w14:paraId="37C02100" w14:textId="77777777" w:rsidR="00705476" w:rsidRDefault="00705476" w:rsidP="00705476"/>
    <w:p w14:paraId="60BED5CA" w14:textId="77777777" w:rsidR="00705476" w:rsidRPr="00A67DBB" w:rsidRDefault="00705476" w:rsidP="00E46CE3">
      <w:pPr>
        <w:pStyle w:val="ListParagraph"/>
        <w:numPr>
          <w:ilvl w:val="0"/>
          <w:numId w:val="7"/>
        </w:numPr>
        <w:spacing w:after="0"/>
        <w:jc w:val="left"/>
        <w:rPr>
          <w:b/>
          <w:bCs/>
        </w:rPr>
      </w:pPr>
      <w:r w:rsidRPr="00EF46B9">
        <w:rPr>
          <w:b/>
          <w:bCs/>
        </w:rPr>
        <w:t>What do you think of these existing solutions?</w:t>
      </w:r>
      <w:r>
        <w:rPr>
          <w:b/>
          <w:bCs/>
        </w:rPr>
        <w:t xml:space="preserve"> </w:t>
      </w:r>
      <w:r>
        <w:t>(Demonstrate each one individually)</w:t>
      </w:r>
    </w:p>
    <w:p w14:paraId="141C8997" w14:textId="77777777" w:rsidR="00705476" w:rsidRPr="00004850" w:rsidRDefault="00705476" w:rsidP="00E46CE3">
      <w:pPr>
        <w:pStyle w:val="ListParagraph"/>
        <w:numPr>
          <w:ilvl w:val="1"/>
          <w:numId w:val="7"/>
        </w:numPr>
        <w:spacing w:after="0"/>
        <w:jc w:val="left"/>
        <w:rPr>
          <w:rFonts w:asciiTheme="majorHAnsi" w:hAnsiTheme="majorHAnsi" w:cstheme="majorHAnsi"/>
        </w:rPr>
      </w:pPr>
      <w:r w:rsidRPr="00011832">
        <w:rPr>
          <w:rFonts w:ascii="MS Gothic" w:eastAsia="MS Gothic" w:hAnsi="MS Gothic" w:cs="MS Gothic" w:hint="eastAsia"/>
        </w:rPr>
        <w:t>企</w:t>
      </w:r>
      <w:r w:rsidRPr="00011832">
        <w:rPr>
          <w:rFonts w:asciiTheme="majorHAnsi" w:eastAsia="SimSun" w:hAnsiTheme="majorHAnsi" w:cstheme="majorHAnsi"/>
        </w:rPr>
        <w:t>鹅</w:t>
      </w:r>
      <w:r w:rsidRPr="00011832">
        <w:rPr>
          <w:rFonts w:ascii="MS Gothic" w:eastAsia="MS Gothic" w:hAnsi="MS Gothic" w:cs="MS Gothic" w:hint="eastAsia"/>
        </w:rPr>
        <w:t>医生</w:t>
      </w:r>
      <w:r w:rsidRPr="003C235A">
        <w:rPr>
          <w:rFonts w:cstheme="majorHAnsi"/>
        </w:rPr>
        <w:t>, HealthShare</w:t>
      </w:r>
      <w:r>
        <w:rPr>
          <w:rFonts w:cstheme="majorHAnsi"/>
        </w:rPr>
        <w:t>, National Health Services Directory</w:t>
      </w:r>
    </w:p>
    <w:p w14:paraId="25D72C37" w14:textId="77777777" w:rsidR="00705476" w:rsidRPr="00A87F97" w:rsidRDefault="00705476" w:rsidP="00E46CE3">
      <w:pPr>
        <w:pStyle w:val="ListParagraph"/>
        <w:numPr>
          <w:ilvl w:val="1"/>
          <w:numId w:val="7"/>
        </w:numPr>
        <w:spacing w:after="0"/>
        <w:jc w:val="left"/>
        <w:rPr>
          <w:rFonts w:asciiTheme="majorHAnsi" w:hAnsiTheme="majorHAnsi" w:cstheme="majorHAnsi"/>
        </w:rPr>
      </w:pPr>
      <w:r>
        <w:rPr>
          <w:rFonts w:cstheme="majorHAnsi"/>
        </w:rPr>
        <w:t>Have you/would you use them? Why and why not?</w:t>
      </w:r>
    </w:p>
    <w:p w14:paraId="4AC802F6" w14:textId="77777777" w:rsidR="00705476" w:rsidRPr="00011832" w:rsidRDefault="00705476" w:rsidP="00E46CE3">
      <w:pPr>
        <w:pStyle w:val="ListParagraph"/>
        <w:numPr>
          <w:ilvl w:val="1"/>
          <w:numId w:val="7"/>
        </w:numPr>
        <w:spacing w:after="0"/>
        <w:jc w:val="left"/>
        <w:rPr>
          <w:rFonts w:asciiTheme="majorHAnsi" w:hAnsiTheme="majorHAnsi" w:cstheme="majorHAnsi"/>
        </w:rPr>
      </w:pPr>
      <w:r>
        <w:rPr>
          <w:rFonts w:cstheme="majorHAnsi"/>
        </w:rPr>
        <w:t>Would you trust a referral from a digital system? What about doctors that don’t as many people to refer</w:t>
      </w:r>
      <w:r w:rsidRPr="00011832">
        <w:rPr>
          <w:rFonts w:asciiTheme="majorHAnsi" w:hAnsiTheme="majorHAnsi" w:cstheme="majorHAnsi"/>
        </w:rPr>
        <w:br/>
      </w:r>
    </w:p>
    <w:p w14:paraId="76266E0E" w14:textId="77777777" w:rsidR="00705476" w:rsidRPr="00C74423" w:rsidRDefault="00705476" w:rsidP="00E46CE3">
      <w:pPr>
        <w:pStyle w:val="ListParagraph"/>
        <w:numPr>
          <w:ilvl w:val="0"/>
          <w:numId w:val="7"/>
        </w:numPr>
        <w:spacing w:after="0"/>
        <w:jc w:val="left"/>
        <w:rPr>
          <w:b/>
        </w:rPr>
      </w:pPr>
      <w:r w:rsidRPr="00C74423">
        <w:rPr>
          <w:b/>
          <w:bCs/>
        </w:rPr>
        <w:t>What happens to patient’s health records during the referral?</w:t>
      </w:r>
      <w:r>
        <w:rPr>
          <w:b/>
          <w:bCs/>
        </w:rPr>
        <w:t xml:space="preserve"> </w:t>
      </w:r>
      <w:r>
        <w:br/>
        <w:t>(Question just for GP and specialists)</w:t>
      </w:r>
    </w:p>
    <w:p w14:paraId="3B59155C" w14:textId="77777777" w:rsidR="00705476" w:rsidRDefault="00705476" w:rsidP="00705476">
      <w:pPr>
        <w:rPr>
          <w:b/>
          <w:bCs/>
        </w:rPr>
      </w:pPr>
    </w:p>
    <w:p w14:paraId="63953114" w14:textId="77777777" w:rsidR="00705476" w:rsidRDefault="00705476" w:rsidP="00E46CE3">
      <w:pPr>
        <w:pStyle w:val="ListParagraph"/>
        <w:numPr>
          <w:ilvl w:val="0"/>
          <w:numId w:val="7"/>
        </w:numPr>
        <w:spacing w:after="0"/>
        <w:jc w:val="left"/>
        <w:rPr>
          <w:rFonts w:eastAsia="Corbel" w:cs="Corbel"/>
          <w:b/>
          <w:bCs/>
        </w:rPr>
      </w:pPr>
      <w:r w:rsidRPr="20D813A6">
        <w:rPr>
          <w:rFonts w:eastAsia="Corbel" w:cs="Corbel"/>
          <w:b/>
        </w:rPr>
        <w:t xml:space="preserve">Should electronic health record impact be considered during the referral process? </w:t>
      </w:r>
    </w:p>
    <w:p w14:paraId="6D88B11E" w14:textId="77777777" w:rsidR="00705476" w:rsidRPr="00BC337E" w:rsidRDefault="00705476" w:rsidP="00705476">
      <w:pPr>
        <w:ind w:firstLine="720"/>
        <w:rPr>
          <w:b/>
          <w:bCs/>
        </w:rPr>
      </w:pPr>
      <w:r w:rsidRPr="76D0963B">
        <w:rPr>
          <w:rFonts w:eastAsia="Corbel" w:cs="Corbel"/>
        </w:rPr>
        <w:t>(Q</w:t>
      </w:r>
      <w:r w:rsidRPr="55585718">
        <w:rPr>
          <w:rFonts w:eastAsia="Corbel" w:cs="Corbel"/>
        </w:rPr>
        <w:t>&amp;</w:t>
      </w:r>
      <w:r w:rsidRPr="76D0963B">
        <w:rPr>
          <w:rFonts w:eastAsia="Corbel" w:cs="Corbel"/>
        </w:rPr>
        <w:t xml:space="preserve">A for </w:t>
      </w:r>
      <w:r w:rsidRPr="55585718">
        <w:rPr>
          <w:rFonts w:eastAsia="Corbel" w:cs="Corbel"/>
        </w:rPr>
        <w:t>GPs</w:t>
      </w:r>
      <w:r w:rsidRPr="37BCD0CD">
        <w:rPr>
          <w:rFonts w:eastAsia="Corbel" w:cs="Corbel"/>
        </w:rPr>
        <w:t xml:space="preserve">, compare to </w:t>
      </w:r>
      <w:r w:rsidRPr="238368AA">
        <w:rPr>
          <w:rFonts w:eastAsia="Corbel" w:cs="Corbel"/>
        </w:rPr>
        <w:t>traditional paper record)</w:t>
      </w:r>
    </w:p>
    <w:p w14:paraId="2FFFB879" w14:textId="77777777" w:rsidR="00705476" w:rsidRPr="00E166D0" w:rsidRDefault="00705476" w:rsidP="00E46CE3">
      <w:pPr>
        <w:pStyle w:val="ListParagraph"/>
        <w:numPr>
          <w:ilvl w:val="0"/>
          <w:numId w:val="7"/>
        </w:numPr>
        <w:spacing w:after="0"/>
        <w:jc w:val="left"/>
        <w:rPr>
          <w:b/>
          <w:bCs/>
        </w:rPr>
      </w:pPr>
      <w:r>
        <w:rPr>
          <w:b/>
          <w:bCs/>
        </w:rPr>
        <w:t>How do insurance and [country]’s health system affect the referral process and patients’ choices?</w:t>
      </w:r>
    </w:p>
    <w:p w14:paraId="0054B514" w14:textId="77777777" w:rsidR="00705476" w:rsidRPr="00284F2E" w:rsidRDefault="00705476" w:rsidP="00E46CE3">
      <w:pPr>
        <w:pStyle w:val="ListParagraph"/>
        <w:numPr>
          <w:ilvl w:val="1"/>
          <w:numId w:val="7"/>
        </w:numPr>
        <w:spacing w:after="0"/>
        <w:jc w:val="left"/>
        <w:rPr>
          <w:bCs/>
        </w:rPr>
      </w:pPr>
      <w:r>
        <w:rPr>
          <w:bCs/>
        </w:rPr>
        <w:t>Price, need for referral in order for Medicare/etc to come into place</w:t>
      </w:r>
    </w:p>
    <w:p w14:paraId="4CB37FCE" w14:textId="77777777" w:rsidR="00705476" w:rsidRPr="00CB178A" w:rsidRDefault="00705476" w:rsidP="00E46CE3">
      <w:pPr>
        <w:pStyle w:val="ListParagraph"/>
        <w:numPr>
          <w:ilvl w:val="1"/>
          <w:numId w:val="7"/>
        </w:numPr>
        <w:spacing w:after="0"/>
        <w:jc w:val="left"/>
        <w:rPr>
          <w:rFonts w:asciiTheme="minorHAnsi" w:hAnsiTheme="minorHAnsi" w:cstheme="minorBidi"/>
        </w:rPr>
      </w:pPr>
      <w:r w:rsidRPr="7A3EB59C">
        <w:t>Quality/professionalism of specialist?</w:t>
      </w:r>
    </w:p>
    <w:p w14:paraId="1D3ADCE1" w14:textId="77777777" w:rsidR="00705476" w:rsidRPr="000B1E28" w:rsidRDefault="00705476" w:rsidP="00E46CE3">
      <w:pPr>
        <w:pStyle w:val="ListParagraph"/>
        <w:numPr>
          <w:ilvl w:val="1"/>
          <w:numId w:val="7"/>
        </w:numPr>
        <w:spacing w:after="0"/>
        <w:jc w:val="left"/>
      </w:pPr>
      <w:r>
        <w:rPr>
          <w:bCs/>
        </w:rPr>
        <w:t>Limiting options?</w:t>
      </w:r>
    </w:p>
    <w:p w14:paraId="763859D5" w14:textId="2194BEA7" w:rsidR="00705476" w:rsidRPr="00762558" w:rsidRDefault="00705476" w:rsidP="00705476"/>
    <w:p w14:paraId="56397D6E" w14:textId="09EA5A86" w:rsidR="002D2F11" w:rsidRPr="002D2F11" w:rsidRDefault="002D2F11" w:rsidP="002D2F11">
      <w:pPr>
        <w:pStyle w:val="Heading2"/>
      </w:pPr>
      <w:bookmarkStart w:id="135" w:name="_Toc74139391"/>
      <w:r>
        <w:t>Affinity diagram</w:t>
      </w:r>
      <w:bookmarkEnd w:id="135"/>
    </w:p>
    <w:p w14:paraId="3B506E08" w14:textId="1B1F6884" w:rsidR="00647DEF" w:rsidRPr="00536338" w:rsidRDefault="00705476" w:rsidP="00647DEF">
      <w:r>
        <w:rPr>
          <w:noProof/>
        </w:rPr>
        <w:drawing>
          <wp:inline distT="0" distB="0" distL="0" distR="0" wp14:anchorId="682D9C63" wp14:editId="1B69D2E5">
            <wp:extent cx="5257800" cy="7691736"/>
            <wp:effectExtent l="0" t="0" r="0" b="5080"/>
            <wp:docPr id="55" name="Picture 5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pic:nvPicPr>
                  <pic:blipFill>
                    <a:blip r:embed="rId45">
                      <a:extLst>
                        <a:ext uri="{28A0092B-C50C-407E-A947-70E740481C1C}">
                          <a14:useLocalDpi xmlns:a14="http://schemas.microsoft.com/office/drawing/2010/main" val="0"/>
                        </a:ext>
                      </a:extLst>
                    </a:blip>
                    <a:stretch>
                      <a:fillRect/>
                    </a:stretch>
                  </pic:blipFill>
                  <pic:spPr>
                    <a:xfrm>
                      <a:off x="0" y="0"/>
                      <a:ext cx="5257800" cy="7691736"/>
                    </a:xfrm>
                    <a:prstGeom prst="rect">
                      <a:avLst/>
                    </a:prstGeom>
                  </pic:spPr>
                </pic:pic>
              </a:graphicData>
            </a:graphic>
          </wp:inline>
        </w:drawing>
      </w:r>
      <w:r>
        <w:br w:type="page"/>
      </w:r>
      <w:r w:rsidR="00844CC8" w:rsidRPr="00844CC8">
        <w:t xml:space="preserve">13. </w:t>
      </w:r>
      <w:r w:rsidR="3C66F1BB" w:rsidRPr="00844CC8">
        <w:t>Appendix D: Interim Interview Policy</w:t>
      </w:r>
    </w:p>
    <w:p w14:paraId="4F34AB24" w14:textId="09EA5A86" w:rsidR="00705476" w:rsidRPr="00705476" w:rsidRDefault="3C66F1BB" w:rsidP="002B20DD">
      <w:pPr>
        <w:pStyle w:val="ListParagraph"/>
        <w:numPr>
          <w:ilvl w:val="0"/>
          <w:numId w:val="21"/>
        </w:numPr>
        <w:rPr>
          <w:rFonts w:asciiTheme="minorHAnsi" w:eastAsiaTheme="minorEastAsia" w:hAnsiTheme="minorHAnsi" w:cstheme="minorBidi"/>
        </w:rPr>
      </w:pPr>
      <w:r w:rsidRPr="19F9293D">
        <w:rPr>
          <w:rFonts w:eastAsia="Corbel" w:cs="Corbel"/>
        </w:rPr>
        <w:t>When was the last time you were asked to see a specialist?</w:t>
      </w:r>
    </w:p>
    <w:p w14:paraId="66B4901F" w14:textId="09EA5A86" w:rsidR="00705476" w:rsidRPr="00705476" w:rsidRDefault="00705476" w:rsidP="0E717FA7"/>
    <w:p w14:paraId="45E1DBE0" w14:textId="09EA5A86" w:rsidR="00705476" w:rsidRPr="00705476" w:rsidRDefault="3C66F1BB" w:rsidP="002B20DD">
      <w:pPr>
        <w:pStyle w:val="ListParagraph"/>
        <w:numPr>
          <w:ilvl w:val="0"/>
          <w:numId w:val="21"/>
        </w:numPr>
        <w:rPr>
          <w:rFonts w:asciiTheme="minorHAnsi" w:eastAsiaTheme="minorEastAsia" w:hAnsiTheme="minorHAnsi" w:cstheme="minorBidi"/>
        </w:rPr>
      </w:pPr>
      <w:r w:rsidRPr="19F9293D">
        <w:rPr>
          <w:rFonts w:eastAsia="Corbel" w:cs="Corbel"/>
        </w:rPr>
        <w:t>Were there any frustrations that you had with the experience overall?</w:t>
      </w:r>
    </w:p>
    <w:p w14:paraId="5D84BBEC" w14:textId="09EA5A86" w:rsidR="00705476" w:rsidRPr="00705476" w:rsidRDefault="00705476" w:rsidP="3C66F1BB"/>
    <w:p w14:paraId="62699F25" w14:textId="09EA5A86" w:rsidR="00705476" w:rsidRPr="00705476" w:rsidRDefault="3C66F1BB" w:rsidP="002B20DD">
      <w:pPr>
        <w:pStyle w:val="ListParagraph"/>
        <w:numPr>
          <w:ilvl w:val="0"/>
          <w:numId w:val="21"/>
        </w:numPr>
        <w:rPr>
          <w:rFonts w:asciiTheme="minorHAnsi" w:eastAsiaTheme="minorEastAsia" w:hAnsiTheme="minorHAnsi" w:cstheme="minorBidi"/>
        </w:rPr>
      </w:pPr>
      <w:r w:rsidRPr="19F9293D">
        <w:rPr>
          <w:rFonts w:eastAsia="Corbel" w:cs="Corbel"/>
        </w:rPr>
        <w:t>How do you think these frustrations could be improved on?</w:t>
      </w:r>
    </w:p>
    <w:p w14:paraId="35072558" w14:textId="09EA5A86" w:rsidR="00705476" w:rsidRPr="00705476" w:rsidRDefault="00705476" w:rsidP="0E717FA7"/>
    <w:p w14:paraId="42BF0783" w14:textId="09EA5A86" w:rsidR="00705476" w:rsidRPr="00705476" w:rsidRDefault="3C66F1BB" w:rsidP="002B20DD">
      <w:pPr>
        <w:pStyle w:val="ListParagraph"/>
        <w:numPr>
          <w:ilvl w:val="0"/>
          <w:numId w:val="21"/>
        </w:numPr>
        <w:rPr>
          <w:rFonts w:asciiTheme="minorHAnsi" w:eastAsiaTheme="minorEastAsia" w:hAnsiTheme="minorHAnsi" w:cstheme="minorBidi"/>
        </w:rPr>
      </w:pPr>
      <w:r w:rsidRPr="19F9293D">
        <w:rPr>
          <w:rFonts w:eastAsia="Corbel" w:cs="Corbel"/>
        </w:rPr>
        <w:t>Looking at doctors and specialists that were involved in the process, to what degree did you trust them? Why or why not?</w:t>
      </w:r>
    </w:p>
    <w:p w14:paraId="061E10A5" w14:textId="09EA5A86" w:rsidR="00705476" w:rsidRPr="00705476" w:rsidRDefault="00705476" w:rsidP="0E717FA7"/>
    <w:p w14:paraId="11038597" w14:textId="09EA5A86" w:rsidR="00705476" w:rsidRPr="00705476" w:rsidRDefault="3C66F1BB" w:rsidP="002B20DD">
      <w:pPr>
        <w:pStyle w:val="ListParagraph"/>
        <w:numPr>
          <w:ilvl w:val="0"/>
          <w:numId w:val="21"/>
        </w:numPr>
        <w:rPr>
          <w:rFonts w:asciiTheme="minorHAnsi" w:eastAsiaTheme="minorEastAsia" w:hAnsiTheme="minorHAnsi" w:cstheme="minorBidi"/>
        </w:rPr>
      </w:pPr>
      <w:r w:rsidRPr="19F9293D">
        <w:rPr>
          <w:rFonts w:eastAsia="Corbel" w:cs="Corbel"/>
        </w:rPr>
        <w:t>Again, looking at the doctors and specialists that you talked to in the process, how well did they help you understand your condition? Do you feel like you were well informed? Why or why not?</w:t>
      </w:r>
    </w:p>
    <w:p w14:paraId="74A3B233" w14:textId="09EA5A86" w:rsidR="00705476" w:rsidRPr="00705476" w:rsidRDefault="00705476" w:rsidP="3C66F1BB"/>
    <w:p w14:paraId="56C62D85" w14:textId="09EA5A86" w:rsidR="00705476" w:rsidRPr="00705476" w:rsidRDefault="3C66F1BB" w:rsidP="002B20DD">
      <w:pPr>
        <w:pStyle w:val="ListParagraph"/>
        <w:numPr>
          <w:ilvl w:val="0"/>
          <w:numId w:val="21"/>
        </w:numPr>
        <w:rPr>
          <w:rFonts w:asciiTheme="minorHAnsi" w:eastAsiaTheme="minorEastAsia" w:hAnsiTheme="minorHAnsi" w:cstheme="minorBidi"/>
        </w:rPr>
      </w:pPr>
      <w:r w:rsidRPr="19F9293D">
        <w:rPr>
          <w:rFonts w:eastAsia="Corbel" w:cs="Corbel"/>
        </w:rPr>
        <w:t>Do you think there's any way this referral process could be improved?</w:t>
      </w:r>
    </w:p>
    <w:p w14:paraId="195E5502" w14:textId="09EA5A86" w:rsidR="00410915" w:rsidRPr="00705476" w:rsidRDefault="00410915" w:rsidP="00410915"/>
    <w:p w14:paraId="66D1BCC1" w14:textId="09EA5A86" w:rsidR="00705476" w:rsidRDefault="00705476" w:rsidP="1F9F5A47"/>
    <w:p w14:paraId="2B70BD24" w14:textId="09EA5A86" w:rsidR="0E717FA7" w:rsidRDefault="0E717FA7" w:rsidP="3C66F1BB"/>
    <w:p w14:paraId="107CAB5C" w14:textId="09EA5A86" w:rsidR="3C66F1BB" w:rsidRDefault="3C66F1BB">
      <w:r>
        <w:br w:type="page"/>
      </w:r>
    </w:p>
    <w:p w14:paraId="394C6030" w14:textId="09EA5A86" w:rsidR="0E717FA7" w:rsidRDefault="0E717FA7" w:rsidP="0E717FA7"/>
    <w:p w14:paraId="10D42486" w14:textId="1C2ADD94" w:rsidR="00705476" w:rsidRPr="00705476" w:rsidRDefault="3C66F1BB" w:rsidP="3C66F1BB">
      <w:pPr>
        <w:pStyle w:val="Heading1"/>
        <w:numPr>
          <w:ilvl w:val="0"/>
          <w:numId w:val="0"/>
        </w:numPr>
      </w:pPr>
      <w:bookmarkStart w:id="136" w:name="_Toc74139392"/>
      <w:r>
        <w:t>14</w:t>
      </w:r>
      <w:r w:rsidR="0E717FA7">
        <w:tab/>
      </w:r>
      <w:r w:rsidR="1E0BBB50">
        <w:t xml:space="preserve">Appendix </w:t>
      </w:r>
      <w:r>
        <w:t>E</w:t>
      </w:r>
      <w:r w:rsidR="1E0BBB50">
        <w:t xml:space="preserve">: </w:t>
      </w:r>
      <w:r w:rsidR="1A2D093F">
        <w:t xml:space="preserve">Interim </w:t>
      </w:r>
      <w:r>
        <w:t>Prototypes</w:t>
      </w:r>
      <w:bookmarkEnd w:id="136"/>
    </w:p>
    <w:p w14:paraId="464C8601" w14:textId="1F891D89" w:rsidR="00705476" w:rsidRPr="00705476" w:rsidRDefault="14272C96" w:rsidP="40972CA9">
      <w:r>
        <w:t>15.1   Specialist and GP Interviews</w:t>
      </w:r>
    </w:p>
    <w:p w14:paraId="49950E26" w14:textId="6E295656" w:rsidR="0707CF71" w:rsidRDefault="14272C96" w:rsidP="0707CF71">
      <w:pPr>
        <w:rPr>
          <w:b/>
        </w:rPr>
      </w:pPr>
      <w:r w:rsidRPr="6F2C89A8">
        <w:rPr>
          <w:b/>
        </w:rPr>
        <w:t>Interview 1</w:t>
      </w:r>
      <w:r w:rsidR="74BD16EB" w:rsidRPr="6F2C89A8">
        <w:rPr>
          <w:b/>
        </w:rPr>
        <w:t xml:space="preserve"> (Malaysia)</w:t>
      </w:r>
    </w:p>
    <w:p w14:paraId="2287DB6C" w14:textId="4DF5B61D" w:rsidR="14272C96" w:rsidRDefault="14272C96" w:rsidP="14272C96">
      <w:pPr>
        <w:spacing w:after="160" w:line="259" w:lineRule="auto"/>
        <w:rPr>
          <w:rFonts w:eastAsia="Corbel" w:cs="Corbel"/>
          <w:color w:val="000000" w:themeColor="text1"/>
          <w:sz w:val="22"/>
          <w:szCs w:val="22"/>
        </w:rPr>
      </w:pPr>
      <w:r w:rsidRPr="14272C96">
        <w:rPr>
          <w:rFonts w:eastAsia="Corbel" w:cs="Corbel"/>
          <w:color w:val="000000" w:themeColor="text1"/>
          <w:sz w:val="22"/>
          <w:szCs w:val="22"/>
          <w:lang w:val="en-GB"/>
        </w:rPr>
        <w:t xml:space="preserve">20 min Interview </w:t>
      </w:r>
    </w:p>
    <w:p w14:paraId="747FAE8D" w14:textId="5F125F2F" w:rsidR="14272C96" w:rsidRDefault="14272C96" w:rsidP="00E46CE3">
      <w:pPr>
        <w:pStyle w:val="ListParagraph"/>
        <w:numPr>
          <w:ilvl w:val="0"/>
          <w:numId w:val="14"/>
        </w:numPr>
        <w:spacing w:after="160"/>
        <w:rPr>
          <w:rFonts w:asciiTheme="minorHAnsi" w:eastAsiaTheme="minorEastAsia" w:hAnsiTheme="minorHAnsi" w:cstheme="minorBidi"/>
          <w:b/>
          <w:bCs/>
          <w:color w:val="000000" w:themeColor="text1"/>
          <w:szCs w:val="20"/>
        </w:rPr>
      </w:pPr>
      <w:r w:rsidRPr="14272C96">
        <w:rPr>
          <w:rFonts w:eastAsia="Corbel" w:cs="Corbel"/>
          <w:b/>
          <w:bCs/>
          <w:color w:val="000000" w:themeColor="text1"/>
          <w:szCs w:val="20"/>
        </w:rPr>
        <w:t>What happens when a referral is made?</w:t>
      </w:r>
      <w:r w:rsidRPr="14272C96">
        <w:rPr>
          <w:rFonts w:eastAsia="Corbel" w:cs="Corbel"/>
          <w:color w:val="000000" w:themeColor="text1"/>
          <w:szCs w:val="20"/>
        </w:rPr>
        <w:t xml:space="preserve"> (Ask the question differently depending on what the person does.)</w:t>
      </w:r>
    </w:p>
    <w:p w14:paraId="3B90D735" w14:textId="612D0D50" w:rsidR="14272C96" w:rsidRDefault="14272C96" w:rsidP="00E46CE3">
      <w:pPr>
        <w:pStyle w:val="ListParagraph"/>
        <w:numPr>
          <w:ilvl w:val="1"/>
          <w:numId w:val="14"/>
        </w:numPr>
        <w:spacing w:after="160"/>
        <w:rPr>
          <w:rFonts w:asciiTheme="minorHAnsi" w:eastAsiaTheme="minorEastAsia" w:hAnsiTheme="minorHAnsi" w:cstheme="minorBidi"/>
          <w:color w:val="000000" w:themeColor="text1"/>
          <w:szCs w:val="20"/>
        </w:rPr>
      </w:pPr>
      <w:r w:rsidRPr="14272C96">
        <w:rPr>
          <w:rFonts w:eastAsia="Corbel" w:cs="Corbel"/>
          <w:color w:val="000000" w:themeColor="text1"/>
          <w:szCs w:val="20"/>
          <w:lang w:val="en-GB"/>
        </w:rPr>
        <w:t>Usually write a brief letter about the page so that the patient can give it to the specialist to analyse.</w:t>
      </w:r>
    </w:p>
    <w:p w14:paraId="71DAED31" w14:textId="087CAFF5" w:rsidR="14272C96" w:rsidRDefault="14272C96" w:rsidP="00E46CE3">
      <w:pPr>
        <w:pStyle w:val="ListParagraph"/>
        <w:numPr>
          <w:ilvl w:val="1"/>
          <w:numId w:val="14"/>
        </w:numPr>
        <w:spacing w:after="160"/>
        <w:rPr>
          <w:color w:val="000000" w:themeColor="text1"/>
          <w:szCs w:val="20"/>
          <w:lang w:val="en-GB"/>
        </w:rPr>
      </w:pPr>
    </w:p>
    <w:p w14:paraId="7F5AC23A" w14:textId="36F5249A" w:rsidR="14272C96" w:rsidRDefault="14272C96" w:rsidP="00E46CE3">
      <w:pPr>
        <w:pStyle w:val="ListParagraph"/>
        <w:numPr>
          <w:ilvl w:val="0"/>
          <w:numId w:val="14"/>
        </w:numPr>
        <w:spacing w:after="160"/>
        <w:rPr>
          <w:rFonts w:asciiTheme="minorHAnsi" w:eastAsiaTheme="minorEastAsia" w:hAnsiTheme="minorHAnsi" w:cstheme="minorBidi"/>
          <w:b/>
          <w:bCs/>
          <w:color w:val="000000" w:themeColor="text1"/>
          <w:szCs w:val="20"/>
        </w:rPr>
      </w:pPr>
      <w:r w:rsidRPr="14272C96">
        <w:rPr>
          <w:rFonts w:eastAsia="Corbel" w:cs="Corbel"/>
          <w:b/>
          <w:bCs/>
          <w:color w:val="000000" w:themeColor="text1"/>
          <w:szCs w:val="20"/>
        </w:rPr>
        <w:t>What factors influence a patient/GP’s choice of specialist?</w:t>
      </w:r>
    </w:p>
    <w:p w14:paraId="6AA857E3" w14:textId="19201089" w:rsidR="14272C96" w:rsidRDefault="14272C96" w:rsidP="00E46CE3">
      <w:pPr>
        <w:pStyle w:val="ListParagraph"/>
        <w:numPr>
          <w:ilvl w:val="1"/>
          <w:numId w:val="14"/>
        </w:numPr>
        <w:spacing w:after="160"/>
        <w:jc w:val="left"/>
        <w:rPr>
          <w:rFonts w:asciiTheme="minorHAnsi" w:eastAsiaTheme="minorEastAsia" w:hAnsiTheme="minorHAnsi" w:cstheme="minorBidi"/>
          <w:color w:val="000000" w:themeColor="text1"/>
          <w:szCs w:val="20"/>
        </w:rPr>
      </w:pPr>
      <w:r w:rsidRPr="14272C96">
        <w:rPr>
          <w:rFonts w:eastAsia="Corbel" w:cs="Corbel"/>
          <w:color w:val="000000" w:themeColor="text1"/>
          <w:szCs w:val="20"/>
        </w:rPr>
        <w:t>In Malaysia, people are not required to see a specialist without a GP so they can have their own choice on who to see</w:t>
      </w:r>
    </w:p>
    <w:p w14:paraId="27AFF3D8" w14:textId="2AE48AF8" w:rsidR="14272C96" w:rsidRDefault="14272C96" w:rsidP="00E46CE3">
      <w:pPr>
        <w:pStyle w:val="ListParagraph"/>
        <w:numPr>
          <w:ilvl w:val="1"/>
          <w:numId w:val="14"/>
        </w:numPr>
        <w:spacing w:after="160"/>
        <w:jc w:val="left"/>
        <w:rPr>
          <w:rFonts w:asciiTheme="minorHAnsi" w:eastAsiaTheme="minorEastAsia" w:hAnsiTheme="minorHAnsi" w:cstheme="minorBidi"/>
          <w:color w:val="000000" w:themeColor="text1"/>
          <w:szCs w:val="20"/>
        </w:rPr>
      </w:pPr>
      <w:r w:rsidRPr="14272C96">
        <w:rPr>
          <w:rFonts w:eastAsia="Corbel" w:cs="Corbel"/>
          <w:color w:val="000000" w:themeColor="text1"/>
          <w:szCs w:val="20"/>
        </w:rPr>
        <w:t xml:space="preserve">If you visit a GP the GP will highly recommend a specialist that is part of their association </w:t>
      </w:r>
    </w:p>
    <w:p w14:paraId="0F29B70B" w14:textId="5A4091BE" w:rsidR="14272C96" w:rsidRDefault="14272C96" w:rsidP="14272C96">
      <w:pPr>
        <w:spacing w:after="160" w:line="259" w:lineRule="auto"/>
        <w:rPr>
          <w:rFonts w:eastAsia="Corbel" w:cs="Corbel"/>
          <w:color w:val="000000" w:themeColor="text1"/>
          <w:szCs w:val="20"/>
        </w:rPr>
      </w:pPr>
    </w:p>
    <w:p w14:paraId="31C54880" w14:textId="3998D677" w:rsidR="14272C96" w:rsidRDefault="14272C96" w:rsidP="00E46CE3">
      <w:pPr>
        <w:pStyle w:val="ListParagraph"/>
        <w:numPr>
          <w:ilvl w:val="0"/>
          <w:numId w:val="14"/>
        </w:numPr>
        <w:spacing w:after="160"/>
        <w:rPr>
          <w:rFonts w:asciiTheme="minorHAnsi" w:eastAsiaTheme="minorEastAsia" w:hAnsiTheme="minorHAnsi" w:cstheme="minorBidi"/>
          <w:b/>
          <w:bCs/>
          <w:color w:val="000000" w:themeColor="text1"/>
          <w:szCs w:val="20"/>
        </w:rPr>
      </w:pPr>
      <w:r w:rsidRPr="14272C96">
        <w:rPr>
          <w:rFonts w:eastAsia="Corbel" w:cs="Corbel"/>
          <w:b/>
          <w:bCs/>
          <w:color w:val="000000" w:themeColor="text1"/>
          <w:szCs w:val="20"/>
        </w:rPr>
        <w:t xml:space="preserve">What do you think of these existing solutions? </w:t>
      </w:r>
      <w:r w:rsidRPr="14272C96">
        <w:rPr>
          <w:rFonts w:eastAsia="Corbel" w:cs="Corbel"/>
          <w:color w:val="000000" w:themeColor="text1"/>
          <w:szCs w:val="20"/>
        </w:rPr>
        <w:t>(Demonstrate each one individually)</w:t>
      </w:r>
    </w:p>
    <w:p w14:paraId="789256B1" w14:textId="212807DD" w:rsidR="14272C96" w:rsidRDefault="14272C96" w:rsidP="00E46CE3">
      <w:pPr>
        <w:pStyle w:val="ListParagraph"/>
        <w:numPr>
          <w:ilvl w:val="1"/>
          <w:numId w:val="14"/>
        </w:numPr>
        <w:spacing w:after="160"/>
        <w:rPr>
          <w:rFonts w:asciiTheme="minorHAnsi" w:eastAsiaTheme="minorEastAsia" w:hAnsiTheme="minorHAnsi" w:cstheme="minorBidi"/>
          <w:color w:val="000000" w:themeColor="text1"/>
          <w:szCs w:val="20"/>
        </w:rPr>
      </w:pPr>
      <w:r w:rsidRPr="14272C96">
        <w:rPr>
          <w:rFonts w:ascii="Calibri Light" w:eastAsia="Calibri Light" w:hAnsi="Calibri Light" w:cs="Calibri Light"/>
          <w:color w:val="000000" w:themeColor="text1"/>
          <w:szCs w:val="20"/>
          <w:lang w:val="en-GB"/>
        </w:rPr>
        <w:t>There is a system in Malaysia which allow specialist to register to be a certified Specialist. But the system does not help with the communication and connection between the patient and the Specialist.</w:t>
      </w:r>
      <w:r>
        <w:br/>
      </w:r>
    </w:p>
    <w:p w14:paraId="52DA09CF" w14:textId="74945E73" w:rsidR="14272C96" w:rsidRDefault="14272C96" w:rsidP="00E46CE3">
      <w:pPr>
        <w:pStyle w:val="ListParagraph"/>
        <w:numPr>
          <w:ilvl w:val="0"/>
          <w:numId w:val="14"/>
        </w:numPr>
        <w:spacing w:after="160"/>
        <w:rPr>
          <w:rFonts w:asciiTheme="minorHAnsi" w:eastAsiaTheme="minorEastAsia" w:hAnsiTheme="minorHAnsi" w:cstheme="minorBidi"/>
          <w:b/>
          <w:bCs/>
          <w:color w:val="000000" w:themeColor="text1"/>
          <w:szCs w:val="20"/>
        </w:rPr>
      </w:pPr>
      <w:r w:rsidRPr="14272C96">
        <w:rPr>
          <w:rFonts w:eastAsia="Corbel" w:cs="Corbel"/>
          <w:b/>
          <w:bCs/>
          <w:color w:val="000000" w:themeColor="text1"/>
          <w:szCs w:val="20"/>
        </w:rPr>
        <w:t xml:space="preserve">What happens to patient’s health records during the referral? </w:t>
      </w:r>
      <w:r>
        <w:br/>
      </w:r>
      <w:r w:rsidRPr="14272C96">
        <w:rPr>
          <w:rFonts w:eastAsia="Corbel" w:cs="Corbel"/>
          <w:b/>
          <w:bCs/>
          <w:color w:val="000000" w:themeColor="text1"/>
          <w:szCs w:val="20"/>
        </w:rPr>
        <w:t>(Question just for GP and specialists)</w:t>
      </w:r>
    </w:p>
    <w:p w14:paraId="639565E9" w14:textId="1A71DB5A" w:rsidR="14272C96" w:rsidRDefault="14272C96" w:rsidP="00E46CE3">
      <w:pPr>
        <w:pStyle w:val="ListParagraph"/>
        <w:numPr>
          <w:ilvl w:val="1"/>
          <w:numId w:val="14"/>
        </w:numPr>
        <w:spacing w:after="160"/>
        <w:rPr>
          <w:rFonts w:asciiTheme="minorHAnsi" w:eastAsiaTheme="minorEastAsia" w:hAnsiTheme="minorHAnsi" w:cstheme="minorBidi"/>
          <w:color w:val="000000" w:themeColor="text1"/>
          <w:szCs w:val="20"/>
        </w:rPr>
      </w:pPr>
      <w:r w:rsidRPr="14272C96">
        <w:rPr>
          <w:rFonts w:eastAsia="Corbel" w:cs="Corbel"/>
          <w:color w:val="000000" w:themeColor="text1"/>
          <w:szCs w:val="20"/>
        </w:rPr>
        <w:t>Most clinics in Malaysia store the health records in private clinics/ hospitals, no common health record will be stored so any specialist/ GP can access it. However, insurance companies encourage clinics and hospitals to move patient health records to be digital. (Potential Problem in Malaysia)</w:t>
      </w:r>
    </w:p>
    <w:p w14:paraId="39F281CF" w14:textId="5327ACEA" w:rsidR="14272C96" w:rsidRDefault="14272C96" w:rsidP="14272C96">
      <w:pPr>
        <w:spacing w:after="160" w:line="259" w:lineRule="auto"/>
        <w:rPr>
          <w:rFonts w:ascii="Calibri" w:eastAsia="Calibri" w:hAnsi="Calibri" w:cs="Calibri"/>
          <w:color w:val="000000" w:themeColor="text1"/>
          <w:szCs w:val="20"/>
        </w:rPr>
      </w:pPr>
    </w:p>
    <w:p w14:paraId="0074EA9E" w14:textId="0893AA4D" w:rsidR="14272C96" w:rsidRDefault="14272C96" w:rsidP="00E46CE3">
      <w:pPr>
        <w:pStyle w:val="ListParagraph"/>
        <w:numPr>
          <w:ilvl w:val="0"/>
          <w:numId w:val="14"/>
        </w:numPr>
        <w:spacing w:after="160"/>
        <w:rPr>
          <w:rFonts w:asciiTheme="minorHAnsi" w:eastAsiaTheme="minorEastAsia" w:hAnsiTheme="minorHAnsi" w:cstheme="minorBidi"/>
          <w:b/>
          <w:bCs/>
          <w:color w:val="000000" w:themeColor="text1"/>
          <w:szCs w:val="20"/>
        </w:rPr>
      </w:pPr>
      <w:r w:rsidRPr="14272C96">
        <w:rPr>
          <w:rFonts w:eastAsia="Corbel" w:cs="Corbel"/>
          <w:b/>
          <w:bCs/>
          <w:color w:val="000000" w:themeColor="text1"/>
          <w:szCs w:val="20"/>
        </w:rPr>
        <w:t xml:space="preserve">Should electronic health record impact be considered during the referral process? </w:t>
      </w:r>
    </w:p>
    <w:p w14:paraId="1F71B06A" w14:textId="1E46F90F" w:rsidR="14272C96" w:rsidRDefault="14272C96" w:rsidP="14272C96">
      <w:pPr>
        <w:spacing w:after="160" w:line="259" w:lineRule="auto"/>
        <w:ind w:firstLine="720"/>
        <w:jc w:val="left"/>
        <w:rPr>
          <w:rFonts w:eastAsia="Corbel" w:cs="Corbel"/>
          <w:color w:val="000000" w:themeColor="text1"/>
          <w:szCs w:val="20"/>
        </w:rPr>
      </w:pPr>
      <w:r w:rsidRPr="14272C96">
        <w:rPr>
          <w:rFonts w:eastAsia="Corbel" w:cs="Corbel"/>
          <w:color w:val="000000" w:themeColor="text1"/>
          <w:szCs w:val="20"/>
        </w:rPr>
        <w:t>Currently, such systems are not common.</w:t>
      </w:r>
    </w:p>
    <w:p w14:paraId="2DE5E029" w14:textId="6F8A738B" w:rsidR="14272C96" w:rsidRDefault="14272C96" w:rsidP="00E46CE3">
      <w:pPr>
        <w:pStyle w:val="ListParagraph"/>
        <w:numPr>
          <w:ilvl w:val="0"/>
          <w:numId w:val="14"/>
        </w:numPr>
        <w:spacing w:after="160"/>
        <w:rPr>
          <w:rFonts w:asciiTheme="minorHAnsi" w:eastAsiaTheme="minorEastAsia" w:hAnsiTheme="minorHAnsi" w:cstheme="minorBidi"/>
          <w:b/>
          <w:bCs/>
          <w:color w:val="000000" w:themeColor="text1"/>
          <w:szCs w:val="20"/>
        </w:rPr>
      </w:pPr>
      <w:r w:rsidRPr="14272C96">
        <w:rPr>
          <w:rFonts w:eastAsia="Corbel" w:cs="Corbel"/>
          <w:b/>
          <w:bCs/>
          <w:color w:val="000000" w:themeColor="text1"/>
          <w:szCs w:val="20"/>
        </w:rPr>
        <w:t>How do insurance and [country]’s health system affect the referral process and patients’ choices?</w:t>
      </w:r>
    </w:p>
    <w:p w14:paraId="18CB320D" w14:textId="1F59D3EF" w:rsidR="14272C96" w:rsidRDefault="14272C96" w:rsidP="00E46CE3">
      <w:pPr>
        <w:pStyle w:val="ListParagraph"/>
        <w:numPr>
          <w:ilvl w:val="1"/>
          <w:numId w:val="14"/>
        </w:numPr>
        <w:spacing w:after="160"/>
        <w:jc w:val="left"/>
        <w:rPr>
          <w:rFonts w:asciiTheme="minorHAnsi" w:eastAsiaTheme="minorEastAsia" w:hAnsiTheme="minorHAnsi" w:cstheme="minorBidi"/>
          <w:color w:val="000000" w:themeColor="text1"/>
          <w:szCs w:val="20"/>
        </w:rPr>
      </w:pPr>
      <w:r w:rsidRPr="14272C96">
        <w:rPr>
          <w:rFonts w:eastAsia="Corbel" w:cs="Corbel"/>
          <w:color w:val="000000" w:themeColor="text1"/>
          <w:szCs w:val="20"/>
        </w:rPr>
        <w:t>When visiting a GP or a Specialist usually the insurance, your company will likely cover the cost of the visit to the doctor. But it depends on the company/ insurance company whether they are associated with certain medical facilities.</w:t>
      </w:r>
    </w:p>
    <w:p w14:paraId="6A8F2751" w14:textId="09EA5A86" w:rsidR="14272C96" w:rsidRDefault="14272C96" w:rsidP="14272C96"/>
    <w:p w14:paraId="6DD65ECF" w14:textId="6F8AD63F" w:rsidR="14272C96" w:rsidRDefault="14272C96" w:rsidP="14272C96">
      <w:pPr>
        <w:rPr>
          <w:szCs w:val="20"/>
        </w:rPr>
      </w:pPr>
      <w:r>
        <w:br w:type="page"/>
      </w:r>
    </w:p>
    <w:p w14:paraId="4AF0F44A" w14:textId="33989AE2" w:rsidR="0707CF71" w:rsidRDefault="14272C96" w:rsidP="0707CF71">
      <w:pPr>
        <w:rPr>
          <w:b/>
        </w:rPr>
      </w:pPr>
      <w:r w:rsidRPr="6F2C89A8">
        <w:rPr>
          <w:b/>
        </w:rPr>
        <w:t>Interview 2</w:t>
      </w:r>
      <w:r w:rsidR="74BD16EB" w:rsidRPr="6F2C89A8">
        <w:rPr>
          <w:b/>
        </w:rPr>
        <w:t>, 3, 4 (China)</w:t>
      </w:r>
    </w:p>
    <w:p w14:paraId="02F9954E" w14:textId="29346EBE" w:rsidR="0707CF71" w:rsidRDefault="0707CF71" w:rsidP="74BD16EB">
      <w:pPr>
        <w:rPr>
          <w:szCs w:val="20"/>
        </w:rPr>
      </w:pPr>
    </w:p>
    <w:p w14:paraId="2CFBBDCC" w14:textId="126BFC94" w:rsidR="0707CF71" w:rsidRDefault="74BD16EB" w:rsidP="74BD16EB">
      <w:pPr>
        <w:rPr>
          <w:rFonts w:eastAsia="Corbel" w:cs="Corbel"/>
          <w:color w:val="000000" w:themeColor="text1"/>
          <w:szCs w:val="20"/>
        </w:rPr>
      </w:pPr>
      <w:r w:rsidRPr="74BD16EB">
        <w:rPr>
          <w:rFonts w:eastAsia="Corbel" w:cs="Corbel"/>
          <w:color w:val="000000" w:themeColor="text1"/>
          <w:szCs w:val="20"/>
          <w:lang w:val="en-US"/>
        </w:rPr>
        <w:t>Interviewee 1: (GP)</w:t>
      </w:r>
    </w:p>
    <w:p w14:paraId="4FB9C335" w14:textId="28A5FE8B" w:rsidR="0707CF71" w:rsidRDefault="74BD16EB" w:rsidP="74BD16EB">
      <w:pPr>
        <w:rPr>
          <w:rFonts w:eastAsia="Corbel" w:cs="Corbel"/>
          <w:color w:val="000000" w:themeColor="text1"/>
        </w:rPr>
      </w:pPr>
      <w:r w:rsidRPr="264FDFEA">
        <w:rPr>
          <w:rFonts w:eastAsia="Corbel" w:cs="Corbel"/>
          <w:color w:val="000000" w:themeColor="text1"/>
          <w:lang w:val="en-US"/>
        </w:rPr>
        <w:t xml:space="preserve">Shaohua Mo (Doctor from </w:t>
      </w:r>
      <w:r w:rsidR="264FDFEA" w:rsidRPr="264FDFEA">
        <w:rPr>
          <w:rFonts w:eastAsia="Corbel" w:cs="Corbel"/>
          <w:color w:val="000000" w:themeColor="text1"/>
          <w:lang w:val="en-US"/>
        </w:rPr>
        <w:t>hospital</w:t>
      </w:r>
      <w:r w:rsidRPr="264FDFEA">
        <w:rPr>
          <w:rFonts w:eastAsia="Corbel" w:cs="Corbel"/>
          <w:color w:val="000000" w:themeColor="text1"/>
          <w:lang w:val="en-US"/>
        </w:rPr>
        <w:t xml:space="preserve"> </w:t>
      </w:r>
      <w:r w:rsidRPr="264FDFEA">
        <w:rPr>
          <w:rFonts w:eastAsia="Corbel" w:cs="Corbel"/>
          <w:color w:val="000000" w:themeColor="text1"/>
        </w:rPr>
        <w:t>从化中心医院</w:t>
      </w:r>
      <w:r w:rsidRPr="264FDFEA">
        <w:rPr>
          <w:rFonts w:eastAsia="Corbel" w:cs="Corbel"/>
          <w:color w:val="000000" w:themeColor="text1"/>
          <w:lang w:val="en-US"/>
        </w:rPr>
        <w:t>, retired)</w:t>
      </w:r>
    </w:p>
    <w:p w14:paraId="1B194952" w14:textId="502E65C4" w:rsidR="0707CF71" w:rsidRDefault="74BD16EB" w:rsidP="74BD16EB">
      <w:pPr>
        <w:rPr>
          <w:rFonts w:eastAsia="Corbel" w:cs="Corbel"/>
          <w:color w:val="000000" w:themeColor="text1"/>
          <w:szCs w:val="20"/>
        </w:rPr>
      </w:pPr>
      <w:r w:rsidRPr="74BD16EB">
        <w:rPr>
          <w:rFonts w:eastAsia="Corbel" w:cs="Corbel"/>
          <w:color w:val="000000" w:themeColor="text1"/>
          <w:szCs w:val="20"/>
          <w:lang w:val="en-US"/>
        </w:rPr>
        <w:t>Interviewee 2: (GP)</w:t>
      </w:r>
    </w:p>
    <w:p w14:paraId="42273EEF" w14:textId="1EB899F2" w:rsidR="0707CF71" w:rsidRDefault="74BD16EB" w:rsidP="74BD16EB">
      <w:pPr>
        <w:rPr>
          <w:rFonts w:eastAsia="Corbel" w:cs="Corbel"/>
          <w:color w:val="000000" w:themeColor="text1"/>
          <w:szCs w:val="20"/>
        </w:rPr>
      </w:pPr>
      <w:r w:rsidRPr="74BD16EB">
        <w:rPr>
          <w:rFonts w:eastAsia="Corbel" w:cs="Corbel"/>
          <w:color w:val="000000" w:themeColor="text1"/>
          <w:szCs w:val="20"/>
          <w:lang w:val="en-US"/>
        </w:rPr>
        <w:t>Shaojun Chen (Doctor from 南方医院，retired)</w:t>
      </w:r>
    </w:p>
    <w:p w14:paraId="17817A12" w14:textId="5A83034B" w:rsidR="0707CF71" w:rsidRDefault="74BD16EB" w:rsidP="74BD16EB">
      <w:pPr>
        <w:rPr>
          <w:rFonts w:eastAsia="Corbel" w:cs="Corbel"/>
          <w:color w:val="000000" w:themeColor="text1"/>
          <w:szCs w:val="20"/>
        </w:rPr>
      </w:pPr>
      <w:r w:rsidRPr="74BD16EB">
        <w:rPr>
          <w:rFonts w:eastAsia="Corbel" w:cs="Corbel"/>
          <w:color w:val="000000" w:themeColor="text1"/>
          <w:szCs w:val="20"/>
          <w:lang w:val="en-US"/>
        </w:rPr>
        <w:t>Interviewee 3: (Specialist, on training)</w:t>
      </w:r>
    </w:p>
    <w:p w14:paraId="3BCA31F9" w14:textId="3A614D3D" w:rsidR="0707CF71" w:rsidRDefault="74BD16EB" w:rsidP="74BD16EB">
      <w:pPr>
        <w:rPr>
          <w:rFonts w:eastAsia="Corbel" w:cs="Corbel"/>
          <w:color w:val="000000" w:themeColor="text1"/>
          <w:szCs w:val="20"/>
        </w:rPr>
      </w:pPr>
      <w:r w:rsidRPr="74BD16EB">
        <w:rPr>
          <w:rFonts w:eastAsia="Corbel" w:cs="Corbel"/>
          <w:color w:val="000000" w:themeColor="text1"/>
          <w:szCs w:val="20"/>
          <w:lang w:val="en-US"/>
        </w:rPr>
        <w:t>Yiqiao Zhu (On training psychologist, friend from gym)</w:t>
      </w:r>
    </w:p>
    <w:p w14:paraId="2541512A" w14:textId="09EC237B" w:rsidR="0707CF71" w:rsidRDefault="0707CF71" w:rsidP="74BD16EB">
      <w:pPr>
        <w:rPr>
          <w:rFonts w:eastAsia="Corbel" w:cs="Corbel"/>
          <w:color w:val="000000" w:themeColor="text1"/>
          <w:szCs w:val="20"/>
        </w:rPr>
      </w:pPr>
    </w:p>
    <w:p w14:paraId="378AA9F9" w14:textId="6B3F185A" w:rsidR="0707CF71" w:rsidRDefault="14272C96" w:rsidP="1D7A0825">
      <w:pPr>
        <w:rPr>
          <w:rFonts w:eastAsia="Corbel" w:cs="Corbel"/>
          <w:color w:val="000000" w:themeColor="text1"/>
          <w:szCs w:val="20"/>
        </w:rPr>
      </w:pPr>
      <w:r w:rsidRPr="74BD16EB">
        <w:rPr>
          <w:rFonts w:eastAsia="Corbel" w:cs="Corbel"/>
          <w:color w:val="000000" w:themeColor="text1"/>
          <w:szCs w:val="20"/>
        </w:rPr>
        <w:t>Try a little bit of context around our project</w:t>
      </w:r>
      <w:r w:rsidRPr="74BD16EB">
        <w:rPr>
          <w:rFonts w:eastAsia="Corbel" w:cs="Corbel"/>
          <w:color w:val="000000" w:themeColor="text1"/>
          <w:szCs w:val="20"/>
          <w:lang w:val="en-US"/>
        </w:rPr>
        <w:t>.</w:t>
      </w:r>
      <w:r w:rsidRPr="74BD16EB">
        <w:rPr>
          <w:rFonts w:eastAsia="Corbel" w:cs="Corbel"/>
          <w:color w:val="000000" w:themeColor="text1"/>
          <w:szCs w:val="20"/>
        </w:rPr>
        <w:t xml:space="preserve"> Don’t give too much detail. Just say we are working on improving the patient referral process, but we need to talk to experts to understand the situation.</w:t>
      </w:r>
    </w:p>
    <w:p w14:paraId="58878FE6" w14:textId="2680B0F2" w:rsidR="0707CF71" w:rsidRDefault="0707CF71" w:rsidP="14272C96">
      <w:pPr>
        <w:rPr>
          <w:rFonts w:eastAsia="Corbel" w:cs="Corbel"/>
          <w:color w:val="000000" w:themeColor="text1"/>
          <w:szCs w:val="20"/>
        </w:rPr>
      </w:pPr>
    </w:p>
    <w:p w14:paraId="5B979ACE" w14:textId="6140EC70" w:rsidR="0707CF71" w:rsidRDefault="14272C96" w:rsidP="00E46CE3">
      <w:pPr>
        <w:pStyle w:val="ListParagraph"/>
        <w:numPr>
          <w:ilvl w:val="0"/>
          <w:numId w:val="12"/>
        </w:numPr>
        <w:rPr>
          <w:rFonts w:eastAsia="Corbel" w:cs="Corbel"/>
          <w:b/>
          <w:color w:val="000000" w:themeColor="text1"/>
          <w:szCs w:val="20"/>
        </w:rPr>
      </w:pPr>
      <w:r w:rsidRPr="1D7A0825">
        <w:rPr>
          <w:rFonts w:eastAsia="Corbel" w:cs="Corbel"/>
          <w:b/>
          <w:color w:val="000000" w:themeColor="text1"/>
          <w:szCs w:val="20"/>
          <w:lang w:val="en-US"/>
        </w:rPr>
        <w:t xml:space="preserve">“The early stage of the referral system that we used was </w:t>
      </w:r>
      <w:r w:rsidR="1D7A0825" w:rsidRPr="1D7A0825">
        <w:rPr>
          <w:rFonts w:eastAsia="Corbel" w:cs="Corbel"/>
          <w:b/>
          <w:bCs/>
          <w:color w:val="000000" w:themeColor="text1"/>
          <w:szCs w:val="20"/>
          <w:lang w:val="en-US"/>
        </w:rPr>
        <w:t>basic</w:t>
      </w:r>
      <w:r w:rsidRPr="1D7A0825">
        <w:rPr>
          <w:rFonts w:eastAsia="Corbel" w:cs="Corbel"/>
          <w:b/>
          <w:color w:val="000000" w:themeColor="text1"/>
          <w:szCs w:val="20"/>
          <w:lang w:val="en-US"/>
        </w:rPr>
        <w:t xml:space="preserve"> script on paper (very early), and then coming to the next stage, internal system with internal network. Then the most </w:t>
      </w:r>
      <w:r w:rsidR="1D7A0825" w:rsidRPr="1D7A0825">
        <w:rPr>
          <w:rFonts w:eastAsia="Corbel" w:cs="Corbel"/>
          <w:b/>
          <w:bCs/>
          <w:color w:val="000000" w:themeColor="text1"/>
          <w:szCs w:val="20"/>
          <w:lang w:val="en-US"/>
        </w:rPr>
        <w:t>continence</w:t>
      </w:r>
      <w:r w:rsidRPr="1D7A0825">
        <w:rPr>
          <w:rFonts w:eastAsia="Corbel" w:cs="Corbel"/>
          <w:b/>
          <w:color w:val="000000" w:themeColor="text1"/>
          <w:szCs w:val="20"/>
          <w:lang w:val="en-US"/>
        </w:rPr>
        <w:t xml:space="preserve"> stage where everyone could make appointment with the doctor online. But I have to point out one thing, that no matter on what stage, patient need to wait on queue. Which might be faired, but some patients don’t have very seriously bad situation but on ahead of the queue, might be a terrible situation for patients who have a bad situation on behind of the queue.” (Main meaning when I talk to the first interviewee, I change a bit so it seems more reasonable)</w:t>
      </w:r>
    </w:p>
    <w:p w14:paraId="3498FEFF" w14:textId="00CABD08" w:rsidR="0707CF71" w:rsidRDefault="0707CF71" w:rsidP="74BD16EB">
      <w:pPr>
        <w:rPr>
          <w:rFonts w:eastAsia="Corbel" w:cs="Corbel"/>
          <w:color w:val="000000" w:themeColor="text1"/>
          <w:szCs w:val="20"/>
        </w:rPr>
      </w:pPr>
    </w:p>
    <w:p w14:paraId="45E7BD4D" w14:textId="33ADB57E" w:rsidR="0707CF71" w:rsidRDefault="14272C96" w:rsidP="00E46CE3">
      <w:pPr>
        <w:pStyle w:val="ListParagraph"/>
        <w:numPr>
          <w:ilvl w:val="0"/>
          <w:numId w:val="12"/>
        </w:numPr>
        <w:rPr>
          <w:rFonts w:eastAsia="Corbel" w:cs="Corbel"/>
          <w:b/>
          <w:color w:val="000000" w:themeColor="text1"/>
          <w:szCs w:val="20"/>
        </w:rPr>
      </w:pPr>
      <w:r w:rsidRPr="1D7A0825">
        <w:rPr>
          <w:rFonts w:eastAsia="Corbel" w:cs="Corbel"/>
          <w:b/>
          <w:color w:val="000000" w:themeColor="text1"/>
          <w:szCs w:val="20"/>
          <w:lang w:val="en-US"/>
        </w:rPr>
        <w:t>The second interviewee doesn’t answer this question (maybe I forgot to ask). But he give briefly introduction on the referral system on the hospital I previous mentioned. I will put those under the next question.</w:t>
      </w:r>
    </w:p>
    <w:p w14:paraId="3DF35598" w14:textId="379F8F56" w:rsidR="0707CF71" w:rsidRDefault="0707CF71" w:rsidP="74BD16EB">
      <w:pPr>
        <w:rPr>
          <w:rFonts w:eastAsia="Corbel" w:cs="Corbel"/>
          <w:color w:val="000000" w:themeColor="text1"/>
          <w:szCs w:val="20"/>
        </w:rPr>
      </w:pPr>
    </w:p>
    <w:p w14:paraId="0DB60A40" w14:textId="0E9A1561" w:rsidR="0707CF71" w:rsidRDefault="14272C96" w:rsidP="00E46CE3">
      <w:pPr>
        <w:pStyle w:val="ListParagraph"/>
        <w:numPr>
          <w:ilvl w:val="0"/>
          <w:numId w:val="12"/>
        </w:numPr>
        <w:rPr>
          <w:rFonts w:eastAsia="Corbel" w:cs="Corbel"/>
          <w:b/>
          <w:color w:val="000000" w:themeColor="text1"/>
          <w:szCs w:val="20"/>
        </w:rPr>
      </w:pPr>
      <w:r w:rsidRPr="1D7A0825">
        <w:rPr>
          <w:rFonts w:eastAsia="Corbel" w:cs="Corbel"/>
          <w:b/>
          <w:color w:val="000000" w:themeColor="text1"/>
          <w:szCs w:val="20"/>
          <w:lang w:val="en-US"/>
        </w:rPr>
        <w:t>The third interviewee provided suggestion/opinion on the project.</w:t>
      </w:r>
    </w:p>
    <w:p w14:paraId="7CC3ACB2" w14:textId="1AB97CEA" w:rsidR="0707CF71" w:rsidRDefault="14272C96" w:rsidP="14272C96">
      <w:pPr>
        <w:rPr>
          <w:rFonts w:eastAsia="Corbel" w:cs="Corbel"/>
          <w:color w:val="000000" w:themeColor="text1"/>
        </w:rPr>
      </w:pPr>
      <w:r w:rsidRPr="25081640">
        <w:rPr>
          <w:rFonts w:eastAsia="Corbel" w:cs="Corbel"/>
          <w:b/>
          <w:color w:val="000000" w:themeColor="text1"/>
          <w:lang w:val="en-US"/>
        </w:rPr>
        <w:t xml:space="preserve">“I worked as trainee in a hospital in </w:t>
      </w:r>
      <w:r w:rsidR="25081640" w:rsidRPr="25081640">
        <w:rPr>
          <w:rFonts w:eastAsia="Corbel" w:cs="Corbel"/>
          <w:b/>
          <w:bCs/>
          <w:color w:val="000000" w:themeColor="text1"/>
          <w:lang w:val="en-US"/>
        </w:rPr>
        <w:t>Guangzhou</w:t>
      </w:r>
      <w:r w:rsidRPr="25081640">
        <w:rPr>
          <w:rFonts w:eastAsia="Corbel" w:cs="Corbel"/>
          <w:b/>
          <w:color w:val="000000" w:themeColor="text1"/>
          <w:lang w:val="en-US"/>
        </w:rPr>
        <w:t xml:space="preserve"> (don’t know the exact saying in English, kind of like a special ward in hospital). So as far as I see, normal referral procedure is when a patient (accompany or not) come to the hospital, he/she will go to the front counter to enquiry, then the front counter will direct he/she to the specific ward like medical ward, or the special ward that she worked in. Then the doctors (GPs I believe) will base on the situation of the patient and decide whether he needs to see the specialist or just need some prescriptions. And this part of procedure is some time waste a lot of time. I suggest you develop a program that could shorten the time of this procedure. For example, let the patient decide whether they need to see the specialist or not.” (In her suggestion I think it might be confused, but then again, I thought the price different from see a specialist and see a doctor might be the reason why she suggest that)</w:t>
      </w:r>
    </w:p>
    <w:p w14:paraId="3ED820D4" w14:textId="072917CB" w:rsidR="0707CF71" w:rsidRDefault="0707CF71" w:rsidP="1D7A0825">
      <w:pPr>
        <w:rPr>
          <w:rFonts w:eastAsia="Corbel" w:cs="Corbel"/>
          <w:color w:val="000000" w:themeColor="text1"/>
          <w:szCs w:val="20"/>
        </w:rPr>
      </w:pPr>
    </w:p>
    <w:p w14:paraId="173AABDE" w14:textId="6B50F110" w:rsidR="0707CF71" w:rsidRDefault="14272C96" w:rsidP="00E46CE3">
      <w:pPr>
        <w:pStyle w:val="ListParagraph"/>
        <w:numPr>
          <w:ilvl w:val="0"/>
          <w:numId w:val="13"/>
        </w:numPr>
        <w:rPr>
          <w:rFonts w:eastAsia="Corbel" w:cs="Corbel"/>
          <w:color w:val="000000" w:themeColor="text1"/>
          <w:szCs w:val="20"/>
        </w:rPr>
      </w:pPr>
      <w:r w:rsidRPr="74BD16EB">
        <w:rPr>
          <w:rFonts w:eastAsia="Corbel" w:cs="Corbel"/>
          <w:color w:val="000000" w:themeColor="text1"/>
          <w:szCs w:val="20"/>
        </w:rPr>
        <w:t>What happens when a referral is made? (Ask the question differently depending on what the person does.)</w:t>
      </w:r>
    </w:p>
    <w:p w14:paraId="6AAB6719" w14:textId="33723020" w:rsidR="0707CF71" w:rsidRDefault="74BD16EB" w:rsidP="00E46CE3">
      <w:pPr>
        <w:pStyle w:val="ListParagraph"/>
        <w:numPr>
          <w:ilvl w:val="1"/>
          <w:numId w:val="13"/>
        </w:numPr>
        <w:rPr>
          <w:rFonts w:eastAsia="Corbel" w:cs="Corbel"/>
          <w:color w:val="000000" w:themeColor="text1"/>
          <w:szCs w:val="20"/>
        </w:rPr>
      </w:pPr>
      <w:r w:rsidRPr="74BD16EB">
        <w:rPr>
          <w:rFonts w:eastAsia="Corbel" w:cs="Corbel"/>
          <w:color w:val="000000" w:themeColor="text1"/>
          <w:szCs w:val="20"/>
        </w:rPr>
        <w:t>Ask follow-up questions related to potential issues in the process</w:t>
      </w:r>
    </w:p>
    <w:p w14:paraId="778B33E7" w14:textId="33A4A581" w:rsidR="0707CF71" w:rsidRDefault="74BD16EB" w:rsidP="00E46CE3">
      <w:pPr>
        <w:pStyle w:val="ListParagraph"/>
        <w:numPr>
          <w:ilvl w:val="1"/>
          <w:numId w:val="13"/>
        </w:numPr>
        <w:rPr>
          <w:rFonts w:eastAsia="Corbel" w:cs="Corbel"/>
          <w:color w:val="000000" w:themeColor="text1"/>
          <w:szCs w:val="20"/>
        </w:rPr>
      </w:pPr>
      <w:r w:rsidRPr="74BD16EB">
        <w:rPr>
          <w:rFonts w:eastAsia="Corbel" w:cs="Corbel"/>
          <w:color w:val="000000" w:themeColor="text1"/>
          <w:szCs w:val="20"/>
        </w:rPr>
        <w:t>Are specialist referrals specific to the particular specialist?</w:t>
      </w:r>
    </w:p>
    <w:p w14:paraId="70AC9AE8" w14:textId="3767F9E9" w:rsidR="0707CF71" w:rsidRDefault="0707CF71" w:rsidP="74BD16EB">
      <w:pPr>
        <w:rPr>
          <w:rFonts w:eastAsia="Corbel" w:cs="Corbel"/>
          <w:color w:val="000000" w:themeColor="text1"/>
          <w:szCs w:val="20"/>
        </w:rPr>
      </w:pPr>
    </w:p>
    <w:p w14:paraId="16E2AB9B" w14:textId="482EF922" w:rsidR="0707CF71" w:rsidRDefault="74BD16EB" w:rsidP="00E46CE3">
      <w:pPr>
        <w:pStyle w:val="ListParagraph"/>
        <w:numPr>
          <w:ilvl w:val="0"/>
          <w:numId w:val="11"/>
        </w:numPr>
        <w:rPr>
          <w:rFonts w:eastAsia="Corbel" w:cs="Corbel"/>
          <w:b/>
          <w:bCs/>
          <w:color w:val="000000" w:themeColor="text1"/>
          <w:szCs w:val="20"/>
        </w:rPr>
      </w:pPr>
      <w:r w:rsidRPr="74BD16EB">
        <w:rPr>
          <w:rFonts w:eastAsia="Corbel" w:cs="Corbel"/>
          <w:b/>
          <w:bCs/>
          <w:color w:val="000000" w:themeColor="text1"/>
          <w:szCs w:val="20"/>
        </w:rPr>
        <w:t>The first interviewee said the similar point of view on how the referral is made to the second interviewee.</w:t>
      </w:r>
    </w:p>
    <w:p w14:paraId="058EC4FC" w14:textId="751C4F43" w:rsidR="0707CF71" w:rsidRDefault="0707CF71" w:rsidP="74BD16EB">
      <w:pPr>
        <w:rPr>
          <w:rFonts w:eastAsia="Corbel" w:cs="Corbel"/>
          <w:color w:val="000000" w:themeColor="text1"/>
          <w:szCs w:val="20"/>
        </w:rPr>
      </w:pPr>
    </w:p>
    <w:p w14:paraId="2BE0C75C" w14:textId="1896CCCA" w:rsidR="0707CF71" w:rsidRDefault="74BD16EB" w:rsidP="00E46CE3">
      <w:pPr>
        <w:pStyle w:val="ListParagraph"/>
        <w:numPr>
          <w:ilvl w:val="0"/>
          <w:numId w:val="11"/>
        </w:numPr>
        <w:rPr>
          <w:rFonts w:eastAsia="Corbel" w:cs="Corbel"/>
          <w:b/>
          <w:bCs/>
          <w:color w:val="000000" w:themeColor="text1"/>
          <w:szCs w:val="20"/>
        </w:rPr>
      </w:pPr>
      <w:r w:rsidRPr="74BD16EB">
        <w:rPr>
          <w:rFonts w:eastAsia="Corbel" w:cs="Corbel"/>
          <w:b/>
          <w:bCs/>
          <w:color w:val="000000" w:themeColor="text1"/>
          <w:szCs w:val="20"/>
        </w:rPr>
        <w:t>“The normal referral is made base on different situation. For example, the emergency section doesn’t need to be referred if the patient knows exactly what they are suffered from, such as injury, or infected. In another ward, such as medical ward, the patient won’t need to refer either. Because in some hospital such as the one I was working in, the doctors in medical ward are good enough to determine how serious of the patient’s situation, so they could just directly issue the prescription to the patient. For the patient that has very bad situation, for example, injury that might cause the patient need to do operation and stay at hospital, the doctor might just introduce/tell (noted that this is not proper referral) the patient to emergency and deal with the injury first, then come to the prescription. And to the proper referral procedure, it is normally happening when you know there are a very good specialist in the hospital who could fix your situation, then you go to the hospital and ask for that specific specialist, and then the hospital will issue the script (electronically or paper) for you, then you bring your health record and see that specialist. That was the proper referral procedure. For example, like Nanshan Zhong, the patient needs to know the time and location of the hospital that he works in, then the patient need go to that hospital and ask for see him, then the hospital will arrange, that is the proper procedure of referral.” The pic is help you understand.</w:t>
      </w:r>
    </w:p>
    <w:p w14:paraId="51B29619" w14:textId="395D4565" w:rsidR="0707CF71" w:rsidRDefault="0707CF71" w:rsidP="74BD16EB">
      <w:pPr>
        <w:rPr>
          <w:rFonts w:eastAsia="Corbel" w:cs="Corbel"/>
          <w:color w:val="000000" w:themeColor="text1"/>
          <w:szCs w:val="20"/>
        </w:rPr>
      </w:pPr>
    </w:p>
    <w:p w14:paraId="0C685CB8" w14:textId="389E3A71" w:rsidR="0707CF71" w:rsidRDefault="0707CF71" w:rsidP="74BD16EB">
      <w:pPr>
        <w:rPr>
          <w:rFonts w:eastAsia="Corbel" w:cs="Corbel"/>
          <w:color w:val="000000" w:themeColor="text1"/>
          <w:szCs w:val="20"/>
        </w:rPr>
      </w:pPr>
      <w:r>
        <w:rPr>
          <w:noProof/>
        </w:rPr>
        <w:drawing>
          <wp:inline distT="0" distB="0" distL="0" distR="0" wp14:anchorId="202731E7" wp14:editId="09548E62">
            <wp:extent cx="4572000" cy="3429000"/>
            <wp:effectExtent l="0" t="0" r="0" b="0"/>
            <wp:docPr id="253397727" name="Picture 253397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97727"/>
                    <pic:cNvPicPr/>
                  </pic:nvPicPr>
                  <pic:blipFill>
                    <a:blip r:embed="rId46">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14:paraId="4FB817AE" w14:textId="649F1D74" w:rsidR="0707CF71" w:rsidRDefault="0707CF71" w:rsidP="74BD16EB">
      <w:pPr>
        <w:rPr>
          <w:rFonts w:eastAsia="Corbel" w:cs="Corbel"/>
          <w:color w:val="000000" w:themeColor="text1"/>
          <w:szCs w:val="20"/>
        </w:rPr>
      </w:pPr>
    </w:p>
    <w:p w14:paraId="456FEC5E" w14:textId="4D9131A7" w:rsidR="0707CF71" w:rsidRDefault="74BD16EB" w:rsidP="00E46CE3">
      <w:pPr>
        <w:pStyle w:val="ListParagraph"/>
        <w:numPr>
          <w:ilvl w:val="0"/>
          <w:numId w:val="11"/>
        </w:numPr>
        <w:rPr>
          <w:rFonts w:eastAsia="Corbel" w:cs="Corbel"/>
          <w:color w:val="000000" w:themeColor="text1"/>
          <w:szCs w:val="20"/>
        </w:rPr>
      </w:pPr>
      <w:r w:rsidRPr="74BD16EB">
        <w:rPr>
          <w:rFonts w:eastAsia="Corbel" w:cs="Corbel"/>
          <w:color w:val="000000" w:themeColor="text1"/>
          <w:szCs w:val="20"/>
          <w:lang w:val="en-US"/>
        </w:rPr>
        <w:t>The third interviewee adds on a point that I think it might help with the question. It is that when a referral is made in a hospital. They normally will refer the patient to the same hospital since the sickness might not wait for the patient to change the hospital. Other than that, if the patient’s sickness is not emergency, the doctor in that hospital might suggest the patient to look for outer specialist if the hospital is not good enough (or there are other cases, like I encounter the doctor was friend with the patient and outsource specialist, then the doctor just directly told that patient to go to that outsource specialist since they are friend).</w:t>
      </w:r>
    </w:p>
    <w:p w14:paraId="6DD2CBED" w14:textId="0CD98F01" w:rsidR="0707CF71" w:rsidRDefault="0707CF71" w:rsidP="74BD16EB">
      <w:pPr>
        <w:rPr>
          <w:rFonts w:eastAsia="Corbel" w:cs="Corbel"/>
          <w:color w:val="000000" w:themeColor="text1"/>
          <w:szCs w:val="20"/>
        </w:rPr>
      </w:pPr>
    </w:p>
    <w:p w14:paraId="74CD60E5" w14:textId="5476EB80" w:rsidR="0707CF71" w:rsidRDefault="0707CF71" w:rsidP="74BD16EB">
      <w:pPr>
        <w:rPr>
          <w:rFonts w:eastAsia="Corbel" w:cs="Corbel"/>
          <w:color w:val="000000" w:themeColor="text1"/>
          <w:szCs w:val="20"/>
        </w:rPr>
      </w:pPr>
    </w:p>
    <w:p w14:paraId="66FF87AC" w14:textId="7391CB80" w:rsidR="0707CF71" w:rsidRDefault="74BD16EB" w:rsidP="00E46CE3">
      <w:pPr>
        <w:pStyle w:val="ListParagraph"/>
        <w:numPr>
          <w:ilvl w:val="0"/>
          <w:numId w:val="10"/>
        </w:numPr>
        <w:rPr>
          <w:rFonts w:eastAsia="Corbel" w:cs="Corbel"/>
          <w:color w:val="000000" w:themeColor="text1"/>
          <w:szCs w:val="20"/>
        </w:rPr>
      </w:pPr>
      <w:r w:rsidRPr="74BD16EB">
        <w:rPr>
          <w:rFonts w:eastAsia="Corbel" w:cs="Corbel"/>
          <w:color w:val="000000" w:themeColor="text1"/>
          <w:szCs w:val="20"/>
        </w:rPr>
        <w:t>What do you think of these existing solutions?</w:t>
      </w:r>
      <w:r w:rsidRPr="74BD16EB">
        <w:rPr>
          <w:rFonts w:eastAsia="Corbel" w:cs="Corbel"/>
          <w:color w:val="000000" w:themeColor="text1"/>
          <w:szCs w:val="20"/>
          <w:lang w:val="en-US"/>
        </w:rPr>
        <w:t xml:space="preserve"> </w:t>
      </w:r>
      <w:r w:rsidRPr="74BD16EB">
        <w:rPr>
          <w:rFonts w:eastAsia="Corbel" w:cs="Corbel"/>
          <w:color w:val="000000" w:themeColor="text1"/>
          <w:szCs w:val="20"/>
        </w:rPr>
        <w:t>(Demonstrate each one individually)</w:t>
      </w:r>
    </w:p>
    <w:p w14:paraId="0621E17B" w14:textId="2B76C157" w:rsidR="0707CF71" w:rsidRDefault="74BD16EB" w:rsidP="00E46CE3">
      <w:pPr>
        <w:pStyle w:val="ListParagraph"/>
        <w:numPr>
          <w:ilvl w:val="1"/>
          <w:numId w:val="13"/>
        </w:numPr>
        <w:rPr>
          <w:rFonts w:eastAsia="Corbel" w:cs="Corbel"/>
          <w:color w:val="000000" w:themeColor="text1"/>
          <w:szCs w:val="20"/>
        </w:rPr>
      </w:pPr>
      <w:r w:rsidRPr="74BD16EB">
        <w:rPr>
          <w:rFonts w:eastAsia="Corbel" w:cs="Corbel"/>
          <w:color w:val="000000" w:themeColor="text1"/>
          <w:szCs w:val="20"/>
        </w:rPr>
        <w:t>企鹅医生, HealthShare</w:t>
      </w:r>
      <w:r w:rsidRPr="74BD16EB">
        <w:rPr>
          <w:rFonts w:eastAsia="Corbel" w:cs="Corbel"/>
          <w:color w:val="000000" w:themeColor="text1"/>
          <w:szCs w:val="20"/>
          <w:lang w:val="en-US"/>
        </w:rPr>
        <w:t xml:space="preserve">, </w:t>
      </w:r>
      <w:r w:rsidRPr="74BD16EB">
        <w:rPr>
          <w:rFonts w:eastAsia="Corbel" w:cs="Corbel"/>
          <w:color w:val="000000" w:themeColor="text1"/>
          <w:szCs w:val="20"/>
        </w:rPr>
        <w:t>National Health Services Directory</w:t>
      </w:r>
    </w:p>
    <w:p w14:paraId="76FB8FA8" w14:textId="41132DB0" w:rsidR="0707CF71" w:rsidRDefault="74BD16EB" w:rsidP="00E46CE3">
      <w:pPr>
        <w:pStyle w:val="ListParagraph"/>
        <w:numPr>
          <w:ilvl w:val="1"/>
          <w:numId w:val="13"/>
        </w:numPr>
        <w:rPr>
          <w:rFonts w:eastAsia="Corbel" w:cs="Corbel"/>
          <w:color w:val="000000" w:themeColor="text1"/>
          <w:szCs w:val="20"/>
        </w:rPr>
      </w:pPr>
      <w:r w:rsidRPr="74BD16EB">
        <w:rPr>
          <w:rFonts w:eastAsia="Corbel" w:cs="Corbel"/>
          <w:color w:val="000000" w:themeColor="text1"/>
          <w:szCs w:val="20"/>
        </w:rPr>
        <w:t>Have you/would you use them? Why and why not?</w:t>
      </w:r>
    </w:p>
    <w:p w14:paraId="0744D708" w14:textId="16873ADC" w:rsidR="0707CF71" w:rsidRDefault="74BD16EB" w:rsidP="00E46CE3">
      <w:pPr>
        <w:pStyle w:val="ListParagraph"/>
        <w:numPr>
          <w:ilvl w:val="1"/>
          <w:numId w:val="13"/>
        </w:numPr>
        <w:rPr>
          <w:rFonts w:eastAsia="Corbel" w:cs="Corbel"/>
          <w:color w:val="000000" w:themeColor="text1"/>
          <w:szCs w:val="20"/>
        </w:rPr>
      </w:pPr>
      <w:r w:rsidRPr="74BD16EB">
        <w:rPr>
          <w:rFonts w:eastAsia="Corbel" w:cs="Corbel"/>
          <w:color w:val="000000" w:themeColor="text1"/>
          <w:szCs w:val="20"/>
        </w:rPr>
        <w:t>Would you trust a referral from a digital system? What about doctors that don’t as many people to refer</w:t>
      </w:r>
    </w:p>
    <w:p w14:paraId="18BEA96F" w14:textId="2FB6566A" w:rsidR="0707CF71" w:rsidRDefault="0707CF71" w:rsidP="74BD16EB">
      <w:pPr>
        <w:rPr>
          <w:rFonts w:eastAsia="Corbel" w:cs="Corbel"/>
          <w:color w:val="000000" w:themeColor="text1"/>
          <w:szCs w:val="20"/>
        </w:rPr>
      </w:pPr>
    </w:p>
    <w:p w14:paraId="7A24A299" w14:textId="65B9A510" w:rsidR="0707CF71" w:rsidRDefault="74BD16EB" w:rsidP="00E46CE3">
      <w:pPr>
        <w:pStyle w:val="ListParagraph"/>
        <w:numPr>
          <w:ilvl w:val="0"/>
          <w:numId w:val="9"/>
        </w:numPr>
        <w:rPr>
          <w:rFonts w:eastAsia="Corbel" w:cs="Corbel"/>
          <w:b/>
          <w:bCs/>
          <w:color w:val="000000" w:themeColor="text1"/>
          <w:szCs w:val="20"/>
        </w:rPr>
      </w:pPr>
      <w:r w:rsidRPr="74BD16EB">
        <w:rPr>
          <w:rFonts w:eastAsia="Corbel" w:cs="Corbel"/>
          <w:b/>
          <w:bCs/>
          <w:color w:val="000000" w:themeColor="text1"/>
          <w:szCs w:val="20"/>
          <w:lang w:val="en-US"/>
        </w:rPr>
        <w:t>The first interviewee doesn’t encounter any of this solution.</w:t>
      </w:r>
    </w:p>
    <w:p w14:paraId="72D1FF54" w14:textId="2136E6AE" w:rsidR="0707CF71" w:rsidRDefault="74BD16EB" w:rsidP="00E46CE3">
      <w:pPr>
        <w:pStyle w:val="ListParagraph"/>
        <w:numPr>
          <w:ilvl w:val="0"/>
          <w:numId w:val="9"/>
        </w:numPr>
        <w:rPr>
          <w:rFonts w:eastAsia="Corbel" w:cs="Corbel"/>
          <w:b/>
          <w:bCs/>
          <w:color w:val="000000" w:themeColor="text1"/>
          <w:szCs w:val="20"/>
        </w:rPr>
      </w:pPr>
      <w:r w:rsidRPr="74BD16EB">
        <w:rPr>
          <w:rFonts w:eastAsia="Corbel" w:cs="Corbel"/>
          <w:b/>
          <w:bCs/>
          <w:color w:val="000000" w:themeColor="text1"/>
          <w:szCs w:val="20"/>
          <w:lang w:val="en-US"/>
        </w:rPr>
        <w:t>The second interviewee doesn’t encounter any of this solution.</w:t>
      </w:r>
    </w:p>
    <w:p w14:paraId="4DEE0793" w14:textId="23E648C2" w:rsidR="0707CF71" w:rsidRDefault="74BD16EB" w:rsidP="00E46CE3">
      <w:pPr>
        <w:pStyle w:val="ListParagraph"/>
        <w:numPr>
          <w:ilvl w:val="0"/>
          <w:numId w:val="9"/>
        </w:numPr>
        <w:rPr>
          <w:rFonts w:eastAsia="Corbel" w:cs="Corbel"/>
          <w:b/>
          <w:bCs/>
          <w:color w:val="000000" w:themeColor="text1"/>
          <w:szCs w:val="20"/>
        </w:rPr>
      </w:pPr>
      <w:r w:rsidRPr="74BD16EB">
        <w:rPr>
          <w:rFonts w:eastAsia="Corbel" w:cs="Corbel"/>
          <w:b/>
          <w:bCs/>
          <w:color w:val="000000" w:themeColor="text1"/>
          <w:szCs w:val="20"/>
          <w:lang w:val="en-US"/>
        </w:rPr>
        <w:t>The third interviewee encounter one of this solution.</w:t>
      </w:r>
    </w:p>
    <w:p w14:paraId="6B9645EC" w14:textId="0B47338F" w:rsidR="0707CF71" w:rsidRDefault="0707CF71" w:rsidP="74BD16EB">
      <w:pPr>
        <w:rPr>
          <w:b/>
          <w:bCs/>
          <w:color w:val="000000" w:themeColor="text1"/>
          <w:szCs w:val="20"/>
          <w:lang w:val="en-US"/>
        </w:rPr>
      </w:pPr>
    </w:p>
    <w:p w14:paraId="692F858C" w14:textId="33A99CBC" w:rsidR="0707CF71" w:rsidRDefault="74BD16EB" w:rsidP="74BD16EB">
      <w:pPr>
        <w:rPr>
          <w:rFonts w:eastAsia="Corbel" w:cs="Corbel"/>
          <w:color w:val="000000" w:themeColor="text1"/>
          <w:szCs w:val="20"/>
        </w:rPr>
      </w:pPr>
      <w:r w:rsidRPr="74BD16EB">
        <w:rPr>
          <w:rFonts w:eastAsia="Corbel" w:cs="Corbel"/>
          <w:b/>
          <w:bCs/>
          <w:color w:val="000000" w:themeColor="text1"/>
          <w:szCs w:val="20"/>
          <w:lang w:val="en-US"/>
        </w:rPr>
        <w:t>In the third interviewee scenario, psychologist sometimes need to deal with some embarrassed situation (like mental problem with sexual? I think). So, most of patient she observed was come to see the doctors via online appointment making system. She is not sure if the penguin doc had this function or not, but she is pretty sure there are online platform for that.</w:t>
      </w:r>
    </w:p>
    <w:p w14:paraId="6F11B473" w14:textId="3584739E" w:rsidR="0707CF71" w:rsidRDefault="74BD16EB" w:rsidP="00E46CE3">
      <w:pPr>
        <w:pStyle w:val="ListParagraph"/>
        <w:numPr>
          <w:ilvl w:val="0"/>
          <w:numId w:val="13"/>
        </w:numPr>
        <w:rPr>
          <w:rFonts w:eastAsia="Corbel" w:cs="Corbel"/>
          <w:color w:val="000000" w:themeColor="text1"/>
          <w:szCs w:val="20"/>
        </w:rPr>
      </w:pPr>
      <w:r w:rsidRPr="74BD16EB">
        <w:rPr>
          <w:rFonts w:eastAsia="Corbel" w:cs="Corbel"/>
          <w:color w:val="000000" w:themeColor="text1"/>
          <w:szCs w:val="20"/>
        </w:rPr>
        <w:t>What happens to patient’s health records during the referral?</w:t>
      </w:r>
      <w:r w:rsidRPr="74BD16EB">
        <w:rPr>
          <w:rFonts w:eastAsia="Corbel" w:cs="Corbel"/>
          <w:color w:val="000000" w:themeColor="text1"/>
          <w:szCs w:val="20"/>
          <w:lang w:val="en-US"/>
        </w:rPr>
        <w:t xml:space="preserve"> </w:t>
      </w:r>
      <w:r w:rsidR="0707CF71">
        <w:br/>
      </w:r>
      <w:r w:rsidRPr="74BD16EB">
        <w:rPr>
          <w:rFonts w:eastAsia="Corbel" w:cs="Corbel"/>
          <w:color w:val="000000" w:themeColor="text1"/>
          <w:szCs w:val="20"/>
          <w:lang w:val="en-US"/>
        </w:rPr>
        <w:t>(Question just for GP and specialists)</w:t>
      </w:r>
    </w:p>
    <w:p w14:paraId="366FE033" w14:textId="7F8802FA" w:rsidR="0707CF71" w:rsidRDefault="0707CF71" w:rsidP="74BD16EB">
      <w:pPr>
        <w:spacing w:after="160"/>
        <w:rPr>
          <w:rFonts w:eastAsia="Corbel" w:cs="Corbel"/>
          <w:color w:val="000000" w:themeColor="text1"/>
          <w:szCs w:val="20"/>
        </w:rPr>
      </w:pPr>
    </w:p>
    <w:p w14:paraId="03778F02" w14:textId="20EA54F8" w:rsidR="0707CF71" w:rsidRDefault="74BD16EB" w:rsidP="00E46CE3">
      <w:pPr>
        <w:pStyle w:val="ListParagraph"/>
        <w:numPr>
          <w:ilvl w:val="0"/>
          <w:numId w:val="8"/>
        </w:numPr>
        <w:spacing w:after="160"/>
        <w:rPr>
          <w:rFonts w:eastAsia="Corbel" w:cs="Corbel"/>
          <w:b/>
          <w:bCs/>
          <w:color w:val="000000" w:themeColor="text1"/>
          <w:szCs w:val="20"/>
        </w:rPr>
      </w:pPr>
      <w:r w:rsidRPr="74BD16EB">
        <w:rPr>
          <w:rFonts w:eastAsia="Corbel" w:cs="Corbel"/>
          <w:b/>
          <w:bCs/>
          <w:color w:val="000000" w:themeColor="text1"/>
          <w:szCs w:val="20"/>
          <w:lang w:val="en-US"/>
        </w:rPr>
        <w:t>The first interviewee has the similar answer to the second interviewee. I will put both of their answer here. “So, when I worked at the hospital, at the early stage, the health records of the patient were hand written on a notebook, and keep it by the patients. Every time when the patient come to the hospital, they will bring this so the doctors and the specialists could keep on track of the patients. I believe we still use this kind of method for our health record recently. But I heard some subordinate said in the hospital, when the patient first come and see the doctors and specialists, they will need to enter their personal information on the computer system of the hospital, such as ID, health history and etc... So, when the patient come in next time, they can just simply enter their ID and the required information, then the doctors or specialists will have your health record on their computers. Then base on your health record, they can do a lot of things, such as suggest the patient to do some scanning, recommend the patient to other ward or doctors if they need and etc...” So, they said.</w:t>
      </w:r>
    </w:p>
    <w:p w14:paraId="7A8C2CBF" w14:textId="20CB0A62" w:rsidR="0707CF71" w:rsidRDefault="0707CF71" w:rsidP="74BD16EB">
      <w:pPr>
        <w:spacing w:after="160"/>
        <w:rPr>
          <w:rFonts w:eastAsia="Corbel" w:cs="Corbel"/>
          <w:color w:val="000000" w:themeColor="text1"/>
          <w:szCs w:val="20"/>
        </w:rPr>
      </w:pPr>
      <w:r>
        <w:rPr>
          <w:noProof/>
        </w:rPr>
        <w:drawing>
          <wp:inline distT="0" distB="0" distL="0" distR="0" wp14:anchorId="7730A16A" wp14:editId="4C9B4CAD">
            <wp:extent cx="3190875" cy="3190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47">
                      <a:extLst>
                        <a:ext uri="{28A0092B-C50C-407E-A947-70E740481C1C}">
                          <a14:useLocalDpi xmlns:a14="http://schemas.microsoft.com/office/drawing/2010/main" val="0"/>
                        </a:ext>
                      </a:extLst>
                    </a:blip>
                    <a:stretch>
                      <a:fillRect/>
                    </a:stretch>
                  </pic:blipFill>
                  <pic:spPr>
                    <a:xfrm>
                      <a:off x="0" y="0"/>
                      <a:ext cx="3190875" cy="3190875"/>
                    </a:xfrm>
                    <a:prstGeom prst="rect">
                      <a:avLst/>
                    </a:prstGeom>
                  </pic:spPr>
                </pic:pic>
              </a:graphicData>
            </a:graphic>
          </wp:inline>
        </w:drawing>
      </w:r>
    </w:p>
    <w:p w14:paraId="1CA9A6B7" w14:textId="70F64165" w:rsidR="0707CF71" w:rsidRDefault="74BD16EB" w:rsidP="00E46CE3">
      <w:pPr>
        <w:pStyle w:val="ListParagraph"/>
        <w:numPr>
          <w:ilvl w:val="0"/>
          <w:numId w:val="8"/>
        </w:numPr>
        <w:spacing w:after="160"/>
        <w:rPr>
          <w:rFonts w:eastAsia="Corbel" w:cs="Corbel"/>
          <w:b/>
          <w:bCs/>
          <w:color w:val="000000" w:themeColor="text1"/>
          <w:szCs w:val="20"/>
        </w:rPr>
      </w:pPr>
      <w:r w:rsidRPr="74BD16EB">
        <w:rPr>
          <w:rFonts w:eastAsia="Corbel" w:cs="Corbel"/>
          <w:b/>
          <w:bCs/>
          <w:color w:val="000000" w:themeColor="text1"/>
          <w:szCs w:val="20"/>
          <w:lang w:val="en-US"/>
        </w:rPr>
        <w:t>Same as previous mentioned.</w:t>
      </w:r>
    </w:p>
    <w:p w14:paraId="55826282" w14:textId="0E7D1E46" w:rsidR="0707CF71" w:rsidRDefault="74BD16EB" w:rsidP="00E46CE3">
      <w:pPr>
        <w:pStyle w:val="ListParagraph"/>
        <w:numPr>
          <w:ilvl w:val="0"/>
          <w:numId w:val="8"/>
        </w:numPr>
        <w:spacing w:after="160"/>
        <w:rPr>
          <w:rFonts w:eastAsia="Corbel" w:cs="Corbel"/>
          <w:b/>
          <w:bCs/>
          <w:color w:val="000000" w:themeColor="text1"/>
          <w:szCs w:val="20"/>
        </w:rPr>
      </w:pPr>
      <w:r w:rsidRPr="74BD16EB">
        <w:rPr>
          <w:rFonts w:eastAsia="Corbel" w:cs="Corbel"/>
          <w:b/>
          <w:bCs/>
          <w:color w:val="000000" w:themeColor="text1"/>
          <w:szCs w:val="20"/>
          <w:lang w:val="en-US"/>
        </w:rPr>
        <w:t>Comes to the health record, the third interviewee has other opinions. “In the specialist opinion, the health record doesn’t really matter during the referral. Let’s say she is a psychologist specialist, mental health is a long-term sickness, so it might be of some use on the health record. But let’s say she is a specialist from emergency ward, for operation, then the health record would have less impact on the referral procedure. For example, all the specialist on the emergency ward needs to know about the patient is basic information, such as blood type and if they have other sickness needed to be paid attention to such as heart problem. But then again, with or without this health record, the patient had been referred to you” (Hope you guys understand what I mean, I couldn’t translate the exact meaning of what she told me due to too much technical term).</w:t>
      </w:r>
    </w:p>
    <w:p w14:paraId="136BF3EC" w14:textId="279514D5" w:rsidR="0707CF71" w:rsidRDefault="74BD16EB" w:rsidP="00E46CE3">
      <w:pPr>
        <w:pStyle w:val="ListParagraph"/>
        <w:numPr>
          <w:ilvl w:val="0"/>
          <w:numId w:val="13"/>
        </w:numPr>
        <w:rPr>
          <w:rFonts w:eastAsia="Corbel" w:cs="Corbel"/>
          <w:color w:val="000000" w:themeColor="text1"/>
          <w:szCs w:val="20"/>
        </w:rPr>
      </w:pPr>
      <w:r w:rsidRPr="74BD16EB">
        <w:rPr>
          <w:rFonts w:eastAsia="Corbel" w:cs="Corbel"/>
          <w:color w:val="000000" w:themeColor="text1"/>
          <w:szCs w:val="20"/>
        </w:rPr>
        <w:t>Should electronic health record impact be considered during the referral</w:t>
      </w:r>
      <w:r w:rsidRPr="74BD16EB">
        <w:rPr>
          <w:rFonts w:eastAsia="Corbel" w:cs="Corbel"/>
          <w:color w:val="000000" w:themeColor="text1"/>
          <w:szCs w:val="20"/>
          <w:lang w:val="en-US"/>
        </w:rPr>
        <w:t xml:space="preserve"> </w:t>
      </w:r>
      <w:r w:rsidRPr="74BD16EB">
        <w:rPr>
          <w:rFonts w:eastAsia="Corbel" w:cs="Corbel"/>
          <w:color w:val="000000" w:themeColor="text1"/>
          <w:szCs w:val="20"/>
        </w:rPr>
        <w:t>process</w:t>
      </w:r>
      <w:r w:rsidRPr="74BD16EB">
        <w:rPr>
          <w:rFonts w:eastAsia="Corbel" w:cs="Corbel"/>
          <w:color w:val="000000" w:themeColor="text1"/>
          <w:szCs w:val="20"/>
          <w:lang w:val="en-US"/>
        </w:rPr>
        <w:t xml:space="preserve">? </w:t>
      </w:r>
    </w:p>
    <w:p w14:paraId="3D179594" w14:textId="7C028727" w:rsidR="0707CF71" w:rsidRDefault="74BD16EB" w:rsidP="74BD16EB">
      <w:pPr>
        <w:spacing w:after="160"/>
        <w:ind w:firstLine="720"/>
        <w:rPr>
          <w:rFonts w:eastAsia="Corbel" w:cs="Corbel"/>
          <w:color w:val="000000" w:themeColor="text1"/>
          <w:szCs w:val="20"/>
        </w:rPr>
      </w:pPr>
      <w:r w:rsidRPr="74BD16EB">
        <w:rPr>
          <w:rFonts w:eastAsia="Corbel" w:cs="Corbel"/>
          <w:color w:val="000000" w:themeColor="text1"/>
          <w:szCs w:val="20"/>
        </w:rPr>
        <w:t>(Q</w:t>
      </w:r>
      <w:r w:rsidRPr="74BD16EB">
        <w:rPr>
          <w:rFonts w:eastAsia="Corbel" w:cs="Corbel"/>
          <w:color w:val="000000" w:themeColor="text1"/>
          <w:szCs w:val="20"/>
          <w:lang w:val="en-US"/>
        </w:rPr>
        <w:t>&amp;</w:t>
      </w:r>
      <w:r w:rsidRPr="74BD16EB">
        <w:rPr>
          <w:rFonts w:eastAsia="Corbel" w:cs="Corbel"/>
          <w:color w:val="000000" w:themeColor="text1"/>
          <w:szCs w:val="20"/>
        </w:rPr>
        <w:t>A for GPs, compare to traditional paper record)</w:t>
      </w:r>
    </w:p>
    <w:p w14:paraId="13DC0FB5" w14:textId="33EFB931" w:rsidR="0707CF71" w:rsidRDefault="0707CF71" w:rsidP="74BD16EB">
      <w:pPr>
        <w:spacing w:after="160"/>
        <w:ind w:firstLine="720"/>
        <w:rPr>
          <w:color w:val="000000" w:themeColor="text1"/>
          <w:szCs w:val="20"/>
        </w:rPr>
      </w:pPr>
    </w:p>
    <w:p w14:paraId="60D8D4D2" w14:textId="4FABED75" w:rsidR="0707CF71" w:rsidRDefault="74BD16EB" w:rsidP="74BD16EB">
      <w:pPr>
        <w:spacing w:after="160"/>
        <w:rPr>
          <w:rFonts w:eastAsia="Corbel" w:cs="Corbel"/>
          <w:color w:val="000000" w:themeColor="text1"/>
          <w:szCs w:val="20"/>
        </w:rPr>
      </w:pPr>
      <w:r w:rsidRPr="74BD16EB">
        <w:rPr>
          <w:rFonts w:eastAsia="Corbel" w:cs="Corbel"/>
          <w:b/>
          <w:bCs/>
          <w:color w:val="000000" w:themeColor="text1"/>
          <w:szCs w:val="20"/>
        </w:rPr>
        <w:t>1 &amp; 2. The first and second interviewees are both agree. “It would be a lot easier for the doctors to store the health records. For example, when a patient needs to stay at the hospital for further checking, especially for the elders who owned at least two to three paper health records. Because during the period of their staying, the health record is kept by the doctor or the specialist. If there are multiple patients that need to stay at hospital at the same time, the storing of the paper health records would be a nightmare. Electronic health record would be better for storing.”</w:t>
      </w:r>
    </w:p>
    <w:p w14:paraId="1E44C80C" w14:textId="656DFB1A" w:rsidR="0707CF71" w:rsidRDefault="0707CF71" w:rsidP="74BD16EB">
      <w:pPr>
        <w:spacing w:after="160"/>
        <w:rPr>
          <w:rFonts w:eastAsia="Corbel" w:cs="Corbel"/>
          <w:color w:val="000000" w:themeColor="text1"/>
          <w:szCs w:val="20"/>
        </w:rPr>
      </w:pPr>
    </w:p>
    <w:p w14:paraId="03E8D699" w14:textId="2F1AF1B4" w:rsidR="0707CF71" w:rsidRDefault="74BD16EB" w:rsidP="00E46CE3">
      <w:pPr>
        <w:pStyle w:val="ListParagraph"/>
        <w:numPr>
          <w:ilvl w:val="0"/>
          <w:numId w:val="8"/>
        </w:numPr>
        <w:spacing w:after="160"/>
        <w:rPr>
          <w:rFonts w:eastAsia="Corbel" w:cs="Corbel"/>
          <w:b/>
          <w:bCs/>
          <w:color w:val="000000" w:themeColor="text1"/>
          <w:szCs w:val="20"/>
        </w:rPr>
      </w:pPr>
      <w:r w:rsidRPr="74BD16EB">
        <w:rPr>
          <w:rFonts w:eastAsia="Corbel" w:cs="Corbel"/>
          <w:b/>
          <w:bCs/>
          <w:color w:val="000000" w:themeColor="text1"/>
          <w:szCs w:val="20"/>
        </w:rPr>
        <w:t xml:space="preserve">(Can’t figure out how to change to 3.) The third interviewee had no comment on this question. She is on training specialist. </w:t>
      </w:r>
    </w:p>
    <w:p w14:paraId="5E0F2682" w14:textId="2744B859" w:rsidR="0707CF71" w:rsidRDefault="74BD16EB" w:rsidP="00E46CE3">
      <w:pPr>
        <w:pStyle w:val="ListParagraph"/>
        <w:numPr>
          <w:ilvl w:val="0"/>
          <w:numId w:val="13"/>
        </w:numPr>
        <w:rPr>
          <w:rFonts w:eastAsia="Corbel" w:cs="Corbel"/>
          <w:color w:val="000000" w:themeColor="text1"/>
          <w:szCs w:val="20"/>
        </w:rPr>
      </w:pPr>
      <w:r w:rsidRPr="74BD16EB">
        <w:rPr>
          <w:rFonts w:eastAsia="Corbel" w:cs="Corbel"/>
          <w:color w:val="000000" w:themeColor="text1"/>
          <w:szCs w:val="20"/>
        </w:rPr>
        <w:t>How do insurance and [country]’s health system affect the referral process and patients’ choices</w:t>
      </w:r>
      <w:r w:rsidRPr="74BD16EB">
        <w:rPr>
          <w:rFonts w:eastAsia="Corbel" w:cs="Corbel"/>
          <w:color w:val="000000" w:themeColor="text1"/>
          <w:szCs w:val="20"/>
          <w:lang w:val="en-US"/>
        </w:rPr>
        <w:t>?</w:t>
      </w:r>
    </w:p>
    <w:p w14:paraId="5687E8BC" w14:textId="3BD189ED" w:rsidR="0707CF71" w:rsidRDefault="74BD16EB" w:rsidP="00E46CE3">
      <w:pPr>
        <w:pStyle w:val="ListParagraph"/>
        <w:numPr>
          <w:ilvl w:val="1"/>
          <w:numId w:val="13"/>
        </w:numPr>
        <w:rPr>
          <w:rFonts w:eastAsia="Corbel" w:cs="Corbel"/>
          <w:color w:val="000000" w:themeColor="text1"/>
          <w:szCs w:val="20"/>
        </w:rPr>
      </w:pPr>
      <w:r w:rsidRPr="74BD16EB">
        <w:rPr>
          <w:rFonts w:eastAsia="Corbel" w:cs="Corbel"/>
          <w:color w:val="000000" w:themeColor="text1"/>
          <w:szCs w:val="20"/>
        </w:rPr>
        <w:t>Price, need for referral in order for Medicare/etc to come into place</w:t>
      </w:r>
    </w:p>
    <w:p w14:paraId="27611F1E" w14:textId="1066E75B" w:rsidR="0707CF71" w:rsidRDefault="74BD16EB" w:rsidP="00E46CE3">
      <w:pPr>
        <w:pStyle w:val="ListParagraph"/>
        <w:numPr>
          <w:ilvl w:val="1"/>
          <w:numId w:val="13"/>
        </w:numPr>
        <w:rPr>
          <w:rFonts w:eastAsia="Corbel" w:cs="Corbel"/>
          <w:color w:val="000000" w:themeColor="text1"/>
          <w:szCs w:val="20"/>
        </w:rPr>
      </w:pPr>
      <w:r w:rsidRPr="74BD16EB">
        <w:rPr>
          <w:rFonts w:eastAsia="Corbel" w:cs="Corbel"/>
          <w:color w:val="000000" w:themeColor="text1"/>
          <w:szCs w:val="20"/>
        </w:rPr>
        <w:t>Quality/professionalism of specialist?</w:t>
      </w:r>
    </w:p>
    <w:p w14:paraId="6A2069FF" w14:textId="4A6A0890" w:rsidR="0707CF71" w:rsidRDefault="74BD16EB" w:rsidP="00E46CE3">
      <w:pPr>
        <w:pStyle w:val="ListParagraph"/>
        <w:numPr>
          <w:ilvl w:val="1"/>
          <w:numId w:val="13"/>
        </w:numPr>
        <w:rPr>
          <w:rFonts w:eastAsia="Corbel" w:cs="Corbel"/>
          <w:color w:val="000000" w:themeColor="text1"/>
          <w:szCs w:val="20"/>
        </w:rPr>
      </w:pPr>
      <w:r w:rsidRPr="74BD16EB">
        <w:rPr>
          <w:rFonts w:eastAsia="Corbel" w:cs="Corbel"/>
          <w:color w:val="000000" w:themeColor="text1"/>
          <w:szCs w:val="20"/>
        </w:rPr>
        <w:t>Limiting options?</w:t>
      </w:r>
    </w:p>
    <w:p w14:paraId="2D6AECD7" w14:textId="15813346" w:rsidR="0707CF71" w:rsidRDefault="0707CF71" w:rsidP="74BD16EB">
      <w:pPr>
        <w:rPr>
          <w:rFonts w:eastAsia="Corbel" w:cs="Corbel"/>
          <w:color w:val="000000" w:themeColor="text1"/>
          <w:szCs w:val="20"/>
        </w:rPr>
      </w:pPr>
    </w:p>
    <w:p w14:paraId="00A9A74F" w14:textId="0A8CD91E" w:rsidR="0707CF71" w:rsidRDefault="74BD16EB" w:rsidP="74BD16EB">
      <w:pPr>
        <w:rPr>
          <w:rFonts w:eastAsia="Corbel" w:cs="Corbel"/>
          <w:color w:val="000000" w:themeColor="text1"/>
          <w:szCs w:val="20"/>
        </w:rPr>
      </w:pPr>
      <w:r w:rsidRPr="74BD16EB">
        <w:rPr>
          <w:rFonts w:eastAsia="Corbel" w:cs="Corbel"/>
          <w:b/>
          <w:bCs/>
          <w:color w:val="000000" w:themeColor="text1"/>
          <w:szCs w:val="20"/>
        </w:rPr>
        <w:t>Overall, the interviewees don’t seem to know much about the insurance policy. Since according to them, in China, patient is most likely having health insurance if they work in a standard company. And the company will pay small amount of money from your regular monthly salary to the insurance card monthly, then you can use that insurance card to see doctor if you suffer injury from work. They only know you can use your insurance card for seeing a doctor or a specialist or get prescription from the standard hospital. But they are not sure how they are forbidden to use the insurance card; the only thing is some famous specialists have higher price than others, so if the patient go and see them, they might have to pay extra fees beside the insurance. (Get diagnosis counts a charge, get prescription counts a charge etc... And base on your company policy, you can only pay ratio of the charge by using the insurance)</w:t>
      </w:r>
    </w:p>
    <w:p w14:paraId="2C7B90C0" w14:textId="3C6EF789" w:rsidR="0707CF71" w:rsidRDefault="0707CF71" w:rsidP="74BD16EB">
      <w:pPr>
        <w:rPr>
          <w:rFonts w:eastAsia="Corbel" w:cs="Corbel"/>
          <w:color w:val="000000" w:themeColor="text1"/>
          <w:szCs w:val="20"/>
        </w:rPr>
      </w:pPr>
    </w:p>
    <w:p w14:paraId="57ACFBF4" w14:textId="42FBED3A" w:rsidR="0707CF71" w:rsidRDefault="74BD16EB" w:rsidP="74BD16EB">
      <w:pPr>
        <w:rPr>
          <w:rFonts w:eastAsia="Corbel" w:cs="Corbel"/>
          <w:color w:val="000000" w:themeColor="text1"/>
          <w:szCs w:val="20"/>
        </w:rPr>
      </w:pPr>
      <w:r w:rsidRPr="74BD16EB">
        <w:rPr>
          <w:rFonts w:eastAsia="Corbel" w:cs="Corbel"/>
          <w:b/>
          <w:bCs/>
          <w:color w:val="000000" w:themeColor="text1"/>
          <w:szCs w:val="20"/>
        </w:rPr>
        <w:t>(I strongly suggest that we should not touch the nation wild insurance in China. I used to have health insurance before I came to Australia because I worked full time CDP at Mandarin Oriental, Guangzhou. According to my understanding, if you leave a company, you might still get deposit to your insurance card for a period from the gov, but mine was stop for some reason since I am in Australia, that’s the point, my mother’s still got deposit monthly even though she is retired for a long time.)</w:t>
      </w:r>
    </w:p>
    <w:p w14:paraId="57E91458" w14:textId="7A315E3C" w:rsidR="0707CF71" w:rsidRDefault="0707CF71" w:rsidP="74BD16EB">
      <w:pPr>
        <w:rPr>
          <w:rFonts w:eastAsia="Corbel" w:cs="Corbel"/>
          <w:color w:val="000000" w:themeColor="text1"/>
          <w:szCs w:val="20"/>
        </w:rPr>
      </w:pPr>
    </w:p>
    <w:p w14:paraId="77737808" w14:textId="4B1CD108" w:rsidR="0707CF71" w:rsidRDefault="0707CF71" w:rsidP="0707CF71">
      <w:r>
        <w:br w:type="page"/>
      </w:r>
    </w:p>
    <w:p w14:paraId="5192060C" w14:textId="443FC5AD" w:rsidR="0707CF71" w:rsidRDefault="0707CF71" w:rsidP="0707CF71">
      <w:pPr>
        <w:rPr>
          <w:rFonts w:eastAsia="Corbel" w:cs="Corbel"/>
          <w:szCs w:val="20"/>
        </w:rPr>
      </w:pPr>
    </w:p>
    <w:p w14:paraId="7C5860D2" w14:textId="5CEC779E" w:rsidR="00683C44" w:rsidRPr="00683C44" w:rsidRDefault="38025B9A" w:rsidP="00683C44">
      <w:pPr>
        <w:rPr>
          <w:rFonts w:eastAsia="Corbel" w:cs="Corbel"/>
          <w:b/>
        </w:rPr>
      </w:pPr>
      <w:r w:rsidRPr="6F2C89A8">
        <w:rPr>
          <w:rFonts w:eastAsia="Corbel" w:cs="Corbel"/>
          <w:b/>
        </w:rPr>
        <w:t>Interview 5</w:t>
      </w:r>
      <w:r w:rsidR="0E72A410" w:rsidRPr="6F2C89A8">
        <w:rPr>
          <w:rFonts w:eastAsia="Corbel" w:cs="Corbel"/>
          <w:b/>
        </w:rPr>
        <w:t>, 6 (China</w:t>
      </w:r>
      <w:r w:rsidR="7143AAC8" w:rsidRPr="6F2C89A8">
        <w:rPr>
          <w:rFonts w:eastAsia="Corbel" w:cs="Corbel"/>
          <w:b/>
        </w:rPr>
        <w:t xml:space="preserve"> / Australia</w:t>
      </w:r>
      <w:r w:rsidR="0E72A410" w:rsidRPr="6F2C89A8">
        <w:rPr>
          <w:rFonts w:eastAsia="Corbel" w:cs="Corbel"/>
          <w:b/>
        </w:rPr>
        <w:t>)</w:t>
      </w:r>
    </w:p>
    <w:p w14:paraId="4673B009"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xml:space="preserve">-- an Australian-Chinese nurse practitioner who familiar with Australian medical system </w:t>
      </w:r>
    </w:p>
    <w:p w14:paraId="6A6073AC" w14:textId="13028AF9" w:rsidR="38025B9A" w:rsidRDefault="13D41766" w:rsidP="13D41766">
      <w:pPr>
        <w:spacing w:line="300" w:lineRule="exact"/>
        <w:jc w:val="left"/>
        <w:rPr>
          <w:rFonts w:eastAsia="Corbel" w:cs="Corbel"/>
          <w:color w:val="000000" w:themeColor="text1"/>
          <w:szCs w:val="20"/>
        </w:rPr>
      </w:pPr>
      <w:r w:rsidRPr="7557E9F1">
        <w:rPr>
          <w:rFonts w:eastAsia="Corbel" w:cs="Corbel"/>
          <w:color w:val="000000" w:themeColor="text1"/>
          <w:lang w:val="en-US"/>
        </w:rPr>
        <w:t xml:space="preserve">1 </w:t>
      </w:r>
      <w:r w:rsidR="7557E9F1" w:rsidRPr="7557E9F1">
        <w:rPr>
          <w:rFonts w:eastAsia="Corbel" w:cs="Corbel"/>
          <w:color w:val="000000" w:themeColor="text1"/>
          <w:szCs w:val="20"/>
          <w:lang w:val="en-US"/>
        </w:rPr>
        <w:t xml:space="preserve">. </w:t>
      </w:r>
      <w:r w:rsidRPr="7557E9F1">
        <w:rPr>
          <w:rFonts w:eastAsia="Corbel" w:cs="Corbel"/>
          <w:b/>
          <w:color w:val="000000" w:themeColor="text1"/>
          <w:u w:val="single"/>
          <w:lang w:val="en-US"/>
        </w:rPr>
        <w:t xml:space="preserve">What happens when a referral is made? </w:t>
      </w:r>
    </w:p>
    <w:p w14:paraId="2880A389"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you usually need to wait for a few days for the referral to take place, depends on symptom</w:t>
      </w:r>
    </w:p>
    <w:p w14:paraId="436A6746" w14:textId="286DA0B0" w:rsidR="38025B9A" w:rsidRDefault="38025B9A" w:rsidP="13D41766">
      <w:pPr>
        <w:spacing w:line="300" w:lineRule="exact"/>
        <w:jc w:val="left"/>
        <w:rPr>
          <w:rFonts w:eastAsia="Corbel" w:cs="Corbel"/>
          <w:color w:val="000000" w:themeColor="text1"/>
          <w:szCs w:val="20"/>
        </w:rPr>
      </w:pPr>
    </w:p>
    <w:p w14:paraId="323AD3D9"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u w:val="single"/>
          <w:lang w:val="en-US"/>
        </w:rPr>
        <w:t xml:space="preserve">What if visit a specialist without a referral? </w:t>
      </w:r>
    </w:p>
    <w:p w14:paraId="679FE1EF"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xml:space="preserve">- Many specialists will still see you but some might not. </w:t>
      </w:r>
    </w:p>
    <w:p w14:paraId="52719C15"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Patients referred from GPs usually have priority though</w:t>
      </w:r>
    </w:p>
    <w:p w14:paraId="5013C209"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Medicare won't cover any costs without a referral.</w:t>
      </w:r>
    </w:p>
    <w:p w14:paraId="0259AD2A" w14:textId="286DA0B0" w:rsidR="38025B9A" w:rsidRDefault="38025B9A" w:rsidP="13D41766">
      <w:pPr>
        <w:spacing w:line="300" w:lineRule="exact"/>
        <w:jc w:val="left"/>
        <w:rPr>
          <w:rFonts w:eastAsia="Corbel" w:cs="Corbel"/>
          <w:color w:val="000000" w:themeColor="text1"/>
          <w:szCs w:val="20"/>
        </w:rPr>
      </w:pPr>
    </w:p>
    <w:p w14:paraId="22B17212"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u w:val="single"/>
          <w:lang w:val="en-US"/>
        </w:rPr>
        <w:t>Who can make a referral?</w:t>
      </w:r>
    </w:p>
    <w:p w14:paraId="7CEF38F0"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not only general practitioners can make a referral, but also health professionals including nurses and midwives, as well as specialists like physiotherapists, osteopath, dentists, psychologists, etc.</w:t>
      </w:r>
    </w:p>
    <w:p w14:paraId="229C23EE" w14:textId="286DA0B0" w:rsidR="38025B9A" w:rsidRDefault="38025B9A" w:rsidP="13D41766">
      <w:pPr>
        <w:spacing w:line="300" w:lineRule="exact"/>
        <w:jc w:val="left"/>
        <w:rPr>
          <w:rFonts w:eastAsia="Corbel" w:cs="Corbel"/>
          <w:color w:val="000000" w:themeColor="text1"/>
          <w:szCs w:val="20"/>
        </w:rPr>
      </w:pPr>
    </w:p>
    <w:p w14:paraId="5ABC974F"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u w:val="single"/>
          <w:lang w:val="en-US"/>
        </w:rPr>
        <w:t xml:space="preserve">Are practitioner referrals specific to the particular specialist? </w:t>
      </w:r>
    </w:p>
    <w:p w14:paraId="39A455CD" w14:textId="128C9D25"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xml:space="preserve">- Many GPs have specialist with collaboration and </w:t>
      </w:r>
      <w:r w:rsidR="61B77F74" w:rsidRPr="61B77F74">
        <w:rPr>
          <w:rFonts w:eastAsia="Corbel" w:cs="Corbel"/>
          <w:color w:val="000000" w:themeColor="text1"/>
          <w:lang w:val="en-US"/>
        </w:rPr>
        <w:t>priorities</w:t>
      </w:r>
      <w:r w:rsidRPr="69F6B218">
        <w:rPr>
          <w:rFonts w:eastAsia="Corbel" w:cs="Corbel"/>
          <w:color w:val="000000" w:themeColor="text1"/>
          <w:szCs w:val="20"/>
          <w:lang w:val="en-US"/>
        </w:rPr>
        <w:t xml:space="preserve"> their collaborators but it's not mandatory </w:t>
      </w:r>
    </w:p>
    <w:p w14:paraId="0602277F" w14:textId="3C4E4C48"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specify to be referred to a specific non-collaborated specialist is difficult</w:t>
      </w:r>
      <w:r w:rsidR="61B77F74" w:rsidRPr="61B77F74">
        <w:rPr>
          <w:rFonts w:eastAsia="Corbel" w:cs="Corbel"/>
          <w:color w:val="000000" w:themeColor="text1"/>
          <w:lang w:val="en-US"/>
        </w:rPr>
        <w:t>;</w:t>
      </w:r>
      <w:r w:rsidRPr="69F6B218">
        <w:rPr>
          <w:rFonts w:eastAsia="Corbel" w:cs="Corbel"/>
          <w:color w:val="000000" w:themeColor="text1"/>
          <w:szCs w:val="20"/>
          <w:lang w:val="en-US"/>
        </w:rPr>
        <w:t xml:space="preserve"> it usually takes a long time to wait</w:t>
      </w:r>
    </w:p>
    <w:p w14:paraId="1AF9CADD" w14:textId="286DA0B0" w:rsidR="38025B9A" w:rsidRDefault="38025B9A" w:rsidP="13D41766">
      <w:pPr>
        <w:spacing w:line="300" w:lineRule="exact"/>
        <w:jc w:val="left"/>
        <w:rPr>
          <w:rFonts w:eastAsia="Corbel" w:cs="Corbel"/>
          <w:color w:val="000000" w:themeColor="text1"/>
          <w:szCs w:val="20"/>
        </w:rPr>
      </w:pPr>
    </w:p>
    <w:p w14:paraId="1602F7CF" w14:textId="13028AF9" w:rsidR="38025B9A" w:rsidRDefault="13D41766" w:rsidP="13D41766">
      <w:pPr>
        <w:spacing w:line="300" w:lineRule="exact"/>
        <w:jc w:val="left"/>
        <w:rPr>
          <w:rFonts w:eastAsia="Corbel" w:cs="Corbel"/>
          <w:color w:val="000000" w:themeColor="text1"/>
          <w:szCs w:val="20"/>
        </w:rPr>
      </w:pPr>
      <w:r w:rsidRPr="7557E9F1">
        <w:rPr>
          <w:rFonts w:eastAsia="Corbel" w:cs="Corbel"/>
          <w:color w:val="000000" w:themeColor="text1"/>
          <w:lang w:val="en-US"/>
        </w:rPr>
        <w:t xml:space="preserve">2 </w:t>
      </w:r>
      <w:r w:rsidR="7557E9F1" w:rsidRPr="7557E9F1">
        <w:rPr>
          <w:rFonts w:eastAsia="Corbel" w:cs="Corbel"/>
          <w:color w:val="000000" w:themeColor="text1"/>
          <w:szCs w:val="20"/>
          <w:lang w:val="en-US"/>
        </w:rPr>
        <w:t>.</w:t>
      </w:r>
      <w:r w:rsidRPr="7557E9F1">
        <w:rPr>
          <w:rFonts w:eastAsia="Corbel" w:cs="Corbel"/>
          <w:b/>
          <w:color w:val="000000" w:themeColor="text1"/>
          <w:u w:val="single"/>
          <w:lang w:val="en-US"/>
        </w:rPr>
        <w:t xml:space="preserve">What factors influence a GP’s choice of specialist? </w:t>
      </w:r>
    </w:p>
    <w:p w14:paraId="64E8BACE"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the fields of medicine and level of symptom of patient</w:t>
      </w:r>
    </w:p>
    <w:p w14:paraId="6416CB7E"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specialists from collaborated hospitals and clinics</w:t>
      </w:r>
    </w:p>
    <w:p w14:paraId="243E58A1"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professionalism of new specialist based on previous information</w:t>
      </w:r>
    </w:p>
    <w:p w14:paraId="19F28468"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xml:space="preserve">- location and bilingual requirement by patient </w:t>
      </w:r>
    </w:p>
    <w:p w14:paraId="1BA1E771" w14:textId="286DA0B0" w:rsidR="38025B9A" w:rsidRDefault="38025B9A" w:rsidP="13D41766">
      <w:pPr>
        <w:spacing w:line="300" w:lineRule="exact"/>
        <w:jc w:val="left"/>
        <w:rPr>
          <w:rFonts w:eastAsia="Corbel" w:cs="Corbel"/>
          <w:color w:val="000000" w:themeColor="text1"/>
          <w:szCs w:val="20"/>
        </w:rPr>
      </w:pPr>
    </w:p>
    <w:p w14:paraId="391C4D2E"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u w:val="single"/>
          <w:lang w:val="en-US"/>
        </w:rPr>
        <w:t xml:space="preserve">How does the GP find out about the specialist? </w:t>
      </w:r>
    </w:p>
    <w:p w14:paraId="7550D094"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by fields of medicine</w:t>
      </w:r>
    </w:p>
    <w:p w14:paraId="7E1EE957"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from collaborated hospitals and clinics</w:t>
      </w:r>
    </w:p>
    <w:p w14:paraId="65C8B355"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xml:space="preserve">- through the Australian medical system </w:t>
      </w:r>
    </w:p>
    <w:p w14:paraId="3C8435D8"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using National Health Services Directory</w:t>
      </w:r>
    </w:p>
    <w:p w14:paraId="68C6052E" w14:textId="286DA0B0" w:rsidR="38025B9A" w:rsidRDefault="38025B9A" w:rsidP="13D41766">
      <w:pPr>
        <w:spacing w:line="300" w:lineRule="exact"/>
        <w:jc w:val="left"/>
        <w:rPr>
          <w:rFonts w:eastAsia="Corbel" w:cs="Corbel"/>
          <w:color w:val="000000" w:themeColor="text1"/>
          <w:szCs w:val="20"/>
        </w:rPr>
      </w:pPr>
    </w:p>
    <w:p w14:paraId="420C13FE"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u w:val="single"/>
          <w:lang w:val="en-US"/>
        </w:rPr>
        <w:t xml:space="preserve">Do you think that an optimal referral is generally made? </w:t>
      </w:r>
    </w:p>
    <w:p w14:paraId="3CDB93B8"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an 'optimal referral' is depended on different requirements of patient, it's hard to say if a specialist specified by the patient is better than a collaborator</w:t>
      </w:r>
    </w:p>
    <w:p w14:paraId="3158E9A8" w14:textId="286DA0B0" w:rsidR="38025B9A" w:rsidRDefault="38025B9A" w:rsidP="13D41766">
      <w:pPr>
        <w:spacing w:line="300" w:lineRule="exact"/>
        <w:jc w:val="left"/>
        <w:rPr>
          <w:rFonts w:eastAsia="Corbel" w:cs="Corbel"/>
          <w:color w:val="000000" w:themeColor="text1"/>
          <w:szCs w:val="20"/>
        </w:rPr>
      </w:pPr>
    </w:p>
    <w:p w14:paraId="0073066C" w14:textId="13028AF9" w:rsidR="38025B9A" w:rsidRDefault="13D41766" w:rsidP="13D41766">
      <w:pPr>
        <w:spacing w:line="300" w:lineRule="exact"/>
        <w:jc w:val="left"/>
        <w:rPr>
          <w:rFonts w:eastAsia="Corbel" w:cs="Corbel"/>
          <w:color w:val="000000" w:themeColor="text1"/>
          <w:szCs w:val="20"/>
        </w:rPr>
      </w:pPr>
      <w:r w:rsidRPr="7557E9F1">
        <w:rPr>
          <w:rFonts w:eastAsia="Corbel" w:cs="Corbel"/>
          <w:color w:val="000000" w:themeColor="text1"/>
          <w:lang w:val="en-US"/>
        </w:rPr>
        <w:t>3</w:t>
      </w:r>
      <w:r w:rsidR="7557E9F1" w:rsidRPr="7557E9F1">
        <w:rPr>
          <w:rFonts w:eastAsia="Corbel" w:cs="Corbel"/>
          <w:color w:val="000000" w:themeColor="text1"/>
          <w:szCs w:val="20"/>
          <w:lang w:val="en-US"/>
        </w:rPr>
        <w:t>.</w:t>
      </w:r>
      <w:r w:rsidRPr="7557E9F1">
        <w:rPr>
          <w:rFonts w:eastAsia="Corbel" w:cs="Corbel"/>
          <w:b/>
          <w:color w:val="000000" w:themeColor="text1"/>
          <w:u w:val="single"/>
          <w:lang w:val="en-US"/>
        </w:rPr>
        <w:t xml:space="preserve">What do you think of these existing solutions? </w:t>
      </w:r>
      <w:r w:rsidRPr="7557E9F1">
        <w:rPr>
          <w:rFonts w:eastAsia="Corbel" w:cs="Corbel"/>
          <w:color w:val="000000" w:themeColor="text1"/>
          <w:u w:val="single"/>
          <w:lang w:val="en-US"/>
        </w:rPr>
        <w:t xml:space="preserve">Have you/would you use them? Why and why not? </w:t>
      </w:r>
    </w:p>
    <w:p w14:paraId="45447411"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w:t>
      </w:r>
      <w:r w:rsidRPr="69F6B218">
        <w:rPr>
          <w:rFonts w:eastAsia="Corbel" w:cs="Corbel"/>
          <w:color w:val="000000" w:themeColor="text1"/>
          <w:szCs w:val="20"/>
        </w:rPr>
        <w:t>企鹅医生</w:t>
      </w:r>
      <w:r w:rsidRPr="69F6B218">
        <w:rPr>
          <w:rFonts w:eastAsia="Corbel" w:cs="Corbel"/>
          <w:color w:val="000000" w:themeColor="text1"/>
          <w:szCs w:val="20"/>
          <w:lang w:val="en-US"/>
        </w:rPr>
        <w:t>, HealthShare, National Health Services Directory)</w:t>
      </w:r>
    </w:p>
    <w:p w14:paraId="03010A91"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xml:space="preserve">- helps both patients and practitioners </w:t>
      </w:r>
    </w:p>
    <w:p w14:paraId="10C2A56F"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xml:space="preserve">- I know there are apps like </w:t>
      </w:r>
      <w:r w:rsidRPr="69F6B218">
        <w:rPr>
          <w:rFonts w:eastAsia="Corbel" w:cs="Corbel"/>
          <w:color w:val="000000" w:themeColor="text1"/>
          <w:szCs w:val="20"/>
        </w:rPr>
        <w:t>企鹅医生</w:t>
      </w:r>
      <w:r w:rsidRPr="69F6B218">
        <w:rPr>
          <w:rFonts w:eastAsia="Corbel" w:cs="Corbel"/>
          <w:color w:val="000000" w:themeColor="text1"/>
          <w:szCs w:val="20"/>
          <w:lang w:val="en-US"/>
        </w:rPr>
        <w:t xml:space="preserve"> and HealthShare in China but haven’t use one of them</w:t>
      </w:r>
    </w:p>
    <w:p w14:paraId="17C7E85C"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I’m happy to use one that can connect patients and doctors together</w:t>
      </w:r>
    </w:p>
    <w:p w14:paraId="41E5904E"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xml:space="preserve">- have an idea of a chatroom between practitioners, specialists and patient </w:t>
      </w:r>
    </w:p>
    <w:p w14:paraId="2297BE72"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the Information partnership of National Health Services Directory allows practitioners to find quality specialists</w:t>
      </w:r>
    </w:p>
    <w:p w14:paraId="16DF00FF" w14:textId="286DA0B0" w:rsidR="38025B9A" w:rsidRDefault="38025B9A" w:rsidP="13D41766">
      <w:pPr>
        <w:spacing w:line="300" w:lineRule="exact"/>
        <w:jc w:val="left"/>
        <w:rPr>
          <w:rFonts w:eastAsia="Corbel" w:cs="Corbel"/>
          <w:color w:val="000000" w:themeColor="text1"/>
          <w:szCs w:val="20"/>
        </w:rPr>
      </w:pPr>
    </w:p>
    <w:p w14:paraId="2FCF2468" w14:textId="598D950C" w:rsidR="38025B9A" w:rsidRDefault="13D41766" w:rsidP="13D41766">
      <w:pPr>
        <w:spacing w:line="300" w:lineRule="exact"/>
        <w:jc w:val="left"/>
        <w:rPr>
          <w:rFonts w:eastAsia="Corbel" w:cs="Corbel"/>
          <w:color w:val="000000" w:themeColor="text1"/>
        </w:rPr>
      </w:pPr>
      <w:r w:rsidRPr="7557E9F1">
        <w:rPr>
          <w:rFonts w:eastAsia="Corbel" w:cs="Corbel"/>
          <w:color w:val="000000" w:themeColor="text1"/>
          <w:lang w:val="en-US"/>
        </w:rPr>
        <w:t>4</w:t>
      </w:r>
      <w:r w:rsidR="7557E9F1" w:rsidRPr="7557E9F1">
        <w:rPr>
          <w:rFonts w:eastAsia="Corbel" w:cs="Corbel"/>
          <w:color w:val="000000" w:themeColor="text1"/>
          <w:lang w:val="en-US"/>
        </w:rPr>
        <w:t>.</w:t>
      </w:r>
      <w:r w:rsidRPr="7557E9F1">
        <w:rPr>
          <w:rFonts w:eastAsia="Corbel" w:cs="Corbel"/>
          <w:b/>
          <w:color w:val="000000" w:themeColor="text1"/>
          <w:u w:val="single"/>
          <w:lang w:val="en-US"/>
        </w:rPr>
        <w:t>Should electronic health record impact be considered during the referral process</w:t>
      </w:r>
      <w:r w:rsidRPr="7557E9F1">
        <w:rPr>
          <w:rFonts w:eastAsia="Corbel" w:cs="Corbel"/>
          <w:color w:val="000000" w:themeColor="text1"/>
          <w:u w:val="single"/>
          <w:lang w:val="en-US"/>
        </w:rPr>
        <w:t xml:space="preserve"> (compare to traditional paper record)?</w:t>
      </w:r>
    </w:p>
    <w:p w14:paraId="703816FF"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the hand-written health record is usually hard to read (because of medical abbreviations and writing style)</w:t>
      </w:r>
    </w:p>
    <w:p w14:paraId="686FD162"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xml:space="preserve">- the electronic health record can be printed as a paper record for patient </w:t>
      </w:r>
    </w:p>
    <w:p w14:paraId="035CC717" w14:textId="286DA0B0" w:rsidR="38025B9A" w:rsidRDefault="38025B9A" w:rsidP="13D41766">
      <w:pPr>
        <w:spacing w:line="300" w:lineRule="exact"/>
        <w:jc w:val="left"/>
        <w:rPr>
          <w:rFonts w:eastAsia="Corbel" w:cs="Corbel"/>
          <w:color w:val="000000" w:themeColor="text1"/>
          <w:szCs w:val="20"/>
        </w:rPr>
      </w:pPr>
    </w:p>
    <w:p w14:paraId="62E0FB2F"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u w:val="single"/>
          <w:lang w:val="en-US"/>
        </w:rPr>
        <w:t xml:space="preserve">What happens to patient’s health records during the referral?  </w:t>
      </w:r>
    </w:p>
    <w:p w14:paraId="57BEE920"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the electronic health records will be transferred by system to protect patient's privacy.</w:t>
      </w:r>
    </w:p>
    <w:p w14:paraId="794A1E68"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practitioners and specialists have responsibility not to exposure patient's record</w:t>
      </w:r>
    </w:p>
    <w:p w14:paraId="0E88D7B8" w14:textId="286DA0B0" w:rsidR="38025B9A" w:rsidRDefault="38025B9A" w:rsidP="13D41766">
      <w:pPr>
        <w:spacing w:line="300" w:lineRule="exact"/>
        <w:jc w:val="left"/>
        <w:rPr>
          <w:rFonts w:eastAsia="Corbel" w:cs="Corbel"/>
          <w:color w:val="000000" w:themeColor="text1"/>
          <w:szCs w:val="20"/>
        </w:rPr>
      </w:pPr>
    </w:p>
    <w:p w14:paraId="7C9E6C0A" w14:textId="33504FF7" w:rsidR="38025B9A" w:rsidRDefault="13D41766" w:rsidP="13D41766">
      <w:pPr>
        <w:spacing w:line="300" w:lineRule="exact"/>
        <w:jc w:val="left"/>
        <w:rPr>
          <w:rFonts w:eastAsia="Corbel" w:cs="Corbel"/>
          <w:color w:val="000000" w:themeColor="text1"/>
        </w:rPr>
      </w:pPr>
      <w:r w:rsidRPr="7557E9F1">
        <w:rPr>
          <w:rFonts w:eastAsia="Corbel" w:cs="Corbel"/>
          <w:color w:val="000000" w:themeColor="text1"/>
          <w:lang w:val="en-US"/>
        </w:rPr>
        <w:t>5</w:t>
      </w:r>
      <w:r w:rsidR="7557E9F1" w:rsidRPr="7557E9F1">
        <w:rPr>
          <w:rFonts w:eastAsia="Corbel" w:cs="Corbel"/>
          <w:color w:val="000000" w:themeColor="text1"/>
          <w:lang w:val="en-US"/>
        </w:rPr>
        <w:t>.</w:t>
      </w:r>
      <w:r w:rsidRPr="7557E9F1">
        <w:rPr>
          <w:rFonts w:eastAsia="Corbel" w:cs="Corbel"/>
          <w:b/>
          <w:color w:val="000000" w:themeColor="text1"/>
          <w:u w:val="single"/>
          <w:lang w:val="en-US"/>
        </w:rPr>
        <w:t xml:space="preserve">How do insurance and Australia’s health system affect the referral process and patients’ choices? </w:t>
      </w:r>
    </w:p>
    <w:p w14:paraId="6E0C45A1"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patients must need a referral letter from GP to be eligible for Medicare rebates</w:t>
      </w:r>
    </w:p>
    <w:p w14:paraId="117B92DA" w14:textId="68D196C1" w:rsidR="38025B9A" w:rsidRDefault="13D41766" w:rsidP="13D41766">
      <w:pPr>
        <w:spacing w:line="300" w:lineRule="exact"/>
        <w:rPr>
          <w:rFonts w:eastAsia="Corbel" w:cs="Corbel"/>
          <w:color w:val="000000" w:themeColor="text1"/>
          <w:szCs w:val="20"/>
        </w:rPr>
      </w:pPr>
      <w:r w:rsidRPr="69F6B218">
        <w:rPr>
          <w:rFonts w:eastAsia="Corbel" w:cs="Corbel"/>
          <w:color w:val="000000" w:themeColor="text1"/>
          <w:szCs w:val="20"/>
          <w:lang w:val="en-US"/>
        </w:rPr>
        <w:t>- the Medicare Rebate system allowing patient only 5 ‘Allied Health’ visits per year, which may limit opportunities for patients to treat their “health issue” in some fields</w:t>
      </w:r>
    </w:p>
    <w:p w14:paraId="516EC80F" w14:textId="286DA0B0" w:rsidR="38025B9A" w:rsidRDefault="38025B9A" w:rsidP="13D41766">
      <w:pPr>
        <w:spacing w:line="300" w:lineRule="exact"/>
        <w:rPr>
          <w:rFonts w:eastAsia="Corbel" w:cs="Corbel"/>
          <w:color w:val="000000" w:themeColor="text1"/>
          <w:szCs w:val="20"/>
        </w:rPr>
      </w:pPr>
    </w:p>
    <w:p w14:paraId="57416551" w14:textId="286DA0B0" w:rsidR="38025B9A" w:rsidRDefault="38025B9A" w:rsidP="13D41766">
      <w:pPr>
        <w:spacing w:line="300" w:lineRule="exact"/>
        <w:rPr>
          <w:rFonts w:eastAsia="Corbel" w:cs="Corbel"/>
          <w:color w:val="000000" w:themeColor="text1"/>
          <w:szCs w:val="20"/>
        </w:rPr>
      </w:pPr>
    </w:p>
    <w:p w14:paraId="5210324B" w14:textId="286DA0B0" w:rsidR="38025B9A" w:rsidRDefault="38025B9A" w:rsidP="13D41766">
      <w:pPr>
        <w:jc w:val="left"/>
        <w:rPr>
          <w:rFonts w:eastAsia="Corbel" w:cs="Corbel"/>
          <w:color w:val="2F5496" w:themeColor="accent1" w:themeShade="BF"/>
          <w:szCs w:val="20"/>
        </w:rPr>
      </w:pPr>
      <w:r w:rsidRPr="69F6B218">
        <w:rPr>
          <w:rFonts w:eastAsia="Corbel" w:cs="Corbel"/>
          <w:szCs w:val="20"/>
        </w:rPr>
        <w:br w:type="page"/>
      </w:r>
    </w:p>
    <w:p w14:paraId="3D370276"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a 5-year Chinese immigrant who live in Australia</w:t>
      </w:r>
    </w:p>
    <w:p w14:paraId="794AA26C" w14:textId="286DA0B0" w:rsidR="38025B9A" w:rsidRDefault="38025B9A" w:rsidP="13D41766">
      <w:pPr>
        <w:spacing w:line="300" w:lineRule="exact"/>
        <w:jc w:val="left"/>
        <w:rPr>
          <w:rFonts w:eastAsia="Corbel" w:cs="Corbel"/>
          <w:color w:val="000000" w:themeColor="text1"/>
          <w:szCs w:val="20"/>
        </w:rPr>
      </w:pPr>
    </w:p>
    <w:p w14:paraId="6B46804F" w14:textId="7E65AD17" w:rsidR="38025B9A" w:rsidRDefault="13D41766" w:rsidP="13D41766">
      <w:pPr>
        <w:spacing w:line="300" w:lineRule="exact"/>
        <w:jc w:val="left"/>
        <w:rPr>
          <w:rFonts w:eastAsia="Corbel" w:cs="Corbel"/>
          <w:color w:val="000000" w:themeColor="text1"/>
        </w:rPr>
      </w:pPr>
      <w:r w:rsidRPr="39841772">
        <w:rPr>
          <w:rFonts w:eastAsia="Corbel" w:cs="Corbel"/>
          <w:color w:val="000000" w:themeColor="text1"/>
          <w:lang w:val="en-US"/>
        </w:rPr>
        <w:t xml:space="preserve">1 </w:t>
      </w:r>
      <w:r w:rsidR="7557E9F1" w:rsidRPr="39841772">
        <w:rPr>
          <w:rFonts w:eastAsia="Corbel" w:cs="Corbel"/>
          <w:color w:val="000000" w:themeColor="text1"/>
          <w:lang w:val="en-US"/>
        </w:rPr>
        <w:t>.</w:t>
      </w:r>
      <w:r w:rsidRPr="7557E9F1">
        <w:rPr>
          <w:rFonts w:eastAsia="Corbel" w:cs="Corbel"/>
          <w:b/>
          <w:color w:val="000000" w:themeColor="text1"/>
          <w:u w:val="single"/>
          <w:lang w:val="en-US"/>
        </w:rPr>
        <w:t xml:space="preserve">What happens when a referral is made? </w:t>
      </w:r>
    </w:p>
    <w:p w14:paraId="58D200A3"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need to wait for a long time</w:t>
      </w:r>
    </w:p>
    <w:p w14:paraId="6B751D31"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xml:space="preserve">- I once waited for 3 months for an operation </w:t>
      </w:r>
    </w:p>
    <w:p w14:paraId="1BEDFF87" w14:textId="286DA0B0" w:rsidR="38025B9A" w:rsidRDefault="38025B9A" w:rsidP="13D41766">
      <w:pPr>
        <w:jc w:val="left"/>
        <w:rPr>
          <w:rFonts w:eastAsia="Corbel" w:cs="Corbel"/>
          <w:color w:val="000000" w:themeColor="text1"/>
          <w:szCs w:val="20"/>
        </w:rPr>
      </w:pPr>
    </w:p>
    <w:p w14:paraId="463CDD4E" w14:textId="286DA0B0" w:rsidR="38025B9A" w:rsidRDefault="13D41766" w:rsidP="13D41766">
      <w:pPr>
        <w:jc w:val="left"/>
        <w:rPr>
          <w:rFonts w:eastAsia="Corbel" w:cs="Corbel"/>
          <w:color w:val="000000" w:themeColor="text1"/>
          <w:szCs w:val="20"/>
        </w:rPr>
      </w:pPr>
      <w:r w:rsidRPr="69F6B218">
        <w:rPr>
          <w:rFonts w:eastAsia="Corbel" w:cs="Corbel"/>
          <w:color w:val="000000" w:themeColor="text1"/>
          <w:szCs w:val="20"/>
          <w:u w:val="single"/>
          <w:lang w:val="en-US"/>
        </w:rPr>
        <w:t xml:space="preserve">Have you visit a specialist without a referral? </w:t>
      </w:r>
    </w:p>
    <w:p w14:paraId="344694C0" w14:textId="286DA0B0" w:rsidR="38025B9A" w:rsidRDefault="13D41766" w:rsidP="13D41766">
      <w:pPr>
        <w:jc w:val="left"/>
        <w:rPr>
          <w:rFonts w:eastAsia="Corbel" w:cs="Corbel"/>
          <w:color w:val="000000" w:themeColor="text1"/>
          <w:szCs w:val="20"/>
        </w:rPr>
      </w:pPr>
      <w:r w:rsidRPr="69F6B218">
        <w:rPr>
          <w:rFonts w:eastAsia="Corbel" w:cs="Corbel"/>
          <w:color w:val="000000" w:themeColor="text1"/>
          <w:szCs w:val="20"/>
          <w:lang w:val="en-US"/>
        </w:rPr>
        <w:t>- No. I think it’s troubled to book a specialist by yourself and the specialist won’t have any information from your previous doctor</w:t>
      </w:r>
    </w:p>
    <w:p w14:paraId="2A4B5DE9" w14:textId="286DA0B0" w:rsidR="38025B9A" w:rsidRDefault="38025B9A" w:rsidP="13D41766">
      <w:pPr>
        <w:spacing w:line="300" w:lineRule="exact"/>
        <w:rPr>
          <w:rFonts w:eastAsia="Corbel" w:cs="Corbel"/>
          <w:color w:val="000000" w:themeColor="text1"/>
          <w:szCs w:val="20"/>
        </w:rPr>
      </w:pPr>
    </w:p>
    <w:p w14:paraId="170B4B29" w14:textId="286DA0B0" w:rsidR="38025B9A" w:rsidRDefault="13D41766" w:rsidP="13D41766">
      <w:pPr>
        <w:spacing w:line="300" w:lineRule="exact"/>
        <w:rPr>
          <w:rFonts w:eastAsia="Corbel" w:cs="Corbel"/>
          <w:color w:val="000000" w:themeColor="text1"/>
          <w:szCs w:val="20"/>
        </w:rPr>
      </w:pPr>
      <w:r w:rsidRPr="69F6B218">
        <w:rPr>
          <w:rFonts w:eastAsia="Corbel" w:cs="Corbel"/>
          <w:color w:val="000000" w:themeColor="text1"/>
          <w:szCs w:val="20"/>
          <w:u w:val="single"/>
          <w:lang w:val="en-US"/>
        </w:rPr>
        <w:t>Is your practitioner referred you to an acquaintance specialist?</w:t>
      </w:r>
    </w:p>
    <w:p w14:paraId="778FD2C9" w14:textId="286DA0B0" w:rsidR="38025B9A" w:rsidRDefault="13D41766" w:rsidP="13D41766">
      <w:pPr>
        <w:spacing w:line="300" w:lineRule="exact"/>
        <w:rPr>
          <w:rFonts w:eastAsia="Corbel" w:cs="Corbel"/>
          <w:color w:val="000000" w:themeColor="text1"/>
          <w:szCs w:val="20"/>
        </w:rPr>
      </w:pPr>
      <w:r w:rsidRPr="69F6B218">
        <w:rPr>
          <w:rFonts w:eastAsia="Corbel" w:cs="Corbel"/>
          <w:color w:val="000000" w:themeColor="text1"/>
          <w:szCs w:val="20"/>
          <w:lang w:val="en-US"/>
        </w:rPr>
        <w:t>- Yes, I think it’s more reliable when seeing someone known by practitioner. That means the specialist is profession enough to get a cooperation with my general practitioner.</w:t>
      </w:r>
    </w:p>
    <w:p w14:paraId="2F473853" w14:textId="286DA0B0" w:rsidR="38025B9A" w:rsidRDefault="38025B9A" w:rsidP="13D41766">
      <w:pPr>
        <w:spacing w:line="300" w:lineRule="exact"/>
        <w:rPr>
          <w:rFonts w:eastAsia="Corbel" w:cs="Corbel"/>
          <w:color w:val="000000" w:themeColor="text1"/>
          <w:szCs w:val="20"/>
        </w:rPr>
      </w:pPr>
    </w:p>
    <w:p w14:paraId="39FEF56D" w14:textId="3F5133A3" w:rsidR="38025B9A" w:rsidRDefault="13D41766" w:rsidP="39841772">
      <w:pPr>
        <w:spacing w:line="300" w:lineRule="exact"/>
        <w:rPr>
          <w:rFonts w:eastAsia="Corbel" w:cs="Corbel"/>
          <w:color w:val="000000" w:themeColor="text1"/>
        </w:rPr>
      </w:pPr>
      <w:r w:rsidRPr="39841772">
        <w:rPr>
          <w:rFonts w:eastAsia="Corbel" w:cs="Corbel"/>
          <w:color w:val="000000" w:themeColor="text1"/>
          <w:lang w:val="en-US"/>
        </w:rPr>
        <w:t>2</w:t>
      </w:r>
      <w:r w:rsidR="39841772" w:rsidRPr="39841772">
        <w:rPr>
          <w:rFonts w:eastAsia="Corbel" w:cs="Corbel"/>
          <w:color w:val="000000" w:themeColor="text1"/>
          <w:lang w:val="en-US"/>
        </w:rPr>
        <w:t>.</w:t>
      </w:r>
      <w:r w:rsidRPr="39841772">
        <w:rPr>
          <w:rFonts w:eastAsia="Corbel" w:cs="Corbel"/>
          <w:b/>
          <w:color w:val="000000" w:themeColor="text1"/>
          <w:u w:val="single"/>
          <w:lang w:val="en-US"/>
        </w:rPr>
        <w:t>What factors influence your choice of specialist?</w:t>
      </w:r>
      <w:r w:rsidRPr="39841772">
        <w:rPr>
          <w:rFonts w:eastAsia="Corbel" w:cs="Corbel"/>
          <w:color w:val="000000" w:themeColor="text1"/>
          <w:u w:val="single"/>
          <w:lang w:val="en-US"/>
        </w:rPr>
        <w:t> </w:t>
      </w:r>
    </w:p>
    <w:p w14:paraId="7B68C874" w14:textId="286DA0B0" w:rsidR="38025B9A" w:rsidRDefault="13D41766" w:rsidP="13D41766">
      <w:pPr>
        <w:spacing w:line="300" w:lineRule="exact"/>
        <w:rPr>
          <w:rFonts w:eastAsia="Corbel" w:cs="Corbel"/>
          <w:color w:val="000000" w:themeColor="text1"/>
          <w:szCs w:val="20"/>
        </w:rPr>
      </w:pPr>
      <w:r w:rsidRPr="69F6B218">
        <w:rPr>
          <w:rFonts w:eastAsia="Corbel" w:cs="Corbel"/>
          <w:color w:val="000000" w:themeColor="text1"/>
          <w:szCs w:val="20"/>
          <w:lang w:val="en-US"/>
        </w:rPr>
        <w:t>- Price and Location</w:t>
      </w:r>
    </w:p>
    <w:p w14:paraId="409E3A43" w14:textId="286DA0B0" w:rsidR="38025B9A" w:rsidRDefault="13D41766" w:rsidP="13D41766">
      <w:pPr>
        <w:spacing w:line="300" w:lineRule="exact"/>
        <w:rPr>
          <w:rFonts w:eastAsia="Corbel" w:cs="Corbel"/>
          <w:color w:val="000000" w:themeColor="text1"/>
          <w:szCs w:val="20"/>
        </w:rPr>
      </w:pPr>
      <w:r w:rsidRPr="69F6B218">
        <w:rPr>
          <w:rFonts w:eastAsia="Corbel" w:cs="Corbel"/>
          <w:color w:val="000000" w:themeColor="text1"/>
          <w:szCs w:val="20"/>
          <w:lang w:val="en-US"/>
        </w:rPr>
        <w:t xml:space="preserve">- If the specialist is known by my general practitioner </w:t>
      </w:r>
    </w:p>
    <w:p w14:paraId="74D00525" w14:textId="286DA0B0" w:rsidR="38025B9A" w:rsidRDefault="13D41766" w:rsidP="13D41766">
      <w:pPr>
        <w:spacing w:line="300" w:lineRule="exact"/>
        <w:rPr>
          <w:rFonts w:eastAsia="Corbel" w:cs="Corbel"/>
          <w:color w:val="000000" w:themeColor="text1"/>
          <w:szCs w:val="20"/>
        </w:rPr>
      </w:pPr>
      <w:r w:rsidRPr="69F6B218">
        <w:rPr>
          <w:rFonts w:eastAsia="Corbel" w:cs="Corbel"/>
          <w:color w:val="000000" w:themeColor="text1"/>
          <w:szCs w:val="20"/>
          <w:lang w:val="en-US"/>
        </w:rPr>
        <w:t>- Language speaking</w:t>
      </w:r>
    </w:p>
    <w:p w14:paraId="48D8AFC5" w14:textId="286DA0B0" w:rsidR="38025B9A" w:rsidRDefault="38025B9A" w:rsidP="13D41766">
      <w:pPr>
        <w:spacing w:line="300" w:lineRule="exact"/>
        <w:rPr>
          <w:rFonts w:eastAsia="Corbel" w:cs="Corbel"/>
          <w:color w:val="000000" w:themeColor="text1"/>
          <w:szCs w:val="20"/>
        </w:rPr>
      </w:pPr>
    </w:p>
    <w:p w14:paraId="3B2DDE8B" w14:textId="286DA0B0" w:rsidR="38025B9A" w:rsidRDefault="13D41766" w:rsidP="13D41766">
      <w:pPr>
        <w:spacing w:line="300" w:lineRule="exact"/>
        <w:rPr>
          <w:rFonts w:eastAsia="Corbel" w:cs="Corbel"/>
          <w:color w:val="000000" w:themeColor="text1"/>
          <w:szCs w:val="20"/>
        </w:rPr>
      </w:pPr>
      <w:r w:rsidRPr="69F6B218">
        <w:rPr>
          <w:rFonts w:eastAsia="Corbel" w:cs="Corbel"/>
          <w:color w:val="000000" w:themeColor="text1"/>
          <w:szCs w:val="20"/>
          <w:u w:val="single"/>
          <w:lang w:val="en-US"/>
        </w:rPr>
        <w:t>Do you think that an optimal referral is generally made? </w:t>
      </w:r>
    </w:p>
    <w:p w14:paraId="21242395" w14:textId="286DA0B0" w:rsidR="38025B9A" w:rsidRDefault="13D41766" w:rsidP="13D41766">
      <w:pPr>
        <w:spacing w:line="300" w:lineRule="exact"/>
        <w:rPr>
          <w:rFonts w:eastAsia="Corbel" w:cs="Corbel"/>
          <w:color w:val="000000" w:themeColor="text1"/>
          <w:szCs w:val="20"/>
        </w:rPr>
      </w:pPr>
      <w:r w:rsidRPr="69F6B218">
        <w:rPr>
          <w:rFonts w:eastAsia="Corbel" w:cs="Corbel"/>
          <w:color w:val="000000" w:themeColor="text1"/>
          <w:szCs w:val="20"/>
          <w:lang w:val="en-US"/>
        </w:rPr>
        <w:t>- I think my general practitioner can always help me with a good referral, not sure if it’s a “optimal” one but enough. However, it will be more “optimal” if the wafting time is shorter</w:t>
      </w:r>
    </w:p>
    <w:p w14:paraId="3886425D" w14:textId="286DA0B0" w:rsidR="38025B9A" w:rsidRDefault="38025B9A" w:rsidP="13D41766">
      <w:pPr>
        <w:spacing w:line="300" w:lineRule="exact"/>
        <w:rPr>
          <w:rFonts w:eastAsia="Corbel" w:cs="Corbel"/>
          <w:color w:val="000000" w:themeColor="text1"/>
          <w:szCs w:val="20"/>
        </w:rPr>
      </w:pPr>
    </w:p>
    <w:p w14:paraId="75665D33" w14:textId="2FD63281" w:rsidR="38025B9A" w:rsidRDefault="13D41766" w:rsidP="39841772">
      <w:pPr>
        <w:spacing w:line="300" w:lineRule="exact"/>
        <w:rPr>
          <w:rFonts w:eastAsia="Corbel" w:cs="Corbel"/>
          <w:color w:val="000000" w:themeColor="text1"/>
        </w:rPr>
      </w:pPr>
      <w:r w:rsidRPr="39841772">
        <w:rPr>
          <w:rFonts w:eastAsia="Corbel" w:cs="Corbel"/>
          <w:color w:val="000000" w:themeColor="text1"/>
          <w:lang w:val="en-US"/>
        </w:rPr>
        <w:t>3</w:t>
      </w:r>
      <w:r w:rsidR="39841772" w:rsidRPr="39841772">
        <w:rPr>
          <w:rFonts w:eastAsia="Corbel" w:cs="Corbel"/>
          <w:color w:val="000000" w:themeColor="text1"/>
          <w:lang w:val="en-US"/>
        </w:rPr>
        <w:t>.</w:t>
      </w:r>
      <w:r w:rsidRPr="39841772">
        <w:rPr>
          <w:rFonts w:eastAsia="Corbel" w:cs="Corbel"/>
          <w:b/>
          <w:color w:val="000000" w:themeColor="text1"/>
          <w:u w:val="single"/>
          <w:lang w:val="en-US"/>
        </w:rPr>
        <w:t xml:space="preserve">What do you think of these existing solutions? </w:t>
      </w:r>
      <w:r w:rsidRPr="39841772">
        <w:rPr>
          <w:rFonts w:eastAsia="Corbel" w:cs="Corbel"/>
          <w:color w:val="000000" w:themeColor="text1"/>
          <w:u w:val="single"/>
          <w:lang w:val="en-US"/>
        </w:rPr>
        <w:t xml:space="preserve">Have you/would you use them? Why and why not? </w:t>
      </w:r>
    </w:p>
    <w:p w14:paraId="7AD060F4" w14:textId="286DA0B0" w:rsidR="38025B9A" w:rsidRDefault="13D41766" w:rsidP="13D41766">
      <w:pPr>
        <w:spacing w:line="300" w:lineRule="exact"/>
        <w:rPr>
          <w:rFonts w:eastAsia="Corbel" w:cs="Corbel"/>
          <w:color w:val="000000" w:themeColor="text1"/>
          <w:szCs w:val="20"/>
        </w:rPr>
      </w:pPr>
      <w:r w:rsidRPr="69F6B218">
        <w:rPr>
          <w:rFonts w:eastAsia="Corbel" w:cs="Corbel"/>
          <w:color w:val="000000" w:themeColor="text1"/>
          <w:szCs w:val="20"/>
          <w:lang w:val="en-US"/>
        </w:rPr>
        <w:t>(</w:t>
      </w:r>
      <w:r w:rsidRPr="69F6B218">
        <w:rPr>
          <w:rFonts w:eastAsia="Corbel" w:cs="Corbel"/>
          <w:color w:val="000000" w:themeColor="text1"/>
          <w:szCs w:val="20"/>
        </w:rPr>
        <w:t>企鹅医生</w:t>
      </w:r>
      <w:r w:rsidRPr="69F6B218">
        <w:rPr>
          <w:rFonts w:eastAsia="Corbel" w:cs="Corbel"/>
          <w:color w:val="000000" w:themeColor="text1"/>
          <w:szCs w:val="20"/>
          <w:lang w:val="en-US"/>
        </w:rPr>
        <w:t>, HealthShare, National Health Services Directory)</w:t>
      </w:r>
    </w:p>
    <w:p w14:paraId="24A7A681"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xml:space="preserve">- I use similar apps like </w:t>
      </w:r>
      <w:r w:rsidRPr="69F6B218">
        <w:rPr>
          <w:rFonts w:eastAsia="Corbel" w:cs="Corbel"/>
          <w:color w:val="000000" w:themeColor="text1"/>
          <w:szCs w:val="20"/>
        </w:rPr>
        <w:t>企鹅医生</w:t>
      </w:r>
      <w:r w:rsidRPr="69F6B218">
        <w:rPr>
          <w:rFonts w:eastAsia="Corbel" w:cs="Corbel"/>
          <w:color w:val="000000" w:themeColor="text1"/>
          <w:szCs w:val="20"/>
          <w:lang w:val="en-US"/>
        </w:rPr>
        <w:t xml:space="preserve"> when I was in China</w:t>
      </w:r>
    </w:p>
    <w:p w14:paraId="68473EA9" w14:textId="286DA0B0" w:rsidR="38025B9A" w:rsidRDefault="13D41766" w:rsidP="13D41766">
      <w:pPr>
        <w:spacing w:line="300" w:lineRule="exact"/>
        <w:jc w:val="left"/>
        <w:rPr>
          <w:rFonts w:eastAsia="Corbel" w:cs="Corbel"/>
          <w:color w:val="000000" w:themeColor="text1"/>
          <w:szCs w:val="20"/>
        </w:rPr>
      </w:pPr>
      <w:r w:rsidRPr="69F6B218">
        <w:rPr>
          <w:rFonts w:eastAsia="Corbel" w:cs="Corbel"/>
          <w:color w:val="000000" w:themeColor="text1"/>
          <w:szCs w:val="20"/>
          <w:lang w:val="en-US"/>
        </w:rPr>
        <w:t>- most cities in China have their own official app for patients to book a specialist from different hospitals, and will take priority than patients who didn't book</w:t>
      </w:r>
    </w:p>
    <w:p w14:paraId="23300273" w14:textId="286DA0B0" w:rsidR="38025B9A" w:rsidRDefault="13D41766" w:rsidP="13D41766">
      <w:pPr>
        <w:spacing w:line="300" w:lineRule="exact"/>
        <w:rPr>
          <w:rFonts w:eastAsia="Corbel" w:cs="Corbel"/>
          <w:color w:val="000000" w:themeColor="text1"/>
          <w:szCs w:val="20"/>
        </w:rPr>
      </w:pPr>
      <w:r w:rsidRPr="69F6B218">
        <w:rPr>
          <w:rFonts w:eastAsia="Corbel" w:cs="Corbel"/>
          <w:color w:val="000000" w:themeColor="text1"/>
          <w:szCs w:val="20"/>
          <w:lang w:val="en-US"/>
        </w:rPr>
        <w:t>- I don’t even know HealthShare and National Health Services Directory, I always find a specialist from my GP in Australia</w:t>
      </w:r>
    </w:p>
    <w:p w14:paraId="3772C465" w14:textId="286DA0B0" w:rsidR="38025B9A" w:rsidRDefault="13D41766" w:rsidP="13D41766">
      <w:pPr>
        <w:spacing w:line="300" w:lineRule="exact"/>
        <w:rPr>
          <w:rFonts w:eastAsia="Corbel" w:cs="Corbel"/>
          <w:color w:val="000000" w:themeColor="text1"/>
          <w:szCs w:val="20"/>
        </w:rPr>
      </w:pPr>
      <w:r w:rsidRPr="69F6B218">
        <w:rPr>
          <w:rFonts w:eastAsia="Corbel" w:cs="Corbel"/>
          <w:color w:val="000000" w:themeColor="text1"/>
          <w:szCs w:val="20"/>
          <w:lang w:val="en-US"/>
        </w:rPr>
        <w:t>- I’m happy to try one if there is an official one in Australia because it could save time of connecting with practitioner</w:t>
      </w:r>
    </w:p>
    <w:p w14:paraId="5DFE8273" w14:textId="286DA0B0" w:rsidR="38025B9A" w:rsidRDefault="13D41766" w:rsidP="13D41766">
      <w:pPr>
        <w:spacing w:line="300" w:lineRule="exact"/>
        <w:rPr>
          <w:rFonts w:eastAsia="Corbel" w:cs="Corbel"/>
          <w:color w:val="000000" w:themeColor="text1"/>
          <w:szCs w:val="20"/>
        </w:rPr>
      </w:pPr>
      <w:r w:rsidRPr="69F6B218">
        <w:rPr>
          <w:rFonts w:eastAsia="Corbel" w:cs="Corbel"/>
          <w:color w:val="000000" w:themeColor="text1"/>
          <w:szCs w:val="20"/>
          <w:lang w:val="en-US"/>
        </w:rPr>
        <w:t>- worried about the price as well as the professionalism of unfamiliar specialists though</w:t>
      </w:r>
    </w:p>
    <w:p w14:paraId="12FBE31E" w14:textId="286DA0B0" w:rsidR="38025B9A" w:rsidRDefault="13D41766" w:rsidP="13D41766">
      <w:pPr>
        <w:spacing w:line="300" w:lineRule="exact"/>
        <w:rPr>
          <w:rFonts w:eastAsia="Corbel" w:cs="Corbel"/>
          <w:color w:val="000000" w:themeColor="text1"/>
          <w:szCs w:val="20"/>
        </w:rPr>
      </w:pPr>
      <w:r w:rsidRPr="69F6B218">
        <w:rPr>
          <w:rFonts w:eastAsia="Corbel" w:cs="Corbel"/>
          <w:color w:val="000000" w:themeColor="text1"/>
          <w:szCs w:val="20"/>
          <w:lang w:val="en-US"/>
        </w:rPr>
        <w:t xml:space="preserve"> </w:t>
      </w:r>
    </w:p>
    <w:p w14:paraId="6CE3EB66" w14:textId="2751C68B" w:rsidR="38025B9A" w:rsidRDefault="13D41766" w:rsidP="13D41766">
      <w:pPr>
        <w:jc w:val="left"/>
        <w:rPr>
          <w:rFonts w:eastAsia="Corbel" w:cs="Corbel"/>
          <w:color w:val="000000" w:themeColor="text1"/>
        </w:rPr>
      </w:pPr>
      <w:r w:rsidRPr="39841772">
        <w:rPr>
          <w:rFonts w:eastAsia="Corbel" w:cs="Corbel"/>
          <w:color w:val="000000" w:themeColor="text1"/>
          <w:lang w:val="en-US"/>
        </w:rPr>
        <w:t>4</w:t>
      </w:r>
      <w:r w:rsidR="39841772" w:rsidRPr="39841772">
        <w:rPr>
          <w:rFonts w:eastAsia="Corbel" w:cs="Corbel"/>
          <w:color w:val="000000" w:themeColor="text1"/>
          <w:lang w:val="en-US"/>
        </w:rPr>
        <w:t>.</w:t>
      </w:r>
      <w:r w:rsidRPr="39841772">
        <w:rPr>
          <w:rFonts w:eastAsia="Corbel" w:cs="Corbel"/>
          <w:b/>
          <w:color w:val="000000" w:themeColor="text1"/>
          <w:u w:val="single"/>
          <w:lang w:val="en-US"/>
        </w:rPr>
        <w:t>Would you trust a referral from a digital system? </w:t>
      </w:r>
    </w:p>
    <w:p w14:paraId="615A0677" w14:textId="286DA0B0" w:rsidR="38025B9A" w:rsidRDefault="13D41766" w:rsidP="13D41766">
      <w:pPr>
        <w:jc w:val="left"/>
        <w:rPr>
          <w:rFonts w:eastAsia="Corbel" w:cs="Corbel"/>
          <w:color w:val="000000" w:themeColor="text1"/>
          <w:szCs w:val="20"/>
        </w:rPr>
      </w:pPr>
      <w:r w:rsidRPr="69F6B218">
        <w:rPr>
          <w:rFonts w:eastAsia="Corbel" w:cs="Corbel"/>
          <w:color w:val="000000" w:themeColor="text1"/>
          <w:szCs w:val="20"/>
          <w:lang w:val="en-US"/>
        </w:rPr>
        <w:t xml:space="preserve">- Yes. </w:t>
      </w:r>
    </w:p>
    <w:p w14:paraId="15024A68" w14:textId="286DA0B0" w:rsidR="38025B9A" w:rsidRDefault="13D41766" w:rsidP="13D41766">
      <w:pPr>
        <w:jc w:val="left"/>
        <w:rPr>
          <w:rFonts w:eastAsia="Corbel" w:cs="Corbel"/>
          <w:color w:val="000000" w:themeColor="text1"/>
          <w:szCs w:val="20"/>
        </w:rPr>
      </w:pPr>
      <w:r w:rsidRPr="69F6B218">
        <w:rPr>
          <w:rFonts w:eastAsia="Corbel" w:cs="Corbel"/>
          <w:color w:val="000000" w:themeColor="text1"/>
          <w:szCs w:val="20"/>
          <w:lang w:val="en-US"/>
        </w:rPr>
        <w:t>- maybe the referral from a digital system is better because all the information can be stored in the system while the connection between people may miss some information</w:t>
      </w:r>
    </w:p>
    <w:p w14:paraId="6E544EF3" w14:textId="286DA0B0" w:rsidR="38025B9A" w:rsidRDefault="38025B9A" w:rsidP="13D41766">
      <w:pPr>
        <w:jc w:val="left"/>
        <w:rPr>
          <w:rFonts w:eastAsia="Corbel" w:cs="Corbel"/>
          <w:color w:val="000000" w:themeColor="text1"/>
          <w:szCs w:val="20"/>
        </w:rPr>
      </w:pPr>
    </w:p>
    <w:p w14:paraId="44E3DB24" w14:textId="286DA0B0" w:rsidR="38025B9A" w:rsidRDefault="13D41766" w:rsidP="13D41766">
      <w:pPr>
        <w:jc w:val="left"/>
        <w:rPr>
          <w:rFonts w:eastAsia="Corbel" w:cs="Corbel"/>
          <w:color w:val="000000" w:themeColor="text1"/>
          <w:szCs w:val="20"/>
        </w:rPr>
      </w:pPr>
      <w:r w:rsidRPr="69F6B218">
        <w:rPr>
          <w:rFonts w:eastAsia="Corbel" w:cs="Corbel"/>
          <w:color w:val="000000" w:themeColor="text1"/>
          <w:szCs w:val="20"/>
          <w:u w:val="single"/>
          <w:lang w:val="en-US"/>
        </w:rPr>
        <w:t>What about doctors that don’t as many people to refer   </w:t>
      </w:r>
    </w:p>
    <w:p w14:paraId="1FF2BF20" w14:textId="286DA0B0" w:rsidR="38025B9A" w:rsidRDefault="13D41766" w:rsidP="13D41766">
      <w:pPr>
        <w:jc w:val="left"/>
        <w:rPr>
          <w:rFonts w:eastAsia="Corbel" w:cs="Corbel"/>
          <w:color w:val="000000" w:themeColor="text1"/>
          <w:szCs w:val="20"/>
        </w:rPr>
      </w:pPr>
      <w:r w:rsidRPr="69F6B218">
        <w:rPr>
          <w:rFonts w:eastAsia="Corbel" w:cs="Corbel"/>
          <w:color w:val="000000" w:themeColor="text1"/>
          <w:szCs w:val="20"/>
          <w:lang w:val="en-US"/>
        </w:rPr>
        <w:t>- maybe they are still good doctors, but I prefer doctors with more reviews</w:t>
      </w:r>
    </w:p>
    <w:p w14:paraId="03FFA29C" w14:textId="286DA0B0" w:rsidR="38025B9A" w:rsidRDefault="38025B9A" w:rsidP="13D41766">
      <w:pPr>
        <w:jc w:val="left"/>
        <w:rPr>
          <w:rFonts w:eastAsia="Corbel" w:cs="Corbel"/>
          <w:color w:val="000000" w:themeColor="text1"/>
          <w:szCs w:val="20"/>
        </w:rPr>
      </w:pPr>
    </w:p>
    <w:p w14:paraId="4C57AB90" w14:textId="286DA0B0" w:rsidR="38025B9A" w:rsidRDefault="13D41766" w:rsidP="13D41766">
      <w:pPr>
        <w:jc w:val="left"/>
        <w:rPr>
          <w:rFonts w:eastAsia="Corbel" w:cs="Corbel"/>
          <w:color w:val="000000" w:themeColor="text1"/>
          <w:szCs w:val="20"/>
        </w:rPr>
      </w:pPr>
      <w:r w:rsidRPr="69F6B218">
        <w:rPr>
          <w:rFonts w:eastAsia="Corbel" w:cs="Corbel"/>
          <w:color w:val="000000" w:themeColor="text1"/>
          <w:szCs w:val="20"/>
          <w:u w:val="single"/>
          <w:lang w:val="en-US"/>
        </w:rPr>
        <w:t>How do you think an electronic health record compared with a traditional paper record during the referral process?  </w:t>
      </w:r>
    </w:p>
    <w:p w14:paraId="66FFA952" w14:textId="286DA0B0" w:rsidR="38025B9A" w:rsidRDefault="13D41766" w:rsidP="13D41766">
      <w:pPr>
        <w:jc w:val="left"/>
        <w:rPr>
          <w:rFonts w:eastAsia="Corbel" w:cs="Corbel"/>
          <w:color w:val="000000" w:themeColor="text1"/>
          <w:szCs w:val="20"/>
        </w:rPr>
      </w:pPr>
      <w:r w:rsidRPr="69F6B218">
        <w:rPr>
          <w:rFonts w:eastAsia="Corbel" w:cs="Corbel"/>
          <w:color w:val="000000" w:themeColor="text1"/>
          <w:szCs w:val="20"/>
          <w:lang w:val="en-US"/>
        </w:rPr>
        <w:t>- I think an electronic one is better that I can read and store it easier</w:t>
      </w:r>
    </w:p>
    <w:p w14:paraId="42155C99" w14:textId="286DA0B0" w:rsidR="38025B9A" w:rsidRDefault="13D41766" w:rsidP="13D41766">
      <w:pPr>
        <w:jc w:val="left"/>
        <w:rPr>
          <w:rFonts w:eastAsia="Corbel" w:cs="Corbel"/>
          <w:color w:val="000000" w:themeColor="text1"/>
          <w:szCs w:val="20"/>
        </w:rPr>
      </w:pPr>
      <w:r w:rsidRPr="69F6B218">
        <w:rPr>
          <w:rFonts w:eastAsia="Corbel" w:cs="Corbel"/>
          <w:color w:val="000000" w:themeColor="text1"/>
          <w:szCs w:val="20"/>
          <w:lang w:val="en-US"/>
        </w:rPr>
        <w:t>- the system can protect information better than paper</w:t>
      </w:r>
    </w:p>
    <w:p w14:paraId="375786D0" w14:textId="286DA0B0" w:rsidR="38025B9A" w:rsidRDefault="13D41766" w:rsidP="13D41766">
      <w:pPr>
        <w:jc w:val="left"/>
        <w:rPr>
          <w:rFonts w:eastAsia="Corbel" w:cs="Corbel"/>
          <w:color w:val="000000" w:themeColor="text1"/>
          <w:szCs w:val="20"/>
        </w:rPr>
      </w:pPr>
      <w:r w:rsidRPr="69F6B218">
        <w:rPr>
          <w:rFonts w:eastAsia="Corbel" w:cs="Corbel"/>
          <w:color w:val="000000" w:themeColor="text1"/>
          <w:szCs w:val="20"/>
          <w:lang w:val="en-US"/>
        </w:rPr>
        <w:t>- it’s troubled when forget to take a traditional paper record when seeing a doctor</w:t>
      </w:r>
    </w:p>
    <w:p w14:paraId="20A8B8ED" w14:textId="286DA0B0" w:rsidR="38025B9A" w:rsidRDefault="38025B9A" w:rsidP="13D41766">
      <w:pPr>
        <w:jc w:val="left"/>
        <w:rPr>
          <w:rFonts w:eastAsia="Corbel" w:cs="Corbel"/>
          <w:color w:val="000000" w:themeColor="text1"/>
          <w:szCs w:val="20"/>
        </w:rPr>
      </w:pPr>
    </w:p>
    <w:p w14:paraId="26D56681" w14:textId="01A52A26" w:rsidR="0707CF71" w:rsidRDefault="0707CF71" w:rsidP="0707CF71">
      <w:r>
        <w:br w:type="page"/>
      </w:r>
    </w:p>
    <w:p w14:paraId="6382FF70" w14:textId="3F2E0CF8" w:rsidR="001B1DB6" w:rsidRPr="001B1DB6" w:rsidRDefault="11B9876B" w:rsidP="001B1DB6">
      <w:pPr>
        <w:rPr>
          <w:b/>
        </w:rPr>
      </w:pPr>
      <w:r w:rsidRPr="051F7D16">
        <w:rPr>
          <w:b/>
        </w:rPr>
        <w:t xml:space="preserve">Interview </w:t>
      </w:r>
      <w:r w:rsidR="0E72A410" w:rsidRPr="051F7D16">
        <w:rPr>
          <w:b/>
        </w:rPr>
        <w:t>7</w:t>
      </w:r>
      <w:r w:rsidR="61B77F74" w:rsidRPr="051F7D16">
        <w:rPr>
          <w:b/>
        </w:rPr>
        <w:t xml:space="preserve"> (Australia)</w:t>
      </w:r>
    </w:p>
    <w:p w14:paraId="3CD1DF6F" w14:textId="7AD46D44" w:rsidR="0E72A410" w:rsidRDefault="0E72A410" w:rsidP="0E72A410">
      <w:pPr>
        <w:rPr>
          <w:szCs w:val="20"/>
        </w:rPr>
      </w:pPr>
    </w:p>
    <w:p w14:paraId="6CB69AF3" w14:textId="2D1C2C4F" w:rsidR="0E72A410" w:rsidRDefault="0E72A410" w:rsidP="0E72A410">
      <w:pPr>
        <w:spacing w:after="160" w:line="270" w:lineRule="exact"/>
        <w:rPr>
          <w:rFonts w:eastAsia="Corbel" w:cs="Corbel"/>
          <w:color w:val="000000" w:themeColor="text1"/>
          <w:szCs w:val="20"/>
        </w:rPr>
      </w:pPr>
      <w:r w:rsidRPr="61B77F74">
        <w:rPr>
          <w:rFonts w:eastAsia="Corbel" w:cs="Corbel"/>
          <w:b/>
          <w:color w:val="000000" w:themeColor="text1"/>
          <w:szCs w:val="20"/>
          <w:lang w:val="en-US"/>
        </w:rPr>
        <w:t>Referral Process Demonstration:</w:t>
      </w:r>
    </w:p>
    <w:p w14:paraId="1C313169" w14:textId="7A45E1E1"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 There's 2 systems, doesn't like using the new one</w:t>
      </w:r>
    </w:p>
    <w:p w14:paraId="7B74C0EC" w14:textId="5D762C39"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 There are many templates to choose from</w:t>
      </w:r>
    </w:p>
    <w:p w14:paraId="7EA65288" w14:textId="66D9DE64"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 xml:space="preserve">- There's an </w:t>
      </w:r>
      <w:r w:rsidR="61B77F74" w:rsidRPr="61B77F74">
        <w:rPr>
          <w:rFonts w:eastAsia="Corbel" w:cs="Corbel"/>
          <w:color w:val="000000" w:themeColor="text1"/>
          <w:szCs w:val="20"/>
          <w:lang w:val="en-US"/>
        </w:rPr>
        <w:t>address</w:t>
      </w:r>
      <w:r w:rsidRPr="61B77F74">
        <w:rPr>
          <w:rFonts w:eastAsia="Corbel" w:cs="Corbel"/>
          <w:color w:val="000000" w:themeColor="text1"/>
          <w:szCs w:val="20"/>
          <w:lang w:val="en-US"/>
        </w:rPr>
        <w:t xml:space="preserve"> book to choose from, populated by the clinic</w:t>
      </w:r>
    </w:p>
    <w:p w14:paraId="71399EFC" w14:textId="7429D9E8"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 Each specialist may have multiple addresses</w:t>
      </w:r>
    </w:p>
    <w:p w14:paraId="4BA3F432" w14:textId="12CA214B"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 xml:space="preserve">- Referral letter </w:t>
      </w:r>
      <w:r w:rsidR="61B77F74" w:rsidRPr="61B77F74">
        <w:rPr>
          <w:rFonts w:eastAsia="Corbel" w:cs="Corbel"/>
          <w:color w:val="000000" w:themeColor="text1"/>
          <w:szCs w:val="20"/>
          <w:lang w:val="en-US"/>
        </w:rPr>
        <w:t>autofill</w:t>
      </w:r>
      <w:r w:rsidRPr="61B77F74">
        <w:rPr>
          <w:rFonts w:eastAsia="Corbel" w:cs="Corbel"/>
          <w:color w:val="000000" w:themeColor="text1"/>
          <w:szCs w:val="20"/>
          <w:lang w:val="en-US"/>
        </w:rPr>
        <w:t xml:space="preserve"> medication, allergies, past history, medicine</w:t>
      </w:r>
    </w:p>
    <w:p w14:paraId="3DF77524" w14:textId="2A41B6C1"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 Once the referral letter is written, it can digitally be sent to the specialist</w:t>
      </w:r>
    </w:p>
    <w:p w14:paraId="4D4046A4" w14:textId="2E0422EE"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 A digital key is used to send referral to the specialist</w:t>
      </w:r>
    </w:p>
    <w:p w14:paraId="5CDA3551" w14:textId="7FBA184B"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 Sometimes the secretary of the specialist will follow up on the referral.</w:t>
      </w:r>
    </w:p>
    <w:p w14:paraId="3621A33A" w14:textId="5A54ADFF"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 GP encourages patient to be more proactive</w:t>
      </w:r>
    </w:p>
    <w:p w14:paraId="6026B425" w14:textId="2DC60832"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 A different template with more information is used for public system</w:t>
      </w:r>
    </w:p>
    <w:p w14:paraId="457044DA" w14:textId="1206B712"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 Public referrals are to public hospitals</w:t>
      </w:r>
    </w:p>
    <w:p w14:paraId="5EB56880" w14:textId="773DC9EF"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 There's an option to connect to other database, but GP doesn't want to use it</w:t>
      </w:r>
    </w:p>
    <w:p w14:paraId="5A24BBF8" w14:textId="18B48BCC"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 Referrals are usually for someone that you know and trust</w:t>
      </w:r>
    </w:p>
    <w:p w14:paraId="31CBD603" w14:textId="7ABD5A4A"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 There's a lot of information that directory doesn't have</w:t>
      </w:r>
    </w:p>
    <w:p w14:paraId="4BFD7EAE" w14:textId="516317F8" w:rsidR="0E72A410" w:rsidRDefault="0E72A410" w:rsidP="0E72A410">
      <w:pPr>
        <w:spacing w:after="160" w:line="270" w:lineRule="exact"/>
        <w:rPr>
          <w:rFonts w:eastAsia="Corbel" w:cs="Corbel"/>
          <w:color w:val="000000" w:themeColor="text1"/>
          <w:szCs w:val="20"/>
        </w:rPr>
      </w:pPr>
    </w:p>
    <w:p w14:paraId="5B523730" w14:textId="537DFE7A" w:rsidR="0E72A410" w:rsidRDefault="0E72A410" w:rsidP="0E72A410">
      <w:pPr>
        <w:spacing w:after="160" w:line="270" w:lineRule="exact"/>
        <w:rPr>
          <w:rFonts w:eastAsia="Corbel" w:cs="Corbel"/>
          <w:color w:val="000000" w:themeColor="text1"/>
          <w:szCs w:val="20"/>
        </w:rPr>
      </w:pPr>
      <w:r w:rsidRPr="61B77F74">
        <w:rPr>
          <w:rFonts w:eastAsia="Corbel" w:cs="Corbel"/>
          <w:b/>
          <w:color w:val="000000" w:themeColor="text1"/>
          <w:szCs w:val="20"/>
          <w:lang w:val="en-US"/>
        </w:rPr>
        <w:t>What happens when a referral is made?</w:t>
      </w:r>
    </w:p>
    <w:p w14:paraId="1E4C208C" w14:textId="6DD19ECC"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Depends on private or public. If private, goes to private letters. There are multiple referrals letters that can be picked from the program, and there are also different programs that can be used.</w:t>
      </w:r>
    </w:p>
    <w:p w14:paraId="59DBB2B5" w14:textId="627AD4AF"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Are referrals made specifically for particular specialists?</w:t>
      </w:r>
    </w:p>
    <w:p w14:paraId="78AA2B47" w14:textId="35804958"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Yes</w:t>
      </w:r>
    </w:p>
    <w:p w14:paraId="61A31FA5" w14:textId="544044DB" w:rsidR="0E72A410" w:rsidRDefault="0E72A410" w:rsidP="0E72A410">
      <w:pPr>
        <w:spacing w:after="160" w:line="270" w:lineRule="exact"/>
        <w:rPr>
          <w:rFonts w:eastAsia="Corbel" w:cs="Corbel"/>
          <w:color w:val="000000" w:themeColor="text1"/>
          <w:szCs w:val="20"/>
        </w:rPr>
      </w:pPr>
      <w:r>
        <w:br/>
      </w:r>
      <w:r w:rsidRPr="61B77F74">
        <w:rPr>
          <w:rFonts w:eastAsia="Corbel" w:cs="Corbel"/>
          <w:b/>
          <w:color w:val="000000" w:themeColor="text1"/>
          <w:szCs w:val="20"/>
          <w:lang w:val="en-US"/>
        </w:rPr>
        <w:t>Are referrals also given with a date range?</w:t>
      </w:r>
    </w:p>
    <w:p w14:paraId="184E7831" w14:textId="4886B3CF"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Good for a year.</w:t>
      </w:r>
    </w:p>
    <w:p w14:paraId="7880DBD0" w14:textId="492C98AC" w:rsidR="0E72A410" w:rsidRDefault="0E72A410" w:rsidP="0E72A410">
      <w:pPr>
        <w:spacing w:after="160" w:line="270" w:lineRule="exact"/>
        <w:rPr>
          <w:rFonts w:eastAsia="Corbel" w:cs="Corbel"/>
          <w:color w:val="000000" w:themeColor="text1"/>
          <w:szCs w:val="20"/>
        </w:rPr>
      </w:pPr>
    </w:p>
    <w:p w14:paraId="2EFD08B9" w14:textId="54E6C9A2" w:rsidR="0E72A410" w:rsidRDefault="0E72A410" w:rsidP="0E72A410">
      <w:pPr>
        <w:spacing w:after="160" w:line="270" w:lineRule="exact"/>
        <w:rPr>
          <w:rFonts w:eastAsia="Corbel" w:cs="Corbel"/>
          <w:color w:val="000000" w:themeColor="text1"/>
          <w:szCs w:val="20"/>
        </w:rPr>
      </w:pPr>
      <w:r w:rsidRPr="61B77F74">
        <w:rPr>
          <w:rFonts w:eastAsia="Corbel" w:cs="Corbel"/>
          <w:b/>
          <w:color w:val="000000" w:themeColor="text1"/>
          <w:szCs w:val="20"/>
          <w:lang w:val="en-US"/>
        </w:rPr>
        <w:t>How do you usually choose a specialist to refer? Do you usually know them?</w:t>
      </w:r>
    </w:p>
    <w:p w14:paraId="0698CE67" w14:textId="28E887A4" w:rsidR="0E72A410" w:rsidRDefault="0E72A410" w:rsidP="0E72A410">
      <w:pPr>
        <w:spacing w:after="160" w:line="270" w:lineRule="exact"/>
        <w:rPr>
          <w:rFonts w:eastAsia="Corbel" w:cs="Corbel"/>
          <w:color w:val="000000" w:themeColor="text1"/>
        </w:rPr>
      </w:pPr>
      <w:r w:rsidRPr="7143AAC8">
        <w:rPr>
          <w:rFonts w:eastAsia="Corbel" w:cs="Corbel"/>
          <w:color w:val="000000" w:themeColor="text1"/>
          <w:lang w:val="en-US"/>
        </w:rPr>
        <w:t xml:space="preserve">Go to meetings, listen to them, listen to </w:t>
      </w:r>
      <w:r w:rsidR="7143AAC8" w:rsidRPr="7143AAC8">
        <w:rPr>
          <w:rFonts w:eastAsia="Corbel" w:cs="Corbel"/>
          <w:color w:val="000000" w:themeColor="text1"/>
          <w:lang w:val="en-US"/>
        </w:rPr>
        <w:t>patients'</w:t>
      </w:r>
      <w:r w:rsidRPr="7143AAC8">
        <w:rPr>
          <w:rFonts w:eastAsia="Corbel" w:cs="Corbel"/>
          <w:color w:val="000000" w:themeColor="text1"/>
          <w:lang w:val="en-US"/>
        </w:rPr>
        <w:t xml:space="preserve"> responses. They might say that they are good or they bad. "it's like everything, ear to the ground, common sense, experience". Or asking colleagues.</w:t>
      </w:r>
    </w:p>
    <w:p w14:paraId="5A4689E6" w14:textId="4F1CF8CE" w:rsidR="0E72A410" w:rsidRDefault="0E72A410" w:rsidP="0E72A410">
      <w:pPr>
        <w:spacing w:after="160" w:line="270" w:lineRule="exact"/>
        <w:rPr>
          <w:rFonts w:eastAsia="Corbel" w:cs="Corbel"/>
          <w:color w:val="000000" w:themeColor="text1"/>
          <w:szCs w:val="20"/>
        </w:rPr>
      </w:pPr>
    </w:p>
    <w:p w14:paraId="62F8B88F" w14:textId="744AF495" w:rsidR="0E72A410" w:rsidRDefault="0E72A410" w:rsidP="0E72A410">
      <w:pPr>
        <w:spacing w:after="160" w:line="270" w:lineRule="exact"/>
        <w:rPr>
          <w:rFonts w:eastAsia="Corbel" w:cs="Corbel"/>
          <w:color w:val="000000" w:themeColor="text1"/>
          <w:szCs w:val="20"/>
        </w:rPr>
      </w:pPr>
      <w:r w:rsidRPr="61B77F74">
        <w:rPr>
          <w:rFonts w:eastAsia="Corbel" w:cs="Corbel"/>
          <w:b/>
          <w:color w:val="000000" w:themeColor="text1"/>
          <w:szCs w:val="20"/>
          <w:lang w:val="en-US"/>
        </w:rPr>
        <w:t>Do you think that an optimal referral is generally made? (Time, cost, expertise)</w:t>
      </w:r>
    </w:p>
    <w:p w14:paraId="0F95D0D6" w14:textId="15C879B9"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Well, you try. If you have spent enough time, then yea. You ask your colleagues. You have to know whether the patient can afford the specialist.</w:t>
      </w:r>
    </w:p>
    <w:p w14:paraId="3BE1E45C" w14:textId="0FB92094"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If they there isn't any where to point them towards you can try to start by referring to people that might be able to help? You know who has connections, who can push them along in the public system.</w:t>
      </w:r>
    </w:p>
    <w:p w14:paraId="7059D20A" w14:textId="5C28D5F2"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Referring is a bit of a tricky business. In December when everyone is on holiday you can't find any doctors.</w:t>
      </w:r>
    </w:p>
    <w:p w14:paraId="726206DF" w14:textId="3E0CB953"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When the patient can't book the specialist, you just give them another name and then another name...</w:t>
      </w:r>
    </w:p>
    <w:p w14:paraId="4BE3A97A" w14:textId="545F0921"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Do you have any personal frustrations with how referrals are made by GPs in Queensland/Australia?</w:t>
      </w:r>
    </w:p>
    <w:p w14:paraId="0077E0FC" w14:textId="4C5EF9FB"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Doesn't like the smart referrals system, too many questions. "They" always want more data, more tests, etc...</w:t>
      </w:r>
    </w:p>
    <w:p w14:paraId="0F1C92F5" w14:textId="7A474638"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It's the government???</w:t>
      </w:r>
    </w:p>
    <w:p w14:paraId="318D6241" w14:textId="3B6906CF" w:rsidR="0E72A410" w:rsidRDefault="0E72A410" w:rsidP="0E72A410">
      <w:pPr>
        <w:spacing w:after="160" w:line="270" w:lineRule="exact"/>
        <w:rPr>
          <w:rFonts w:eastAsia="Corbel" w:cs="Corbel"/>
          <w:color w:val="000000" w:themeColor="text1"/>
          <w:szCs w:val="20"/>
        </w:rPr>
      </w:pPr>
    </w:p>
    <w:p w14:paraId="7BBFC507" w14:textId="2620B003" w:rsidR="0E72A410" w:rsidRDefault="0E72A410" w:rsidP="0E72A410">
      <w:pPr>
        <w:spacing w:after="160" w:line="270" w:lineRule="exact"/>
        <w:rPr>
          <w:rFonts w:eastAsia="Corbel" w:cs="Corbel"/>
          <w:color w:val="000000" w:themeColor="text1"/>
          <w:szCs w:val="20"/>
        </w:rPr>
      </w:pPr>
      <w:r w:rsidRPr="61B77F74">
        <w:rPr>
          <w:rFonts w:eastAsia="Corbel" w:cs="Corbel"/>
          <w:b/>
          <w:color w:val="000000" w:themeColor="text1"/>
          <w:szCs w:val="20"/>
          <w:lang w:val="en-US"/>
        </w:rPr>
        <w:t>What do you think of HealthShare?</w:t>
      </w:r>
    </w:p>
    <w:p w14:paraId="7A572502" w14:textId="489355F9" w:rsidR="0E72A410" w:rsidRDefault="0E72A410" w:rsidP="0E72A410">
      <w:pPr>
        <w:spacing w:after="160" w:line="270" w:lineRule="exact"/>
        <w:rPr>
          <w:rFonts w:eastAsia="Corbel" w:cs="Corbel"/>
          <w:color w:val="000000" w:themeColor="text1"/>
        </w:rPr>
      </w:pPr>
      <w:r w:rsidRPr="7143AAC8">
        <w:rPr>
          <w:rFonts w:eastAsia="Corbel" w:cs="Corbel"/>
          <w:color w:val="000000" w:themeColor="text1"/>
          <w:lang w:val="en-US"/>
        </w:rPr>
        <w:t>Hasn't seen it before. Basically</w:t>
      </w:r>
      <w:r w:rsidR="7143AAC8" w:rsidRPr="7143AAC8">
        <w:rPr>
          <w:rFonts w:eastAsia="Corbel" w:cs="Corbel"/>
          <w:color w:val="000000" w:themeColor="text1"/>
          <w:lang w:val="en-US"/>
        </w:rPr>
        <w:t>,</w:t>
      </w:r>
      <w:r w:rsidRPr="7143AAC8">
        <w:rPr>
          <w:rFonts w:eastAsia="Corbel" w:cs="Corbel"/>
          <w:color w:val="000000" w:themeColor="text1"/>
          <w:lang w:val="en-US"/>
        </w:rPr>
        <w:t xml:space="preserve"> doesn't think </w:t>
      </w:r>
      <w:r w:rsidR="7143AAC8" w:rsidRPr="7143AAC8">
        <w:rPr>
          <w:rFonts w:eastAsia="Corbel" w:cs="Corbel"/>
          <w:color w:val="000000" w:themeColor="text1"/>
          <w:lang w:val="en-US"/>
        </w:rPr>
        <w:t>it's</w:t>
      </w:r>
      <w:r w:rsidRPr="7143AAC8">
        <w:rPr>
          <w:rFonts w:eastAsia="Corbel" w:cs="Corbel"/>
          <w:color w:val="000000" w:themeColor="text1"/>
          <w:lang w:val="en-US"/>
        </w:rPr>
        <w:t xml:space="preserve"> very useful because there isn't enough detail, and because it's not a referral of a proper GP. You don't know how old or experienced they are. "This is a bit blind."</w:t>
      </w:r>
    </w:p>
    <w:p w14:paraId="37D16B92" w14:textId="69333535" w:rsidR="0E72A410" w:rsidRDefault="0E72A410" w:rsidP="0E72A410">
      <w:pPr>
        <w:spacing w:after="160" w:line="270" w:lineRule="exact"/>
        <w:rPr>
          <w:rFonts w:eastAsia="Corbel" w:cs="Corbel"/>
          <w:color w:val="000000" w:themeColor="text1"/>
        </w:rPr>
      </w:pPr>
      <w:r w:rsidRPr="7143AAC8">
        <w:rPr>
          <w:rFonts w:eastAsia="Corbel" w:cs="Corbel"/>
          <w:color w:val="000000" w:themeColor="text1"/>
          <w:lang w:val="en-US"/>
        </w:rPr>
        <w:t>If a patient comes with me and wants this one</w:t>
      </w:r>
      <w:r w:rsidR="7143AAC8" w:rsidRPr="7143AAC8">
        <w:rPr>
          <w:rFonts w:eastAsia="Corbel" w:cs="Corbel"/>
          <w:color w:val="000000" w:themeColor="text1"/>
          <w:lang w:val="en-US"/>
        </w:rPr>
        <w:t>,</w:t>
      </w:r>
      <w:r w:rsidRPr="7143AAC8">
        <w:rPr>
          <w:rFonts w:eastAsia="Corbel" w:cs="Corbel"/>
          <w:color w:val="000000" w:themeColor="text1"/>
          <w:lang w:val="en-US"/>
        </w:rPr>
        <w:t xml:space="preserve"> I've no choice but to give it to them but they are responsible for whatever happens to them.</w:t>
      </w:r>
    </w:p>
    <w:p w14:paraId="32423CD1" w14:textId="76A5CB57"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No comment on specialists who might be 'bad'.</w:t>
      </w:r>
    </w:p>
    <w:p w14:paraId="2A13FF4C" w14:textId="3B69F689" w:rsidR="0E72A410" w:rsidRDefault="0E72A410" w:rsidP="0E72A410">
      <w:pPr>
        <w:spacing w:after="160" w:line="270" w:lineRule="exact"/>
        <w:rPr>
          <w:rFonts w:eastAsia="Corbel" w:cs="Corbel"/>
          <w:color w:val="000000" w:themeColor="text1"/>
          <w:szCs w:val="20"/>
        </w:rPr>
      </w:pPr>
      <w:r w:rsidRPr="61B77F74">
        <w:rPr>
          <w:rFonts w:eastAsia="Corbel" w:cs="Corbel"/>
          <w:b/>
          <w:color w:val="000000" w:themeColor="text1"/>
          <w:szCs w:val="20"/>
          <w:lang w:val="en-US"/>
        </w:rPr>
        <w:t>What do you think of the National Health Services Directory?</w:t>
      </w:r>
    </w:p>
    <w:p w14:paraId="4D97FEF9" w14:textId="35AB07E3" w:rsidR="0E72A410" w:rsidRDefault="0E72A410" w:rsidP="0E72A410">
      <w:pPr>
        <w:spacing w:after="160" w:line="270" w:lineRule="exact"/>
        <w:rPr>
          <w:rFonts w:eastAsia="Corbel" w:cs="Corbel"/>
          <w:color w:val="000000" w:themeColor="text1"/>
          <w:szCs w:val="20"/>
        </w:rPr>
      </w:pPr>
      <w:r>
        <w:br/>
      </w:r>
      <w:r w:rsidRPr="61B77F74">
        <w:rPr>
          <w:rFonts w:eastAsia="Corbel" w:cs="Corbel"/>
          <w:color w:val="000000" w:themeColor="text1"/>
          <w:szCs w:val="20"/>
          <w:lang w:val="en-US"/>
        </w:rPr>
        <w:t>Has nothing against it because it gives people empowerment.</w:t>
      </w:r>
    </w:p>
    <w:p w14:paraId="17812F50" w14:textId="0645679D"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Wouldn't use it, don't have time.</w:t>
      </w:r>
    </w:p>
    <w:p w14:paraId="18CABBC3" w14:textId="7EAF0D17" w:rsidR="0E72A410" w:rsidRDefault="0E72A410" w:rsidP="0E72A410">
      <w:pPr>
        <w:spacing w:after="160" w:line="270" w:lineRule="exact"/>
        <w:rPr>
          <w:rFonts w:eastAsia="Corbel" w:cs="Corbel"/>
          <w:color w:val="000000" w:themeColor="text1"/>
          <w:szCs w:val="20"/>
        </w:rPr>
      </w:pPr>
      <w:r>
        <w:br/>
      </w:r>
      <w:r w:rsidRPr="61B77F74">
        <w:rPr>
          <w:rFonts w:eastAsia="Corbel" w:cs="Corbel"/>
          <w:b/>
          <w:color w:val="000000" w:themeColor="text1"/>
          <w:szCs w:val="20"/>
          <w:lang w:val="en-US"/>
        </w:rPr>
        <w:t>What do you think of Penguin Doctors?</w:t>
      </w:r>
    </w:p>
    <w:p w14:paraId="21CAC503" w14:textId="72CAE462" w:rsidR="0E72A410" w:rsidRDefault="0E72A410" w:rsidP="0E72A410">
      <w:pPr>
        <w:spacing w:after="160" w:line="270" w:lineRule="exact"/>
        <w:rPr>
          <w:rFonts w:eastAsia="Corbel" w:cs="Corbel"/>
          <w:color w:val="000000" w:themeColor="text1"/>
          <w:szCs w:val="20"/>
        </w:rPr>
      </w:pPr>
      <w:r>
        <w:br/>
      </w:r>
      <w:r w:rsidRPr="61B77F74">
        <w:rPr>
          <w:rFonts w:eastAsia="Corbel" w:cs="Corbel"/>
          <w:color w:val="000000" w:themeColor="text1"/>
          <w:szCs w:val="20"/>
          <w:lang w:val="en-US"/>
        </w:rPr>
        <w:t xml:space="preserve">Doesn't use </w:t>
      </w:r>
      <w:r w:rsidR="61B77F74" w:rsidRPr="61B77F74">
        <w:rPr>
          <w:rFonts w:eastAsia="Corbel" w:cs="Corbel"/>
          <w:color w:val="000000" w:themeColor="text1"/>
          <w:szCs w:val="20"/>
          <w:lang w:val="en-US"/>
        </w:rPr>
        <w:t>WeChat.</w:t>
      </w:r>
      <w:r w:rsidRPr="61B77F74">
        <w:rPr>
          <w:rFonts w:eastAsia="Corbel" w:cs="Corbel"/>
          <w:color w:val="000000" w:themeColor="text1"/>
          <w:szCs w:val="20"/>
          <w:lang w:val="en-US"/>
        </w:rPr>
        <w:t xml:space="preserve"> You can see a specialist directly, but </w:t>
      </w:r>
      <w:r w:rsidR="61B77F74" w:rsidRPr="61B77F74">
        <w:rPr>
          <w:rFonts w:eastAsia="Corbel" w:cs="Corbel"/>
          <w:color w:val="000000" w:themeColor="text1"/>
          <w:szCs w:val="20"/>
          <w:lang w:val="en-US"/>
        </w:rPr>
        <w:t>Medicare</w:t>
      </w:r>
      <w:r w:rsidRPr="61B77F74">
        <w:rPr>
          <w:rFonts w:eastAsia="Corbel" w:cs="Corbel"/>
          <w:color w:val="000000" w:themeColor="text1"/>
          <w:szCs w:val="20"/>
          <w:lang w:val="en-US"/>
        </w:rPr>
        <w:t xml:space="preserve"> won't pay for it.</w:t>
      </w:r>
    </w:p>
    <w:p w14:paraId="7BD9781F" w14:textId="5BB21AA8"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You can't go to a telephone consult with a GP that you haven't seen before.</w:t>
      </w:r>
    </w:p>
    <w:p w14:paraId="2FFFDE27" w14:textId="507199CA"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You can do this in Australia if you want to pay the whole lot.</w:t>
      </w:r>
    </w:p>
    <w:p w14:paraId="341E1EB2" w14:textId="53B809C9"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Medicare is are almost practically not enough to pay the doctors anyway, will be inconsequential.</w:t>
      </w:r>
    </w:p>
    <w:p w14:paraId="6400B668" w14:textId="2BABB94C" w:rsidR="0E72A410" w:rsidRDefault="0E72A410" w:rsidP="0E72A410">
      <w:pPr>
        <w:spacing w:after="160" w:line="270" w:lineRule="exact"/>
        <w:rPr>
          <w:rFonts w:eastAsia="Corbel" w:cs="Corbel"/>
          <w:color w:val="000000" w:themeColor="text1"/>
          <w:szCs w:val="20"/>
        </w:rPr>
      </w:pPr>
      <w:r w:rsidRPr="61B77F74">
        <w:rPr>
          <w:rFonts w:eastAsia="Corbel" w:cs="Corbel"/>
          <w:b/>
          <w:color w:val="000000" w:themeColor="text1"/>
          <w:szCs w:val="20"/>
          <w:lang w:val="en-US"/>
        </w:rPr>
        <w:t>Wrap up:</w:t>
      </w:r>
    </w:p>
    <w:p w14:paraId="39B6B16F" w14:textId="3426DCA7" w:rsidR="0E72A410" w:rsidRDefault="0E72A410" w:rsidP="0E72A410">
      <w:pPr>
        <w:spacing w:after="160" w:line="270" w:lineRule="exact"/>
        <w:rPr>
          <w:rFonts w:eastAsia="Corbel" w:cs="Corbel"/>
          <w:color w:val="000000" w:themeColor="text1"/>
          <w:szCs w:val="20"/>
        </w:rPr>
      </w:pPr>
      <w:r w:rsidRPr="61B77F74">
        <w:rPr>
          <w:rFonts w:eastAsia="Corbel" w:cs="Corbel"/>
          <w:color w:val="000000" w:themeColor="text1"/>
          <w:szCs w:val="20"/>
          <w:lang w:val="en-US"/>
        </w:rPr>
        <w:t xml:space="preserve">The examples shown were a good starting point. By people don't just go to a GP they are usually </w:t>
      </w:r>
      <w:r w:rsidR="61B77F74" w:rsidRPr="61B77F74">
        <w:rPr>
          <w:rFonts w:eastAsia="Corbel" w:cs="Corbel"/>
          <w:color w:val="000000" w:themeColor="text1"/>
          <w:szCs w:val="20"/>
          <w:lang w:val="en-US"/>
        </w:rPr>
        <w:t>recommended</w:t>
      </w:r>
      <w:r w:rsidRPr="61B77F74">
        <w:rPr>
          <w:rFonts w:eastAsia="Corbel" w:cs="Corbel"/>
          <w:color w:val="000000" w:themeColor="text1"/>
          <w:szCs w:val="20"/>
          <w:lang w:val="en-US"/>
        </w:rPr>
        <w:t xml:space="preserve"> by somebody. It doesn't matter whether it's a GP a specialist, we have the same problem, choose wisely.</w:t>
      </w:r>
    </w:p>
    <w:p w14:paraId="2AF31C11" w14:textId="6045264B" w:rsidR="0E72A410" w:rsidRDefault="0E72A410" w:rsidP="0E72A410">
      <w:pPr>
        <w:spacing w:after="160" w:line="270" w:lineRule="exact"/>
        <w:rPr>
          <w:rFonts w:eastAsia="Corbel" w:cs="Corbel"/>
          <w:color w:val="000000" w:themeColor="text1"/>
        </w:rPr>
      </w:pPr>
      <w:r>
        <w:br/>
      </w:r>
      <w:r w:rsidRPr="7143AAC8">
        <w:rPr>
          <w:rFonts w:eastAsia="Corbel" w:cs="Corbel"/>
          <w:color w:val="000000" w:themeColor="text1"/>
          <w:lang w:val="en-US"/>
        </w:rPr>
        <w:t xml:space="preserve">One of the </w:t>
      </w:r>
      <w:r w:rsidR="7143AAC8" w:rsidRPr="7143AAC8">
        <w:rPr>
          <w:rFonts w:eastAsia="Corbel" w:cs="Corbel"/>
          <w:color w:val="000000" w:themeColor="text1"/>
          <w:lang w:val="en-US"/>
        </w:rPr>
        <w:t>downsides</w:t>
      </w:r>
      <w:r w:rsidRPr="7143AAC8">
        <w:rPr>
          <w:rFonts w:eastAsia="Corbel" w:cs="Corbel"/>
          <w:color w:val="000000" w:themeColor="text1"/>
          <w:lang w:val="en-US"/>
        </w:rPr>
        <w:t xml:space="preserve"> of </w:t>
      </w:r>
      <w:r w:rsidR="61B77F74" w:rsidRPr="7143AAC8">
        <w:rPr>
          <w:rFonts w:eastAsia="Corbel" w:cs="Corbel"/>
          <w:color w:val="000000" w:themeColor="text1"/>
          <w:lang w:val="en-US"/>
        </w:rPr>
        <w:t>opinions</w:t>
      </w:r>
      <w:r w:rsidRPr="7143AAC8">
        <w:rPr>
          <w:rFonts w:eastAsia="Corbel" w:cs="Corbel"/>
          <w:color w:val="000000" w:themeColor="text1"/>
          <w:lang w:val="en-US"/>
        </w:rPr>
        <w:t xml:space="preserve"> is that </w:t>
      </w:r>
      <w:r w:rsidR="61B77F74" w:rsidRPr="7143AAC8">
        <w:rPr>
          <w:rFonts w:eastAsia="Corbel" w:cs="Corbel"/>
          <w:color w:val="000000" w:themeColor="text1"/>
          <w:lang w:val="en-US"/>
        </w:rPr>
        <w:t>opinion</w:t>
      </w:r>
      <w:r w:rsidRPr="7143AAC8">
        <w:rPr>
          <w:rFonts w:eastAsia="Corbel" w:cs="Corbel"/>
          <w:color w:val="000000" w:themeColor="text1"/>
          <w:lang w:val="en-US"/>
        </w:rPr>
        <w:t xml:space="preserve"> from one day isn't necessarily reflective of ....</w:t>
      </w:r>
    </w:p>
    <w:p w14:paraId="6E1DEDDE" w14:textId="5BC2C6C4" w:rsidR="6B27CDA8" w:rsidRDefault="6B27CDA8" w:rsidP="6B27CDA8">
      <w:pPr>
        <w:rPr>
          <w:szCs w:val="20"/>
        </w:rPr>
      </w:pPr>
    </w:p>
    <w:p w14:paraId="6E6FE465" w14:textId="065B1AF2" w:rsidR="6B27CDA8" w:rsidRDefault="6B27CDA8" w:rsidP="6B27CDA8">
      <w:pPr>
        <w:rPr>
          <w:szCs w:val="20"/>
        </w:rPr>
      </w:pPr>
    </w:p>
    <w:p w14:paraId="53626794" w14:textId="065B1AF2" w:rsidR="6B27CDA8" w:rsidRDefault="6B27CDA8" w:rsidP="6B27CDA8">
      <w:pPr>
        <w:rPr>
          <w:szCs w:val="20"/>
        </w:rPr>
      </w:pPr>
    </w:p>
    <w:p w14:paraId="59925B34" w14:textId="065B1AF2" w:rsidR="6B27CDA8" w:rsidRDefault="6B27CDA8">
      <w:r>
        <w:br w:type="page"/>
      </w:r>
    </w:p>
    <w:p w14:paraId="3CF3AA22" w14:textId="63918CC8" w:rsidR="7143AAC8" w:rsidRDefault="3C66F1BB" w:rsidP="3C66F1BB">
      <w:pPr>
        <w:pStyle w:val="Heading1"/>
        <w:numPr>
          <w:ilvl w:val="0"/>
          <w:numId w:val="0"/>
        </w:numPr>
      </w:pPr>
      <w:bookmarkStart w:id="137" w:name="_Toc74139393"/>
      <w:r>
        <w:t>15</w:t>
      </w:r>
      <w:r w:rsidR="6B27CDA8">
        <w:tab/>
        <w:t xml:space="preserve">Appendix </w:t>
      </w:r>
      <w:r>
        <w:t>F</w:t>
      </w:r>
      <w:r w:rsidR="7143AAC8">
        <w:t xml:space="preserve">: </w:t>
      </w:r>
      <w:r w:rsidR="00FF35E9">
        <w:t xml:space="preserve">Final </w:t>
      </w:r>
      <w:r w:rsidR="7143AAC8">
        <w:t>Interview Policy</w:t>
      </w:r>
      <w:bookmarkEnd w:id="137"/>
    </w:p>
    <w:tbl>
      <w:tblPr>
        <w:tblStyle w:val="TableGrid"/>
        <w:tblW w:w="0" w:type="auto"/>
        <w:tblLayout w:type="fixed"/>
        <w:tblLook w:val="06A0" w:firstRow="1" w:lastRow="0" w:firstColumn="1" w:lastColumn="0" w:noHBand="1" w:noVBand="1"/>
      </w:tblPr>
      <w:tblGrid>
        <w:gridCol w:w="4508"/>
        <w:gridCol w:w="4508"/>
      </w:tblGrid>
      <w:tr w:rsidR="5728F9B2" w14:paraId="22FEEFAB" w14:textId="77777777" w:rsidTr="282AF367">
        <w:tc>
          <w:tcPr>
            <w:tcW w:w="4508" w:type="dxa"/>
            <w:shd w:val="clear" w:color="auto" w:fill="5B9BD5" w:themeFill="accent5"/>
          </w:tcPr>
          <w:p w14:paraId="43734A0C" w14:textId="071A22D5" w:rsidR="5728F9B2" w:rsidRDefault="5B724A26" w:rsidP="337431D3">
            <w:pPr>
              <w:jc w:val="center"/>
              <w:rPr>
                <w:szCs w:val="20"/>
              </w:rPr>
            </w:pPr>
            <w:r w:rsidRPr="5B724A26">
              <w:rPr>
                <w:szCs w:val="20"/>
              </w:rPr>
              <w:t>Process</w:t>
            </w:r>
          </w:p>
        </w:tc>
        <w:tc>
          <w:tcPr>
            <w:tcW w:w="4508" w:type="dxa"/>
            <w:shd w:val="clear" w:color="auto" w:fill="5B9BD5" w:themeFill="accent5"/>
          </w:tcPr>
          <w:p w14:paraId="4A00FDD1" w14:textId="57E0C6F0" w:rsidR="5728F9B2" w:rsidRDefault="3BE0C6A0" w:rsidP="3BE0C6A0">
            <w:pPr>
              <w:jc w:val="center"/>
              <w:rPr>
                <w:szCs w:val="20"/>
              </w:rPr>
            </w:pPr>
            <w:r w:rsidRPr="3BE0C6A0">
              <w:rPr>
                <w:szCs w:val="20"/>
              </w:rPr>
              <w:t>What should be done?</w:t>
            </w:r>
          </w:p>
        </w:tc>
      </w:tr>
      <w:tr w:rsidR="5728F9B2" w14:paraId="628CED4A" w14:textId="77777777" w:rsidTr="5728F9B2">
        <w:tc>
          <w:tcPr>
            <w:tcW w:w="4508" w:type="dxa"/>
          </w:tcPr>
          <w:p w14:paraId="2165F6EB" w14:textId="76F11CC2" w:rsidR="5728F9B2" w:rsidRDefault="4A701E1E" w:rsidP="4A701E1E">
            <w:pPr>
              <w:jc w:val="center"/>
              <w:rPr>
                <w:szCs w:val="20"/>
              </w:rPr>
            </w:pPr>
            <w:r w:rsidRPr="4A701E1E">
              <w:rPr>
                <w:szCs w:val="20"/>
              </w:rPr>
              <w:t>Approaches</w:t>
            </w:r>
          </w:p>
        </w:tc>
        <w:tc>
          <w:tcPr>
            <w:tcW w:w="4508" w:type="dxa"/>
          </w:tcPr>
          <w:p w14:paraId="6CE7C90C" w14:textId="60372194" w:rsidR="5728F9B2" w:rsidRDefault="4A701E1E" w:rsidP="4A701E1E">
            <w:pPr>
              <w:jc w:val="center"/>
              <w:rPr>
                <w:szCs w:val="20"/>
              </w:rPr>
            </w:pPr>
            <w:r w:rsidRPr="4A701E1E">
              <w:rPr>
                <w:szCs w:val="20"/>
              </w:rPr>
              <w:t xml:space="preserve">Both unstructured and semi-structured </w:t>
            </w:r>
            <w:r w:rsidR="20747FB1" w:rsidRPr="20747FB1">
              <w:rPr>
                <w:szCs w:val="20"/>
              </w:rPr>
              <w:t>interview</w:t>
            </w:r>
            <w:r w:rsidR="67B80259" w:rsidRPr="67B80259">
              <w:rPr>
                <w:szCs w:val="20"/>
              </w:rPr>
              <w:t>.</w:t>
            </w:r>
          </w:p>
        </w:tc>
      </w:tr>
      <w:tr w:rsidR="5728F9B2" w14:paraId="74528268" w14:textId="77777777" w:rsidTr="5728F9B2">
        <w:tc>
          <w:tcPr>
            <w:tcW w:w="4508" w:type="dxa"/>
          </w:tcPr>
          <w:p w14:paraId="72C82B7E" w14:textId="3FEAD3E7" w:rsidR="5728F9B2" w:rsidRDefault="20747FB1" w:rsidP="4A701E1E">
            <w:pPr>
              <w:jc w:val="center"/>
              <w:rPr>
                <w:szCs w:val="20"/>
              </w:rPr>
            </w:pPr>
            <w:r w:rsidRPr="20747FB1">
              <w:rPr>
                <w:szCs w:val="20"/>
              </w:rPr>
              <w:t>Method</w:t>
            </w:r>
          </w:p>
        </w:tc>
        <w:tc>
          <w:tcPr>
            <w:tcW w:w="4508" w:type="dxa"/>
          </w:tcPr>
          <w:p w14:paraId="5ED41382" w14:textId="29CF496E" w:rsidR="5728F9B2" w:rsidRDefault="1A9E3BD3" w:rsidP="4A701E1E">
            <w:pPr>
              <w:jc w:val="center"/>
              <w:rPr>
                <w:szCs w:val="20"/>
              </w:rPr>
            </w:pPr>
            <w:r w:rsidRPr="1A9E3BD3">
              <w:rPr>
                <w:szCs w:val="20"/>
              </w:rPr>
              <w:t>Arrange isolated meeting</w:t>
            </w:r>
            <w:r w:rsidR="67B80259" w:rsidRPr="67B80259">
              <w:rPr>
                <w:szCs w:val="20"/>
              </w:rPr>
              <w:t>.</w:t>
            </w:r>
          </w:p>
        </w:tc>
      </w:tr>
      <w:tr w:rsidR="5728F9B2" w14:paraId="0A5C9639" w14:textId="77777777" w:rsidTr="5728F9B2">
        <w:tc>
          <w:tcPr>
            <w:tcW w:w="4508" w:type="dxa"/>
          </w:tcPr>
          <w:p w14:paraId="6258F99C" w14:textId="78D53A35" w:rsidR="5728F9B2" w:rsidRDefault="67B80259" w:rsidP="4A701E1E">
            <w:pPr>
              <w:jc w:val="center"/>
              <w:rPr>
                <w:szCs w:val="20"/>
              </w:rPr>
            </w:pPr>
            <w:r w:rsidRPr="67B80259">
              <w:rPr>
                <w:szCs w:val="20"/>
              </w:rPr>
              <w:t>Time frame</w:t>
            </w:r>
          </w:p>
        </w:tc>
        <w:tc>
          <w:tcPr>
            <w:tcW w:w="4508" w:type="dxa"/>
          </w:tcPr>
          <w:p w14:paraId="37BD1216" w14:textId="02DA1A00" w:rsidR="5728F9B2" w:rsidRDefault="67B80259" w:rsidP="4A701E1E">
            <w:pPr>
              <w:jc w:val="center"/>
              <w:rPr>
                <w:szCs w:val="20"/>
              </w:rPr>
            </w:pPr>
            <w:r w:rsidRPr="67B80259">
              <w:rPr>
                <w:szCs w:val="20"/>
              </w:rPr>
              <w:t>Depends on the Interview. (Normally 1 hour to 2 hours)</w:t>
            </w:r>
          </w:p>
        </w:tc>
      </w:tr>
      <w:tr w:rsidR="5728F9B2" w14:paraId="4F2EDE62" w14:textId="77777777" w:rsidTr="5D0F16A6">
        <w:trPr>
          <w:trHeight w:val="795"/>
        </w:trPr>
        <w:tc>
          <w:tcPr>
            <w:tcW w:w="4508" w:type="dxa"/>
          </w:tcPr>
          <w:p w14:paraId="651E4F62" w14:textId="2D0F1B2F" w:rsidR="5728F9B2" w:rsidRDefault="67B80259" w:rsidP="4A701E1E">
            <w:pPr>
              <w:jc w:val="center"/>
              <w:rPr>
                <w:szCs w:val="20"/>
              </w:rPr>
            </w:pPr>
            <w:r w:rsidRPr="67B80259">
              <w:rPr>
                <w:szCs w:val="20"/>
              </w:rPr>
              <w:t>Participants</w:t>
            </w:r>
          </w:p>
        </w:tc>
        <w:tc>
          <w:tcPr>
            <w:tcW w:w="4508" w:type="dxa"/>
          </w:tcPr>
          <w:p w14:paraId="76D2BA48" w14:textId="40DD3ABD" w:rsidR="5728F9B2" w:rsidRDefault="67B80259" w:rsidP="4A701E1E">
            <w:pPr>
              <w:jc w:val="center"/>
              <w:rPr>
                <w:szCs w:val="20"/>
              </w:rPr>
            </w:pPr>
            <w:r w:rsidRPr="67B80259">
              <w:rPr>
                <w:szCs w:val="20"/>
              </w:rPr>
              <w:t>Mostly focus on patients</w:t>
            </w:r>
            <w:r w:rsidR="1FA6C9D4" w:rsidRPr="1FA6C9D4">
              <w:rPr>
                <w:szCs w:val="20"/>
              </w:rPr>
              <w:t xml:space="preserve">. </w:t>
            </w:r>
            <w:r w:rsidR="46EEF3E1" w:rsidRPr="46EEF3E1">
              <w:rPr>
                <w:szCs w:val="20"/>
              </w:rPr>
              <w:t xml:space="preserve">(Some might have experience with specialist) </w:t>
            </w:r>
          </w:p>
        </w:tc>
      </w:tr>
      <w:tr w:rsidR="5D0F16A6" w14:paraId="252F335F" w14:textId="77777777" w:rsidTr="5D0F16A6">
        <w:trPr>
          <w:trHeight w:val="795"/>
        </w:trPr>
        <w:tc>
          <w:tcPr>
            <w:tcW w:w="4508" w:type="dxa"/>
          </w:tcPr>
          <w:p w14:paraId="03ECF86A" w14:textId="14535191" w:rsidR="5D0F16A6" w:rsidRDefault="4D75FC01" w:rsidP="5D0F16A6">
            <w:pPr>
              <w:jc w:val="center"/>
              <w:rPr>
                <w:szCs w:val="20"/>
              </w:rPr>
            </w:pPr>
            <w:r w:rsidRPr="4D75FC01">
              <w:rPr>
                <w:szCs w:val="20"/>
              </w:rPr>
              <w:t>Environment</w:t>
            </w:r>
          </w:p>
        </w:tc>
        <w:tc>
          <w:tcPr>
            <w:tcW w:w="4508" w:type="dxa"/>
          </w:tcPr>
          <w:p w14:paraId="2105838B" w14:textId="5D5F2469" w:rsidR="5D0F16A6" w:rsidRDefault="77472D9D" w:rsidP="5D0F16A6">
            <w:pPr>
              <w:jc w:val="center"/>
              <w:rPr>
                <w:szCs w:val="20"/>
              </w:rPr>
            </w:pPr>
            <w:r w:rsidRPr="77472D9D">
              <w:rPr>
                <w:szCs w:val="20"/>
              </w:rPr>
              <w:t xml:space="preserve">Relax environment, </w:t>
            </w:r>
            <w:r w:rsidR="77550E75" w:rsidRPr="77550E75">
              <w:rPr>
                <w:szCs w:val="20"/>
              </w:rPr>
              <w:t>preferably</w:t>
            </w:r>
            <w:r w:rsidR="3718048F" w:rsidRPr="3718048F">
              <w:rPr>
                <w:szCs w:val="20"/>
              </w:rPr>
              <w:t xml:space="preserve"> in a quiet</w:t>
            </w:r>
            <w:r w:rsidR="77550E75" w:rsidRPr="77550E75">
              <w:rPr>
                <w:szCs w:val="20"/>
              </w:rPr>
              <w:t>, clean room.</w:t>
            </w:r>
          </w:p>
        </w:tc>
      </w:tr>
    </w:tbl>
    <w:p w14:paraId="61740C81" w14:textId="7B0E9D13" w:rsidR="008F6900" w:rsidRPr="008F6900" w:rsidRDefault="008F6900" w:rsidP="008F6900">
      <w:pPr>
        <w:rPr>
          <w:rFonts w:hint="eastAsia"/>
        </w:rPr>
      </w:pPr>
    </w:p>
    <w:p w14:paraId="1AAAA075" w14:textId="21C163E4" w:rsidR="009D5342" w:rsidRDefault="5B724A26" w:rsidP="009D5342">
      <w:r>
        <w:t>The general policy on this interview session was to establish a trust between</w:t>
      </w:r>
      <w:r w:rsidR="7693D8AA">
        <w:t xml:space="preserve"> interviewers and the interviewees</w:t>
      </w:r>
      <w:r w:rsidR="6B5B0BC7">
        <w:t xml:space="preserve">, and then </w:t>
      </w:r>
      <w:r w:rsidR="27C74475">
        <w:t xml:space="preserve">the interviewer </w:t>
      </w:r>
      <w:r w:rsidR="17C0F024">
        <w:t>asks</w:t>
      </w:r>
      <w:r w:rsidR="77990945">
        <w:t xml:space="preserve"> </w:t>
      </w:r>
      <w:r w:rsidR="578BDD60">
        <w:t>the questions.</w:t>
      </w:r>
      <w:r w:rsidR="71AD29DA">
        <w:t xml:space="preserve"> </w:t>
      </w:r>
      <w:r w:rsidR="6F50ECFC">
        <w:t>The policies are listed below:</w:t>
      </w:r>
    </w:p>
    <w:p w14:paraId="6159E90B" w14:textId="5A6E0B2A" w:rsidR="038BE8B7" w:rsidRDefault="6CF0B50A" w:rsidP="008E62D9">
      <w:pPr>
        <w:pStyle w:val="ListParagraph"/>
        <w:numPr>
          <w:ilvl w:val="0"/>
          <w:numId w:val="16"/>
        </w:numPr>
        <w:rPr>
          <w:rFonts w:asciiTheme="minorHAnsi" w:eastAsiaTheme="minorEastAsia" w:hAnsiTheme="minorHAnsi" w:cstheme="minorBidi"/>
        </w:rPr>
      </w:pPr>
      <w:r>
        <w:t xml:space="preserve">Provided </w:t>
      </w:r>
      <w:r w:rsidR="7E4CDC16">
        <w:t xml:space="preserve">as </w:t>
      </w:r>
      <w:r w:rsidR="00861877">
        <w:t>little</w:t>
      </w:r>
      <w:r>
        <w:t xml:space="preserve"> </w:t>
      </w:r>
      <w:r w:rsidR="7E4CDC16">
        <w:t xml:space="preserve">information </w:t>
      </w:r>
      <w:r w:rsidR="2663EAF1">
        <w:t>related to our project as possible.</w:t>
      </w:r>
    </w:p>
    <w:p w14:paraId="6C2626B2" w14:textId="4210C6C7" w:rsidR="2F7A8665" w:rsidRDefault="00861877" w:rsidP="008E62D9">
      <w:pPr>
        <w:pStyle w:val="ListParagraph"/>
        <w:numPr>
          <w:ilvl w:val="0"/>
          <w:numId w:val="15"/>
        </w:numPr>
        <w:rPr>
          <w:rFonts w:asciiTheme="minorHAnsi" w:eastAsiaTheme="minorEastAsia" w:hAnsiTheme="minorHAnsi" w:cstheme="minorBidi"/>
        </w:rPr>
      </w:pPr>
      <w:r>
        <w:t>Only introduce</w:t>
      </w:r>
      <w:r w:rsidR="7E28C839">
        <w:t xml:space="preserve"> our project to the </w:t>
      </w:r>
      <w:r w:rsidR="676DE06B">
        <w:t>interviewees</w:t>
      </w:r>
      <w:r>
        <w:t xml:space="preserve"> briefly</w:t>
      </w:r>
      <w:r w:rsidR="676DE06B">
        <w:t xml:space="preserve">, such as how </w:t>
      </w:r>
      <w:r w:rsidR="78F1437D">
        <w:t xml:space="preserve">do they feel </w:t>
      </w:r>
      <w:r w:rsidR="2F7A8665">
        <w:t>like if they had to wait for a long time to get their condition fixed.</w:t>
      </w:r>
    </w:p>
    <w:p w14:paraId="04FE6C6B" w14:textId="13AA5C7C" w:rsidR="601E42D5" w:rsidRDefault="601E42D5" w:rsidP="008E62D9">
      <w:pPr>
        <w:pStyle w:val="ListParagraph"/>
        <w:numPr>
          <w:ilvl w:val="0"/>
          <w:numId w:val="15"/>
        </w:numPr>
      </w:pPr>
      <w:r>
        <w:t xml:space="preserve">Let the interviewees think of their own answers. Such as the previous question, some interviewees might think it doesn’t </w:t>
      </w:r>
      <w:r w:rsidR="17C0F024">
        <w:t>matter</w:t>
      </w:r>
      <w:r>
        <w:t xml:space="preserve"> for them, on the other hands, some might think it the other way around.</w:t>
      </w:r>
    </w:p>
    <w:p w14:paraId="56A478F9" w14:textId="6E44F939" w:rsidR="578BDD60" w:rsidRDefault="17C0F024" w:rsidP="008E62D9">
      <w:pPr>
        <w:pStyle w:val="ListParagraph"/>
        <w:numPr>
          <w:ilvl w:val="0"/>
          <w:numId w:val="15"/>
        </w:numPr>
      </w:pPr>
      <w:r>
        <w:t xml:space="preserve">The interviewer should guide the </w:t>
      </w:r>
      <w:r w:rsidR="33DD96AE">
        <w:t xml:space="preserve">conversation during the interview. For example, as the previous question, some of the interviewees might have opinion </w:t>
      </w:r>
      <w:r w:rsidR="02606E98">
        <w:t>that deviate</w:t>
      </w:r>
      <w:r w:rsidR="33DD96AE">
        <w:t xml:space="preserve"> the </w:t>
      </w:r>
      <w:r w:rsidR="02606E98">
        <w:t>original expectation. Such as they might think that they don’t really know about this but heard someone complaint about long wait times.</w:t>
      </w:r>
    </w:p>
    <w:p w14:paraId="0C9C4A0B" w14:textId="1F144AC6" w:rsidR="02606E98" w:rsidRDefault="02606E98" w:rsidP="002B20DD">
      <w:pPr>
        <w:pStyle w:val="ListParagraph"/>
        <w:numPr>
          <w:ilvl w:val="0"/>
          <w:numId w:val="18"/>
        </w:numPr>
        <w:rPr>
          <w:rFonts w:asciiTheme="minorHAnsi" w:eastAsiaTheme="minorEastAsia" w:hAnsiTheme="minorHAnsi" w:cstheme="minorBidi"/>
          <w:szCs w:val="20"/>
        </w:rPr>
      </w:pPr>
      <w:r w:rsidRPr="02606E98">
        <w:rPr>
          <w:szCs w:val="20"/>
        </w:rPr>
        <w:t>Asked the follow-up question based on the interviewees’ respond.</w:t>
      </w:r>
    </w:p>
    <w:p w14:paraId="4776D9E2" w14:textId="4BB3F756" w:rsidR="00D07A57" w:rsidRDefault="6A1ABF69" w:rsidP="002B20DD">
      <w:pPr>
        <w:pStyle w:val="ListParagraph"/>
        <w:numPr>
          <w:ilvl w:val="0"/>
          <w:numId w:val="17"/>
        </w:numPr>
        <w:rPr>
          <w:rFonts w:asciiTheme="minorHAnsi" w:eastAsiaTheme="minorEastAsia" w:hAnsiTheme="minorHAnsi" w:cstheme="minorBidi"/>
          <w:szCs w:val="20"/>
        </w:rPr>
      </w:pPr>
      <w:r w:rsidRPr="6A1ABF69">
        <w:rPr>
          <w:szCs w:val="20"/>
        </w:rPr>
        <w:t xml:space="preserve">In the unstructured interview approach, the interviewer should ask the follow-up question based on the respond from the interviewees. </w:t>
      </w:r>
      <w:r w:rsidR="4C9EBA6F" w:rsidRPr="4C9EBA6F">
        <w:rPr>
          <w:szCs w:val="20"/>
        </w:rPr>
        <w:t xml:space="preserve">For example, as the previous question mentioned, if the interviewees think the wait time was too long, then interviewer should ask what their opinions are to solve this problem. </w:t>
      </w:r>
      <w:r w:rsidR="0873BBDF" w:rsidRPr="0873BBDF">
        <w:rPr>
          <w:szCs w:val="20"/>
        </w:rPr>
        <w:t xml:space="preserve">Or in some circumstances, the interviewees might directly </w:t>
      </w:r>
      <w:r w:rsidR="3D8E2BE7" w:rsidRPr="3D8E2BE7">
        <w:rPr>
          <w:szCs w:val="20"/>
        </w:rPr>
        <w:t>provide</w:t>
      </w:r>
      <w:r w:rsidR="0873BBDF" w:rsidRPr="0873BBDF">
        <w:rPr>
          <w:szCs w:val="20"/>
        </w:rPr>
        <w:t xml:space="preserve"> their</w:t>
      </w:r>
      <w:r w:rsidR="241F3841" w:rsidRPr="241F3841">
        <w:rPr>
          <w:szCs w:val="20"/>
        </w:rPr>
        <w:t xml:space="preserve"> opinions on how to solve this</w:t>
      </w:r>
      <w:r w:rsidR="3D8E2BE7" w:rsidRPr="3D8E2BE7">
        <w:rPr>
          <w:szCs w:val="20"/>
        </w:rPr>
        <w:t>.</w:t>
      </w:r>
    </w:p>
    <w:p w14:paraId="15BC34E5" w14:textId="3E8B489B" w:rsidR="000B7887" w:rsidRDefault="6BDEC7EF" w:rsidP="002B20DD">
      <w:pPr>
        <w:pStyle w:val="ListParagraph"/>
        <w:numPr>
          <w:ilvl w:val="0"/>
          <w:numId w:val="17"/>
        </w:numPr>
        <w:rPr>
          <w:rFonts w:asciiTheme="minorHAnsi" w:eastAsiaTheme="minorEastAsia" w:hAnsiTheme="minorHAnsi" w:cstheme="minorBidi"/>
        </w:rPr>
      </w:pPr>
      <w:r>
        <w:t xml:space="preserve">In the semi-structured interview approach, </w:t>
      </w:r>
      <w:r w:rsidR="0F65FAD5">
        <w:t>some of</w:t>
      </w:r>
      <w:r w:rsidR="76711AFB">
        <w:t xml:space="preserve"> </w:t>
      </w:r>
      <w:r w:rsidR="689F6C78">
        <w:t xml:space="preserve">the questions are pre-defined, </w:t>
      </w:r>
      <w:r w:rsidR="4651581C">
        <w:t xml:space="preserve">hence, it will be a bit difficult </w:t>
      </w:r>
      <w:r w:rsidR="1D4DA98C">
        <w:t xml:space="preserve">for the interviewer to ask </w:t>
      </w:r>
      <w:r w:rsidR="421453EE">
        <w:t>follow-up questions</w:t>
      </w:r>
      <w:r w:rsidR="3B6ACB88">
        <w:t xml:space="preserve">. </w:t>
      </w:r>
      <w:r w:rsidR="146F204E">
        <w:t xml:space="preserve">In this case, the interviewer should follow the </w:t>
      </w:r>
      <w:r w:rsidR="67E9B008">
        <w:t xml:space="preserve">questions </w:t>
      </w:r>
      <w:r w:rsidR="599E8530">
        <w:t xml:space="preserve">flexibility. For example, they </w:t>
      </w:r>
      <w:r w:rsidR="12BC529F">
        <w:t xml:space="preserve">could </w:t>
      </w:r>
      <w:r w:rsidR="6C6F4097">
        <w:t xml:space="preserve">skip the </w:t>
      </w:r>
      <w:r w:rsidR="693FBF31">
        <w:t xml:space="preserve">question if that question is </w:t>
      </w:r>
      <w:r w:rsidR="2C22F418">
        <w:t xml:space="preserve">already been answered or </w:t>
      </w:r>
      <w:r w:rsidR="445C5605">
        <w:t xml:space="preserve">the question might not be </w:t>
      </w:r>
      <w:r w:rsidR="5FE786CD">
        <w:t>valid</w:t>
      </w:r>
      <w:r w:rsidR="445C5605">
        <w:t xml:space="preserve"> anymore </w:t>
      </w:r>
      <w:r w:rsidR="113719EA">
        <w:t xml:space="preserve">based on the interviewees previous </w:t>
      </w:r>
      <w:r w:rsidR="28928742">
        <w:t>responds</w:t>
      </w:r>
      <w:r w:rsidR="66F81824">
        <w:t>.</w:t>
      </w:r>
      <w:r w:rsidR="5FE786CD">
        <w:t xml:space="preserve"> </w:t>
      </w:r>
    </w:p>
    <w:p w14:paraId="794F5636" w14:textId="40784B17" w:rsidR="4F2751C4" w:rsidRDefault="5D00882B" w:rsidP="5D00882B">
      <w:r>
        <w:t xml:space="preserve">The important of </w:t>
      </w:r>
      <w:r w:rsidR="16F6BB84">
        <w:t>this final interview</w:t>
      </w:r>
      <w:r w:rsidR="0B67EEB1">
        <w:t xml:space="preserve"> is </w:t>
      </w:r>
      <w:r w:rsidR="4EDE5FC1">
        <w:t>crucial</w:t>
      </w:r>
      <w:r w:rsidR="0288CDFB">
        <w:t xml:space="preserve"> to our report. </w:t>
      </w:r>
      <w:r w:rsidR="78E2505B">
        <w:t xml:space="preserve">In addition, with the knowledge gain on the interview methods, we </w:t>
      </w:r>
      <w:r w:rsidR="5622A19D">
        <w:t>can</w:t>
      </w:r>
      <w:r w:rsidR="78E2505B">
        <w:t xml:space="preserve"> </w:t>
      </w:r>
      <w:r w:rsidR="29FDC2B9">
        <w:t>establish</w:t>
      </w:r>
      <w:r w:rsidR="6B16FACC">
        <w:t xml:space="preserve"> </w:t>
      </w:r>
      <w:r w:rsidR="3B62D36A">
        <w:t xml:space="preserve">this interview </w:t>
      </w:r>
      <w:r w:rsidR="29FDC2B9">
        <w:t>into unstructured one and semi-</w:t>
      </w:r>
      <w:r w:rsidR="5CD4B999">
        <w:t xml:space="preserve">structured one. </w:t>
      </w:r>
      <w:r w:rsidR="24A192A8">
        <w:t xml:space="preserve">Moreover, based on the structure of the interview, we </w:t>
      </w:r>
      <w:r w:rsidR="687258CB">
        <w:t>can</w:t>
      </w:r>
      <w:r w:rsidR="6691376C">
        <w:t xml:space="preserve"> develop the policy for this final interview. </w:t>
      </w:r>
    </w:p>
    <w:p w14:paraId="67A7CA32" w14:textId="09EA5A86" w:rsidR="7143AAC8" w:rsidRDefault="7143AAC8">
      <w:r>
        <w:br w:type="page"/>
      </w:r>
    </w:p>
    <w:p w14:paraId="6B4CECF9" w14:textId="09EA5A86" w:rsidR="000E0797" w:rsidRDefault="5E8E6189" w:rsidP="3C66F1BB">
      <w:pPr>
        <w:pStyle w:val="Heading1"/>
        <w:numPr>
          <w:ilvl w:val="0"/>
          <w:numId w:val="0"/>
        </w:numPr>
      </w:pPr>
      <w:bookmarkStart w:id="138" w:name="_Toc74139394"/>
      <w:r>
        <w:t>15</w:t>
      </w:r>
      <w:bookmarkEnd w:id="138"/>
      <w:r w:rsidR="3C66F1BB">
        <w:tab/>
      </w:r>
    </w:p>
    <w:p w14:paraId="5AC42695" w14:textId="374497D8" w:rsidR="00E176F9" w:rsidRPr="00E176F9" w:rsidRDefault="6B27CDA8" w:rsidP="3C66F1BB">
      <w:pPr>
        <w:pStyle w:val="Heading1"/>
        <w:numPr>
          <w:ilvl w:val="0"/>
          <w:numId w:val="0"/>
        </w:numPr>
      </w:pPr>
      <w:bookmarkStart w:id="139" w:name="_Toc74139395"/>
      <w:r>
        <w:t xml:space="preserve">Appendix </w:t>
      </w:r>
      <w:r w:rsidR="0329702B">
        <w:t>G</w:t>
      </w:r>
      <w:r w:rsidR="53BE4CA7">
        <w:t>: Patient</w:t>
      </w:r>
      <w:r>
        <w:t xml:space="preserve"> </w:t>
      </w:r>
      <w:r w:rsidR="7143AAC8">
        <w:t>Interview Result</w:t>
      </w:r>
      <w:bookmarkEnd w:id="139"/>
    </w:p>
    <w:tbl>
      <w:tblPr>
        <w:tblStyle w:val="TableGrid"/>
        <w:tblW w:w="0" w:type="auto"/>
        <w:tblLayout w:type="fixed"/>
        <w:tblLook w:val="04A0" w:firstRow="1" w:lastRow="0" w:firstColumn="1" w:lastColumn="0" w:noHBand="0" w:noVBand="1"/>
      </w:tblPr>
      <w:tblGrid>
        <w:gridCol w:w="405"/>
        <w:gridCol w:w="2145"/>
        <w:gridCol w:w="2160"/>
        <w:gridCol w:w="2145"/>
        <w:gridCol w:w="2145"/>
      </w:tblGrid>
      <w:tr w:rsidR="76E156C3" w14:paraId="2E76D9BC" w14:textId="77777777" w:rsidTr="76E156C3">
        <w:tc>
          <w:tcPr>
            <w:tcW w:w="405" w:type="dxa"/>
          </w:tcPr>
          <w:p w14:paraId="51272FA0" w14:textId="38A07ABB" w:rsidR="76E156C3" w:rsidRDefault="76E156C3" w:rsidP="76E156C3">
            <w:pPr>
              <w:spacing w:line="259" w:lineRule="auto"/>
              <w:rPr>
                <w:rFonts w:ascii="Calibri" w:eastAsia="Calibri" w:hAnsi="Calibri" w:cs="Calibri"/>
                <w:color w:val="000000" w:themeColor="text1"/>
                <w:sz w:val="22"/>
                <w:szCs w:val="22"/>
              </w:rPr>
            </w:pPr>
          </w:p>
        </w:tc>
        <w:tc>
          <w:tcPr>
            <w:tcW w:w="2145" w:type="dxa"/>
          </w:tcPr>
          <w:p w14:paraId="61BABF60" w14:textId="0B9C9DF7"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Wait times</w:t>
            </w:r>
          </w:p>
        </w:tc>
        <w:tc>
          <w:tcPr>
            <w:tcW w:w="2160" w:type="dxa"/>
          </w:tcPr>
          <w:p w14:paraId="16D2C1B0" w14:textId="1E2EEF79"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Trust/communication</w:t>
            </w:r>
          </w:p>
        </w:tc>
        <w:tc>
          <w:tcPr>
            <w:tcW w:w="2145" w:type="dxa"/>
          </w:tcPr>
          <w:p w14:paraId="22A1F44F" w14:textId="79177A36"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Medical system</w:t>
            </w:r>
          </w:p>
        </w:tc>
        <w:tc>
          <w:tcPr>
            <w:tcW w:w="2145" w:type="dxa"/>
          </w:tcPr>
          <w:p w14:paraId="2717C743" w14:textId="26EBC4D4"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Competence</w:t>
            </w:r>
          </w:p>
        </w:tc>
      </w:tr>
      <w:tr w:rsidR="76E156C3" w14:paraId="64C33BA7" w14:textId="77777777" w:rsidTr="76E156C3">
        <w:tc>
          <w:tcPr>
            <w:tcW w:w="405" w:type="dxa"/>
          </w:tcPr>
          <w:p w14:paraId="7A359F93" w14:textId="2EA74EDF"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1</w:t>
            </w:r>
          </w:p>
        </w:tc>
        <w:tc>
          <w:tcPr>
            <w:tcW w:w="2145" w:type="dxa"/>
          </w:tcPr>
          <w:p w14:paraId="57A7F636" w14:textId="6E9D6801"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Not too long, a few days if you look around</w:t>
            </w:r>
          </w:p>
        </w:tc>
        <w:tc>
          <w:tcPr>
            <w:tcW w:w="2160" w:type="dxa"/>
          </w:tcPr>
          <w:p w14:paraId="2D27F03C" w14:textId="318C8E03"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Quality of specialists can vary but should be fine if you have a good referring GP</w:t>
            </w:r>
          </w:p>
        </w:tc>
        <w:tc>
          <w:tcPr>
            <w:tcW w:w="2145" w:type="dxa"/>
          </w:tcPr>
          <w:p w14:paraId="0313D4CD" w14:textId="78D8B4CE" w:rsidR="76E156C3" w:rsidRDefault="7C46C761" w:rsidP="76E156C3">
            <w:pPr>
              <w:spacing w:line="259" w:lineRule="auto"/>
              <w:rPr>
                <w:rFonts w:ascii="Calibri" w:eastAsia="Calibri" w:hAnsi="Calibri" w:cs="Calibri"/>
                <w:color w:val="000000" w:themeColor="text1"/>
                <w:sz w:val="22"/>
                <w:szCs w:val="22"/>
              </w:rPr>
            </w:pPr>
            <w:r w:rsidRPr="7C46C761">
              <w:rPr>
                <w:rFonts w:ascii="Calibri" w:eastAsia="Calibri" w:hAnsi="Calibri" w:cs="Calibri"/>
                <w:color w:val="000000" w:themeColor="text1"/>
                <w:sz w:val="22"/>
                <w:szCs w:val="22"/>
              </w:rPr>
              <w:t>-</w:t>
            </w:r>
          </w:p>
        </w:tc>
        <w:tc>
          <w:tcPr>
            <w:tcW w:w="2145" w:type="dxa"/>
          </w:tcPr>
          <w:p w14:paraId="1E35ECAE" w14:textId="7F3CA454"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Specialist parent critical of others in field, saying their methods are ineffective and don’t handle the root cause</w:t>
            </w:r>
          </w:p>
        </w:tc>
      </w:tr>
      <w:tr w:rsidR="76E156C3" w14:paraId="765D5B79" w14:textId="77777777" w:rsidTr="76E156C3">
        <w:tc>
          <w:tcPr>
            <w:tcW w:w="405" w:type="dxa"/>
          </w:tcPr>
          <w:p w14:paraId="3BDBDA7D" w14:textId="5242E330"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2</w:t>
            </w:r>
          </w:p>
        </w:tc>
        <w:tc>
          <w:tcPr>
            <w:tcW w:w="2145" w:type="dxa"/>
          </w:tcPr>
          <w:p w14:paraId="2C18EA36" w14:textId="7D8FCDA3"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A few days but heard complaints about long wait times</w:t>
            </w:r>
          </w:p>
        </w:tc>
        <w:tc>
          <w:tcPr>
            <w:tcW w:w="2160" w:type="dxa"/>
          </w:tcPr>
          <w:p w14:paraId="7B3B2C86" w14:textId="739AED8A"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Tend to trust doctors of same gender &amp; ethnic background more</w:t>
            </w:r>
          </w:p>
        </w:tc>
        <w:tc>
          <w:tcPr>
            <w:tcW w:w="2145" w:type="dxa"/>
          </w:tcPr>
          <w:p w14:paraId="4039F79C" w14:textId="333623B9"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Booking systems difficult to use</w:t>
            </w:r>
          </w:p>
          <w:p w14:paraId="13DA8552" w14:textId="5E3799F5"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Some way to check availabilities</w:t>
            </w:r>
          </w:p>
        </w:tc>
        <w:tc>
          <w:tcPr>
            <w:tcW w:w="2145" w:type="dxa"/>
          </w:tcPr>
          <w:p w14:paraId="6FB3E7BE" w14:textId="4EF2F446"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Trust that medical professionals know what they’re doing</w:t>
            </w:r>
          </w:p>
        </w:tc>
      </w:tr>
      <w:tr w:rsidR="76E156C3" w14:paraId="3E4AE65A" w14:textId="77777777" w:rsidTr="76E156C3">
        <w:tc>
          <w:tcPr>
            <w:tcW w:w="405" w:type="dxa"/>
          </w:tcPr>
          <w:p w14:paraId="5526EF1B" w14:textId="107D3F54"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3</w:t>
            </w:r>
          </w:p>
        </w:tc>
        <w:tc>
          <w:tcPr>
            <w:tcW w:w="2145" w:type="dxa"/>
          </w:tcPr>
          <w:p w14:paraId="327DB9A3" w14:textId="6DE3EA4E"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Solid wait at a hospital, but that’s just how hospitals are</w:t>
            </w:r>
          </w:p>
        </w:tc>
        <w:tc>
          <w:tcPr>
            <w:tcW w:w="2160" w:type="dxa"/>
          </w:tcPr>
          <w:p w14:paraId="25C8ABF6" w14:textId="027527BE"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Many doctors have poor communication skills (especially about the severity and likelihood of issues)</w:t>
            </w:r>
          </w:p>
          <w:p w14:paraId="0A8DE1AB" w14:textId="5CC9DB1F"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GPs may focus on tangential comments rather than the main issue</w:t>
            </w:r>
          </w:p>
        </w:tc>
        <w:tc>
          <w:tcPr>
            <w:tcW w:w="2145" w:type="dxa"/>
          </w:tcPr>
          <w:p w14:paraId="5273CBA4" w14:textId="3463D279"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Many services depend on having a regular family doctor (and access to full medical history)</w:t>
            </w:r>
          </w:p>
        </w:tc>
        <w:tc>
          <w:tcPr>
            <w:tcW w:w="2145" w:type="dxa"/>
          </w:tcPr>
          <w:p w14:paraId="59CCF1C4" w14:textId="4AA2B426"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Confident in medical professionals’ ability</w:t>
            </w:r>
          </w:p>
        </w:tc>
      </w:tr>
      <w:tr w:rsidR="76E156C3" w14:paraId="42D2FF16" w14:textId="77777777" w:rsidTr="76E156C3">
        <w:tc>
          <w:tcPr>
            <w:tcW w:w="405" w:type="dxa"/>
          </w:tcPr>
          <w:p w14:paraId="23F436D0" w14:textId="5BC570F9"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4</w:t>
            </w:r>
          </w:p>
        </w:tc>
        <w:tc>
          <w:tcPr>
            <w:tcW w:w="2145" w:type="dxa"/>
          </w:tcPr>
          <w:p w14:paraId="00F097C7" w14:textId="08E739A3" w:rsidR="76E156C3" w:rsidRDefault="6BDEC7EF" w:rsidP="76E156C3">
            <w:pPr>
              <w:spacing w:line="259" w:lineRule="auto"/>
              <w:rPr>
                <w:rFonts w:ascii="Calibri" w:eastAsia="Calibri" w:hAnsi="Calibri" w:cs="Calibri"/>
                <w:color w:val="000000" w:themeColor="text1"/>
                <w:sz w:val="22"/>
                <w:szCs w:val="22"/>
              </w:rPr>
            </w:pPr>
            <w:r w:rsidRPr="6BDEC7EF">
              <w:rPr>
                <w:rFonts w:ascii="Calibri" w:eastAsia="Calibri" w:hAnsi="Calibri" w:cs="Calibri"/>
                <w:color w:val="000000" w:themeColor="text1"/>
                <w:sz w:val="22"/>
                <w:szCs w:val="22"/>
              </w:rPr>
              <w:t>-</w:t>
            </w:r>
          </w:p>
        </w:tc>
        <w:tc>
          <w:tcPr>
            <w:tcW w:w="2160" w:type="dxa"/>
          </w:tcPr>
          <w:p w14:paraId="76827126" w14:textId="25C34728"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Trust regular GP</w:t>
            </w:r>
          </w:p>
          <w:p w14:paraId="4DDE8D4C" w14:textId="7C7A4848"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Hard to open up to new specialists</w:t>
            </w:r>
          </w:p>
          <w:p w14:paraId="17C7B02B" w14:textId="020FBCA7"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Quality of specialist can be iffy – can make somewhat informed decisions but a lot of it is luck</w:t>
            </w:r>
          </w:p>
        </w:tc>
        <w:tc>
          <w:tcPr>
            <w:tcW w:w="2145" w:type="dxa"/>
          </w:tcPr>
          <w:p w14:paraId="1ECFEBD0" w14:textId="5D4E6928"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Would like to choose a more comfortable-to-be-with specialist</w:t>
            </w:r>
          </w:p>
          <w:p w14:paraId="145DEDCC" w14:textId="0205CD6B"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Would be nice to do a short meeting to get acquainted with the specialist</w:t>
            </w:r>
          </w:p>
          <w:p w14:paraId="5CF0830E" w14:textId="1F51789E"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Aggregated reviews?</w:t>
            </w:r>
          </w:p>
          <w:p w14:paraId="513929D6" w14:textId="4F15E898"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w:t>
            </w:r>
            <w:r w:rsidR="2A4586C7" w:rsidRPr="2A4586C7">
              <w:rPr>
                <w:rFonts w:ascii="Calibri" w:eastAsia="Calibri" w:hAnsi="Calibri" w:cs="Calibri"/>
                <w:color w:val="000000" w:themeColor="text1"/>
                <w:sz w:val="22"/>
                <w:szCs w:val="22"/>
                <w:lang w:val="en-AU"/>
              </w:rPr>
              <w:t>Reasoning</w:t>
            </w:r>
            <w:r w:rsidRPr="76E156C3">
              <w:rPr>
                <w:rFonts w:ascii="Calibri" w:eastAsia="Calibri" w:hAnsi="Calibri" w:cs="Calibri"/>
                <w:color w:val="000000" w:themeColor="text1"/>
                <w:sz w:val="22"/>
                <w:szCs w:val="22"/>
                <w:lang w:val="en-AU"/>
              </w:rPr>
              <w:t>, demographics, etc.)</w:t>
            </w:r>
          </w:p>
        </w:tc>
        <w:tc>
          <w:tcPr>
            <w:tcW w:w="2145" w:type="dxa"/>
          </w:tcPr>
          <w:p w14:paraId="3AFC9401" w14:textId="09B660C9"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GP has understanding of referral process and what the patient should do but didn’t have knowledge of precise details of illness due to lack of specialising</w:t>
            </w:r>
          </w:p>
        </w:tc>
      </w:tr>
      <w:tr w:rsidR="76E156C3" w14:paraId="67749538" w14:textId="77777777" w:rsidTr="76E156C3">
        <w:tc>
          <w:tcPr>
            <w:tcW w:w="405" w:type="dxa"/>
          </w:tcPr>
          <w:p w14:paraId="076A2C89" w14:textId="0E5CA3D2"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5</w:t>
            </w:r>
          </w:p>
        </w:tc>
        <w:tc>
          <w:tcPr>
            <w:tcW w:w="2145" w:type="dxa"/>
          </w:tcPr>
          <w:p w14:paraId="35F29589" w14:textId="775F15BC"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20min wait time in clinic</w:t>
            </w:r>
          </w:p>
          <w:p w14:paraId="5F787159" w14:textId="475EFED6"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2 weeks for booking</w:t>
            </w:r>
          </w:p>
        </w:tc>
        <w:tc>
          <w:tcPr>
            <w:tcW w:w="2160" w:type="dxa"/>
          </w:tcPr>
          <w:p w14:paraId="5CAC0398" w14:textId="68EBE2FD"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New psych very open and trustworthy</w:t>
            </w:r>
          </w:p>
          <w:p w14:paraId="001E3D8F" w14:textId="13C84C70"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Old psych was out of touch, gave generic advice</w:t>
            </w:r>
          </w:p>
          <w:p w14:paraId="720D343C" w14:textId="2627B133"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Medicinally conservative</w:t>
            </w:r>
          </w:p>
          <w:p w14:paraId="6DE87ED7" w14:textId="044F36E0"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same referring GP)</w:t>
            </w:r>
          </w:p>
          <w:p w14:paraId="4259D902" w14:textId="42D14C88"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 xml:space="preserve">Trusts GP, probably didn’t personally know </w:t>
            </w:r>
            <w:r w:rsidR="7C35DB06" w:rsidRPr="7C35DB06">
              <w:rPr>
                <w:rFonts w:ascii="Calibri" w:eastAsia="Calibri" w:hAnsi="Calibri" w:cs="Calibri"/>
                <w:color w:val="000000" w:themeColor="text1"/>
                <w:sz w:val="22"/>
                <w:szCs w:val="22"/>
                <w:lang w:val="en-AU"/>
              </w:rPr>
              <w:t>psych</w:t>
            </w:r>
          </w:p>
        </w:tc>
        <w:tc>
          <w:tcPr>
            <w:tcW w:w="2145" w:type="dxa"/>
          </w:tcPr>
          <w:p w14:paraId="628565F8" w14:textId="24714777"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Not informed of possibilities in the case of not vibing with the specialist</w:t>
            </w:r>
          </w:p>
        </w:tc>
        <w:tc>
          <w:tcPr>
            <w:tcW w:w="2145" w:type="dxa"/>
          </w:tcPr>
          <w:p w14:paraId="7206A14C" w14:textId="416006F6"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Old psych not very helpful, didn’t know what she was doing, kept giving the same lectures</w:t>
            </w:r>
          </w:p>
        </w:tc>
      </w:tr>
      <w:tr w:rsidR="76E156C3" w14:paraId="1FA50474" w14:textId="77777777" w:rsidTr="76E156C3">
        <w:tc>
          <w:tcPr>
            <w:tcW w:w="405" w:type="dxa"/>
          </w:tcPr>
          <w:p w14:paraId="60E9E2E3" w14:textId="5F557807"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6</w:t>
            </w:r>
          </w:p>
        </w:tc>
        <w:tc>
          <w:tcPr>
            <w:tcW w:w="2145" w:type="dxa"/>
          </w:tcPr>
          <w:p w14:paraId="6BA36564" w14:textId="553602BA"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Ultrasound appointment for a month later</w:t>
            </w:r>
          </w:p>
          <w:p w14:paraId="12B0182C" w14:textId="2E45884A"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Multiple weeks for second referral</w:t>
            </w:r>
          </w:p>
          <w:p w14:paraId="113AF074" w14:textId="4B280A86"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Longer waiting list for brain scan due to pandemic</w:t>
            </w:r>
          </w:p>
        </w:tc>
        <w:tc>
          <w:tcPr>
            <w:tcW w:w="2160" w:type="dxa"/>
          </w:tcPr>
          <w:p w14:paraId="34A5698B" w14:textId="5B70332A"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Referral was a note and no info on what to do with it</w:t>
            </w:r>
          </w:p>
          <w:p w14:paraId="4175EDC9" w14:textId="3011AE41"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Very little communication between GP and endocrinologist</w:t>
            </w:r>
          </w:p>
          <w:p w14:paraId="302CA5A3" w14:textId="154C30FA"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No consistent medical record</w:t>
            </w:r>
          </w:p>
          <w:p w14:paraId="2D1F98D4" w14:textId="197977BE"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No advice given for brain scan</w:t>
            </w:r>
          </w:p>
          <w:p w14:paraId="2030E141" w14:textId="582CB805"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Patient did not feel listened to or taken seriously</w:t>
            </w:r>
          </w:p>
          <w:p w14:paraId="5CA3A4FC" w14:textId="47521587"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GP did not explain implications/meaning of illnesses</w:t>
            </w:r>
          </w:p>
        </w:tc>
        <w:tc>
          <w:tcPr>
            <w:tcW w:w="2145" w:type="dxa"/>
          </w:tcPr>
          <w:p w14:paraId="2E48AB69" w14:textId="7A49D51C"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Hundreds of dollars for a sonographer and endocrinologist to analyse ultrasound</w:t>
            </w:r>
          </w:p>
          <w:p w14:paraId="125FAA0B" w14:textId="33F03AC8"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Covered by Medicare in the case of recurring headaches; not mentioned by original GP</w:t>
            </w:r>
          </w:p>
        </w:tc>
        <w:tc>
          <w:tcPr>
            <w:tcW w:w="2145" w:type="dxa"/>
          </w:tcPr>
          <w:p w14:paraId="2232FB94" w14:textId="39234C4B"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GP only did blood tests after 6 months after exhausting all other options</w:t>
            </w:r>
          </w:p>
          <w:p w14:paraId="31CB8F3E" w14:textId="7C7D063F"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GP did not document symptoms correctly</w:t>
            </w:r>
          </w:p>
          <w:p w14:paraId="6A54E581" w14:textId="3A8AF03E" w:rsidR="76E156C3" w:rsidRDefault="76E156C3" w:rsidP="76E156C3">
            <w:pPr>
              <w:spacing w:line="259" w:lineRule="auto"/>
              <w:rPr>
                <w:rFonts w:ascii="Calibri" w:eastAsia="Calibri" w:hAnsi="Calibri" w:cs="Calibri"/>
                <w:color w:val="000000" w:themeColor="text1"/>
                <w:sz w:val="22"/>
                <w:szCs w:val="22"/>
              </w:rPr>
            </w:pPr>
            <w:r w:rsidRPr="76E156C3">
              <w:rPr>
                <w:rFonts w:ascii="Calibri" w:eastAsia="Calibri" w:hAnsi="Calibri" w:cs="Calibri"/>
                <w:color w:val="000000" w:themeColor="text1"/>
                <w:sz w:val="22"/>
                <w:szCs w:val="22"/>
                <w:lang w:val="en-AU"/>
              </w:rPr>
              <w:t>Endocrinologist discussed symptoms, not sure what the issue was</w:t>
            </w:r>
          </w:p>
          <w:p w14:paraId="20D6498C" w14:textId="78161C1C" w:rsidR="76E156C3" w:rsidRDefault="76E156C3" w:rsidP="76E156C3">
            <w:pPr>
              <w:spacing w:line="259" w:lineRule="auto"/>
              <w:rPr>
                <w:rFonts w:ascii="Calibri" w:eastAsia="Calibri" w:hAnsi="Calibri" w:cs="Calibri"/>
                <w:color w:val="000000" w:themeColor="text1"/>
                <w:sz w:val="22"/>
                <w:szCs w:val="22"/>
              </w:rPr>
            </w:pPr>
          </w:p>
        </w:tc>
      </w:tr>
    </w:tbl>
    <w:p w14:paraId="08EEC9B8" w14:textId="103ED16D" w:rsidR="002B13C2" w:rsidRPr="002B13C2" w:rsidRDefault="002B13C2" w:rsidP="002B13C2">
      <w:pPr>
        <w:rPr>
          <w:szCs w:val="20"/>
        </w:rPr>
      </w:pPr>
    </w:p>
    <w:p w14:paraId="6F27858A" w14:textId="7D2A7665" w:rsidR="42C438B7" w:rsidRDefault="42C438B7" w:rsidP="42C438B7">
      <w:pPr>
        <w:rPr>
          <w:szCs w:val="20"/>
        </w:rPr>
      </w:pPr>
    </w:p>
    <w:p w14:paraId="04C9E400" w14:textId="31A6AFA6" w:rsidR="42C438B7" w:rsidRDefault="42C438B7" w:rsidP="42C438B7"/>
    <w:p w14:paraId="651484B3" w14:textId="31A6AFA6" w:rsidR="42C438B7" w:rsidRDefault="42C438B7" w:rsidP="42C438B7">
      <w:r>
        <w:br w:type="page"/>
      </w:r>
    </w:p>
    <w:p w14:paraId="6293EEB2" w14:textId="309F36A1" w:rsidR="42C438B7" w:rsidRDefault="3C66F1BB" w:rsidP="3C66F1BB">
      <w:pPr>
        <w:pStyle w:val="Heading1"/>
        <w:numPr>
          <w:ilvl w:val="0"/>
          <w:numId w:val="0"/>
        </w:numPr>
        <w:rPr>
          <w:rFonts w:asciiTheme="minorHAnsi" w:eastAsiaTheme="minorEastAsia" w:hAnsiTheme="minorHAnsi" w:cstheme="minorBidi"/>
          <w:bCs/>
        </w:rPr>
      </w:pPr>
      <w:bookmarkStart w:id="140" w:name="_Toc74139396"/>
      <w:r w:rsidRPr="3C66F1BB">
        <w:rPr>
          <w:rFonts w:eastAsia="Corbel" w:cs="Corbel"/>
        </w:rPr>
        <w:t>16</w:t>
      </w:r>
      <w:r w:rsidR="5392122A">
        <w:tab/>
      </w:r>
      <w:r w:rsidR="5392122A" w:rsidRPr="5392122A">
        <w:rPr>
          <w:rFonts w:eastAsia="Corbel" w:cs="Corbel"/>
          <w:bCs/>
        </w:rPr>
        <w:t>References</w:t>
      </w:r>
      <w:bookmarkEnd w:id="140"/>
    </w:p>
    <w:p w14:paraId="2ABDFFA2" w14:textId="31A6AFA6" w:rsidR="42C438B7" w:rsidRDefault="5392122A" w:rsidP="5392122A">
      <w:pPr>
        <w:rPr>
          <w:rFonts w:eastAsia="Corbel" w:cs="Corbel"/>
          <w:color w:val="000000" w:themeColor="text1"/>
          <w:szCs w:val="20"/>
        </w:rPr>
      </w:pPr>
      <w:r w:rsidRPr="5392122A">
        <w:rPr>
          <w:rFonts w:eastAsia="Corbel" w:cs="Corbel"/>
          <w:color w:val="000000" w:themeColor="text1"/>
          <w:szCs w:val="20"/>
        </w:rPr>
        <w:t xml:space="preserve">Al-Mahdi, I., Gray, K., &amp; Lederman, R. (2015). </w:t>
      </w:r>
      <w:r w:rsidRPr="5392122A">
        <w:rPr>
          <w:rFonts w:eastAsia="Corbel" w:cs="Corbel"/>
          <w:i/>
          <w:iCs/>
          <w:color w:val="000000" w:themeColor="text1"/>
          <w:szCs w:val="20"/>
        </w:rPr>
        <w:t>Online Medical Consultation: A review of literature and practice</w:t>
      </w:r>
      <w:r w:rsidRPr="5392122A">
        <w:rPr>
          <w:rFonts w:ascii="Calibri" w:eastAsia="Calibri" w:hAnsi="Calibri" w:cs="Calibri"/>
          <w:color w:val="000000" w:themeColor="text1"/>
          <w:szCs w:val="20"/>
        </w:rPr>
        <w:t xml:space="preserve">. </w:t>
      </w:r>
      <w:r w:rsidRPr="5392122A">
        <w:rPr>
          <w:rFonts w:eastAsia="Corbel" w:cs="Corbel"/>
          <w:i/>
          <w:iCs/>
          <w:color w:val="000000" w:themeColor="text1"/>
          <w:szCs w:val="20"/>
        </w:rPr>
        <w:t>164</w:t>
      </w:r>
      <w:r w:rsidRPr="5392122A">
        <w:rPr>
          <w:rFonts w:eastAsia="Corbel" w:cs="Corbel"/>
          <w:color w:val="000000" w:themeColor="text1"/>
          <w:szCs w:val="20"/>
        </w:rPr>
        <w:t>, 4.</w:t>
      </w:r>
    </w:p>
    <w:p w14:paraId="54C6A77C" w14:textId="31A6AFA6" w:rsidR="42C438B7" w:rsidRDefault="5392122A" w:rsidP="5392122A">
      <w:pPr>
        <w:rPr>
          <w:rFonts w:eastAsia="Corbel" w:cs="Corbel"/>
          <w:color w:val="000000" w:themeColor="text1"/>
          <w:szCs w:val="20"/>
        </w:rPr>
      </w:pPr>
      <w:r w:rsidRPr="5392122A">
        <w:rPr>
          <w:rFonts w:eastAsia="Corbel" w:cs="Corbel"/>
          <w:color w:val="000000" w:themeColor="text1"/>
          <w:szCs w:val="20"/>
        </w:rPr>
        <w:t xml:space="preserve">Australia, H. (2020, December 17). Australia’s healthcare system [Text/html]. Healthdirect Australia. </w:t>
      </w:r>
      <w:hyperlink r:id="rId48">
        <w:r w:rsidRPr="5392122A">
          <w:rPr>
            <w:rStyle w:val="Hyperlink"/>
            <w:rFonts w:eastAsia="Corbel" w:cs="Corbel"/>
            <w:szCs w:val="20"/>
          </w:rPr>
          <w:t>https://www.healthdirect.gov.au/australias-healthcare-system</w:t>
        </w:r>
      </w:hyperlink>
    </w:p>
    <w:p w14:paraId="0742BD5C" w14:textId="31A6AFA6" w:rsidR="42C438B7" w:rsidRDefault="5392122A" w:rsidP="5392122A">
      <w:pPr>
        <w:rPr>
          <w:rFonts w:eastAsia="Corbel" w:cs="Corbel"/>
          <w:color w:val="000000" w:themeColor="text1"/>
          <w:szCs w:val="20"/>
        </w:rPr>
      </w:pPr>
      <w:r w:rsidRPr="5392122A">
        <w:rPr>
          <w:rFonts w:eastAsia="Corbel" w:cs="Corbel"/>
          <w:color w:val="000000" w:themeColor="text1"/>
          <w:szCs w:val="20"/>
        </w:rPr>
        <w:t xml:space="preserve">Garrety, K., McLoughlin, I., Wilson, R., Zelle, G., &amp; Martin, M. (2014). National electronic health records and the digital disruption of moral orders. </w:t>
      </w:r>
      <w:r w:rsidRPr="5392122A">
        <w:rPr>
          <w:rFonts w:eastAsia="Corbel" w:cs="Corbel"/>
          <w:i/>
          <w:iCs/>
          <w:color w:val="000000" w:themeColor="text1"/>
          <w:szCs w:val="20"/>
        </w:rPr>
        <w:t>Social Science &amp; Medicine</w:t>
      </w:r>
      <w:r w:rsidRPr="5392122A">
        <w:rPr>
          <w:rFonts w:ascii="Calibri" w:eastAsia="Calibri" w:hAnsi="Calibri" w:cs="Calibri"/>
          <w:color w:val="000000" w:themeColor="text1"/>
          <w:szCs w:val="20"/>
        </w:rPr>
        <w:t xml:space="preserve">, </w:t>
      </w:r>
      <w:r w:rsidRPr="5392122A">
        <w:rPr>
          <w:rFonts w:eastAsia="Corbel" w:cs="Corbel"/>
          <w:i/>
          <w:iCs/>
          <w:color w:val="000000" w:themeColor="text1"/>
          <w:szCs w:val="20"/>
        </w:rPr>
        <w:t>101</w:t>
      </w:r>
      <w:r w:rsidRPr="5392122A">
        <w:rPr>
          <w:rFonts w:eastAsia="Corbel" w:cs="Corbel"/>
          <w:color w:val="000000" w:themeColor="text1"/>
          <w:szCs w:val="20"/>
        </w:rPr>
        <w:t xml:space="preserve">, 70–77. </w:t>
      </w:r>
      <w:hyperlink r:id="rId49">
        <w:r w:rsidRPr="5392122A">
          <w:rPr>
            <w:rStyle w:val="Hyperlink"/>
            <w:rFonts w:eastAsia="Corbel" w:cs="Corbel"/>
            <w:szCs w:val="20"/>
          </w:rPr>
          <w:t>https://doi.org/10.1016/j.socscimed.2013.11.029</w:t>
        </w:r>
      </w:hyperlink>
    </w:p>
    <w:p w14:paraId="6F3442A4" w14:textId="31A6AFA6" w:rsidR="42C438B7" w:rsidRDefault="5392122A" w:rsidP="5392122A">
      <w:pPr>
        <w:rPr>
          <w:rFonts w:eastAsia="Corbel" w:cs="Corbel"/>
          <w:color w:val="000000" w:themeColor="text1"/>
          <w:szCs w:val="20"/>
        </w:rPr>
      </w:pPr>
      <w:r w:rsidRPr="5392122A">
        <w:rPr>
          <w:rFonts w:eastAsia="Corbel" w:cs="Corbel"/>
          <w:color w:val="000000" w:themeColor="text1"/>
          <w:szCs w:val="20"/>
        </w:rPr>
        <w:t xml:space="preserve">Health, A. G. D. of. (2018, August 10). </w:t>
      </w:r>
      <w:r w:rsidRPr="5392122A">
        <w:rPr>
          <w:rFonts w:eastAsia="Corbel" w:cs="Corbel"/>
          <w:i/>
          <w:iCs/>
          <w:color w:val="000000" w:themeColor="text1"/>
          <w:szCs w:val="20"/>
        </w:rPr>
        <w:t>The Australian health system</w:t>
      </w:r>
      <w:r w:rsidRPr="5392122A">
        <w:rPr>
          <w:rFonts w:eastAsia="Corbel" w:cs="Corbel"/>
          <w:color w:val="000000" w:themeColor="text1"/>
          <w:szCs w:val="20"/>
        </w:rPr>
        <w:t xml:space="preserve"> [Text]. Australian Government Department of Health; Australian Government Department of Health. </w:t>
      </w:r>
      <w:hyperlink r:id="rId50">
        <w:r w:rsidRPr="5392122A">
          <w:rPr>
            <w:rStyle w:val="Hyperlink"/>
            <w:rFonts w:eastAsia="Corbel" w:cs="Corbel"/>
            <w:szCs w:val="20"/>
          </w:rPr>
          <w:t>https://www.health.gov.au/about-us/the-australian-health-system</w:t>
        </w:r>
      </w:hyperlink>
    </w:p>
    <w:p w14:paraId="77A978D0" w14:textId="31A6AFA6" w:rsidR="42C438B7" w:rsidRDefault="5392122A" w:rsidP="5392122A">
      <w:pPr>
        <w:rPr>
          <w:rFonts w:ascii="Calibri" w:eastAsia="Calibri" w:hAnsi="Calibri" w:cs="Calibri"/>
          <w:color w:val="000000" w:themeColor="text1"/>
          <w:szCs w:val="20"/>
        </w:rPr>
      </w:pPr>
      <w:r w:rsidRPr="5392122A">
        <w:rPr>
          <w:rFonts w:eastAsia="Corbel" w:cs="Corbel"/>
          <w:i/>
          <w:iCs/>
          <w:color w:val="000000" w:themeColor="text1"/>
          <w:szCs w:val="20"/>
        </w:rPr>
        <w:t>How to choose a medical specialist</w:t>
      </w:r>
      <w:r w:rsidRPr="5392122A">
        <w:rPr>
          <w:rFonts w:eastAsia="Corbel" w:cs="Corbel"/>
          <w:color w:val="000000" w:themeColor="text1"/>
          <w:szCs w:val="20"/>
        </w:rPr>
        <w:t xml:space="preserve">. (n.d.). National Seniors Australia. Retrieved March 27, 2021, from </w:t>
      </w:r>
      <w:hyperlink r:id="rId51">
        <w:r w:rsidRPr="5392122A">
          <w:rPr>
            <w:rStyle w:val="Hyperlink"/>
            <w:rFonts w:eastAsia="Corbel" w:cs="Corbel"/>
            <w:szCs w:val="20"/>
          </w:rPr>
          <w:t>https://nationalseniors.com.au/news/latest/how-to-choose-a-medical-specialist</w:t>
        </w:r>
      </w:hyperlink>
      <w:r w:rsidRPr="5392122A">
        <w:rPr>
          <w:rFonts w:ascii="Calibri" w:eastAsia="Calibri" w:hAnsi="Calibri" w:cs="Calibri"/>
          <w:color w:val="000000" w:themeColor="text1"/>
          <w:szCs w:val="20"/>
        </w:rPr>
        <w:t xml:space="preserve"> </w:t>
      </w:r>
    </w:p>
    <w:p w14:paraId="43E5BB33" w14:textId="31A6AFA6" w:rsidR="42C438B7" w:rsidRDefault="5392122A" w:rsidP="5392122A">
      <w:pPr>
        <w:rPr>
          <w:rFonts w:eastAsia="Corbel" w:cs="Corbel"/>
          <w:color w:val="000000" w:themeColor="text1"/>
          <w:szCs w:val="20"/>
        </w:rPr>
      </w:pPr>
      <w:r w:rsidRPr="5392122A">
        <w:rPr>
          <w:rFonts w:eastAsia="Corbel" w:cs="Corbel"/>
          <w:i/>
          <w:iCs/>
          <w:color w:val="000000" w:themeColor="text1"/>
          <w:szCs w:val="20"/>
        </w:rPr>
        <w:t>How do international students see a doctor in Australia? - Know almost</w:t>
      </w:r>
      <w:r w:rsidRPr="5392122A">
        <w:rPr>
          <w:rFonts w:eastAsia="Corbel" w:cs="Corbel"/>
          <w:color w:val="000000" w:themeColor="text1"/>
          <w:szCs w:val="20"/>
        </w:rPr>
        <w:t xml:space="preserve">. (n.d.). Retrieved April 1, 2021, from </w:t>
      </w:r>
      <w:hyperlink r:id="rId52">
        <w:r w:rsidRPr="5392122A">
          <w:rPr>
            <w:rStyle w:val="Hyperlink"/>
            <w:rFonts w:eastAsia="Corbel" w:cs="Corbel"/>
            <w:szCs w:val="20"/>
          </w:rPr>
          <w:t>https://www.zhihu.com/question/38079632/answer/106651225</w:t>
        </w:r>
      </w:hyperlink>
    </w:p>
    <w:p w14:paraId="17401B2E" w14:textId="31A6AFA6" w:rsidR="42C438B7" w:rsidRDefault="5392122A" w:rsidP="5392122A">
      <w:pPr>
        <w:rPr>
          <w:rFonts w:eastAsia="Corbel" w:cs="Corbel"/>
          <w:color w:val="000000" w:themeColor="text1"/>
          <w:szCs w:val="20"/>
        </w:rPr>
      </w:pPr>
      <w:r w:rsidRPr="5392122A">
        <w:rPr>
          <w:rFonts w:eastAsia="Corbel" w:cs="Corbel"/>
          <w:color w:val="000000" w:themeColor="text1"/>
          <w:szCs w:val="20"/>
          <w:lang w:val="es-419"/>
        </w:rPr>
        <w:t xml:space="preserve">Li, Y., Yan, X., &amp; Song, X. (2019). </w:t>
      </w:r>
      <w:r w:rsidRPr="5392122A">
        <w:rPr>
          <w:rFonts w:eastAsia="Corbel" w:cs="Corbel"/>
          <w:color w:val="000000" w:themeColor="text1"/>
          <w:szCs w:val="20"/>
        </w:rPr>
        <w:t xml:space="preserve">Provision of Paid Web-Based Medical Consultation in China: Cross-Sectional Analysis of Data From a Medical Consultation Website. </w:t>
      </w:r>
      <w:r w:rsidRPr="5392122A">
        <w:rPr>
          <w:rFonts w:eastAsia="Corbel" w:cs="Corbel"/>
          <w:i/>
          <w:iCs/>
          <w:color w:val="000000" w:themeColor="text1"/>
          <w:szCs w:val="20"/>
        </w:rPr>
        <w:t>Journal of Medical Internet Research</w:t>
      </w:r>
      <w:r w:rsidRPr="5392122A">
        <w:rPr>
          <w:rFonts w:ascii="Calibri" w:eastAsia="Calibri" w:hAnsi="Calibri" w:cs="Calibri"/>
          <w:color w:val="000000" w:themeColor="text1"/>
          <w:szCs w:val="20"/>
        </w:rPr>
        <w:t xml:space="preserve">, </w:t>
      </w:r>
      <w:r w:rsidRPr="5392122A">
        <w:rPr>
          <w:rFonts w:eastAsia="Corbel" w:cs="Corbel"/>
          <w:i/>
          <w:iCs/>
          <w:color w:val="000000" w:themeColor="text1"/>
          <w:szCs w:val="20"/>
        </w:rPr>
        <w:t>21</w:t>
      </w:r>
      <w:r w:rsidRPr="5392122A">
        <w:rPr>
          <w:rFonts w:eastAsia="Corbel" w:cs="Corbel"/>
          <w:color w:val="000000" w:themeColor="text1"/>
          <w:szCs w:val="20"/>
        </w:rPr>
        <w:t xml:space="preserve">(6), e12126. </w:t>
      </w:r>
      <w:hyperlink r:id="rId53">
        <w:r w:rsidRPr="5392122A">
          <w:rPr>
            <w:rStyle w:val="Hyperlink"/>
            <w:rFonts w:eastAsia="Corbel" w:cs="Corbel"/>
            <w:szCs w:val="20"/>
          </w:rPr>
          <w:t>https://doi.org/10.2196/12126</w:t>
        </w:r>
      </w:hyperlink>
    </w:p>
    <w:p w14:paraId="7C03232A" w14:textId="31A6AFA6" w:rsidR="42C438B7" w:rsidRDefault="5392122A" w:rsidP="5392122A">
      <w:pPr>
        <w:rPr>
          <w:rFonts w:eastAsia="Corbel" w:cs="Corbel"/>
          <w:color w:val="000000" w:themeColor="text1"/>
          <w:szCs w:val="20"/>
        </w:rPr>
      </w:pPr>
      <w:r w:rsidRPr="5392122A">
        <w:rPr>
          <w:rFonts w:eastAsia="Corbel" w:cs="Corbel"/>
          <w:color w:val="000000" w:themeColor="text1"/>
          <w:szCs w:val="20"/>
        </w:rPr>
        <w:t xml:space="preserve">Ma, X., Gui, X., Fan, J., Zhao, M., Chen, Y., &amp; Zheng, K. (2018). Professional Medical Advice at your Fingertips: An empirical study of an online “Ask the Doctor” platform. </w:t>
      </w:r>
      <w:r w:rsidRPr="5392122A">
        <w:rPr>
          <w:rFonts w:eastAsia="Corbel" w:cs="Corbel"/>
          <w:i/>
          <w:iCs/>
          <w:color w:val="000000" w:themeColor="text1"/>
          <w:szCs w:val="20"/>
        </w:rPr>
        <w:t>Proceedings of the ACM on Human-Computer Interaction</w:t>
      </w:r>
      <w:r w:rsidRPr="5392122A">
        <w:rPr>
          <w:rFonts w:ascii="Calibri" w:eastAsia="Calibri" w:hAnsi="Calibri" w:cs="Calibri"/>
          <w:color w:val="000000" w:themeColor="text1"/>
          <w:szCs w:val="20"/>
        </w:rPr>
        <w:t xml:space="preserve">, </w:t>
      </w:r>
      <w:r w:rsidRPr="5392122A">
        <w:rPr>
          <w:rFonts w:eastAsia="Corbel" w:cs="Corbel"/>
          <w:i/>
          <w:iCs/>
          <w:color w:val="000000" w:themeColor="text1"/>
          <w:szCs w:val="20"/>
        </w:rPr>
        <w:t>2</w:t>
      </w:r>
      <w:r w:rsidRPr="5392122A">
        <w:rPr>
          <w:rFonts w:eastAsia="Corbel" w:cs="Corbel"/>
          <w:color w:val="000000" w:themeColor="text1"/>
          <w:szCs w:val="20"/>
        </w:rPr>
        <w:t xml:space="preserve">(CSCW), 116:1-116:22. </w:t>
      </w:r>
      <w:hyperlink r:id="rId54">
        <w:r w:rsidRPr="5392122A">
          <w:rPr>
            <w:rStyle w:val="Hyperlink"/>
            <w:rFonts w:eastAsia="Corbel" w:cs="Corbel"/>
            <w:szCs w:val="20"/>
          </w:rPr>
          <w:t>https://doi.org/10.1145/3274385</w:t>
        </w:r>
      </w:hyperlink>
    </w:p>
    <w:p w14:paraId="3D7826BF" w14:textId="31A6AFA6" w:rsidR="42C438B7" w:rsidRDefault="5392122A" w:rsidP="5392122A">
      <w:pPr>
        <w:rPr>
          <w:rFonts w:eastAsia="Corbel" w:cs="Corbel"/>
          <w:color w:val="000000" w:themeColor="text1"/>
          <w:szCs w:val="20"/>
        </w:rPr>
      </w:pPr>
      <w:r w:rsidRPr="5392122A">
        <w:rPr>
          <w:rFonts w:eastAsia="Corbel" w:cs="Corbel"/>
          <w:i/>
          <w:iCs/>
          <w:color w:val="000000" w:themeColor="text1"/>
          <w:szCs w:val="20"/>
        </w:rPr>
        <w:t>Medical Board of Australia—Statistics</w:t>
      </w:r>
      <w:r w:rsidRPr="5392122A">
        <w:rPr>
          <w:rFonts w:eastAsia="Corbel" w:cs="Corbel"/>
          <w:color w:val="000000" w:themeColor="text1"/>
          <w:szCs w:val="20"/>
        </w:rPr>
        <w:t xml:space="preserve">. (n.d.). Retrieved March 28, 2021, from </w:t>
      </w:r>
      <w:hyperlink r:id="rId55">
        <w:r w:rsidRPr="5392122A">
          <w:rPr>
            <w:rStyle w:val="Hyperlink"/>
            <w:rFonts w:eastAsia="Corbel" w:cs="Corbel"/>
            <w:szCs w:val="20"/>
          </w:rPr>
          <w:t>https://www.medicalboard.gov.au/News/Statistics.aspx</w:t>
        </w:r>
      </w:hyperlink>
    </w:p>
    <w:p w14:paraId="738F3600" w14:textId="31A6AFA6" w:rsidR="42C438B7" w:rsidRDefault="5392122A" w:rsidP="5392122A">
      <w:pPr>
        <w:rPr>
          <w:rFonts w:eastAsia="Corbel" w:cs="Corbel"/>
          <w:color w:val="000000" w:themeColor="text1"/>
          <w:szCs w:val="20"/>
        </w:rPr>
      </w:pPr>
      <w:r w:rsidRPr="5392122A">
        <w:rPr>
          <w:rFonts w:eastAsia="Corbel" w:cs="Corbel"/>
          <w:i/>
          <w:iCs/>
          <w:color w:val="000000" w:themeColor="text1"/>
          <w:szCs w:val="20"/>
        </w:rPr>
        <w:t>Seeing a specialist | betterhealth.vic.gov.au</w:t>
      </w:r>
      <w:r w:rsidRPr="5392122A">
        <w:rPr>
          <w:rFonts w:eastAsia="Corbel" w:cs="Corbel"/>
          <w:color w:val="000000" w:themeColor="text1"/>
          <w:szCs w:val="20"/>
        </w:rPr>
        <w:t xml:space="preserve">. (n.d.). Retrieved March 27, 2021, from </w:t>
      </w:r>
      <w:hyperlink r:id="rId56">
        <w:r w:rsidRPr="5392122A">
          <w:rPr>
            <w:rStyle w:val="Hyperlink"/>
            <w:rFonts w:eastAsia="Corbel" w:cs="Corbel"/>
            <w:szCs w:val="20"/>
          </w:rPr>
          <w:t>http://www.betterhealth.vic.gov.au/health/ServicesAndSupport/seeing-a-specialist</w:t>
        </w:r>
      </w:hyperlink>
    </w:p>
    <w:p w14:paraId="6554191C" w14:textId="31A6AFA6" w:rsidR="42C438B7" w:rsidRDefault="5392122A" w:rsidP="5392122A">
      <w:pPr>
        <w:spacing w:after="160" w:line="259" w:lineRule="auto"/>
        <w:rPr>
          <w:rFonts w:eastAsia="Corbel" w:cs="Corbel"/>
          <w:color w:val="000000" w:themeColor="text1"/>
          <w:szCs w:val="20"/>
        </w:rPr>
      </w:pPr>
      <w:r w:rsidRPr="5392122A">
        <w:rPr>
          <w:rFonts w:eastAsia="Corbel" w:cs="Corbel"/>
          <w:i/>
          <w:iCs/>
          <w:color w:val="000000" w:themeColor="text1"/>
          <w:szCs w:val="20"/>
        </w:rPr>
        <w:t>Themes—IOS - Human Interface Guidelines—Apple Developer</w:t>
      </w:r>
      <w:r w:rsidRPr="5392122A">
        <w:rPr>
          <w:rFonts w:eastAsia="Corbel" w:cs="Corbel"/>
          <w:color w:val="000000" w:themeColor="text1"/>
          <w:szCs w:val="20"/>
        </w:rPr>
        <w:t xml:space="preserve">. (n.d.). Retrieved March 31, 2021, from </w:t>
      </w:r>
      <w:hyperlink r:id="rId57">
        <w:r w:rsidRPr="5392122A">
          <w:rPr>
            <w:rStyle w:val="Hyperlink"/>
            <w:rFonts w:eastAsia="Corbel" w:cs="Corbel"/>
            <w:szCs w:val="20"/>
          </w:rPr>
          <w:t>https://developer.apple.com/design/human-interface-guidelines/ios/overview/themes/</w:t>
        </w:r>
      </w:hyperlink>
    </w:p>
    <w:p w14:paraId="2538798A" w14:textId="31A6AFA6" w:rsidR="42C438B7" w:rsidRDefault="5392122A" w:rsidP="5392122A">
      <w:pPr>
        <w:spacing w:after="160" w:line="259" w:lineRule="auto"/>
        <w:rPr>
          <w:rFonts w:eastAsia="Corbel" w:cs="Corbel"/>
          <w:color w:val="000000" w:themeColor="text1"/>
          <w:szCs w:val="20"/>
        </w:rPr>
      </w:pPr>
      <w:r w:rsidRPr="5392122A">
        <w:rPr>
          <w:rFonts w:eastAsia="Corbel" w:cs="Corbel"/>
          <w:color w:val="000000" w:themeColor="text1"/>
          <w:szCs w:val="20"/>
        </w:rPr>
        <w:t xml:space="preserve">Doctors, B. (2019, August 15). Why do I need a referral to see the Specialist? Retrieved March 30, 2021, from </w:t>
      </w:r>
      <w:hyperlink r:id="rId58" w:anchor=":~:text=The%20referral%20covers%20the%20assessment,indefinite%20referral%20may%20be%20possible">
        <w:r w:rsidRPr="5392122A">
          <w:rPr>
            <w:rStyle w:val="Hyperlink"/>
            <w:rFonts w:eastAsia="Corbel" w:cs="Corbel"/>
            <w:szCs w:val="20"/>
          </w:rPr>
          <w:t>http://www.busseltondoctors.com.au/information/blog/item/53-why-do-i-need-a-referral-to-see-the-specialist#:~:text=The%20referral%20covers%20the%20assessment,indefinite%20referral%20may%20be%20possible</w:t>
        </w:r>
      </w:hyperlink>
      <w:r w:rsidRPr="5392122A">
        <w:rPr>
          <w:rFonts w:eastAsia="Corbel" w:cs="Corbel"/>
          <w:color w:val="000000" w:themeColor="text1"/>
          <w:szCs w:val="20"/>
        </w:rPr>
        <w:t>.</w:t>
      </w:r>
    </w:p>
    <w:p w14:paraId="1B690CCE" w14:textId="31A6AFA6" w:rsidR="42C438B7" w:rsidRDefault="5392122A" w:rsidP="5392122A">
      <w:pPr>
        <w:rPr>
          <w:rFonts w:eastAsia="Corbel" w:cs="Corbel"/>
          <w:color w:val="000000" w:themeColor="text1"/>
          <w:szCs w:val="20"/>
        </w:rPr>
      </w:pPr>
      <w:r w:rsidRPr="5392122A">
        <w:rPr>
          <w:rFonts w:eastAsia="Corbel" w:cs="Corbel"/>
          <w:color w:val="000000" w:themeColor="text1"/>
          <w:szCs w:val="20"/>
        </w:rPr>
        <w:t xml:space="preserve">Xu, J., Gao, X., Sorwar, G., &amp; Croll, P. (2014). Current Status, Challenges, and Outlook of E-Health Record Systems in Australia. In F. Sun, T. Li, &amp; H. Li (Eds.), Knowledge Engineering and Management (pp. 683–692). Springer. </w:t>
      </w:r>
      <w:hyperlink r:id="rId59">
        <w:r w:rsidRPr="5392122A">
          <w:rPr>
            <w:rStyle w:val="Hyperlink"/>
            <w:rFonts w:eastAsia="Corbel" w:cs="Corbel"/>
            <w:szCs w:val="20"/>
          </w:rPr>
          <w:t>https://doi.org/10.1007/978-3-642-37832-4_62</w:t>
        </w:r>
      </w:hyperlink>
    </w:p>
    <w:p w14:paraId="6EB26E77" w14:textId="31A6AFA6" w:rsidR="42C438B7" w:rsidRDefault="5392122A" w:rsidP="5392122A">
      <w:pPr>
        <w:pStyle w:val="Bibliography"/>
        <w:spacing w:line="276" w:lineRule="auto"/>
        <w:rPr>
          <w:rFonts w:eastAsia="Corbel" w:cs="Corbel"/>
          <w:color w:val="000000" w:themeColor="text1"/>
          <w:szCs w:val="20"/>
        </w:rPr>
      </w:pPr>
      <w:r w:rsidRPr="5392122A">
        <w:rPr>
          <w:rFonts w:eastAsia="Corbel" w:cs="Corbel"/>
          <w:color w:val="000000" w:themeColor="text1"/>
          <w:szCs w:val="20"/>
          <w:lang w:val="en-GB"/>
        </w:rPr>
        <w:t xml:space="preserve">Government Department of Health; Australian Government Department of Health. </w:t>
      </w:r>
      <w:hyperlink r:id="rId60">
        <w:r w:rsidRPr="5392122A">
          <w:rPr>
            <w:rStyle w:val="Hyperlink"/>
            <w:rFonts w:eastAsia="Corbel" w:cs="Corbel"/>
            <w:szCs w:val="20"/>
            <w:lang w:val="en-GB"/>
          </w:rPr>
          <w:t>https://www.health.gov.au/health-topics/private-health-insurance/about-private-health-insurance</w:t>
        </w:r>
      </w:hyperlink>
    </w:p>
    <w:p w14:paraId="1683EB48" w14:textId="31A6AFA6" w:rsidR="42C438B7" w:rsidRDefault="5392122A" w:rsidP="5392122A">
      <w:pPr>
        <w:pStyle w:val="Bibliography"/>
        <w:spacing w:line="276" w:lineRule="auto"/>
        <w:rPr>
          <w:rFonts w:eastAsia="Corbel" w:cs="Corbel"/>
          <w:color w:val="000000" w:themeColor="text1"/>
          <w:szCs w:val="20"/>
        </w:rPr>
      </w:pPr>
      <w:r w:rsidRPr="5392122A">
        <w:rPr>
          <w:rFonts w:eastAsia="Corbel" w:cs="Corbel"/>
          <w:color w:val="000000" w:themeColor="text1"/>
          <w:szCs w:val="20"/>
          <w:lang w:val="en-GB"/>
        </w:rPr>
        <w:t xml:space="preserve">Bupa. (n.d.). </w:t>
      </w:r>
      <w:r w:rsidRPr="5392122A">
        <w:rPr>
          <w:rFonts w:eastAsia="Corbel" w:cs="Corbel"/>
          <w:i/>
          <w:iCs/>
          <w:color w:val="000000" w:themeColor="text1"/>
          <w:szCs w:val="20"/>
          <w:lang w:val="en-GB"/>
        </w:rPr>
        <w:t>Need to see a specialist doctor? Learn about your options | Bupa</w:t>
      </w:r>
      <w:r w:rsidRPr="5392122A">
        <w:rPr>
          <w:rFonts w:eastAsia="Corbel" w:cs="Corbel"/>
          <w:color w:val="000000" w:themeColor="text1"/>
          <w:szCs w:val="20"/>
          <w:lang w:val="en-GB"/>
        </w:rPr>
        <w:t xml:space="preserve">. Retrieved April 1, 2021, from </w:t>
      </w:r>
      <w:hyperlink r:id="rId61">
        <w:r w:rsidRPr="5392122A">
          <w:rPr>
            <w:rStyle w:val="Hyperlink"/>
            <w:rFonts w:eastAsia="Corbel" w:cs="Corbel"/>
            <w:szCs w:val="20"/>
            <w:lang w:val="en-GB"/>
          </w:rPr>
          <w:t>https://www.bupa.com.au/healthcare-guide/your-specialist-options</w:t>
        </w:r>
      </w:hyperlink>
    </w:p>
    <w:p w14:paraId="53C912F4" w14:textId="31A6AFA6" w:rsidR="42C438B7" w:rsidRDefault="5392122A" w:rsidP="5392122A">
      <w:pPr>
        <w:pStyle w:val="Bibliography"/>
        <w:spacing w:line="276" w:lineRule="auto"/>
        <w:rPr>
          <w:rFonts w:eastAsia="Corbel" w:cs="Corbel"/>
          <w:color w:val="000000" w:themeColor="text1"/>
          <w:szCs w:val="20"/>
        </w:rPr>
      </w:pPr>
      <w:r w:rsidRPr="5392122A">
        <w:rPr>
          <w:rFonts w:eastAsia="Corbel" w:cs="Corbel"/>
          <w:color w:val="000000" w:themeColor="text1"/>
          <w:szCs w:val="20"/>
          <w:lang w:val="en-GB"/>
        </w:rPr>
        <w:t xml:space="preserve">Healthdirect. (2020, March 11). </w:t>
      </w:r>
      <w:r w:rsidRPr="5392122A">
        <w:rPr>
          <w:rFonts w:eastAsia="Corbel" w:cs="Corbel"/>
          <w:i/>
          <w:iCs/>
          <w:color w:val="000000" w:themeColor="text1"/>
          <w:szCs w:val="20"/>
          <w:lang w:val="en-GB"/>
        </w:rPr>
        <w:t>The public and private hospital systems</w:t>
      </w:r>
      <w:r w:rsidRPr="5392122A">
        <w:rPr>
          <w:rFonts w:eastAsia="Corbel" w:cs="Corbel"/>
          <w:color w:val="000000" w:themeColor="text1"/>
          <w:szCs w:val="20"/>
          <w:lang w:val="en-GB"/>
        </w:rPr>
        <w:t xml:space="preserve"> [Text/html]. Healthdirect Australia. </w:t>
      </w:r>
      <w:hyperlink r:id="rId62">
        <w:r w:rsidRPr="5392122A">
          <w:rPr>
            <w:rStyle w:val="Hyperlink"/>
            <w:rFonts w:eastAsia="Corbel" w:cs="Corbel"/>
            <w:szCs w:val="20"/>
            <w:lang w:val="en-GB"/>
          </w:rPr>
          <w:t>https://www.healthdirect.gov.au/understanding-the-public-and-private-hospital-systems</w:t>
        </w:r>
      </w:hyperlink>
    </w:p>
    <w:p w14:paraId="7E7B2E5C" w14:textId="31A6AFA6" w:rsidR="42C438B7" w:rsidRDefault="5392122A" w:rsidP="5392122A">
      <w:pPr>
        <w:pStyle w:val="Bibliography"/>
        <w:spacing w:line="276" w:lineRule="auto"/>
        <w:rPr>
          <w:rFonts w:eastAsia="Corbel" w:cs="Corbel"/>
          <w:color w:val="000000" w:themeColor="text1"/>
          <w:szCs w:val="20"/>
        </w:rPr>
      </w:pPr>
      <w:r w:rsidRPr="5392122A">
        <w:rPr>
          <w:rFonts w:eastAsia="Corbel" w:cs="Corbel"/>
          <w:i/>
          <w:iCs/>
          <w:color w:val="000000" w:themeColor="text1"/>
          <w:szCs w:val="20"/>
          <w:lang w:val="en-GB"/>
        </w:rPr>
        <w:t>HealthShare</w:t>
      </w:r>
      <w:r w:rsidRPr="5392122A">
        <w:rPr>
          <w:rFonts w:eastAsia="Corbel" w:cs="Corbel"/>
          <w:color w:val="000000" w:themeColor="text1"/>
          <w:szCs w:val="20"/>
          <w:lang w:val="en-GB"/>
        </w:rPr>
        <w:t xml:space="preserve">. (n.d.). HealthShare.Com.Au. Retrieved April 1, 2021, from </w:t>
      </w:r>
      <w:hyperlink r:id="rId63">
        <w:r w:rsidRPr="5392122A">
          <w:rPr>
            <w:rStyle w:val="Hyperlink"/>
            <w:rFonts w:eastAsia="Corbel" w:cs="Corbel"/>
            <w:szCs w:val="20"/>
            <w:lang w:val="en-GB"/>
          </w:rPr>
          <w:t>https://www.healthshare.com.au/</w:t>
        </w:r>
      </w:hyperlink>
    </w:p>
    <w:p w14:paraId="2AA78E05" w14:textId="31A6AFA6" w:rsidR="42C438B7" w:rsidRDefault="5392122A" w:rsidP="5392122A">
      <w:pPr>
        <w:pStyle w:val="Bibliography"/>
        <w:spacing w:line="276" w:lineRule="auto"/>
        <w:rPr>
          <w:rFonts w:eastAsia="Corbel" w:cs="Corbel"/>
          <w:color w:val="000000" w:themeColor="text1"/>
          <w:szCs w:val="20"/>
        </w:rPr>
      </w:pPr>
      <w:r w:rsidRPr="5392122A">
        <w:rPr>
          <w:rFonts w:eastAsia="Corbel" w:cs="Corbel"/>
          <w:i/>
          <w:iCs/>
          <w:color w:val="000000" w:themeColor="text1"/>
          <w:szCs w:val="20"/>
          <w:lang w:val="en-GB"/>
        </w:rPr>
        <w:t>National Health Services Directory</w:t>
      </w:r>
      <w:r w:rsidRPr="5392122A">
        <w:rPr>
          <w:rFonts w:eastAsia="Corbel" w:cs="Corbel"/>
          <w:color w:val="000000" w:themeColor="text1"/>
          <w:szCs w:val="20"/>
          <w:lang w:val="en-GB"/>
        </w:rPr>
        <w:t xml:space="preserve">. (n.d.). Retrieved April 1, 2021, from </w:t>
      </w:r>
      <w:hyperlink r:id="rId64">
        <w:r w:rsidRPr="5392122A">
          <w:rPr>
            <w:rStyle w:val="Hyperlink"/>
            <w:rFonts w:eastAsia="Corbel" w:cs="Corbel"/>
            <w:szCs w:val="20"/>
            <w:lang w:val="en-GB"/>
          </w:rPr>
          <w:t>https://widget.nhsd.healthdirect.org.au/v1/widget/search?widgetId=779e931b-2fb9-4ccb-8170-7bcc190a159d&amp;types=%5Bservices_types%5D%3Ageneral+practice+service</w:t>
        </w:r>
      </w:hyperlink>
    </w:p>
    <w:p w14:paraId="5364144A" w14:textId="31A6AFA6" w:rsidR="42C438B7" w:rsidRDefault="5392122A" w:rsidP="5392122A">
      <w:pPr>
        <w:pStyle w:val="Bibliography"/>
        <w:spacing w:line="276" w:lineRule="auto"/>
        <w:rPr>
          <w:rFonts w:eastAsia="Corbel" w:cs="Corbel"/>
          <w:color w:val="000000" w:themeColor="text1"/>
          <w:szCs w:val="20"/>
        </w:rPr>
      </w:pPr>
      <w:r w:rsidRPr="5392122A">
        <w:rPr>
          <w:rFonts w:eastAsia="Corbel" w:cs="Corbel"/>
          <w:color w:val="000000" w:themeColor="text1"/>
          <w:szCs w:val="20"/>
          <w:lang w:val="en-GB"/>
        </w:rPr>
        <w:t xml:space="preserve">Queensland Governemnt,  c=AU; o=The S. of. (n.d.). </w:t>
      </w:r>
      <w:r w:rsidRPr="5392122A">
        <w:rPr>
          <w:rFonts w:eastAsia="Corbel" w:cs="Corbel"/>
          <w:i/>
          <w:iCs/>
          <w:color w:val="000000" w:themeColor="text1"/>
          <w:szCs w:val="20"/>
          <w:lang w:val="en-GB"/>
        </w:rPr>
        <w:t>Medical specialists location and referral requirements | About specialist services</w:t>
      </w:r>
      <w:r w:rsidRPr="5392122A">
        <w:rPr>
          <w:rFonts w:eastAsia="Corbel" w:cs="Corbel"/>
          <w:color w:val="000000" w:themeColor="text1"/>
          <w:szCs w:val="20"/>
          <w:lang w:val="en-GB"/>
        </w:rPr>
        <w:t xml:space="preserve"> [Text]. corporateName=The State of Queensland; jurisdiction=Queensland. Retrieved April 1, 2021, from </w:t>
      </w:r>
      <w:hyperlink r:id="rId65">
        <w:r w:rsidRPr="5392122A">
          <w:rPr>
            <w:rStyle w:val="Hyperlink"/>
            <w:rFonts w:eastAsia="Corbel" w:cs="Corbel"/>
            <w:szCs w:val="20"/>
            <w:lang w:val="en-GB"/>
          </w:rPr>
          <w:t>https://www.qld.gov.au/health/services/specialists/about-specialist-services/referrals</w:t>
        </w:r>
      </w:hyperlink>
    </w:p>
    <w:p w14:paraId="3083997D" w14:textId="31A6AFA6" w:rsidR="42C438B7" w:rsidRDefault="5392122A" w:rsidP="5392122A">
      <w:pPr>
        <w:pStyle w:val="Bibliography"/>
        <w:spacing w:line="276" w:lineRule="auto"/>
        <w:rPr>
          <w:rFonts w:eastAsia="Corbel" w:cs="Corbel"/>
          <w:color w:val="000000" w:themeColor="text1"/>
          <w:szCs w:val="20"/>
        </w:rPr>
      </w:pPr>
      <w:r w:rsidRPr="5392122A">
        <w:rPr>
          <w:rFonts w:ascii="SimSun" w:eastAsia="SimSun" w:hAnsi="SimSun" w:cs="SimSun"/>
          <w:color w:val="000000" w:themeColor="text1"/>
          <w:szCs w:val="20"/>
        </w:rPr>
        <w:t>企鹅杏仁</w:t>
      </w:r>
      <w:r w:rsidRPr="5392122A">
        <w:rPr>
          <w:rFonts w:eastAsia="Corbel" w:cs="Corbel"/>
          <w:color w:val="000000" w:themeColor="text1"/>
          <w:szCs w:val="20"/>
          <w:lang w:val="en-GB"/>
        </w:rPr>
        <w:t>—</w:t>
      </w:r>
      <w:r w:rsidRPr="5392122A">
        <w:rPr>
          <w:rFonts w:ascii="SimSun" w:eastAsia="SimSun" w:hAnsi="SimSun" w:cs="SimSun"/>
          <w:color w:val="000000" w:themeColor="text1"/>
          <w:szCs w:val="20"/>
        </w:rPr>
        <w:t>用科技使高品质的健康与医疗服务变得人人可及</w:t>
      </w:r>
      <w:r w:rsidRPr="5392122A">
        <w:rPr>
          <w:rFonts w:eastAsia="Corbel" w:cs="Corbel"/>
          <w:color w:val="000000" w:themeColor="text1"/>
          <w:szCs w:val="20"/>
          <w:lang w:val="en-GB"/>
        </w:rPr>
        <w:t xml:space="preserve">. (n.d.). Retrieved April 1, 2021, from </w:t>
      </w:r>
      <w:hyperlink r:id="rId66">
        <w:r w:rsidRPr="5392122A">
          <w:rPr>
            <w:rStyle w:val="Hyperlink"/>
            <w:rFonts w:eastAsia="Corbel" w:cs="Corbel"/>
            <w:szCs w:val="20"/>
            <w:lang w:val="en-GB"/>
          </w:rPr>
          <w:t>https://www.doctorwork.com/index/pc/</w:t>
        </w:r>
      </w:hyperlink>
    </w:p>
    <w:p w14:paraId="76F5B5E9" w14:textId="31A6AFA6" w:rsidR="42C438B7" w:rsidRDefault="5392122A" w:rsidP="5392122A">
      <w:pPr>
        <w:pStyle w:val="Bibliography"/>
        <w:spacing w:line="276" w:lineRule="auto"/>
        <w:rPr>
          <w:rFonts w:eastAsia="Corbel" w:cs="Corbel"/>
          <w:color w:val="000000" w:themeColor="text1"/>
          <w:szCs w:val="20"/>
        </w:rPr>
      </w:pPr>
      <w:r w:rsidRPr="5392122A">
        <w:rPr>
          <w:rFonts w:ascii="SimSun" w:eastAsia="SimSun" w:hAnsi="SimSun" w:cs="SimSun"/>
          <w:color w:val="000000" w:themeColor="text1"/>
          <w:szCs w:val="20"/>
        </w:rPr>
        <w:t>好大夫在线</w:t>
      </w:r>
      <w:r w:rsidRPr="5392122A">
        <w:rPr>
          <w:rFonts w:eastAsia="Corbel" w:cs="Corbel"/>
          <w:color w:val="000000" w:themeColor="text1"/>
          <w:szCs w:val="20"/>
          <w:lang w:val="en-GB"/>
        </w:rPr>
        <w:t xml:space="preserve">. (n.d.). </w:t>
      </w:r>
      <w:r w:rsidRPr="5392122A">
        <w:rPr>
          <w:rFonts w:ascii="SimSun" w:eastAsia="SimSun" w:hAnsi="SimSun" w:cs="SimSun"/>
          <w:color w:val="000000" w:themeColor="text1"/>
          <w:szCs w:val="20"/>
        </w:rPr>
        <w:t>好大夫在线</w:t>
      </w:r>
      <w:r w:rsidRPr="5392122A">
        <w:rPr>
          <w:rFonts w:eastAsia="Corbel" w:cs="Corbel"/>
          <w:color w:val="000000" w:themeColor="text1"/>
          <w:szCs w:val="20"/>
          <w:lang w:val="en-GB"/>
        </w:rPr>
        <w:t>_</w:t>
      </w:r>
      <w:r w:rsidRPr="5392122A">
        <w:rPr>
          <w:rFonts w:ascii="SimSun" w:eastAsia="SimSun" w:hAnsi="SimSun" w:cs="SimSun"/>
          <w:color w:val="000000" w:themeColor="text1"/>
          <w:szCs w:val="20"/>
        </w:rPr>
        <w:t>网上问诊，双手点赞好大夫</w:t>
      </w:r>
      <w:r w:rsidRPr="5392122A">
        <w:rPr>
          <w:rFonts w:eastAsia="Corbel" w:cs="Corbel"/>
          <w:color w:val="000000" w:themeColor="text1"/>
          <w:szCs w:val="20"/>
          <w:lang w:val="en-GB"/>
        </w:rPr>
        <w:t xml:space="preserve">. Retrieved April 1, 2021, from </w:t>
      </w:r>
      <w:hyperlink r:id="rId67">
        <w:r w:rsidRPr="5392122A">
          <w:rPr>
            <w:rStyle w:val="Hyperlink"/>
            <w:rFonts w:eastAsia="Corbel" w:cs="Corbel"/>
            <w:szCs w:val="20"/>
          </w:rPr>
          <w:t>https://www.haodf.com/</w:t>
        </w:r>
      </w:hyperlink>
    </w:p>
    <w:p w14:paraId="757CCC0E" w14:textId="31A6AFA6" w:rsidR="42C438B7" w:rsidRDefault="5392122A" w:rsidP="5392122A">
      <w:pPr>
        <w:ind w:left="567" w:hanging="567"/>
        <w:rPr>
          <w:rFonts w:eastAsia="Corbel" w:cs="Corbel"/>
          <w:color w:val="000000" w:themeColor="text1"/>
          <w:szCs w:val="20"/>
        </w:rPr>
      </w:pPr>
      <w:r w:rsidRPr="5392122A">
        <w:rPr>
          <w:rFonts w:eastAsia="Corbel" w:cs="Corbel"/>
          <w:color w:val="000000" w:themeColor="text1"/>
          <w:szCs w:val="20"/>
          <w:lang w:val="en-GB"/>
        </w:rPr>
        <w:t xml:space="preserve">Ahmad BA, Khairatul K, &amp; Farnaza A. (n.d.). An assessment of patient waiting and consultation time in a primary healthcare clinic . </w:t>
      </w:r>
      <w:hyperlink r:id="rId68">
        <w:r w:rsidRPr="5392122A">
          <w:rPr>
            <w:rStyle w:val="Hyperlink"/>
            <w:rFonts w:eastAsia="Corbel" w:cs="Corbel"/>
            <w:szCs w:val="20"/>
            <w:lang w:val="en-GB"/>
          </w:rPr>
          <w:t>https://e-mfp.org/wp-content/uploads/2018/06/original-article-2-4.pdf</w:t>
        </w:r>
      </w:hyperlink>
      <w:r w:rsidRPr="5392122A">
        <w:rPr>
          <w:rFonts w:eastAsia="Corbel" w:cs="Corbel"/>
          <w:color w:val="000000" w:themeColor="text1"/>
          <w:szCs w:val="20"/>
          <w:lang w:val="en-GB"/>
        </w:rPr>
        <w:t>.</w:t>
      </w:r>
    </w:p>
    <w:p w14:paraId="701CC339" w14:textId="31A6AFA6" w:rsidR="42C438B7" w:rsidRDefault="5392122A" w:rsidP="5392122A">
      <w:pPr>
        <w:ind w:left="567" w:hanging="567"/>
        <w:rPr>
          <w:rFonts w:eastAsia="Corbel" w:cs="Corbel"/>
          <w:color w:val="000000" w:themeColor="text1"/>
          <w:szCs w:val="20"/>
        </w:rPr>
      </w:pPr>
      <w:r w:rsidRPr="5392122A">
        <w:rPr>
          <w:rFonts w:eastAsia="Corbel" w:cs="Corbel"/>
          <w:i/>
          <w:iCs/>
          <w:color w:val="000000" w:themeColor="text1"/>
          <w:szCs w:val="20"/>
          <w:lang w:val="es-419"/>
        </w:rPr>
        <w:t xml:space="preserve">Azamar-Alonso, A., Costa, A. P., Huebner, L.-A., &amp; Tarride, J.-E. (2019). </w:t>
      </w:r>
      <w:r w:rsidRPr="5392122A">
        <w:rPr>
          <w:rFonts w:eastAsia="Corbel" w:cs="Corbel"/>
          <w:i/>
          <w:iCs/>
          <w:color w:val="000000" w:themeColor="text1"/>
          <w:szCs w:val="20"/>
          <w:lang w:val="en-GB"/>
        </w:rPr>
        <w:t xml:space="preserve">Electronic referral systems in health care: A scoping review. ClinicoEconomics and Outcomes Research: CEOR, 11, 325–333. </w:t>
      </w:r>
      <w:hyperlink r:id="rId69">
        <w:r w:rsidRPr="5392122A">
          <w:rPr>
            <w:rStyle w:val="Hyperlink"/>
            <w:rFonts w:eastAsia="Corbel" w:cs="Corbel"/>
            <w:i/>
            <w:iCs/>
            <w:szCs w:val="20"/>
            <w:lang w:val="en-GB"/>
          </w:rPr>
          <w:t>https://doi.org/10.2147/CEOR.S195597</w:t>
        </w:r>
      </w:hyperlink>
      <w:r w:rsidRPr="5392122A">
        <w:rPr>
          <w:rFonts w:eastAsia="Corbel" w:cs="Corbel"/>
          <w:i/>
          <w:iCs/>
          <w:color w:val="000000" w:themeColor="text1"/>
          <w:szCs w:val="20"/>
          <w:lang w:val="en-GB"/>
        </w:rPr>
        <w:t xml:space="preserve"> </w:t>
      </w:r>
    </w:p>
    <w:p w14:paraId="3DCE3B7E" w14:textId="31A6AFA6" w:rsidR="42C438B7" w:rsidRDefault="5392122A" w:rsidP="5392122A">
      <w:pPr>
        <w:ind w:left="567" w:hanging="567"/>
        <w:rPr>
          <w:rFonts w:eastAsia="Corbel" w:cs="Corbel"/>
          <w:color w:val="000000" w:themeColor="text1"/>
          <w:szCs w:val="20"/>
        </w:rPr>
      </w:pPr>
      <w:r w:rsidRPr="5392122A">
        <w:rPr>
          <w:rFonts w:eastAsia="Corbel" w:cs="Corbel"/>
          <w:i/>
          <w:iCs/>
          <w:color w:val="000000" w:themeColor="text1"/>
          <w:szCs w:val="20"/>
          <w:lang w:val="en-GB"/>
        </w:rPr>
        <w:t>How long will you wait to see a specialist? Going From a 40-day Wait to 0 to Get Specialist Care</w:t>
      </w:r>
      <w:r w:rsidRPr="5392122A">
        <w:rPr>
          <w:rFonts w:eastAsia="Corbel" w:cs="Corbel"/>
          <w:color w:val="000000" w:themeColor="text1"/>
          <w:szCs w:val="20"/>
          <w:lang w:val="en-GB"/>
        </w:rPr>
        <w:t xml:space="preserve">. SteadyMD. (2018, August 16). </w:t>
      </w:r>
      <w:hyperlink r:id="rId70">
        <w:r w:rsidRPr="5392122A">
          <w:rPr>
            <w:rStyle w:val="Hyperlink"/>
            <w:rFonts w:eastAsia="Corbel" w:cs="Corbel"/>
            <w:szCs w:val="20"/>
          </w:rPr>
          <w:t>https://www.steadymd.com/2018/07/18/how-long-will-you-wait-to-see-a-specialist/</w:t>
        </w:r>
      </w:hyperlink>
      <w:r w:rsidRPr="5392122A">
        <w:rPr>
          <w:rFonts w:eastAsia="Corbel" w:cs="Corbel"/>
          <w:color w:val="000000" w:themeColor="text1"/>
          <w:szCs w:val="20"/>
        </w:rPr>
        <w:t xml:space="preserve">. </w:t>
      </w:r>
    </w:p>
    <w:p w14:paraId="2CA0DE50" w14:textId="31A6AFA6" w:rsidR="42C438B7" w:rsidRDefault="5392122A" w:rsidP="5392122A">
      <w:pPr>
        <w:ind w:left="567" w:hanging="567"/>
        <w:rPr>
          <w:rFonts w:eastAsia="Corbel" w:cs="Corbel"/>
          <w:color w:val="000000" w:themeColor="text1"/>
          <w:szCs w:val="20"/>
        </w:rPr>
      </w:pPr>
      <w:r w:rsidRPr="5392122A">
        <w:rPr>
          <w:rFonts w:eastAsia="Corbel" w:cs="Corbel"/>
          <w:color w:val="000000" w:themeColor="text1"/>
          <w:szCs w:val="20"/>
          <w:lang w:val="en-GB"/>
        </w:rPr>
        <w:t xml:space="preserve">Mills, D. (2017, April 19). </w:t>
      </w:r>
      <w:r w:rsidRPr="5392122A">
        <w:rPr>
          <w:rFonts w:eastAsia="Corbel" w:cs="Corbel"/>
          <w:i/>
          <w:iCs/>
          <w:color w:val="000000" w:themeColor="text1"/>
          <w:szCs w:val="20"/>
          <w:lang w:val="en-GB"/>
        </w:rPr>
        <w:t>Doctor Appointments: Longer Wait Times</w:t>
      </w:r>
      <w:r w:rsidRPr="5392122A">
        <w:rPr>
          <w:rFonts w:eastAsia="Corbel" w:cs="Corbel"/>
          <w:color w:val="000000" w:themeColor="text1"/>
          <w:szCs w:val="20"/>
          <w:lang w:val="en-GB"/>
        </w:rPr>
        <w:t xml:space="preserve">. Healthline. </w:t>
      </w:r>
      <w:hyperlink r:id="rId71">
        <w:r w:rsidRPr="5392122A">
          <w:rPr>
            <w:rStyle w:val="Hyperlink"/>
            <w:rFonts w:eastAsia="Corbel" w:cs="Corbel"/>
            <w:szCs w:val="20"/>
          </w:rPr>
          <w:t>https://www.healthline.com/health-news/why-you-have-to-wait-longer-to-get-a-doctors-appointment</w:t>
        </w:r>
      </w:hyperlink>
      <w:r w:rsidRPr="5392122A">
        <w:rPr>
          <w:rFonts w:eastAsia="Corbel" w:cs="Corbel"/>
          <w:color w:val="000000" w:themeColor="text1"/>
          <w:szCs w:val="20"/>
        </w:rPr>
        <w:t xml:space="preserve">. </w:t>
      </w:r>
    </w:p>
    <w:p w14:paraId="2D950303" w14:textId="31A6AFA6" w:rsidR="42C438B7" w:rsidRDefault="5392122A" w:rsidP="5392122A">
      <w:pPr>
        <w:ind w:left="567" w:hanging="567"/>
        <w:rPr>
          <w:rFonts w:eastAsia="Corbel" w:cs="Corbel"/>
          <w:color w:val="000000" w:themeColor="text1"/>
          <w:szCs w:val="20"/>
        </w:rPr>
      </w:pPr>
      <w:r w:rsidRPr="5392122A">
        <w:rPr>
          <w:rFonts w:eastAsia="Corbel" w:cs="Corbel"/>
          <w:color w:val="000000" w:themeColor="text1"/>
          <w:szCs w:val="20"/>
          <w:lang w:val="en-GB"/>
        </w:rPr>
        <w:t xml:space="preserve">Thind, A., Stewart, M., Manuel, D., Freeman, T., Terry, A., Chevendra, V., … Marshall, N. (2012, August). </w:t>
      </w:r>
      <w:r w:rsidRPr="5392122A">
        <w:rPr>
          <w:rFonts w:eastAsia="Corbel" w:cs="Corbel"/>
          <w:i/>
          <w:iCs/>
          <w:color w:val="000000" w:themeColor="text1"/>
          <w:szCs w:val="20"/>
          <w:lang w:val="en-GB"/>
        </w:rPr>
        <w:t>What are wait times to see a specialist? an analysis of 26,942 referrals in southwestern Ontario</w:t>
      </w:r>
      <w:r w:rsidRPr="5392122A">
        <w:rPr>
          <w:rFonts w:eastAsia="Corbel" w:cs="Corbel"/>
          <w:color w:val="000000" w:themeColor="text1"/>
          <w:szCs w:val="20"/>
          <w:lang w:val="en-GB"/>
        </w:rPr>
        <w:t xml:space="preserve">. Healthcare policy = Politiques de sante. </w:t>
      </w:r>
      <w:hyperlink r:id="rId72">
        <w:r w:rsidRPr="5392122A">
          <w:rPr>
            <w:rStyle w:val="Hyperlink"/>
            <w:rFonts w:eastAsia="Corbel" w:cs="Corbel"/>
            <w:szCs w:val="20"/>
          </w:rPr>
          <w:t>https://www.ncbi.nlm.nih.gov/pmc/articles/PMC3430156/</w:t>
        </w:r>
      </w:hyperlink>
      <w:r w:rsidRPr="5392122A">
        <w:rPr>
          <w:rFonts w:eastAsia="Corbel" w:cs="Corbel"/>
          <w:color w:val="000000" w:themeColor="text1"/>
          <w:szCs w:val="20"/>
        </w:rPr>
        <w:t xml:space="preserve">. </w:t>
      </w:r>
    </w:p>
    <w:p w14:paraId="13703A14" w14:textId="31A6AFA6" w:rsidR="42C438B7" w:rsidRDefault="5392122A" w:rsidP="5392122A">
      <w:pPr>
        <w:ind w:left="567" w:hanging="567"/>
        <w:rPr>
          <w:rFonts w:eastAsia="Corbel" w:cs="Corbel"/>
          <w:color w:val="000000" w:themeColor="text1"/>
          <w:szCs w:val="20"/>
        </w:rPr>
      </w:pPr>
      <w:r w:rsidRPr="5392122A">
        <w:rPr>
          <w:rFonts w:eastAsia="Corbel" w:cs="Corbel"/>
          <w:color w:val="000000" w:themeColor="text1"/>
          <w:szCs w:val="20"/>
          <w:lang w:val="en-GB"/>
        </w:rPr>
        <w:t xml:space="preserve">Viberg, N., Forsberg, B. C., Borowitz, M., &amp; Molin, R. (2013, July 27). </w:t>
      </w:r>
      <w:r w:rsidRPr="5392122A">
        <w:rPr>
          <w:rFonts w:eastAsia="Corbel" w:cs="Corbel"/>
          <w:i/>
          <w:iCs/>
          <w:color w:val="000000" w:themeColor="text1"/>
          <w:szCs w:val="20"/>
          <w:lang w:val="en-GB"/>
        </w:rPr>
        <w:t>International comparisons of waiting times in health care – Limitations and prospects</w:t>
      </w:r>
      <w:r w:rsidRPr="5392122A">
        <w:rPr>
          <w:rFonts w:eastAsia="Corbel" w:cs="Corbel"/>
          <w:color w:val="000000" w:themeColor="text1"/>
          <w:szCs w:val="20"/>
          <w:lang w:val="en-GB"/>
        </w:rPr>
        <w:t xml:space="preserve">. Health Policy. </w:t>
      </w:r>
      <w:hyperlink r:id="rId73">
        <w:r w:rsidRPr="5392122A">
          <w:rPr>
            <w:rStyle w:val="Hyperlink"/>
            <w:rFonts w:eastAsia="Corbel" w:cs="Corbel"/>
            <w:szCs w:val="20"/>
          </w:rPr>
          <w:t>https://www.sciencedirect.com/science/article/pii/S0168851013001759</w:t>
        </w:r>
      </w:hyperlink>
      <w:r w:rsidRPr="5392122A">
        <w:rPr>
          <w:rFonts w:eastAsia="Corbel" w:cs="Corbel"/>
          <w:color w:val="000000" w:themeColor="text1"/>
          <w:szCs w:val="20"/>
        </w:rPr>
        <w:t>.</w:t>
      </w:r>
    </w:p>
    <w:p w14:paraId="0ECD1A61" w14:textId="31A6AFA6" w:rsidR="42C438B7" w:rsidRDefault="5392122A" w:rsidP="5392122A">
      <w:pPr>
        <w:ind w:left="567" w:hanging="567"/>
        <w:rPr>
          <w:rFonts w:eastAsia="Corbel" w:cs="Corbel"/>
          <w:color w:val="000000" w:themeColor="text1"/>
          <w:szCs w:val="20"/>
        </w:rPr>
      </w:pPr>
      <w:r w:rsidRPr="5392122A">
        <w:rPr>
          <w:rFonts w:eastAsia="Corbel" w:cs="Corbel"/>
          <w:i/>
          <w:iCs/>
          <w:color w:val="000000" w:themeColor="text1"/>
          <w:szCs w:val="20"/>
          <w:lang w:val="en-GB"/>
        </w:rPr>
        <w:t>My doctor wants to refer me to a specialist, what do I do?</w:t>
      </w:r>
      <w:r w:rsidRPr="5392122A">
        <w:rPr>
          <w:rFonts w:eastAsia="Corbel" w:cs="Corbel"/>
          <w:color w:val="000000" w:themeColor="text1"/>
          <w:szCs w:val="20"/>
          <w:lang w:val="en-GB"/>
        </w:rPr>
        <w:t xml:space="preserve"> bupa.com.au. (n.d.). </w:t>
      </w:r>
      <w:hyperlink r:id="rId74">
        <w:r w:rsidRPr="5392122A">
          <w:rPr>
            <w:rStyle w:val="Hyperlink"/>
            <w:rFonts w:eastAsia="Corbel" w:cs="Corbel"/>
            <w:szCs w:val="20"/>
          </w:rPr>
          <w:t>https://www.bupa.com.au/healthcare-guide/my-doctor-wants-to-refer-me-to-a-specialist-what-do-i-do</w:t>
        </w:r>
      </w:hyperlink>
      <w:r w:rsidRPr="5392122A">
        <w:rPr>
          <w:rFonts w:eastAsia="Corbel" w:cs="Corbel"/>
          <w:color w:val="000000" w:themeColor="text1"/>
          <w:szCs w:val="20"/>
        </w:rPr>
        <w:t>.</w:t>
      </w:r>
    </w:p>
    <w:p w14:paraId="2BACE134" w14:textId="31A6AFA6" w:rsidR="42C438B7" w:rsidRDefault="5392122A" w:rsidP="5392122A">
      <w:pPr>
        <w:ind w:left="567" w:hanging="567"/>
        <w:rPr>
          <w:rFonts w:eastAsia="Corbel" w:cs="Corbel"/>
          <w:color w:val="000000" w:themeColor="text1"/>
          <w:szCs w:val="20"/>
        </w:rPr>
      </w:pPr>
      <w:r w:rsidRPr="5392122A">
        <w:rPr>
          <w:rFonts w:eastAsia="Corbel" w:cs="Corbel"/>
          <w:color w:val="000000" w:themeColor="text1"/>
          <w:szCs w:val="20"/>
          <w:lang w:val="en-GB"/>
        </w:rPr>
        <w:t xml:space="preserve">Iafolla, T. (n.d.). How to Reduce Patient Waiting Time in a Hospital or Clinic. </w:t>
      </w:r>
      <w:hyperlink r:id="rId75">
        <w:r w:rsidRPr="5392122A">
          <w:rPr>
            <w:rStyle w:val="Hyperlink"/>
            <w:rFonts w:eastAsia="Corbel" w:cs="Corbel"/>
            <w:szCs w:val="20"/>
          </w:rPr>
          <w:t>https://blog.evisit.com/virtual-care-blog/reduce-patient-wait-times</w:t>
        </w:r>
      </w:hyperlink>
      <w:r w:rsidRPr="5392122A">
        <w:rPr>
          <w:rFonts w:eastAsia="Corbel" w:cs="Corbel"/>
          <w:color w:val="000000" w:themeColor="text1"/>
          <w:szCs w:val="20"/>
        </w:rPr>
        <w:t>.</w:t>
      </w:r>
    </w:p>
    <w:p w14:paraId="07AFA961" w14:textId="31A6AFA6" w:rsidR="42C438B7" w:rsidRDefault="5392122A" w:rsidP="5392122A">
      <w:pPr>
        <w:ind w:left="567" w:hanging="567"/>
        <w:rPr>
          <w:rFonts w:eastAsia="Corbel" w:cs="Corbel"/>
          <w:color w:val="000000" w:themeColor="text1"/>
          <w:szCs w:val="20"/>
        </w:rPr>
      </w:pPr>
      <w:r w:rsidRPr="5392122A">
        <w:rPr>
          <w:rFonts w:eastAsia="Corbel" w:cs="Corbel"/>
          <w:color w:val="000000" w:themeColor="text1"/>
          <w:szCs w:val="20"/>
          <w:lang w:val="en-GB"/>
        </w:rPr>
        <w:t xml:space="preserve">Naiker, U., FitzGerald, G., Dulhunty, J. M., Rosemann, M., Naiker, U., FitzGerald, G., Dulhunty, J. M., &amp; Rosemann, M. (2017). Time to wait: A systematic review of strategies that affect out-patient waiting times. Australian Health Review, 42(3), 286–293. </w:t>
      </w:r>
      <w:hyperlink r:id="rId76">
        <w:r w:rsidRPr="5392122A">
          <w:rPr>
            <w:rStyle w:val="Hyperlink"/>
            <w:rFonts w:eastAsia="Corbel" w:cs="Corbel"/>
            <w:szCs w:val="20"/>
          </w:rPr>
          <w:t>https://doi.org/10.1071/AH16275</w:t>
        </w:r>
      </w:hyperlink>
    </w:p>
    <w:p w14:paraId="36F2990C" w14:textId="31A6AFA6" w:rsidR="42C438B7" w:rsidRDefault="5392122A" w:rsidP="5392122A">
      <w:pPr>
        <w:spacing w:after="160" w:line="259" w:lineRule="auto"/>
        <w:jc w:val="left"/>
        <w:rPr>
          <w:rFonts w:eastAsia="Corbel" w:cs="Corbel"/>
          <w:color w:val="000000" w:themeColor="text1"/>
          <w:szCs w:val="20"/>
        </w:rPr>
      </w:pPr>
      <w:r w:rsidRPr="5392122A">
        <w:rPr>
          <w:rFonts w:eastAsia="Corbel" w:cs="Corbel"/>
          <w:color w:val="000000" w:themeColor="text1"/>
          <w:szCs w:val="20"/>
        </w:rPr>
        <w:t xml:space="preserve">Naseriasl, M., Adham, D., &amp; Janati, A. (2015). </w:t>
      </w:r>
      <w:r w:rsidRPr="5392122A">
        <w:rPr>
          <w:rFonts w:eastAsia="Corbel" w:cs="Corbel"/>
          <w:color w:val="000000" w:themeColor="text1"/>
          <w:szCs w:val="20"/>
          <w:lang w:val="en-GB"/>
        </w:rPr>
        <w:t xml:space="preserve">E-referral Solutions: Successful Experiences, Key Features and Challenges- a Systematic Review. Materia Socio-Medica, 27(3), 195–199. </w:t>
      </w:r>
      <w:hyperlink r:id="rId77">
        <w:r w:rsidRPr="5392122A">
          <w:rPr>
            <w:rStyle w:val="Hyperlink"/>
            <w:rFonts w:eastAsia="Corbel" w:cs="Corbel"/>
            <w:szCs w:val="20"/>
            <w:lang w:val="en-GB"/>
          </w:rPr>
          <w:t>https://doi.org/10.5455/msm.2015.27.195-199</w:t>
        </w:r>
      </w:hyperlink>
    </w:p>
    <w:p w14:paraId="5923B5BD" w14:textId="31A6AFA6" w:rsidR="42C438B7" w:rsidRDefault="5392122A" w:rsidP="5392122A">
      <w:pPr>
        <w:ind w:left="567" w:hanging="567"/>
        <w:rPr>
          <w:rFonts w:eastAsia="Corbel" w:cs="Corbel"/>
          <w:color w:val="000000" w:themeColor="text1"/>
          <w:szCs w:val="20"/>
        </w:rPr>
      </w:pPr>
      <w:r w:rsidRPr="5392122A">
        <w:rPr>
          <w:rFonts w:eastAsia="Corbel" w:cs="Corbel"/>
          <w:color w:val="000000" w:themeColor="text1"/>
          <w:szCs w:val="20"/>
          <w:lang w:val="en-GB"/>
        </w:rPr>
        <w:t xml:space="preserve">Bleustein C;Rothschild DB;Valen A;Valatis E;Schweitzer L;Jones R; (n.d.). </w:t>
      </w:r>
      <w:r w:rsidRPr="5392122A">
        <w:rPr>
          <w:rFonts w:eastAsia="Corbel" w:cs="Corbel"/>
          <w:i/>
          <w:iCs/>
          <w:color w:val="000000" w:themeColor="text1"/>
          <w:szCs w:val="20"/>
        </w:rPr>
        <w:t>Wait times, patient satisfaction scores, and the perception of care</w:t>
      </w:r>
      <w:r w:rsidRPr="5392122A">
        <w:rPr>
          <w:rFonts w:eastAsia="Corbel" w:cs="Corbel"/>
          <w:color w:val="000000" w:themeColor="text1"/>
          <w:szCs w:val="20"/>
        </w:rPr>
        <w:t xml:space="preserve">. The American journal of managed care. </w:t>
      </w:r>
      <w:hyperlink r:id="rId78">
        <w:r w:rsidRPr="5392122A">
          <w:rPr>
            <w:rStyle w:val="Hyperlink"/>
            <w:rFonts w:eastAsia="Corbel" w:cs="Corbel"/>
            <w:szCs w:val="20"/>
          </w:rPr>
          <w:t>https://pubmed.ncbi.nlm.nih.gov/25181568/</w:t>
        </w:r>
      </w:hyperlink>
      <w:r w:rsidRPr="5392122A">
        <w:rPr>
          <w:rFonts w:eastAsia="Corbel" w:cs="Corbel"/>
          <w:color w:val="000000" w:themeColor="text1"/>
          <w:szCs w:val="20"/>
        </w:rPr>
        <w:t xml:space="preserve">. </w:t>
      </w:r>
    </w:p>
    <w:p w14:paraId="73330758" w14:textId="31A6AFA6" w:rsidR="42C438B7" w:rsidRDefault="5392122A" w:rsidP="5392122A">
      <w:pPr>
        <w:ind w:left="567" w:hanging="567"/>
        <w:rPr>
          <w:rFonts w:eastAsia="Corbel" w:cs="Corbel"/>
          <w:color w:val="000000" w:themeColor="text1"/>
          <w:szCs w:val="20"/>
        </w:rPr>
      </w:pPr>
      <w:r w:rsidRPr="5392122A">
        <w:rPr>
          <w:rFonts w:eastAsia="Corbel" w:cs="Corbel"/>
          <w:color w:val="000000" w:themeColor="text1"/>
          <w:szCs w:val="20"/>
        </w:rPr>
        <w:t xml:space="preserve">Bonenberger, A. (2018, May 14). </w:t>
      </w:r>
      <w:r w:rsidRPr="5392122A">
        <w:rPr>
          <w:rFonts w:eastAsia="Corbel" w:cs="Corbel"/>
          <w:i/>
          <w:iCs/>
          <w:color w:val="000000" w:themeColor="text1"/>
          <w:szCs w:val="20"/>
        </w:rPr>
        <w:t>Groundbreaking study seeks to quantify patient bias</w:t>
      </w:r>
      <w:r w:rsidRPr="5392122A">
        <w:rPr>
          <w:rFonts w:eastAsia="Corbel" w:cs="Corbel"/>
          <w:color w:val="000000" w:themeColor="text1"/>
          <w:szCs w:val="20"/>
        </w:rPr>
        <w:t xml:space="preserve">. Yale School of Medicine. </w:t>
      </w:r>
      <w:hyperlink r:id="rId79">
        <w:r w:rsidRPr="5392122A">
          <w:rPr>
            <w:rStyle w:val="Hyperlink"/>
            <w:rFonts w:eastAsia="Corbel" w:cs="Corbel"/>
            <w:szCs w:val="20"/>
          </w:rPr>
          <w:t>https://medicine.yale.edu/news/yale-medicine-magazine/groundbreaking-study-seeks-to-quantify-patient-bias/</w:t>
        </w:r>
      </w:hyperlink>
      <w:r w:rsidRPr="5392122A">
        <w:rPr>
          <w:rFonts w:eastAsia="Corbel" w:cs="Corbel"/>
          <w:color w:val="000000" w:themeColor="text1"/>
          <w:szCs w:val="20"/>
        </w:rPr>
        <w:t xml:space="preserve">. </w:t>
      </w:r>
    </w:p>
    <w:p w14:paraId="368BE370" w14:textId="31A6AFA6" w:rsidR="42C438B7" w:rsidRDefault="5392122A" w:rsidP="5392122A">
      <w:pPr>
        <w:ind w:left="567" w:hanging="567"/>
        <w:rPr>
          <w:rFonts w:eastAsia="Corbel" w:cs="Corbel"/>
          <w:color w:val="000000" w:themeColor="text1"/>
          <w:szCs w:val="20"/>
        </w:rPr>
      </w:pPr>
      <w:r w:rsidRPr="5392122A">
        <w:rPr>
          <w:rFonts w:eastAsia="Corbel" w:cs="Corbel"/>
          <w:i/>
          <w:iCs/>
          <w:color w:val="000000" w:themeColor="text1"/>
          <w:szCs w:val="20"/>
        </w:rPr>
        <w:t>Journaling for Mental Health</w:t>
      </w:r>
      <w:r w:rsidRPr="5392122A">
        <w:rPr>
          <w:rFonts w:eastAsia="Corbel" w:cs="Corbel"/>
          <w:color w:val="000000" w:themeColor="text1"/>
          <w:szCs w:val="20"/>
        </w:rPr>
        <w:t xml:space="preserve">. Journaling for Mental Health - Health Encyclopedia - University of Rochester Medical Center. (n.d.). </w:t>
      </w:r>
      <w:hyperlink r:id="rId80">
        <w:r w:rsidRPr="5392122A">
          <w:rPr>
            <w:rStyle w:val="Hyperlink"/>
            <w:rFonts w:eastAsia="Corbel" w:cs="Corbel"/>
            <w:szCs w:val="20"/>
          </w:rPr>
          <w:t>https://www.urmc.rochester.edu/encyclopedia/content.aspx?ContentID=4552&amp;ContentTypeID=1</w:t>
        </w:r>
      </w:hyperlink>
      <w:r w:rsidRPr="5392122A">
        <w:rPr>
          <w:rFonts w:eastAsia="Corbel" w:cs="Corbel"/>
          <w:color w:val="000000" w:themeColor="text1"/>
          <w:szCs w:val="20"/>
        </w:rPr>
        <w:t xml:space="preserve">. </w:t>
      </w:r>
    </w:p>
    <w:p w14:paraId="1C9A251B" w14:textId="31A6AFA6" w:rsidR="42C438B7" w:rsidRDefault="5392122A" w:rsidP="5392122A">
      <w:pPr>
        <w:ind w:left="567" w:hanging="567"/>
        <w:rPr>
          <w:rFonts w:eastAsia="Corbel" w:cs="Corbel"/>
          <w:color w:val="000000" w:themeColor="text1"/>
          <w:szCs w:val="20"/>
        </w:rPr>
      </w:pPr>
      <w:r w:rsidRPr="5392122A">
        <w:rPr>
          <w:rFonts w:eastAsia="Corbel" w:cs="Corbel"/>
          <w:color w:val="000000" w:themeColor="text1"/>
          <w:szCs w:val="20"/>
        </w:rPr>
        <w:t xml:space="preserve">Sussex Publishers. (n.d.). </w:t>
      </w:r>
      <w:r w:rsidRPr="5392122A">
        <w:rPr>
          <w:rFonts w:eastAsia="Corbel" w:cs="Corbel"/>
          <w:i/>
          <w:iCs/>
          <w:color w:val="000000" w:themeColor="text1"/>
          <w:szCs w:val="20"/>
        </w:rPr>
        <w:t>Keeping a Journal Can Be Good for Your Emotional Health</w:t>
      </w:r>
      <w:r w:rsidRPr="5392122A">
        <w:rPr>
          <w:rFonts w:eastAsia="Corbel" w:cs="Corbel"/>
          <w:color w:val="000000" w:themeColor="text1"/>
          <w:szCs w:val="20"/>
        </w:rPr>
        <w:t xml:space="preserve">. Psychology Today. </w:t>
      </w:r>
      <w:hyperlink r:id="rId81">
        <w:r w:rsidRPr="5392122A">
          <w:rPr>
            <w:rStyle w:val="Hyperlink"/>
            <w:rFonts w:eastAsia="Corbel" w:cs="Corbel"/>
            <w:szCs w:val="20"/>
          </w:rPr>
          <w:t>https://www.psychologytoday.com/us/blog/the-couch/201805/keeping-journal-can-be-good-your-emotional-health</w:t>
        </w:r>
      </w:hyperlink>
      <w:r w:rsidRPr="5392122A">
        <w:rPr>
          <w:rFonts w:eastAsia="Corbel" w:cs="Corbel"/>
          <w:color w:val="000000" w:themeColor="text1"/>
          <w:szCs w:val="20"/>
        </w:rPr>
        <w:t xml:space="preserve">. </w:t>
      </w:r>
    </w:p>
    <w:p w14:paraId="4D42F450" w14:textId="31A6AFA6" w:rsidR="42C438B7" w:rsidRDefault="5392122A" w:rsidP="5392122A">
      <w:pPr>
        <w:ind w:left="567" w:hanging="567"/>
        <w:rPr>
          <w:rFonts w:eastAsia="Corbel" w:cs="Corbel"/>
          <w:color w:val="000000" w:themeColor="text1"/>
          <w:szCs w:val="20"/>
        </w:rPr>
      </w:pPr>
      <w:r w:rsidRPr="5392122A">
        <w:rPr>
          <w:rFonts w:eastAsia="Corbel" w:cs="Corbel"/>
          <w:color w:val="000000" w:themeColor="text1"/>
          <w:szCs w:val="20"/>
        </w:rPr>
        <w:t xml:space="preserve">team, Z. (2020, September 19). </w:t>
      </w:r>
      <w:r w:rsidRPr="5392122A">
        <w:rPr>
          <w:rFonts w:eastAsia="Corbel" w:cs="Corbel"/>
          <w:i/>
          <w:iCs/>
          <w:color w:val="000000" w:themeColor="text1"/>
          <w:szCs w:val="20"/>
        </w:rPr>
        <w:t>Therapeutic Journaling: An Introduction &amp; Guide to Writing for Your Mental Health</w:t>
      </w:r>
      <w:r w:rsidRPr="5392122A">
        <w:rPr>
          <w:rFonts w:eastAsia="Corbel" w:cs="Corbel"/>
          <w:color w:val="000000" w:themeColor="text1"/>
          <w:szCs w:val="20"/>
        </w:rPr>
        <w:t xml:space="preserve">. The Couch: A Therapy &amp; Mental Wellness Blog. </w:t>
      </w:r>
      <w:hyperlink r:id="rId82">
        <w:r w:rsidRPr="5392122A">
          <w:rPr>
            <w:rStyle w:val="Hyperlink"/>
            <w:rFonts w:eastAsia="Corbel" w:cs="Corbel"/>
            <w:szCs w:val="20"/>
          </w:rPr>
          <w:t>https://blog.zencare.co/therapeutic-journaling/</w:t>
        </w:r>
      </w:hyperlink>
      <w:r w:rsidRPr="5392122A">
        <w:rPr>
          <w:rFonts w:eastAsia="Corbel" w:cs="Corbel"/>
          <w:color w:val="000000" w:themeColor="text1"/>
          <w:szCs w:val="20"/>
        </w:rPr>
        <w:t xml:space="preserve">. </w:t>
      </w:r>
    </w:p>
    <w:p w14:paraId="793D3127" w14:textId="31A6AFA6" w:rsidR="42C438B7" w:rsidRDefault="5392122A" w:rsidP="5392122A">
      <w:pPr>
        <w:ind w:left="567" w:hanging="567"/>
        <w:rPr>
          <w:rFonts w:eastAsia="Corbel" w:cs="Corbel"/>
          <w:color w:val="000000" w:themeColor="text1"/>
          <w:szCs w:val="20"/>
        </w:rPr>
      </w:pPr>
      <w:r w:rsidRPr="5392122A">
        <w:rPr>
          <w:rFonts w:eastAsia="Corbel" w:cs="Corbel"/>
          <w:color w:val="000000" w:themeColor="text1"/>
          <w:szCs w:val="20"/>
        </w:rPr>
        <w:t xml:space="preserve">Torrey, T. (n.d.). </w:t>
      </w:r>
      <w:r w:rsidRPr="5392122A">
        <w:rPr>
          <w:rFonts w:eastAsia="Corbel" w:cs="Corbel"/>
          <w:i/>
          <w:iCs/>
          <w:color w:val="000000" w:themeColor="text1"/>
          <w:szCs w:val="20"/>
        </w:rPr>
        <w:t>What to Do When You Can't Get a Diagnosis</w:t>
      </w:r>
      <w:r w:rsidRPr="5392122A">
        <w:rPr>
          <w:rFonts w:eastAsia="Corbel" w:cs="Corbel"/>
          <w:color w:val="000000" w:themeColor="text1"/>
          <w:szCs w:val="20"/>
        </w:rPr>
        <w:t xml:space="preserve">. Verywell Health. </w:t>
      </w:r>
      <w:hyperlink r:id="rId83">
        <w:r w:rsidRPr="5392122A">
          <w:rPr>
            <w:rStyle w:val="Hyperlink"/>
            <w:rFonts w:eastAsia="Corbel" w:cs="Corbel"/>
            <w:szCs w:val="20"/>
          </w:rPr>
          <w:t>https://www.verywellhealth.com/when-you-cant-get-a-diagnosis-2615487</w:t>
        </w:r>
      </w:hyperlink>
      <w:r w:rsidRPr="5392122A">
        <w:rPr>
          <w:rFonts w:eastAsia="Corbel" w:cs="Corbel"/>
          <w:color w:val="000000" w:themeColor="text1"/>
          <w:szCs w:val="20"/>
        </w:rPr>
        <w:t xml:space="preserve">. </w:t>
      </w:r>
    </w:p>
    <w:p w14:paraId="16F6FAEC" w14:textId="31A6AFA6" w:rsidR="42C438B7" w:rsidRDefault="5392122A" w:rsidP="5392122A">
      <w:pPr>
        <w:ind w:left="567" w:hanging="567"/>
        <w:rPr>
          <w:rFonts w:eastAsia="Corbel" w:cs="Corbel"/>
          <w:color w:val="000000" w:themeColor="text1"/>
          <w:szCs w:val="20"/>
        </w:rPr>
      </w:pPr>
      <w:r w:rsidRPr="5392122A">
        <w:rPr>
          <w:rFonts w:eastAsia="Corbel" w:cs="Corbel"/>
          <w:i/>
          <w:iCs/>
          <w:color w:val="000000" w:themeColor="text1"/>
          <w:szCs w:val="20"/>
        </w:rPr>
        <w:t>What to Do When Doctors Don't Know What's Wrong</w:t>
      </w:r>
      <w:r w:rsidRPr="5392122A">
        <w:rPr>
          <w:rFonts w:eastAsia="Corbel" w:cs="Corbel"/>
          <w:color w:val="000000" w:themeColor="text1"/>
          <w:szCs w:val="20"/>
        </w:rPr>
        <w:t xml:space="preserve">. ImagineMD. (2020, July 29). </w:t>
      </w:r>
      <w:hyperlink r:id="rId84">
        <w:r w:rsidRPr="5392122A">
          <w:rPr>
            <w:rStyle w:val="Hyperlink"/>
            <w:rFonts w:eastAsia="Corbel" w:cs="Corbel"/>
            <w:szCs w:val="20"/>
          </w:rPr>
          <w:t>https://imaginemd.net/blog/when-doctors-dont-know-whats-wrong/</w:t>
        </w:r>
      </w:hyperlink>
      <w:r w:rsidRPr="5392122A">
        <w:rPr>
          <w:rFonts w:eastAsia="Corbel" w:cs="Corbel"/>
          <w:color w:val="000000" w:themeColor="text1"/>
          <w:szCs w:val="20"/>
        </w:rPr>
        <w:t xml:space="preserve">. </w:t>
      </w:r>
    </w:p>
    <w:p w14:paraId="0484EF41" w14:textId="31A6AFA6" w:rsidR="42C438B7" w:rsidRDefault="5392122A" w:rsidP="5392122A">
      <w:pPr>
        <w:ind w:left="567" w:hanging="567"/>
        <w:rPr>
          <w:rFonts w:eastAsia="Corbel" w:cs="Corbel"/>
          <w:color w:val="000000" w:themeColor="text1"/>
          <w:szCs w:val="20"/>
        </w:rPr>
      </w:pPr>
      <w:r w:rsidRPr="5392122A">
        <w:rPr>
          <w:rFonts w:eastAsia="Corbel" w:cs="Corbel"/>
          <w:i/>
          <w:iCs/>
          <w:color w:val="000000" w:themeColor="text1"/>
          <w:szCs w:val="20"/>
        </w:rPr>
        <w:t>Why Health Journals Are Important</w:t>
      </w:r>
      <w:r w:rsidRPr="5392122A">
        <w:rPr>
          <w:rFonts w:eastAsia="Corbel" w:cs="Corbel"/>
          <w:color w:val="000000" w:themeColor="text1"/>
          <w:szCs w:val="20"/>
        </w:rPr>
        <w:t xml:space="preserve">. Online Intake Forms - IntakeQ Blog. (2018, November 12). </w:t>
      </w:r>
      <w:hyperlink r:id="rId85">
        <w:r w:rsidRPr="5392122A">
          <w:rPr>
            <w:rStyle w:val="Hyperlink"/>
            <w:rFonts w:eastAsia="Corbel" w:cs="Corbel"/>
            <w:szCs w:val="20"/>
          </w:rPr>
          <w:t>https://blog.intakeq.com/are-your-patients-keeping-health-journals-heres-why-they-should-be/</w:t>
        </w:r>
      </w:hyperlink>
      <w:r w:rsidRPr="5392122A">
        <w:rPr>
          <w:rFonts w:eastAsia="Corbel" w:cs="Corbel"/>
          <w:color w:val="000000" w:themeColor="text1"/>
          <w:szCs w:val="20"/>
        </w:rPr>
        <w:t>.</w:t>
      </w:r>
    </w:p>
    <w:p w14:paraId="40FEEA16" w14:textId="31A6AFA6" w:rsidR="42C438B7" w:rsidRDefault="42C438B7" w:rsidP="5392122A">
      <w:pPr>
        <w:rPr>
          <w:rFonts w:eastAsia="Corbel" w:cs="Corbel"/>
          <w:color w:val="000000" w:themeColor="text1"/>
          <w:szCs w:val="20"/>
        </w:rPr>
      </w:pPr>
    </w:p>
    <w:p w14:paraId="2E695C34" w14:textId="31A6AFA6" w:rsidR="42C438B7" w:rsidRDefault="42C438B7" w:rsidP="5392122A">
      <w:pPr>
        <w:rPr>
          <w:rFonts w:eastAsia="Corbel" w:cs="Corbel"/>
          <w:color w:val="000000" w:themeColor="text1"/>
          <w:szCs w:val="20"/>
        </w:rPr>
      </w:pPr>
    </w:p>
    <w:p w14:paraId="4826DEE2" w14:textId="31A6AFA6" w:rsidR="42C438B7" w:rsidRDefault="42C438B7" w:rsidP="5392122A">
      <w:pPr>
        <w:rPr>
          <w:rFonts w:eastAsia="Corbel" w:cs="Corbel"/>
          <w:color w:val="000000" w:themeColor="text1"/>
          <w:szCs w:val="20"/>
        </w:rPr>
      </w:pPr>
    </w:p>
    <w:p w14:paraId="0D6A2312" w14:textId="31A6AFA6" w:rsidR="42C438B7" w:rsidRDefault="42C438B7" w:rsidP="5392122A">
      <w:pPr>
        <w:rPr>
          <w:rFonts w:eastAsia="Corbel" w:cs="Corbel"/>
          <w:color w:val="000000" w:themeColor="text1"/>
          <w:szCs w:val="20"/>
        </w:rPr>
      </w:pPr>
    </w:p>
    <w:p w14:paraId="0E69C3E9" w14:textId="31A6AFA6" w:rsidR="42C438B7" w:rsidRDefault="42C438B7" w:rsidP="5392122A">
      <w:pPr>
        <w:rPr>
          <w:rFonts w:eastAsia="Corbel" w:cs="Corbel"/>
          <w:color w:val="000000" w:themeColor="text1"/>
          <w:szCs w:val="20"/>
        </w:rPr>
      </w:pPr>
    </w:p>
    <w:p w14:paraId="1E85E371" w14:textId="31A6AFA6" w:rsidR="42C438B7" w:rsidRDefault="42C438B7" w:rsidP="5392122A">
      <w:pPr>
        <w:rPr>
          <w:rFonts w:eastAsia="Corbel" w:cs="Corbel"/>
          <w:color w:val="000000" w:themeColor="text1"/>
          <w:szCs w:val="20"/>
        </w:rPr>
      </w:pPr>
    </w:p>
    <w:p w14:paraId="29C382F1" w14:textId="31A6AFA6" w:rsidR="00410915" w:rsidRPr="00410915" w:rsidRDefault="00410915" w:rsidP="00410915">
      <w:pPr>
        <w:rPr>
          <w:szCs w:val="20"/>
        </w:rPr>
      </w:pPr>
    </w:p>
    <w:sectPr w:rsidR="00410915" w:rsidRPr="00410915" w:rsidSect="00E80ECA">
      <w:headerReference w:type="default" r:id="rId8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888D20" w14:textId="77777777" w:rsidR="00CA691D" w:rsidRDefault="00CA691D" w:rsidP="00FE46A1">
      <w:pPr>
        <w:spacing w:after="0"/>
      </w:pPr>
      <w:r>
        <w:separator/>
      </w:r>
    </w:p>
  </w:endnote>
  <w:endnote w:type="continuationSeparator" w:id="0">
    <w:p w14:paraId="068C5570" w14:textId="77777777" w:rsidR="00CA691D" w:rsidRDefault="00CA691D" w:rsidP="00FE46A1">
      <w:pPr>
        <w:spacing w:after="0"/>
      </w:pPr>
      <w:r>
        <w:continuationSeparator/>
      </w:r>
    </w:p>
  </w:endnote>
  <w:endnote w:type="continuationNotice" w:id="1">
    <w:p w14:paraId="7E0172DC" w14:textId="77777777" w:rsidR="00CA691D" w:rsidRDefault="00CA691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w:altName w:val="CMU Serif"/>
    <w:charset w:val="00"/>
    <w:family w:val="auto"/>
    <w:pitch w:val="variable"/>
    <w:sig w:usb0="E10002FF" w:usb1="5201E9EB" w:usb2="02020004" w:usb3="00000000" w:csb0="0000019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0002E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modern"/>
    <w:pitch w:val="fixed"/>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8526381"/>
      <w:docPartObj>
        <w:docPartGallery w:val="Page Numbers (Bottom of Page)"/>
        <w:docPartUnique/>
      </w:docPartObj>
    </w:sdtPr>
    <w:sdtEndPr>
      <w:rPr>
        <w:noProof/>
      </w:rPr>
    </w:sdtEndPr>
    <w:sdtContent>
      <w:p w14:paraId="075715FB" w14:textId="2E30666E" w:rsidR="00FE46A1" w:rsidRDefault="00FE46A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AA84A1" w14:textId="77777777" w:rsidR="00FE46A1" w:rsidRDefault="00FE46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9FAE83" w14:textId="77777777" w:rsidR="00CA691D" w:rsidRDefault="00CA691D" w:rsidP="00FE46A1">
      <w:pPr>
        <w:spacing w:after="0"/>
      </w:pPr>
      <w:r>
        <w:separator/>
      </w:r>
    </w:p>
  </w:footnote>
  <w:footnote w:type="continuationSeparator" w:id="0">
    <w:p w14:paraId="1374C0F9" w14:textId="77777777" w:rsidR="00CA691D" w:rsidRDefault="00CA691D" w:rsidP="00FE46A1">
      <w:pPr>
        <w:spacing w:after="0"/>
      </w:pPr>
      <w:r>
        <w:continuationSeparator/>
      </w:r>
    </w:p>
  </w:footnote>
  <w:footnote w:type="continuationNotice" w:id="1">
    <w:p w14:paraId="22AE28B0" w14:textId="77777777" w:rsidR="00CA691D" w:rsidRDefault="00CA691D">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CE9E83" w14:textId="77777777" w:rsidR="00FE46A1" w:rsidRDefault="00FE46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7BE0E9" w14:textId="77777777" w:rsidR="00FE46A1" w:rsidRDefault="00FE46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B74A8"/>
    <w:multiLevelType w:val="hybridMultilevel"/>
    <w:tmpl w:val="FFFFFFFF"/>
    <w:lvl w:ilvl="0" w:tplc="5F6C0B06">
      <w:start w:val="1"/>
      <w:numFmt w:val="decimal"/>
      <w:lvlText w:val="%1."/>
      <w:lvlJc w:val="left"/>
      <w:pPr>
        <w:ind w:left="720" w:hanging="360"/>
      </w:pPr>
    </w:lvl>
    <w:lvl w:ilvl="1" w:tplc="4F2229E6">
      <w:start w:val="1"/>
      <w:numFmt w:val="lowerLetter"/>
      <w:lvlText w:val="%2."/>
      <w:lvlJc w:val="left"/>
      <w:pPr>
        <w:ind w:left="1440" w:hanging="360"/>
      </w:pPr>
    </w:lvl>
    <w:lvl w:ilvl="2" w:tplc="B11E37B0">
      <w:start w:val="1"/>
      <w:numFmt w:val="lowerRoman"/>
      <w:lvlText w:val="%3."/>
      <w:lvlJc w:val="right"/>
      <w:pPr>
        <w:ind w:left="2160" w:hanging="180"/>
      </w:pPr>
    </w:lvl>
    <w:lvl w:ilvl="3" w:tplc="C0EE134E">
      <w:start w:val="1"/>
      <w:numFmt w:val="decimal"/>
      <w:lvlText w:val="%4."/>
      <w:lvlJc w:val="left"/>
      <w:pPr>
        <w:ind w:left="2880" w:hanging="360"/>
      </w:pPr>
    </w:lvl>
    <w:lvl w:ilvl="4" w:tplc="E4DC59B0">
      <w:start w:val="1"/>
      <w:numFmt w:val="lowerLetter"/>
      <w:lvlText w:val="%5."/>
      <w:lvlJc w:val="left"/>
      <w:pPr>
        <w:ind w:left="3600" w:hanging="360"/>
      </w:pPr>
    </w:lvl>
    <w:lvl w:ilvl="5" w:tplc="10004A3E">
      <w:start w:val="1"/>
      <w:numFmt w:val="lowerRoman"/>
      <w:lvlText w:val="%6."/>
      <w:lvlJc w:val="right"/>
      <w:pPr>
        <w:ind w:left="4320" w:hanging="180"/>
      </w:pPr>
    </w:lvl>
    <w:lvl w:ilvl="6" w:tplc="8102CD00">
      <w:start w:val="1"/>
      <w:numFmt w:val="decimal"/>
      <w:lvlText w:val="%7."/>
      <w:lvlJc w:val="left"/>
      <w:pPr>
        <w:ind w:left="5040" w:hanging="360"/>
      </w:pPr>
    </w:lvl>
    <w:lvl w:ilvl="7" w:tplc="230838AA">
      <w:start w:val="1"/>
      <w:numFmt w:val="lowerLetter"/>
      <w:lvlText w:val="%8."/>
      <w:lvlJc w:val="left"/>
      <w:pPr>
        <w:ind w:left="5760" w:hanging="360"/>
      </w:pPr>
    </w:lvl>
    <w:lvl w:ilvl="8" w:tplc="2F44A89C">
      <w:start w:val="1"/>
      <w:numFmt w:val="lowerRoman"/>
      <w:lvlText w:val="%9."/>
      <w:lvlJc w:val="right"/>
      <w:pPr>
        <w:ind w:left="6480" w:hanging="180"/>
      </w:pPr>
    </w:lvl>
  </w:abstractNum>
  <w:abstractNum w:abstractNumId="1" w15:restartNumberingAfterBreak="0">
    <w:nsid w:val="0E504101"/>
    <w:multiLevelType w:val="hybridMultilevel"/>
    <w:tmpl w:val="FFFFFFFF"/>
    <w:lvl w:ilvl="0" w:tplc="0422F020">
      <w:start w:val="1"/>
      <w:numFmt w:val="decimal"/>
      <w:lvlText w:val="%1."/>
      <w:lvlJc w:val="left"/>
      <w:pPr>
        <w:ind w:left="720" w:hanging="360"/>
      </w:pPr>
    </w:lvl>
    <w:lvl w:ilvl="1" w:tplc="A8B81F00">
      <w:start w:val="1"/>
      <w:numFmt w:val="lowerLetter"/>
      <w:lvlText w:val="%2."/>
      <w:lvlJc w:val="left"/>
      <w:pPr>
        <w:ind w:left="1440" w:hanging="360"/>
      </w:pPr>
    </w:lvl>
    <w:lvl w:ilvl="2" w:tplc="877AF288">
      <w:start w:val="1"/>
      <w:numFmt w:val="lowerRoman"/>
      <w:lvlText w:val="%3."/>
      <w:lvlJc w:val="right"/>
      <w:pPr>
        <w:ind w:left="2160" w:hanging="180"/>
      </w:pPr>
    </w:lvl>
    <w:lvl w:ilvl="3" w:tplc="F7CAB5E8">
      <w:start w:val="1"/>
      <w:numFmt w:val="decimal"/>
      <w:lvlText w:val="%4."/>
      <w:lvlJc w:val="left"/>
      <w:pPr>
        <w:ind w:left="2880" w:hanging="360"/>
      </w:pPr>
    </w:lvl>
    <w:lvl w:ilvl="4" w:tplc="0C1C02AE">
      <w:start w:val="1"/>
      <w:numFmt w:val="lowerLetter"/>
      <w:lvlText w:val="%5."/>
      <w:lvlJc w:val="left"/>
      <w:pPr>
        <w:ind w:left="3600" w:hanging="360"/>
      </w:pPr>
    </w:lvl>
    <w:lvl w:ilvl="5" w:tplc="4FFA9A6C">
      <w:start w:val="1"/>
      <w:numFmt w:val="lowerRoman"/>
      <w:lvlText w:val="%6."/>
      <w:lvlJc w:val="right"/>
      <w:pPr>
        <w:ind w:left="4320" w:hanging="180"/>
      </w:pPr>
    </w:lvl>
    <w:lvl w:ilvl="6" w:tplc="BF441210">
      <w:start w:val="1"/>
      <w:numFmt w:val="decimal"/>
      <w:lvlText w:val="%7."/>
      <w:lvlJc w:val="left"/>
      <w:pPr>
        <w:ind w:left="5040" w:hanging="360"/>
      </w:pPr>
    </w:lvl>
    <w:lvl w:ilvl="7" w:tplc="4366F088">
      <w:start w:val="1"/>
      <w:numFmt w:val="lowerLetter"/>
      <w:lvlText w:val="%8."/>
      <w:lvlJc w:val="left"/>
      <w:pPr>
        <w:ind w:left="5760" w:hanging="360"/>
      </w:pPr>
    </w:lvl>
    <w:lvl w:ilvl="8" w:tplc="3014FF86">
      <w:start w:val="1"/>
      <w:numFmt w:val="lowerRoman"/>
      <w:lvlText w:val="%9."/>
      <w:lvlJc w:val="right"/>
      <w:pPr>
        <w:ind w:left="6480" w:hanging="180"/>
      </w:pPr>
    </w:lvl>
  </w:abstractNum>
  <w:abstractNum w:abstractNumId="2" w15:restartNumberingAfterBreak="0">
    <w:nsid w:val="10E00253"/>
    <w:multiLevelType w:val="hybridMultilevel"/>
    <w:tmpl w:val="FFFFFFFF"/>
    <w:lvl w:ilvl="0" w:tplc="A81CD548">
      <w:start w:val="1"/>
      <w:numFmt w:val="decimal"/>
      <w:lvlText w:val="%1."/>
      <w:lvlJc w:val="left"/>
      <w:pPr>
        <w:ind w:left="720" w:hanging="360"/>
      </w:pPr>
    </w:lvl>
    <w:lvl w:ilvl="1" w:tplc="A2F4FD48">
      <w:start w:val="1"/>
      <w:numFmt w:val="lowerLetter"/>
      <w:lvlText w:val="%2."/>
      <w:lvlJc w:val="left"/>
      <w:pPr>
        <w:ind w:left="1440" w:hanging="360"/>
      </w:pPr>
    </w:lvl>
    <w:lvl w:ilvl="2" w:tplc="706201C4">
      <w:start w:val="1"/>
      <w:numFmt w:val="lowerRoman"/>
      <w:lvlText w:val="%3."/>
      <w:lvlJc w:val="right"/>
      <w:pPr>
        <w:ind w:left="2160" w:hanging="180"/>
      </w:pPr>
    </w:lvl>
    <w:lvl w:ilvl="3" w:tplc="04DE003E">
      <w:start w:val="1"/>
      <w:numFmt w:val="decimal"/>
      <w:lvlText w:val="%4."/>
      <w:lvlJc w:val="left"/>
      <w:pPr>
        <w:ind w:left="2880" w:hanging="360"/>
      </w:pPr>
    </w:lvl>
    <w:lvl w:ilvl="4" w:tplc="C4162078">
      <w:start w:val="1"/>
      <w:numFmt w:val="lowerLetter"/>
      <w:lvlText w:val="%5."/>
      <w:lvlJc w:val="left"/>
      <w:pPr>
        <w:ind w:left="3600" w:hanging="360"/>
      </w:pPr>
    </w:lvl>
    <w:lvl w:ilvl="5" w:tplc="12C099D2">
      <w:start w:val="1"/>
      <w:numFmt w:val="lowerRoman"/>
      <w:lvlText w:val="%6."/>
      <w:lvlJc w:val="right"/>
      <w:pPr>
        <w:ind w:left="4320" w:hanging="180"/>
      </w:pPr>
    </w:lvl>
    <w:lvl w:ilvl="6" w:tplc="93FCAFB8">
      <w:start w:val="1"/>
      <w:numFmt w:val="decimal"/>
      <w:lvlText w:val="%7."/>
      <w:lvlJc w:val="left"/>
      <w:pPr>
        <w:ind w:left="5040" w:hanging="360"/>
      </w:pPr>
    </w:lvl>
    <w:lvl w:ilvl="7" w:tplc="CC70607E">
      <w:start w:val="1"/>
      <w:numFmt w:val="lowerLetter"/>
      <w:lvlText w:val="%8."/>
      <w:lvlJc w:val="left"/>
      <w:pPr>
        <w:ind w:left="5760" w:hanging="360"/>
      </w:pPr>
    </w:lvl>
    <w:lvl w:ilvl="8" w:tplc="5308BE92">
      <w:start w:val="1"/>
      <w:numFmt w:val="lowerRoman"/>
      <w:lvlText w:val="%9."/>
      <w:lvlJc w:val="right"/>
      <w:pPr>
        <w:ind w:left="6480" w:hanging="180"/>
      </w:pPr>
    </w:lvl>
  </w:abstractNum>
  <w:abstractNum w:abstractNumId="3" w15:restartNumberingAfterBreak="0">
    <w:nsid w:val="14A70892"/>
    <w:multiLevelType w:val="hybridMultilevel"/>
    <w:tmpl w:val="FFFFFFFF"/>
    <w:lvl w:ilvl="0" w:tplc="F3D6DF6E">
      <w:start w:val="1"/>
      <w:numFmt w:val="bullet"/>
      <w:lvlText w:val=""/>
      <w:lvlJc w:val="left"/>
      <w:pPr>
        <w:ind w:left="780" w:hanging="420"/>
      </w:pPr>
      <w:rPr>
        <w:rFonts w:ascii="Symbol" w:hAnsi="Symbol" w:hint="default"/>
      </w:rPr>
    </w:lvl>
    <w:lvl w:ilvl="1" w:tplc="FFFFFFFF">
      <w:start w:val="1"/>
      <w:numFmt w:val="bullet"/>
      <w:lvlText w:val=""/>
      <w:lvlJc w:val="left"/>
      <w:pPr>
        <w:ind w:left="1200" w:hanging="420"/>
      </w:pPr>
      <w:rPr>
        <w:rFonts w:ascii="Symbol" w:hAnsi="Symbol" w:hint="default"/>
      </w:rPr>
    </w:lvl>
    <w:lvl w:ilvl="2" w:tplc="287682C2">
      <w:start w:val="1"/>
      <w:numFmt w:val="bullet"/>
      <w:lvlText w:val=""/>
      <w:lvlJc w:val="left"/>
      <w:pPr>
        <w:ind w:left="1620" w:hanging="420"/>
      </w:pPr>
      <w:rPr>
        <w:rFonts w:ascii="Wingdings" w:hAnsi="Wingdings" w:hint="default"/>
      </w:rPr>
    </w:lvl>
    <w:lvl w:ilvl="3" w:tplc="F5DEEC64">
      <w:start w:val="1"/>
      <w:numFmt w:val="bullet"/>
      <w:lvlText w:val=""/>
      <w:lvlJc w:val="left"/>
      <w:pPr>
        <w:ind w:left="2040" w:hanging="420"/>
      </w:pPr>
      <w:rPr>
        <w:rFonts w:ascii="Symbol" w:hAnsi="Symbol" w:hint="default"/>
      </w:rPr>
    </w:lvl>
    <w:lvl w:ilvl="4" w:tplc="5CFA509A">
      <w:start w:val="1"/>
      <w:numFmt w:val="bullet"/>
      <w:lvlText w:val="o"/>
      <w:lvlJc w:val="left"/>
      <w:pPr>
        <w:ind w:left="2460" w:hanging="420"/>
      </w:pPr>
      <w:rPr>
        <w:rFonts w:ascii="Courier New" w:hAnsi="Courier New" w:hint="default"/>
      </w:rPr>
    </w:lvl>
    <w:lvl w:ilvl="5" w:tplc="A8D2E9F2">
      <w:start w:val="1"/>
      <w:numFmt w:val="bullet"/>
      <w:lvlText w:val=""/>
      <w:lvlJc w:val="left"/>
      <w:pPr>
        <w:ind w:left="2880" w:hanging="420"/>
      </w:pPr>
      <w:rPr>
        <w:rFonts w:ascii="Wingdings" w:hAnsi="Wingdings" w:hint="default"/>
      </w:rPr>
    </w:lvl>
    <w:lvl w:ilvl="6" w:tplc="AE42B39A">
      <w:start w:val="1"/>
      <w:numFmt w:val="bullet"/>
      <w:lvlText w:val=""/>
      <w:lvlJc w:val="left"/>
      <w:pPr>
        <w:ind w:left="3300" w:hanging="420"/>
      </w:pPr>
      <w:rPr>
        <w:rFonts w:ascii="Symbol" w:hAnsi="Symbol" w:hint="default"/>
      </w:rPr>
    </w:lvl>
    <w:lvl w:ilvl="7" w:tplc="CDB29D50">
      <w:start w:val="1"/>
      <w:numFmt w:val="bullet"/>
      <w:lvlText w:val="o"/>
      <w:lvlJc w:val="left"/>
      <w:pPr>
        <w:ind w:left="3720" w:hanging="420"/>
      </w:pPr>
      <w:rPr>
        <w:rFonts w:ascii="Courier New" w:hAnsi="Courier New" w:hint="default"/>
      </w:rPr>
    </w:lvl>
    <w:lvl w:ilvl="8" w:tplc="897E2B52">
      <w:start w:val="1"/>
      <w:numFmt w:val="bullet"/>
      <w:lvlText w:val=""/>
      <w:lvlJc w:val="left"/>
      <w:pPr>
        <w:ind w:left="4140" w:hanging="420"/>
      </w:pPr>
      <w:rPr>
        <w:rFonts w:ascii="Wingdings" w:hAnsi="Wingdings" w:hint="default"/>
      </w:rPr>
    </w:lvl>
  </w:abstractNum>
  <w:abstractNum w:abstractNumId="4" w15:restartNumberingAfterBreak="0">
    <w:nsid w:val="1DF16441"/>
    <w:multiLevelType w:val="hybridMultilevel"/>
    <w:tmpl w:val="FFFFFFFF"/>
    <w:lvl w:ilvl="0" w:tplc="D8BC65D0">
      <w:start w:val="1"/>
      <w:numFmt w:val="bullet"/>
      <w:lvlText w:val=""/>
      <w:lvlJc w:val="left"/>
      <w:pPr>
        <w:ind w:left="1080" w:hanging="360"/>
      </w:pPr>
      <w:rPr>
        <w:rFonts w:ascii="Symbol" w:hAnsi="Symbol" w:hint="default"/>
      </w:rPr>
    </w:lvl>
    <w:lvl w:ilvl="1" w:tplc="34CE25BC">
      <w:start w:val="1"/>
      <w:numFmt w:val="bullet"/>
      <w:lvlText w:val="o"/>
      <w:lvlJc w:val="left"/>
      <w:pPr>
        <w:ind w:left="1800" w:hanging="360"/>
      </w:pPr>
      <w:rPr>
        <w:rFonts w:ascii="Courier New" w:hAnsi="Courier New" w:hint="default"/>
      </w:rPr>
    </w:lvl>
    <w:lvl w:ilvl="2" w:tplc="208AB5BE">
      <w:start w:val="1"/>
      <w:numFmt w:val="bullet"/>
      <w:lvlText w:val=""/>
      <w:lvlJc w:val="left"/>
      <w:pPr>
        <w:ind w:left="2520" w:hanging="360"/>
      </w:pPr>
      <w:rPr>
        <w:rFonts w:ascii="Wingdings" w:hAnsi="Wingdings" w:hint="default"/>
      </w:rPr>
    </w:lvl>
    <w:lvl w:ilvl="3" w:tplc="AB4C074C">
      <w:start w:val="1"/>
      <w:numFmt w:val="bullet"/>
      <w:lvlText w:val=""/>
      <w:lvlJc w:val="left"/>
      <w:pPr>
        <w:ind w:left="3240" w:hanging="360"/>
      </w:pPr>
      <w:rPr>
        <w:rFonts w:ascii="Symbol" w:hAnsi="Symbol" w:hint="default"/>
      </w:rPr>
    </w:lvl>
    <w:lvl w:ilvl="4" w:tplc="5712C264">
      <w:start w:val="1"/>
      <w:numFmt w:val="bullet"/>
      <w:lvlText w:val="o"/>
      <w:lvlJc w:val="left"/>
      <w:pPr>
        <w:ind w:left="3960" w:hanging="360"/>
      </w:pPr>
      <w:rPr>
        <w:rFonts w:ascii="Courier New" w:hAnsi="Courier New" w:hint="default"/>
      </w:rPr>
    </w:lvl>
    <w:lvl w:ilvl="5" w:tplc="2DBA8C32">
      <w:start w:val="1"/>
      <w:numFmt w:val="bullet"/>
      <w:lvlText w:val=""/>
      <w:lvlJc w:val="left"/>
      <w:pPr>
        <w:ind w:left="4680" w:hanging="360"/>
      </w:pPr>
      <w:rPr>
        <w:rFonts w:ascii="Wingdings" w:hAnsi="Wingdings" w:hint="default"/>
      </w:rPr>
    </w:lvl>
    <w:lvl w:ilvl="6" w:tplc="C7F81A50">
      <w:start w:val="1"/>
      <w:numFmt w:val="bullet"/>
      <w:lvlText w:val=""/>
      <w:lvlJc w:val="left"/>
      <w:pPr>
        <w:ind w:left="5400" w:hanging="360"/>
      </w:pPr>
      <w:rPr>
        <w:rFonts w:ascii="Symbol" w:hAnsi="Symbol" w:hint="default"/>
      </w:rPr>
    </w:lvl>
    <w:lvl w:ilvl="7" w:tplc="CCCAF886">
      <w:start w:val="1"/>
      <w:numFmt w:val="bullet"/>
      <w:lvlText w:val="o"/>
      <w:lvlJc w:val="left"/>
      <w:pPr>
        <w:ind w:left="6120" w:hanging="360"/>
      </w:pPr>
      <w:rPr>
        <w:rFonts w:ascii="Courier New" w:hAnsi="Courier New" w:hint="default"/>
      </w:rPr>
    </w:lvl>
    <w:lvl w:ilvl="8" w:tplc="E3C80582">
      <w:start w:val="1"/>
      <w:numFmt w:val="bullet"/>
      <w:lvlText w:val=""/>
      <w:lvlJc w:val="left"/>
      <w:pPr>
        <w:ind w:left="6840" w:hanging="360"/>
      </w:pPr>
      <w:rPr>
        <w:rFonts w:ascii="Wingdings" w:hAnsi="Wingdings" w:hint="default"/>
      </w:rPr>
    </w:lvl>
  </w:abstractNum>
  <w:abstractNum w:abstractNumId="5" w15:restartNumberingAfterBreak="0">
    <w:nsid w:val="26250293"/>
    <w:multiLevelType w:val="hybridMultilevel"/>
    <w:tmpl w:val="FFFFFFFF"/>
    <w:lvl w:ilvl="0" w:tplc="BDA4F2A6">
      <w:start w:val="1"/>
      <w:numFmt w:val="decimal"/>
      <w:lvlText w:val="%1."/>
      <w:lvlJc w:val="left"/>
      <w:pPr>
        <w:ind w:left="420" w:hanging="420"/>
      </w:pPr>
    </w:lvl>
    <w:lvl w:ilvl="1" w:tplc="62ACD504">
      <w:start w:val="1"/>
      <w:numFmt w:val="lowerLetter"/>
      <w:lvlText w:val="%2."/>
      <w:lvlJc w:val="left"/>
      <w:pPr>
        <w:ind w:left="840" w:hanging="420"/>
      </w:pPr>
    </w:lvl>
    <w:lvl w:ilvl="2" w:tplc="A4B8D576">
      <w:start w:val="1"/>
      <w:numFmt w:val="lowerRoman"/>
      <w:lvlText w:val="%3."/>
      <w:lvlJc w:val="right"/>
      <w:pPr>
        <w:ind w:left="1260" w:hanging="420"/>
      </w:pPr>
    </w:lvl>
    <w:lvl w:ilvl="3" w:tplc="C890D01A">
      <w:start w:val="1"/>
      <w:numFmt w:val="decimal"/>
      <w:lvlText w:val="%4."/>
      <w:lvlJc w:val="left"/>
      <w:pPr>
        <w:ind w:left="1680" w:hanging="420"/>
      </w:pPr>
    </w:lvl>
    <w:lvl w:ilvl="4" w:tplc="03321862">
      <w:start w:val="1"/>
      <w:numFmt w:val="lowerLetter"/>
      <w:lvlText w:val="%5."/>
      <w:lvlJc w:val="left"/>
      <w:pPr>
        <w:ind w:left="2100" w:hanging="420"/>
      </w:pPr>
    </w:lvl>
    <w:lvl w:ilvl="5" w:tplc="EF22A642">
      <w:start w:val="1"/>
      <w:numFmt w:val="lowerRoman"/>
      <w:lvlText w:val="%6."/>
      <w:lvlJc w:val="right"/>
      <w:pPr>
        <w:ind w:left="2520" w:hanging="420"/>
      </w:pPr>
    </w:lvl>
    <w:lvl w:ilvl="6" w:tplc="DAD81EC4">
      <w:start w:val="1"/>
      <w:numFmt w:val="decimal"/>
      <w:lvlText w:val="%7."/>
      <w:lvlJc w:val="left"/>
      <w:pPr>
        <w:ind w:left="2940" w:hanging="420"/>
      </w:pPr>
    </w:lvl>
    <w:lvl w:ilvl="7" w:tplc="B56C8014">
      <w:start w:val="1"/>
      <w:numFmt w:val="lowerLetter"/>
      <w:lvlText w:val="%8."/>
      <w:lvlJc w:val="left"/>
      <w:pPr>
        <w:ind w:left="3360" w:hanging="420"/>
      </w:pPr>
    </w:lvl>
    <w:lvl w:ilvl="8" w:tplc="21E833D6">
      <w:start w:val="1"/>
      <w:numFmt w:val="lowerRoman"/>
      <w:lvlText w:val="%9."/>
      <w:lvlJc w:val="right"/>
      <w:pPr>
        <w:ind w:left="3780" w:hanging="420"/>
      </w:pPr>
    </w:lvl>
  </w:abstractNum>
  <w:abstractNum w:abstractNumId="6" w15:restartNumberingAfterBreak="0">
    <w:nsid w:val="26D853EE"/>
    <w:multiLevelType w:val="hybridMultilevel"/>
    <w:tmpl w:val="FFFFFFFF"/>
    <w:lvl w:ilvl="0" w:tplc="15584BA2">
      <w:start w:val="1"/>
      <w:numFmt w:val="bullet"/>
      <w:lvlText w:val="-"/>
      <w:lvlJc w:val="left"/>
      <w:pPr>
        <w:ind w:left="720" w:hanging="360"/>
      </w:pPr>
      <w:rPr>
        <w:rFonts w:ascii="SimSun" w:hAnsi="SimSun" w:hint="default"/>
      </w:rPr>
    </w:lvl>
    <w:lvl w:ilvl="1" w:tplc="01D0EB42">
      <w:start w:val="1"/>
      <w:numFmt w:val="bullet"/>
      <w:lvlText w:val="o"/>
      <w:lvlJc w:val="left"/>
      <w:pPr>
        <w:ind w:left="1440" w:hanging="360"/>
      </w:pPr>
      <w:rPr>
        <w:rFonts w:ascii="Courier New" w:hAnsi="Courier New" w:hint="default"/>
      </w:rPr>
    </w:lvl>
    <w:lvl w:ilvl="2" w:tplc="0010ACCA">
      <w:start w:val="1"/>
      <w:numFmt w:val="bullet"/>
      <w:lvlText w:val=""/>
      <w:lvlJc w:val="left"/>
      <w:pPr>
        <w:ind w:left="2160" w:hanging="360"/>
      </w:pPr>
      <w:rPr>
        <w:rFonts w:ascii="Wingdings" w:hAnsi="Wingdings" w:hint="default"/>
      </w:rPr>
    </w:lvl>
    <w:lvl w:ilvl="3" w:tplc="59CA307E">
      <w:start w:val="1"/>
      <w:numFmt w:val="bullet"/>
      <w:lvlText w:val=""/>
      <w:lvlJc w:val="left"/>
      <w:pPr>
        <w:ind w:left="2880" w:hanging="360"/>
      </w:pPr>
      <w:rPr>
        <w:rFonts w:ascii="Symbol" w:hAnsi="Symbol" w:hint="default"/>
      </w:rPr>
    </w:lvl>
    <w:lvl w:ilvl="4" w:tplc="CF64C522">
      <w:start w:val="1"/>
      <w:numFmt w:val="bullet"/>
      <w:lvlText w:val="o"/>
      <w:lvlJc w:val="left"/>
      <w:pPr>
        <w:ind w:left="3600" w:hanging="360"/>
      </w:pPr>
      <w:rPr>
        <w:rFonts w:ascii="Courier New" w:hAnsi="Courier New" w:hint="default"/>
      </w:rPr>
    </w:lvl>
    <w:lvl w:ilvl="5" w:tplc="4502C496">
      <w:start w:val="1"/>
      <w:numFmt w:val="bullet"/>
      <w:lvlText w:val=""/>
      <w:lvlJc w:val="left"/>
      <w:pPr>
        <w:ind w:left="4320" w:hanging="360"/>
      </w:pPr>
      <w:rPr>
        <w:rFonts w:ascii="Wingdings" w:hAnsi="Wingdings" w:hint="default"/>
      </w:rPr>
    </w:lvl>
    <w:lvl w:ilvl="6" w:tplc="654EF9AC">
      <w:start w:val="1"/>
      <w:numFmt w:val="bullet"/>
      <w:lvlText w:val=""/>
      <w:lvlJc w:val="left"/>
      <w:pPr>
        <w:ind w:left="5040" w:hanging="360"/>
      </w:pPr>
      <w:rPr>
        <w:rFonts w:ascii="Symbol" w:hAnsi="Symbol" w:hint="default"/>
      </w:rPr>
    </w:lvl>
    <w:lvl w:ilvl="7" w:tplc="F83A58D8">
      <w:start w:val="1"/>
      <w:numFmt w:val="bullet"/>
      <w:lvlText w:val="o"/>
      <w:lvlJc w:val="left"/>
      <w:pPr>
        <w:ind w:left="5760" w:hanging="360"/>
      </w:pPr>
      <w:rPr>
        <w:rFonts w:ascii="Courier New" w:hAnsi="Courier New" w:hint="default"/>
      </w:rPr>
    </w:lvl>
    <w:lvl w:ilvl="8" w:tplc="BFC21DAE">
      <w:start w:val="1"/>
      <w:numFmt w:val="bullet"/>
      <w:lvlText w:val=""/>
      <w:lvlJc w:val="left"/>
      <w:pPr>
        <w:ind w:left="6480" w:hanging="360"/>
      </w:pPr>
      <w:rPr>
        <w:rFonts w:ascii="Wingdings" w:hAnsi="Wingdings" w:hint="default"/>
      </w:rPr>
    </w:lvl>
  </w:abstractNum>
  <w:abstractNum w:abstractNumId="7" w15:restartNumberingAfterBreak="0">
    <w:nsid w:val="26EB2E8D"/>
    <w:multiLevelType w:val="hybridMultilevel"/>
    <w:tmpl w:val="FFFFFFFF"/>
    <w:lvl w:ilvl="0" w:tplc="39362208">
      <w:start w:val="1"/>
      <w:numFmt w:val="bullet"/>
      <w:lvlText w:val="-"/>
      <w:lvlJc w:val="left"/>
      <w:pPr>
        <w:ind w:left="720" w:hanging="360"/>
      </w:pPr>
      <w:rPr>
        <w:rFonts w:ascii="CMU Serif" w:hAnsi="CMU Serif" w:hint="default"/>
      </w:rPr>
    </w:lvl>
    <w:lvl w:ilvl="1" w:tplc="13586B18">
      <w:start w:val="1"/>
      <w:numFmt w:val="bullet"/>
      <w:lvlText w:val="o"/>
      <w:lvlJc w:val="left"/>
      <w:pPr>
        <w:ind w:left="1440" w:hanging="360"/>
      </w:pPr>
      <w:rPr>
        <w:rFonts w:ascii="Courier New" w:hAnsi="Courier New" w:hint="default"/>
      </w:rPr>
    </w:lvl>
    <w:lvl w:ilvl="2" w:tplc="FCA4EC64">
      <w:start w:val="1"/>
      <w:numFmt w:val="bullet"/>
      <w:lvlText w:val=""/>
      <w:lvlJc w:val="left"/>
      <w:pPr>
        <w:ind w:left="2160" w:hanging="360"/>
      </w:pPr>
      <w:rPr>
        <w:rFonts w:ascii="Wingdings" w:hAnsi="Wingdings" w:hint="default"/>
      </w:rPr>
    </w:lvl>
    <w:lvl w:ilvl="3" w:tplc="80A0FEBC">
      <w:start w:val="1"/>
      <w:numFmt w:val="bullet"/>
      <w:lvlText w:val=""/>
      <w:lvlJc w:val="left"/>
      <w:pPr>
        <w:ind w:left="2880" w:hanging="360"/>
      </w:pPr>
      <w:rPr>
        <w:rFonts w:ascii="Symbol" w:hAnsi="Symbol" w:hint="default"/>
      </w:rPr>
    </w:lvl>
    <w:lvl w:ilvl="4" w:tplc="0BE0E12E">
      <w:start w:val="1"/>
      <w:numFmt w:val="bullet"/>
      <w:lvlText w:val="o"/>
      <w:lvlJc w:val="left"/>
      <w:pPr>
        <w:ind w:left="3600" w:hanging="360"/>
      </w:pPr>
      <w:rPr>
        <w:rFonts w:ascii="Courier New" w:hAnsi="Courier New" w:hint="default"/>
      </w:rPr>
    </w:lvl>
    <w:lvl w:ilvl="5" w:tplc="278C7820">
      <w:start w:val="1"/>
      <w:numFmt w:val="bullet"/>
      <w:lvlText w:val=""/>
      <w:lvlJc w:val="left"/>
      <w:pPr>
        <w:ind w:left="4320" w:hanging="360"/>
      </w:pPr>
      <w:rPr>
        <w:rFonts w:ascii="Wingdings" w:hAnsi="Wingdings" w:hint="default"/>
      </w:rPr>
    </w:lvl>
    <w:lvl w:ilvl="6" w:tplc="EDDA4792">
      <w:start w:val="1"/>
      <w:numFmt w:val="bullet"/>
      <w:lvlText w:val=""/>
      <w:lvlJc w:val="left"/>
      <w:pPr>
        <w:ind w:left="5040" w:hanging="360"/>
      </w:pPr>
      <w:rPr>
        <w:rFonts w:ascii="Symbol" w:hAnsi="Symbol" w:hint="default"/>
      </w:rPr>
    </w:lvl>
    <w:lvl w:ilvl="7" w:tplc="071E503C">
      <w:start w:val="1"/>
      <w:numFmt w:val="bullet"/>
      <w:lvlText w:val="o"/>
      <w:lvlJc w:val="left"/>
      <w:pPr>
        <w:ind w:left="5760" w:hanging="360"/>
      </w:pPr>
      <w:rPr>
        <w:rFonts w:ascii="Courier New" w:hAnsi="Courier New" w:hint="default"/>
      </w:rPr>
    </w:lvl>
    <w:lvl w:ilvl="8" w:tplc="86027484">
      <w:start w:val="1"/>
      <w:numFmt w:val="bullet"/>
      <w:lvlText w:val=""/>
      <w:lvlJc w:val="left"/>
      <w:pPr>
        <w:ind w:left="6480" w:hanging="360"/>
      </w:pPr>
      <w:rPr>
        <w:rFonts w:ascii="Wingdings" w:hAnsi="Wingdings" w:hint="default"/>
      </w:rPr>
    </w:lvl>
  </w:abstractNum>
  <w:abstractNum w:abstractNumId="8" w15:restartNumberingAfterBreak="0">
    <w:nsid w:val="3505391C"/>
    <w:multiLevelType w:val="hybridMultilevel"/>
    <w:tmpl w:val="46209A6E"/>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40545F3"/>
    <w:multiLevelType w:val="hybridMultilevel"/>
    <w:tmpl w:val="FFFFFFFF"/>
    <w:lvl w:ilvl="0" w:tplc="60FAE46E">
      <w:start w:val="1"/>
      <w:numFmt w:val="bullet"/>
      <w:lvlText w:val=""/>
      <w:lvlJc w:val="left"/>
      <w:pPr>
        <w:ind w:left="720" w:hanging="360"/>
      </w:pPr>
      <w:rPr>
        <w:rFonts w:ascii="Symbol" w:hAnsi="Symbol" w:hint="default"/>
      </w:rPr>
    </w:lvl>
    <w:lvl w:ilvl="1" w:tplc="E8269250">
      <w:start w:val="1"/>
      <w:numFmt w:val="bullet"/>
      <w:lvlText w:val="o"/>
      <w:lvlJc w:val="left"/>
      <w:pPr>
        <w:ind w:left="1440" w:hanging="360"/>
      </w:pPr>
      <w:rPr>
        <w:rFonts w:ascii="Courier New" w:hAnsi="Courier New" w:hint="default"/>
      </w:rPr>
    </w:lvl>
    <w:lvl w:ilvl="2" w:tplc="826E327C">
      <w:start w:val="1"/>
      <w:numFmt w:val="bullet"/>
      <w:lvlText w:val=""/>
      <w:lvlJc w:val="left"/>
      <w:pPr>
        <w:ind w:left="2160" w:hanging="360"/>
      </w:pPr>
      <w:rPr>
        <w:rFonts w:ascii="Wingdings" w:hAnsi="Wingdings" w:hint="default"/>
      </w:rPr>
    </w:lvl>
    <w:lvl w:ilvl="3" w:tplc="1052769E">
      <w:start w:val="1"/>
      <w:numFmt w:val="bullet"/>
      <w:lvlText w:val=""/>
      <w:lvlJc w:val="left"/>
      <w:pPr>
        <w:ind w:left="2880" w:hanging="360"/>
      </w:pPr>
      <w:rPr>
        <w:rFonts w:ascii="Symbol" w:hAnsi="Symbol" w:hint="default"/>
      </w:rPr>
    </w:lvl>
    <w:lvl w:ilvl="4" w:tplc="E6502CA2">
      <w:start w:val="1"/>
      <w:numFmt w:val="bullet"/>
      <w:lvlText w:val="o"/>
      <w:lvlJc w:val="left"/>
      <w:pPr>
        <w:ind w:left="3600" w:hanging="360"/>
      </w:pPr>
      <w:rPr>
        <w:rFonts w:ascii="Courier New" w:hAnsi="Courier New" w:hint="default"/>
      </w:rPr>
    </w:lvl>
    <w:lvl w:ilvl="5" w:tplc="B6BAAB20">
      <w:start w:val="1"/>
      <w:numFmt w:val="bullet"/>
      <w:lvlText w:val=""/>
      <w:lvlJc w:val="left"/>
      <w:pPr>
        <w:ind w:left="4320" w:hanging="360"/>
      </w:pPr>
      <w:rPr>
        <w:rFonts w:ascii="Wingdings" w:hAnsi="Wingdings" w:hint="default"/>
      </w:rPr>
    </w:lvl>
    <w:lvl w:ilvl="6" w:tplc="92509A50">
      <w:start w:val="1"/>
      <w:numFmt w:val="bullet"/>
      <w:lvlText w:val=""/>
      <w:lvlJc w:val="left"/>
      <w:pPr>
        <w:ind w:left="5040" w:hanging="360"/>
      </w:pPr>
      <w:rPr>
        <w:rFonts w:ascii="Symbol" w:hAnsi="Symbol" w:hint="default"/>
      </w:rPr>
    </w:lvl>
    <w:lvl w:ilvl="7" w:tplc="73866C86">
      <w:start w:val="1"/>
      <w:numFmt w:val="bullet"/>
      <w:lvlText w:val="o"/>
      <w:lvlJc w:val="left"/>
      <w:pPr>
        <w:ind w:left="5760" w:hanging="360"/>
      </w:pPr>
      <w:rPr>
        <w:rFonts w:ascii="Courier New" w:hAnsi="Courier New" w:hint="default"/>
      </w:rPr>
    </w:lvl>
    <w:lvl w:ilvl="8" w:tplc="ED764A1A">
      <w:start w:val="1"/>
      <w:numFmt w:val="bullet"/>
      <w:lvlText w:val=""/>
      <w:lvlJc w:val="left"/>
      <w:pPr>
        <w:ind w:left="6480" w:hanging="360"/>
      </w:pPr>
      <w:rPr>
        <w:rFonts w:ascii="Wingdings" w:hAnsi="Wingdings" w:hint="default"/>
      </w:rPr>
    </w:lvl>
  </w:abstractNum>
  <w:abstractNum w:abstractNumId="10" w15:restartNumberingAfterBreak="0">
    <w:nsid w:val="47F83AE1"/>
    <w:multiLevelType w:val="hybridMultilevel"/>
    <w:tmpl w:val="FFFFFFFF"/>
    <w:lvl w:ilvl="0" w:tplc="0AFCE890">
      <w:start w:val="1"/>
      <w:numFmt w:val="bullet"/>
      <w:lvlText w:val=""/>
      <w:lvlJc w:val="left"/>
      <w:pPr>
        <w:ind w:left="1080" w:hanging="360"/>
      </w:pPr>
      <w:rPr>
        <w:rFonts w:ascii="Symbol" w:hAnsi="Symbol" w:hint="default"/>
      </w:rPr>
    </w:lvl>
    <w:lvl w:ilvl="1" w:tplc="96BAF0AE">
      <w:start w:val="1"/>
      <w:numFmt w:val="bullet"/>
      <w:lvlText w:val="o"/>
      <w:lvlJc w:val="left"/>
      <w:pPr>
        <w:ind w:left="1800" w:hanging="360"/>
      </w:pPr>
      <w:rPr>
        <w:rFonts w:ascii="Courier New" w:hAnsi="Courier New" w:hint="default"/>
      </w:rPr>
    </w:lvl>
    <w:lvl w:ilvl="2" w:tplc="FAEA76F0">
      <w:start w:val="1"/>
      <w:numFmt w:val="bullet"/>
      <w:lvlText w:val=""/>
      <w:lvlJc w:val="left"/>
      <w:pPr>
        <w:ind w:left="2520" w:hanging="360"/>
      </w:pPr>
      <w:rPr>
        <w:rFonts w:ascii="Wingdings" w:hAnsi="Wingdings" w:hint="default"/>
      </w:rPr>
    </w:lvl>
    <w:lvl w:ilvl="3" w:tplc="5F047AE6">
      <w:start w:val="1"/>
      <w:numFmt w:val="bullet"/>
      <w:lvlText w:val=""/>
      <w:lvlJc w:val="left"/>
      <w:pPr>
        <w:ind w:left="3240" w:hanging="360"/>
      </w:pPr>
      <w:rPr>
        <w:rFonts w:ascii="Symbol" w:hAnsi="Symbol" w:hint="default"/>
      </w:rPr>
    </w:lvl>
    <w:lvl w:ilvl="4" w:tplc="3664F43A">
      <w:start w:val="1"/>
      <w:numFmt w:val="bullet"/>
      <w:lvlText w:val="o"/>
      <w:lvlJc w:val="left"/>
      <w:pPr>
        <w:ind w:left="3960" w:hanging="360"/>
      </w:pPr>
      <w:rPr>
        <w:rFonts w:ascii="Courier New" w:hAnsi="Courier New" w:hint="default"/>
      </w:rPr>
    </w:lvl>
    <w:lvl w:ilvl="5" w:tplc="1038B5F4">
      <w:start w:val="1"/>
      <w:numFmt w:val="bullet"/>
      <w:lvlText w:val=""/>
      <w:lvlJc w:val="left"/>
      <w:pPr>
        <w:ind w:left="4680" w:hanging="360"/>
      </w:pPr>
      <w:rPr>
        <w:rFonts w:ascii="Wingdings" w:hAnsi="Wingdings" w:hint="default"/>
      </w:rPr>
    </w:lvl>
    <w:lvl w:ilvl="6" w:tplc="E4E4968E">
      <w:start w:val="1"/>
      <w:numFmt w:val="bullet"/>
      <w:lvlText w:val=""/>
      <w:lvlJc w:val="left"/>
      <w:pPr>
        <w:ind w:left="5400" w:hanging="360"/>
      </w:pPr>
      <w:rPr>
        <w:rFonts w:ascii="Symbol" w:hAnsi="Symbol" w:hint="default"/>
      </w:rPr>
    </w:lvl>
    <w:lvl w:ilvl="7" w:tplc="6EB81DEA">
      <w:start w:val="1"/>
      <w:numFmt w:val="bullet"/>
      <w:lvlText w:val="o"/>
      <w:lvlJc w:val="left"/>
      <w:pPr>
        <w:ind w:left="6120" w:hanging="360"/>
      </w:pPr>
      <w:rPr>
        <w:rFonts w:ascii="Courier New" w:hAnsi="Courier New" w:hint="default"/>
      </w:rPr>
    </w:lvl>
    <w:lvl w:ilvl="8" w:tplc="039E2AD6">
      <w:start w:val="1"/>
      <w:numFmt w:val="bullet"/>
      <w:lvlText w:val=""/>
      <w:lvlJc w:val="left"/>
      <w:pPr>
        <w:ind w:left="6840" w:hanging="360"/>
      </w:pPr>
      <w:rPr>
        <w:rFonts w:ascii="Wingdings" w:hAnsi="Wingdings" w:hint="default"/>
      </w:rPr>
    </w:lvl>
  </w:abstractNum>
  <w:abstractNum w:abstractNumId="11" w15:restartNumberingAfterBreak="0">
    <w:nsid w:val="4B2D524B"/>
    <w:multiLevelType w:val="hybridMultilevel"/>
    <w:tmpl w:val="FFFFFFFF"/>
    <w:lvl w:ilvl="0" w:tplc="89E82530">
      <w:start w:val="1"/>
      <w:numFmt w:val="bullet"/>
      <w:lvlText w:val=""/>
      <w:lvlJc w:val="left"/>
      <w:pPr>
        <w:ind w:left="780" w:hanging="420"/>
      </w:pPr>
      <w:rPr>
        <w:rFonts w:ascii="Symbol" w:hAnsi="Symbol" w:hint="default"/>
      </w:rPr>
    </w:lvl>
    <w:lvl w:ilvl="1" w:tplc="FFFFFFFF">
      <w:start w:val="1"/>
      <w:numFmt w:val="bullet"/>
      <w:lvlText w:val=""/>
      <w:lvlJc w:val="left"/>
      <w:pPr>
        <w:ind w:left="1200" w:hanging="420"/>
      </w:pPr>
      <w:rPr>
        <w:rFonts w:ascii="Symbol" w:hAnsi="Symbol" w:hint="default"/>
      </w:rPr>
    </w:lvl>
    <w:lvl w:ilvl="2" w:tplc="204A3B60">
      <w:start w:val="1"/>
      <w:numFmt w:val="bullet"/>
      <w:lvlText w:val=""/>
      <w:lvlJc w:val="left"/>
      <w:pPr>
        <w:ind w:left="1620" w:hanging="420"/>
      </w:pPr>
      <w:rPr>
        <w:rFonts w:ascii="Wingdings" w:hAnsi="Wingdings" w:hint="default"/>
      </w:rPr>
    </w:lvl>
    <w:lvl w:ilvl="3" w:tplc="30D6FF50">
      <w:start w:val="1"/>
      <w:numFmt w:val="bullet"/>
      <w:lvlText w:val=""/>
      <w:lvlJc w:val="left"/>
      <w:pPr>
        <w:ind w:left="2040" w:hanging="420"/>
      </w:pPr>
      <w:rPr>
        <w:rFonts w:ascii="Symbol" w:hAnsi="Symbol" w:hint="default"/>
      </w:rPr>
    </w:lvl>
    <w:lvl w:ilvl="4" w:tplc="26AE65AC">
      <w:start w:val="1"/>
      <w:numFmt w:val="bullet"/>
      <w:lvlText w:val="o"/>
      <w:lvlJc w:val="left"/>
      <w:pPr>
        <w:ind w:left="2460" w:hanging="420"/>
      </w:pPr>
      <w:rPr>
        <w:rFonts w:ascii="Courier New" w:hAnsi="Courier New" w:hint="default"/>
      </w:rPr>
    </w:lvl>
    <w:lvl w:ilvl="5" w:tplc="D360A226">
      <w:start w:val="1"/>
      <w:numFmt w:val="bullet"/>
      <w:lvlText w:val=""/>
      <w:lvlJc w:val="left"/>
      <w:pPr>
        <w:ind w:left="2880" w:hanging="420"/>
      </w:pPr>
      <w:rPr>
        <w:rFonts w:ascii="Wingdings" w:hAnsi="Wingdings" w:hint="default"/>
      </w:rPr>
    </w:lvl>
    <w:lvl w:ilvl="6" w:tplc="F300FBC6">
      <w:start w:val="1"/>
      <w:numFmt w:val="bullet"/>
      <w:lvlText w:val=""/>
      <w:lvlJc w:val="left"/>
      <w:pPr>
        <w:ind w:left="3300" w:hanging="420"/>
      </w:pPr>
      <w:rPr>
        <w:rFonts w:ascii="Symbol" w:hAnsi="Symbol" w:hint="default"/>
      </w:rPr>
    </w:lvl>
    <w:lvl w:ilvl="7" w:tplc="6FAC9828">
      <w:start w:val="1"/>
      <w:numFmt w:val="bullet"/>
      <w:lvlText w:val="o"/>
      <w:lvlJc w:val="left"/>
      <w:pPr>
        <w:ind w:left="3720" w:hanging="420"/>
      </w:pPr>
      <w:rPr>
        <w:rFonts w:ascii="Courier New" w:hAnsi="Courier New" w:hint="default"/>
      </w:rPr>
    </w:lvl>
    <w:lvl w:ilvl="8" w:tplc="E17E1ECA">
      <w:start w:val="1"/>
      <w:numFmt w:val="bullet"/>
      <w:lvlText w:val=""/>
      <w:lvlJc w:val="left"/>
      <w:pPr>
        <w:ind w:left="4140" w:hanging="420"/>
      </w:pPr>
      <w:rPr>
        <w:rFonts w:ascii="Wingdings" w:hAnsi="Wingdings" w:hint="default"/>
      </w:rPr>
    </w:lvl>
  </w:abstractNum>
  <w:abstractNum w:abstractNumId="12" w15:restartNumberingAfterBreak="0">
    <w:nsid w:val="51D81EC0"/>
    <w:multiLevelType w:val="hybridMultilevel"/>
    <w:tmpl w:val="541E956A"/>
    <w:lvl w:ilvl="0" w:tplc="2530F53A">
      <w:numFmt w:val="bullet"/>
      <w:lvlText w:val="-"/>
      <w:lvlJc w:val="left"/>
      <w:pPr>
        <w:ind w:left="440" w:hanging="360"/>
      </w:pPr>
      <w:rPr>
        <w:rFonts w:ascii="CMU Serif" w:eastAsiaTheme="minorEastAsia" w:hAnsi="CMU Serif" w:cs="CMU Serif" w:hint="default"/>
      </w:rPr>
    </w:lvl>
    <w:lvl w:ilvl="1" w:tplc="08090003">
      <w:start w:val="1"/>
      <w:numFmt w:val="bullet"/>
      <w:lvlText w:val="o"/>
      <w:lvlJc w:val="left"/>
      <w:pPr>
        <w:ind w:left="1160" w:hanging="360"/>
      </w:pPr>
      <w:rPr>
        <w:rFonts w:ascii="Courier New" w:hAnsi="Courier New" w:cs="Courier New" w:hint="default"/>
      </w:rPr>
    </w:lvl>
    <w:lvl w:ilvl="2" w:tplc="08090005" w:tentative="1">
      <w:start w:val="1"/>
      <w:numFmt w:val="bullet"/>
      <w:lvlText w:val=""/>
      <w:lvlJc w:val="left"/>
      <w:pPr>
        <w:ind w:left="1880" w:hanging="360"/>
      </w:pPr>
      <w:rPr>
        <w:rFonts w:ascii="Wingdings" w:hAnsi="Wingdings" w:hint="default"/>
      </w:rPr>
    </w:lvl>
    <w:lvl w:ilvl="3" w:tplc="08090001" w:tentative="1">
      <w:start w:val="1"/>
      <w:numFmt w:val="bullet"/>
      <w:lvlText w:val=""/>
      <w:lvlJc w:val="left"/>
      <w:pPr>
        <w:ind w:left="2600" w:hanging="360"/>
      </w:pPr>
      <w:rPr>
        <w:rFonts w:ascii="Symbol" w:hAnsi="Symbol" w:hint="default"/>
      </w:rPr>
    </w:lvl>
    <w:lvl w:ilvl="4" w:tplc="08090003" w:tentative="1">
      <w:start w:val="1"/>
      <w:numFmt w:val="bullet"/>
      <w:lvlText w:val="o"/>
      <w:lvlJc w:val="left"/>
      <w:pPr>
        <w:ind w:left="3320" w:hanging="360"/>
      </w:pPr>
      <w:rPr>
        <w:rFonts w:ascii="Courier New" w:hAnsi="Courier New" w:cs="Courier New" w:hint="default"/>
      </w:rPr>
    </w:lvl>
    <w:lvl w:ilvl="5" w:tplc="08090005" w:tentative="1">
      <w:start w:val="1"/>
      <w:numFmt w:val="bullet"/>
      <w:lvlText w:val=""/>
      <w:lvlJc w:val="left"/>
      <w:pPr>
        <w:ind w:left="4040" w:hanging="360"/>
      </w:pPr>
      <w:rPr>
        <w:rFonts w:ascii="Wingdings" w:hAnsi="Wingdings" w:hint="default"/>
      </w:rPr>
    </w:lvl>
    <w:lvl w:ilvl="6" w:tplc="08090001" w:tentative="1">
      <w:start w:val="1"/>
      <w:numFmt w:val="bullet"/>
      <w:lvlText w:val=""/>
      <w:lvlJc w:val="left"/>
      <w:pPr>
        <w:ind w:left="4760" w:hanging="360"/>
      </w:pPr>
      <w:rPr>
        <w:rFonts w:ascii="Symbol" w:hAnsi="Symbol" w:hint="default"/>
      </w:rPr>
    </w:lvl>
    <w:lvl w:ilvl="7" w:tplc="08090003" w:tentative="1">
      <w:start w:val="1"/>
      <w:numFmt w:val="bullet"/>
      <w:lvlText w:val="o"/>
      <w:lvlJc w:val="left"/>
      <w:pPr>
        <w:ind w:left="5480" w:hanging="360"/>
      </w:pPr>
      <w:rPr>
        <w:rFonts w:ascii="Courier New" w:hAnsi="Courier New" w:cs="Courier New" w:hint="default"/>
      </w:rPr>
    </w:lvl>
    <w:lvl w:ilvl="8" w:tplc="08090005" w:tentative="1">
      <w:start w:val="1"/>
      <w:numFmt w:val="bullet"/>
      <w:lvlText w:val=""/>
      <w:lvlJc w:val="left"/>
      <w:pPr>
        <w:ind w:left="6200" w:hanging="360"/>
      </w:pPr>
      <w:rPr>
        <w:rFonts w:ascii="Wingdings" w:hAnsi="Wingdings" w:hint="default"/>
      </w:rPr>
    </w:lvl>
  </w:abstractNum>
  <w:abstractNum w:abstractNumId="13" w15:restartNumberingAfterBreak="0">
    <w:nsid w:val="59927A5A"/>
    <w:multiLevelType w:val="hybridMultilevel"/>
    <w:tmpl w:val="FFFFFFFF"/>
    <w:lvl w:ilvl="0" w:tplc="456A6BB4">
      <w:start w:val="1"/>
      <w:numFmt w:val="bullet"/>
      <w:lvlText w:val=""/>
      <w:lvlJc w:val="left"/>
      <w:pPr>
        <w:ind w:left="720" w:hanging="360"/>
      </w:pPr>
      <w:rPr>
        <w:rFonts w:ascii="Symbol" w:hAnsi="Symbol" w:hint="default"/>
      </w:rPr>
    </w:lvl>
    <w:lvl w:ilvl="1" w:tplc="4AF028D0">
      <w:start w:val="1"/>
      <w:numFmt w:val="bullet"/>
      <w:lvlText w:val="o"/>
      <w:lvlJc w:val="left"/>
      <w:pPr>
        <w:ind w:left="1440" w:hanging="360"/>
      </w:pPr>
      <w:rPr>
        <w:rFonts w:ascii="Courier New" w:hAnsi="Courier New" w:hint="default"/>
      </w:rPr>
    </w:lvl>
    <w:lvl w:ilvl="2" w:tplc="1A9ADD6E">
      <w:start w:val="1"/>
      <w:numFmt w:val="bullet"/>
      <w:lvlText w:val=""/>
      <w:lvlJc w:val="left"/>
      <w:pPr>
        <w:ind w:left="2160" w:hanging="360"/>
      </w:pPr>
      <w:rPr>
        <w:rFonts w:ascii="Wingdings" w:hAnsi="Wingdings" w:hint="default"/>
      </w:rPr>
    </w:lvl>
    <w:lvl w:ilvl="3" w:tplc="75F83AF4">
      <w:start w:val="1"/>
      <w:numFmt w:val="bullet"/>
      <w:lvlText w:val=""/>
      <w:lvlJc w:val="left"/>
      <w:pPr>
        <w:ind w:left="2880" w:hanging="360"/>
      </w:pPr>
      <w:rPr>
        <w:rFonts w:ascii="Symbol" w:hAnsi="Symbol" w:hint="default"/>
      </w:rPr>
    </w:lvl>
    <w:lvl w:ilvl="4" w:tplc="F46EA50E">
      <w:start w:val="1"/>
      <w:numFmt w:val="bullet"/>
      <w:lvlText w:val="o"/>
      <w:lvlJc w:val="left"/>
      <w:pPr>
        <w:ind w:left="3600" w:hanging="360"/>
      </w:pPr>
      <w:rPr>
        <w:rFonts w:ascii="Courier New" w:hAnsi="Courier New" w:hint="default"/>
      </w:rPr>
    </w:lvl>
    <w:lvl w:ilvl="5" w:tplc="B5D2C9C6">
      <w:start w:val="1"/>
      <w:numFmt w:val="bullet"/>
      <w:lvlText w:val=""/>
      <w:lvlJc w:val="left"/>
      <w:pPr>
        <w:ind w:left="4320" w:hanging="360"/>
      </w:pPr>
      <w:rPr>
        <w:rFonts w:ascii="Wingdings" w:hAnsi="Wingdings" w:hint="default"/>
      </w:rPr>
    </w:lvl>
    <w:lvl w:ilvl="6" w:tplc="5B7E6668">
      <w:start w:val="1"/>
      <w:numFmt w:val="bullet"/>
      <w:lvlText w:val=""/>
      <w:lvlJc w:val="left"/>
      <w:pPr>
        <w:ind w:left="5040" w:hanging="360"/>
      </w:pPr>
      <w:rPr>
        <w:rFonts w:ascii="Symbol" w:hAnsi="Symbol" w:hint="default"/>
      </w:rPr>
    </w:lvl>
    <w:lvl w:ilvl="7" w:tplc="15129244">
      <w:start w:val="1"/>
      <w:numFmt w:val="bullet"/>
      <w:lvlText w:val="o"/>
      <w:lvlJc w:val="left"/>
      <w:pPr>
        <w:ind w:left="5760" w:hanging="360"/>
      </w:pPr>
      <w:rPr>
        <w:rFonts w:ascii="Courier New" w:hAnsi="Courier New" w:hint="default"/>
      </w:rPr>
    </w:lvl>
    <w:lvl w:ilvl="8" w:tplc="BFAE2FDA">
      <w:start w:val="1"/>
      <w:numFmt w:val="bullet"/>
      <w:lvlText w:val=""/>
      <w:lvlJc w:val="left"/>
      <w:pPr>
        <w:ind w:left="6480" w:hanging="360"/>
      </w:pPr>
      <w:rPr>
        <w:rFonts w:ascii="Wingdings" w:hAnsi="Wingdings" w:hint="default"/>
      </w:rPr>
    </w:lvl>
  </w:abstractNum>
  <w:abstractNum w:abstractNumId="14" w15:restartNumberingAfterBreak="0">
    <w:nsid w:val="5DB117CB"/>
    <w:multiLevelType w:val="multilevel"/>
    <w:tmpl w:val="3E2EE8E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648918C8"/>
    <w:multiLevelType w:val="multilevel"/>
    <w:tmpl w:val="1A882C10"/>
    <w:lvl w:ilvl="0">
      <w:start w:val="1"/>
      <w:numFmt w:val="bullet"/>
      <w:lvlText w:val="-"/>
      <w:lvlJc w:val="left"/>
      <w:pPr>
        <w:ind w:left="420" w:hanging="420"/>
      </w:pPr>
      <w:rPr>
        <w:rFonts w:ascii="Calibri" w:hAnsi="Calibri"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68CE62C0"/>
    <w:multiLevelType w:val="hybridMultilevel"/>
    <w:tmpl w:val="FFFFFFFF"/>
    <w:lvl w:ilvl="0" w:tplc="76342F42">
      <w:start w:val="1"/>
      <w:numFmt w:val="decimal"/>
      <w:lvlText w:val="%1."/>
      <w:lvlJc w:val="left"/>
      <w:pPr>
        <w:ind w:left="720" w:hanging="360"/>
      </w:pPr>
    </w:lvl>
    <w:lvl w:ilvl="1" w:tplc="4F782502">
      <w:start w:val="1"/>
      <w:numFmt w:val="lowerLetter"/>
      <w:lvlText w:val="%2."/>
      <w:lvlJc w:val="left"/>
      <w:pPr>
        <w:ind w:left="1440" w:hanging="360"/>
      </w:pPr>
    </w:lvl>
    <w:lvl w:ilvl="2" w:tplc="0D827ECA">
      <w:start w:val="1"/>
      <w:numFmt w:val="lowerRoman"/>
      <w:lvlText w:val="%3."/>
      <w:lvlJc w:val="right"/>
      <w:pPr>
        <w:ind w:left="2160" w:hanging="180"/>
      </w:pPr>
    </w:lvl>
    <w:lvl w:ilvl="3" w:tplc="6C22BC10">
      <w:start w:val="1"/>
      <w:numFmt w:val="decimal"/>
      <w:lvlText w:val="%4."/>
      <w:lvlJc w:val="left"/>
      <w:pPr>
        <w:ind w:left="2880" w:hanging="360"/>
      </w:pPr>
    </w:lvl>
    <w:lvl w:ilvl="4" w:tplc="2466AAB4">
      <w:start w:val="1"/>
      <w:numFmt w:val="lowerLetter"/>
      <w:lvlText w:val="%5."/>
      <w:lvlJc w:val="left"/>
      <w:pPr>
        <w:ind w:left="3600" w:hanging="360"/>
      </w:pPr>
    </w:lvl>
    <w:lvl w:ilvl="5" w:tplc="257662EC">
      <w:start w:val="1"/>
      <w:numFmt w:val="lowerRoman"/>
      <w:lvlText w:val="%6."/>
      <w:lvlJc w:val="right"/>
      <w:pPr>
        <w:ind w:left="4320" w:hanging="180"/>
      </w:pPr>
    </w:lvl>
    <w:lvl w:ilvl="6" w:tplc="7A988D86">
      <w:start w:val="1"/>
      <w:numFmt w:val="decimal"/>
      <w:lvlText w:val="%7."/>
      <w:lvlJc w:val="left"/>
      <w:pPr>
        <w:ind w:left="5040" w:hanging="360"/>
      </w:pPr>
    </w:lvl>
    <w:lvl w:ilvl="7" w:tplc="D50E391C">
      <w:start w:val="1"/>
      <w:numFmt w:val="lowerLetter"/>
      <w:lvlText w:val="%8."/>
      <w:lvlJc w:val="left"/>
      <w:pPr>
        <w:ind w:left="5760" w:hanging="360"/>
      </w:pPr>
    </w:lvl>
    <w:lvl w:ilvl="8" w:tplc="43E40A6A">
      <w:start w:val="1"/>
      <w:numFmt w:val="lowerRoman"/>
      <w:lvlText w:val="%9."/>
      <w:lvlJc w:val="right"/>
      <w:pPr>
        <w:ind w:left="6480" w:hanging="180"/>
      </w:pPr>
    </w:lvl>
  </w:abstractNum>
  <w:abstractNum w:abstractNumId="17" w15:restartNumberingAfterBreak="0">
    <w:nsid w:val="68D57D34"/>
    <w:multiLevelType w:val="hybridMultilevel"/>
    <w:tmpl w:val="56CC57BC"/>
    <w:lvl w:ilvl="0" w:tplc="EC1695FC">
      <w:numFmt w:val="bullet"/>
      <w:lvlText w:val="-"/>
      <w:lvlJc w:val="left"/>
      <w:pPr>
        <w:ind w:left="400" w:hanging="360"/>
      </w:pPr>
      <w:rPr>
        <w:rFonts w:ascii="Corbel" w:eastAsia="Times New Roman" w:hAnsi="Corbel" w:cs="Times New Roman"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18" w15:restartNumberingAfterBreak="0">
    <w:nsid w:val="6C5304A7"/>
    <w:multiLevelType w:val="hybridMultilevel"/>
    <w:tmpl w:val="FFFFFFFF"/>
    <w:lvl w:ilvl="0" w:tplc="4A98118A">
      <w:start w:val="1"/>
      <w:numFmt w:val="bullet"/>
      <w:lvlText w:val="-"/>
      <w:lvlJc w:val="left"/>
      <w:pPr>
        <w:ind w:left="720" w:hanging="360"/>
      </w:pPr>
      <w:rPr>
        <w:rFonts w:ascii="CMU Serif" w:hAnsi="CMU Serif" w:hint="default"/>
      </w:rPr>
    </w:lvl>
    <w:lvl w:ilvl="1" w:tplc="47FE4F5E">
      <w:start w:val="1"/>
      <w:numFmt w:val="bullet"/>
      <w:lvlText w:val="o"/>
      <w:lvlJc w:val="left"/>
      <w:pPr>
        <w:ind w:left="1440" w:hanging="360"/>
      </w:pPr>
      <w:rPr>
        <w:rFonts w:ascii="Courier New" w:hAnsi="Courier New" w:hint="default"/>
      </w:rPr>
    </w:lvl>
    <w:lvl w:ilvl="2" w:tplc="4970D408">
      <w:start w:val="1"/>
      <w:numFmt w:val="bullet"/>
      <w:lvlText w:val=""/>
      <w:lvlJc w:val="left"/>
      <w:pPr>
        <w:ind w:left="2160" w:hanging="360"/>
      </w:pPr>
      <w:rPr>
        <w:rFonts w:ascii="Wingdings" w:hAnsi="Wingdings" w:hint="default"/>
      </w:rPr>
    </w:lvl>
    <w:lvl w:ilvl="3" w:tplc="F3BAD074">
      <w:start w:val="1"/>
      <w:numFmt w:val="bullet"/>
      <w:lvlText w:val=""/>
      <w:lvlJc w:val="left"/>
      <w:pPr>
        <w:ind w:left="2880" w:hanging="360"/>
      </w:pPr>
      <w:rPr>
        <w:rFonts w:ascii="Symbol" w:hAnsi="Symbol" w:hint="default"/>
      </w:rPr>
    </w:lvl>
    <w:lvl w:ilvl="4" w:tplc="AA46B3D4">
      <w:start w:val="1"/>
      <w:numFmt w:val="bullet"/>
      <w:lvlText w:val="o"/>
      <w:lvlJc w:val="left"/>
      <w:pPr>
        <w:ind w:left="3600" w:hanging="360"/>
      </w:pPr>
      <w:rPr>
        <w:rFonts w:ascii="Courier New" w:hAnsi="Courier New" w:hint="default"/>
      </w:rPr>
    </w:lvl>
    <w:lvl w:ilvl="5" w:tplc="61A8C6A4">
      <w:start w:val="1"/>
      <w:numFmt w:val="bullet"/>
      <w:lvlText w:val=""/>
      <w:lvlJc w:val="left"/>
      <w:pPr>
        <w:ind w:left="4320" w:hanging="360"/>
      </w:pPr>
      <w:rPr>
        <w:rFonts w:ascii="Wingdings" w:hAnsi="Wingdings" w:hint="default"/>
      </w:rPr>
    </w:lvl>
    <w:lvl w:ilvl="6" w:tplc="F508EAA2">
      <w:start w:val="1"/>
      <w:numFmt w:val="bullet"/>
      <w:lvlText w:val=""/>
      <w:lvlJc w:val="left"/>
      <w:pPr>
        <w:ind w:left="5040" w:hanging="360"/>
      </w:pPr>
      <w:rPr>
        <w:rFonts w:ascii="Symbol" w:hAnsi="Symbol" w:hint="default"/>
      </w:rPr>
    </w:lvl>
    <w:lvl w:ilvl="7" w:tplc="F056DB2A">
      <w:start w:val="1"/>
      <w:numFmt w:val="bullet"/>
      <w:lvlText w:val="o"/>
      <w:lvlJc w:val="left"/>
      <w:pPr>
        <w:ind w:left="5760" w:hanging="360"/>
      </w:pPr>
      <w:rPr>
        <w:rFonts w:ascii="Courier New" w:hAnsi="Courier New" w:hint="default"/>
      </w:rPr>
    </w:lvl>
    <w:lvl w:ilvl="8" w:tplc="8092017E">
      <w:start w:val="1"/>
      <w:numFmt w:val="bullet"/>
      <w:lvlText w:val=""/>
      <w:lvlJc w:val="left"/>
      <w:pPr>
        <w:ind w:left="6480" w:hanging="360"/>
      </w:pPr>
      <w:rPr>
        <w:rFonts w:ascii="Wingdings" w:hAnsi="Wingdings" w:hint="default"/>
      </w:rPr>
    </w:lvl>
  </w:abstractNum>
  <w:abstractNum w:abstractNumId="19" w15:restartNumberingAfterBreak="0">
    <w:nsid w:val="6D1F1B32"/>
    <w:multiLevelType w:val="hybridMultilevel"/>
    <w:tmpl w:val="FFFFFFFF"/>
    <w:lvl w:ilvl="0" w:tplc="24541766">
      <w:start w:val="1"/>
      <w:numFmt w:val="decimal"/>
      <w:lvlText w:val="%1."/>
      <w:lvlJc w:val="left"/>
      <w:pPr>
        <w:ind w:left="720" w:hanging="360"/>
      </w:pPr>
    </w:lvl>
    <w:lvl w:ilvl="1" w:tplc="FA203A7C">
      <w:start w:val="1"/>
      <w:numFmt w:val="lowerLetter"/>
      <w:lvlText w:val="%2."/>
      <w:lvlJc w:val="left"/>
      <w:pPr>
        <w:ind w:left="1440" w:hanging="360"/>
      </w:pPr>
    </w:lvl>
    <w:lvl w:ilvl="2" w:tplc="18DE3C92">
      <w:start w:val="1"/>
      <w:numFmt w:val="lowerRoman"/>
      <w:lvlText w:val="%3."/>
      <w:lvlJc w:val="right"/>
      <w:pPr>
        <w:ind w:left="2160" w:hanging="180"/>
      </w:pPr>
    </w:lvl>
    <w:lvl w:ilvl="3" w:tplc="26EE05C4">
      <w:start w:val="1"/>
      <w:numFmt w:val="decimal"/>
      <w:lvlText w:val="%4."/>
      <w:lvlJc w:val="left"/>
      <w:pPr>
        <w:ind w:left="2880" w:hanging="360"/>
      </w:pPr>
    </w:lvl>
    <w:lvl w:ilvl="4" w:tplc="AE66F302">
      <w:start w:val="1"/>
      <w:numFmt w:val="lowerLetter"/>
      <w:lvlText w:val="%5."/>
      <w:lvlJc w:val="left"/>
      <w:pPr>
        <w:ind w:left="3600" w:hanging="360"/>
      </w:pPr>
    </w:lvl>
    <w:lvl w:ilvl="5" w:tplc="28B2B69C">
      <w:start w:val="1"/>
      <w:numFmt w:val="lowerRoman"/>
      <w:lvlText w:val="%6."/>
      <w:lvlJc w:val="right"/>
      <w:pPr>
        <w:ind w:left="4320" w:hanging="180"/>
      </w:pPr>
    </w:lvl>
    <w:lvl w:ilvl="6" w:tplc="0310F71E">
      <w:start w:val="1"/>
      <w:numFmt w:val="decimal"/>
      <w:lvlText w:val="%7."/>
      <w:lvlJc w:val="left"/>
      <w:pPr>
        <w:ind w:left="5040" w:hanging="360"/>
      </w:pPr>
    </w:lvl>
    <w:lvl w:ilvl="7" w:tplc="E368CF14">
      <w:start w:val="1"/>
      <w:numFmt w:val="lowerLetter"/>
      <w:lvlText w:val="%8."/>
      <w:lvlJc w:val="left"/>
      <w:pPr>
        <w:ind w:left="5760" w:hanging="360"/>
      </w:pPr>
    </w:lvl>
    <w:lvl w:ilvl="8" w:tplc="D99E1E7E">
      <w:start w:val="1"/>
      <w:numFmt w:val="lowerRoman"/>
      <w:lvlText w:val="%9."/>
      <w:lvlJc w:val="right"/>
      <w:pPr>
        <w:ind w:left="6480" w:hanging="180"/>
      </w:pPr>
    </w:lvl>
  </w:abstractNum>
  <w:abstractNum w:abstractNumId="20" w15:restartNumberingAfterBreak="0">
    <w:nsid w:val="71813705"/>
    <w:multiLevelType w:val="hybridMultilevel"/>
    <w:tmpl w:val="FFFFFFFF"/>
    <w:lvl w:ilvl="0" w:tplc="04625E9A">
      <w:start w:val="1"/>
      <w:numFmt w:val="decimal"/>
      <w:lvlText w:val="%1."/>
      <w:lvlJc w:val="left"/>
      <w:pPr>
        <w:ind w:left="720" w:hanging="360"/>
      </w:pPr>
    </w:lvl>
    <w:lvl w:ilvl="1" w:tplc="C70493F0">
      <w:start w:val="1"/>
      <w:numFmt w:val="lowerLetter"/>
      <w:lvlText w:val="%2."/>
      <w:lvlJc w:val="left"/>
      <w:pPr>
        <w:ind w:left="1440" w:hanging="360"/>
      </w:pPr>
    </w:lvl>
    <w:lvl w:ilvl="2" w:tplc="02EEDA96">
      <w:start w:val="1"/>
      <w:numFmt w:val="lowerRoman"/>
      <w:lvlText w:val="%3."/>
      <w:lvlJc w:val="right"/>
      <w:pPr>
        <w:ind w:left="2160" w:hanging="180"/>
      </w:pPr>
    </w:lvl>
    <w:lvl w:ilvl="3" w:tplc="68FC25FE">
      <w:start w:val="1"/>
      <w:numFmt w:val="decimal"/>
      <w:lvlText w:val="%4."/>
      <w:lvlJc w:val="left"/>
      <w:pPr>
        <w:ind w:left="2880" w:hanging="360"/>
      </w:pPr>
    </w:lvl>
    <w:lvl w:ilvl="4" w:tplc="ED64BBBA">
      <w:start w:val="1"/>
      <w:numFmt w:val="lowerLetter"/>
      <w:lvlText w:val="%5."/>
      <w:lvlJc w:val="left"/>
      <w:pPr>
        <w:ind w:left="3600" w:hanging="360"/>
      </w:pPr>
    </w:lvl>
    <w:lvl w:ilvl="5" w:tplc="4C04BC38">
      <w:start w:val="1"/>
      <w:numFmt w:val="lowerRoman"/>
      <w:lvlText w:val="%6."/>
      <w:lvlJc w:val="right"/>
      <w:pPr>
        <w:ind w:left="4320" w:hanging="180"/>
      </w:pPr>
    </w:lvl>
    <w:lvl w:ilvl="6" w:tplc="33DA95EE">
      <w:start w:val="1"/>
      <w:numFmt w:val="decimal"/>
      <w:lvlText w:val="%7."/>
      <w:lvlJc w:val="left"/>
      <w:pPr>
        <w:ind w:left="5040" w:hanging="360"/>
      </w:pPr>
    </w:lvl>
    <w:lvl w:ilvl="7" w:tplc="5BAE78AE">
      <w:start w:val="1"/>
      <w:numFmt w:val="lowerLetter"/>
      <w:lvlText w:val="%8."/>
      <w:lvlJc w:val="left"/>
      <w:pPr>
        <w:ind w:left="5760" w:hanging="360"/>
      </w:pPr>
    </w:lvl>
    <w:lvl w:ilvl="8" w:tplc="303AB076">
      <w:start w:val="1"/>
      <w:numFmt w:val="lowerRoman"/>
      <w:lvlText w:val="%9."/>
      <w:lvlJc w:val="right"/>
      <w:pPr>
        <w:ind w:left="6480" w:hanging="180"/>
      </w:pPr>
    </w:lvl>
  </w:abstractNum>
  <w:num w:numId="1">
    <w:abstractNumId w:val="14"/>
  </w:num>
  <w:num w:numId="2">
    <w:abstractNumId w:val="17"/>
  </w:num>
  <w:num w:numId="3">
    <w:abstractNumId w:val="15"/>
  </w:num>
  <w:num w:numId="4">
    <w:abstractNumId w:val="8"/>
  </w:num>
  <w:num w:numId="5">
    <w:abstractNumId w:val="2"/>
  </w:num>
  <w:num w:numId="6">
    <w:abstractNumId w:val="1"/>
  </w:num>
  <w:num w:numId="7">
    <w:abstractNumId w:val="12"/>
  </w:num>
  <w:num w:numId="8">
    <w:abstractNumId w:val="16"/>
  </w:num>
  <w:num w:numId="9">
    <w:abstractNumId w:val="19"/>
  </w:num>
  <w:num w:numId="10">
    <w:abstractNumId w:val="6"/>
  </w:num>
  <w:num w:numId="11">
    <w:abstractNumId w:val="0"/>
  </w:num>
  <w:num w:numId="12">
    <w:abstractNumId w:val="20"/>
  </w:num>
  <w:num w:numId="13">
    <w:abstractNumId w:val="7"/>
  </w:num>
  <w:num w:numId="14">
    <w:abstractNumId w:val="18"/>
  </w:num>
  <w:num w:numId="15">
    <w:abstractNumId w:val="4"/>
  </w:num>
  <w:num w:numId="16">
    <w:abstractNumId w:val="9"/>
  </w:num>
  <w:num w:numId="17">
    <w:abstractNumId w:val="10"/>
  </w:num>
  <w:num w:numId="18">
    <w:abstractNumId w:val="13"/>
  </w:num>
  <w:num w:numId="19">
    <w:abstractNumId w:val="3"/>
  </w:num>
  <w:num w:numId="20">
    <w:abstractNumId w:val="11"/>
  </w:num>
  <w:num w:numId="21">
    <w:abstractNumId w:val="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521"/>
    <w:rsid w:val="0000023E"/>
    <w:rsid w:val="0000144A"/>
    <w:rsid w:val="000018C3"/>
    <w:rsid w:val="0000279E"/>
    <w:rsid w:val="00003442"/>
    <w:rsid w:val="00003811"/>
    <w:rsid w:val="00005B09"/>
    <w:rsid w:val="00005D60"/>
    <w:rsid w:val="00005F94"/>
    <w:rsid w:val="00006CCC"/>
    <w:rsid w:val="000079F8"/>
    <w:rsid w:val="00010A62"/>
    <w:rsid w:val="00010B06"/>
    <w:rsid w:val="00010F0F"/>
    <w:rsid w:val="00011F73"/>
    <w:rsid w:val="00012E17"/>
    <w:rsid w:val="00013BAA"/>
    <w:rsid w:val="0001439A"/>
    <w:rsid w:val="00014651"/>
    <w:rsid w:val="00014A79"/>
    <w:rsid w:val="00014F4D"/>
    <w:rsid w:val="00015F20"/>
    <w:rsid w:val="00015F53"/>
    <w:rsid w:val="000169E7"/>
    <w:rsid w:val="00017E0C"/>
    <w:rsid w:val="00020128"/>
    <w:rsid w:val="00021474"/>
    <w:rsid w:val="000214AD"/>
    <w:rsid w:val="00021DC6"/>
    <w:rsid w:val="0002238D"/>
    <w:rsid w:val="000225AD"/>
    <w:rsid w:val="00022844"/>
    <w:rsid w:val="0002289C"/>
    <w:rsid w:val="00024250"/>
    <w:rsid w:val="00024554"/>
    <w:rsid w:val="000260AB"/>
    <w:rsid w:val="0002734D"/>
    <w:rsid w:val="0002795B"/>
    <w:rsid w:val="00027CB7"/>
    <w:rsid w:val="00027E97"/>
    <w:rsid w:val="00030E7B"/>
    <w:rsid w:val="00031269"/>
    <w:rsid w:val="000323FA"/>
    <w:rsid w:val="000329DB"/>
    <w:rsid w:val="00034907"/>
    <w:rsid w:val="00035700"/>
    <w:rsid w:val="00035D34"/>
    <w:rsid w:val="000363DB"/>
    <w:rsid w:val="00036A60"/>
    <w:rsid w:val="000371F6"/>
    <w:rsid w:val="00040287"/>
    <w:rsid w:val="00040361"/>
    <w:rsid w:val="00041113"/>
    <w:rsid w:val="00041E0E"/>
    <w:rsid w:val="000427AD"/>
    <w:rsid w:val="000429E5"/>
    <w:rsid w:val="000429E6"/>
    <w:rsid w:val="000441FE"/>
    <w:rsid w:val="00046066"/>
    <w:rsid w:val="00046BE4"/>
    <w:rsid w:val="0004712E"/>
    <w:rsid w:val="00047901"/>
    <w:rsid w:val="00050252"/>
    <w:rsid w:val="000502C3"/>
    <w:rsid w:val="00050474"/>
    <w:rsid w:val="00050BC0"/>
    <w:rsid w:val="000514C8"/>
    <w:rsid w:val="00051FAA"/>
    <w:rsid w:val="00052B48"/>
    <w:rsid w:val="000530BB"/>
    <w:rsid w:val="00055C74"/>
    <w:rsid w:val="00055E45"/>
    <w:rsid w:val="00056D2B"/>
    <w:rsid w:val="00060C3B"/>
    <w:rsid w:val="0006138B"/>
    <w:rsid w:val="00061C32"/>
    <w:rsid w:val="00064341"/>
    <w:rsid w:val="000665E8"/>
    <w:rsid w:val="0006667E"/>
    <w:rsid w:val="000669D5"/>
    <w:rsid w:val="00066C48"/>
    <w:rsid w:val="00066D05"/>
    <w:rsid w:val="00067CF0"/>
    <w:rsid w:val="00070B00"/>
    <w:rsid w:val="00070C0B"/>
    <w:rsid w:val="000718EC"/>
    <w:rsid w:val="0007192A"/>
    <w:rsid w:val="00074062"/>
    <w:rsid w:val="0007444E"/>
    <w:rsid w:val="00076352"/>
    <w:rsid w:val="00076B85"/>
    <w:rsid w:val="0008002B"/>
    <w:rsid w:val="0008020B"/>
    <w:rsid w:val="0008152F"/>
    <w:rsid w:val="0008191B"/>
    <w:rsid w:val="00082F43"/>
    <w:rsid w:val="00084C33"/>
    <w:rsid w:val="00084E41"/>
    <w:rsid w:val="00085353"/>
    <w:rsid w:val="00086C30"/>
    <w:rsid w:val="00086D86"/>
    <w:rsid w:val="00087718"/>
    <w:rsid w:val="0009005E"/>
    <w:rsid w:val="00090251"/>
    <w:rsid w:val="0009062A"/>
    <w:rsid w:val="00091055"/>
    <w:rsid w:val="000916D6"/>
    <w:rsid w:val="00092927"/>
    <w:rsid w:val="00092F98"/>
    <w:rsid w:val="00093F14"/>
    <w:rsid w:val="0009413A"/>
    <w:rsid w:val="00094EA5"/>
    <w:rsid w:val="0009531A"/>
    <w:rsid w:val="00095CA1"/>
    <w:rsid w:val="000962D6"/>
    <w:rsid w:val="00096AB7"/>
    <w:rsid w:val="0009765F"/>
    <w:rsid w:val="000976A4"/>
    <w:rsid w:val="00097B3D"/>
    <w:rsid w:val="00097E9B"/>
    <w:rsid w:val="000A084D"/>
    <w:rsid w:val="000A13B1"/>
    <w:rsid w:val="000A160E"/>
    <w:rsid w:val="000A1A25"/>
    <w:rsid w:val="000A1B9B"/>
    <w:rsid w:val="000A2201"/>
    <w:rsid w:val="000A291B"/>
    <w:rsid w:val="000A345C"/>
    <w:rsid w:val="000A40F2"/>
    <w:rsid w:val="000A4251"/>
    <w:rsid w:val="000A4524"/>
    <w:rsid w:val="000A4DA9"/>
    <w:rsid w:val="000A5A51"/>
    <w:rsid w:val="000A69D1"/>
    <w:rsid w:val="000A7056"/>
    <w:rsid w:val="000B016E"/>
    <w:rsid w:val="000B0354"/>
    <w:rsid w:val="000B1064"/>
    <w:rsid w:val="000B1491"/>
    <w:rsid w:val="000B3A72"/>
    <w:rsid w:val="000B3C8F"/>
    <w:rsid w:val="000B3ED8"/>
    <w:rsid w:val="000B5512"/>
    <w:rsid w:val="000B64E4"/>
    <w:rsid w:val="000B6653"/>
    <w:rsid w:val="000B6EFA"/>
    <w:rsid w:val="000B786D"/>
    <w:rsid w:val="000B7887"/>
    <w:rsid w:val="000B796E"/>
    <w:rsid w:val="000C0266"/>
    <w:rsid w:val="000C041F"/>
    <w:rsid w:val="000C0A45"/>
    <w:rsid w:val="000C1578"/>
    <w:rsid w:val="000C321B"/>
    <w:rsid w:val="000C4928"/>
    <w:rsid w:val="000C4F55"/>
    <w:rsid w:val="000C54EA"/>
    <w:rsid w:val="000C632E"/>
    <w:rsid w:val="000C79E0"/>
    <w:rsid w:val="000D0D3F"/>
    <w:rsid w:val="000D19EC"/>
    <w:rsid w:val="000D21F9"/>
    <w:rsid w:val="000D22BB"/>
    <w:rsid w:val="000D2C30"/>
    <w:rsid w:val="000D2F40"/>
    <w:rsid w:val="000D359D"/>
    <w:rsid w:val="000D3A26"/>
    <w:rsid w:val="000D41B2"/>
    <w:rsid w:val="000D5223"/>
    <w:rsid w:val="000D62B3"/>
    <w:rsid w:val="000D6CD1"/>
    <w:rsid w:val="000D6F6B"/>
    <w:rsid w:val="000D761F"/>
    <w:rsid w:val="000D76FA"/>
    <w:rsid w:val="000E0797"/>
    <w:rsid w:val="000E07CC"/>
    <w:rsid w:val="000E0858"/>
    <w:rsid w:val="000E28A5"/>
    <w:rsid w:val="000E46F5"/>
    <w:rsid w:val="000E74AB"/>
    <w:rsid w:val="000F0308"/>
    <w:rsid w:val="000F1A32"/>
    <w:rsid w:val="000F25D3"/>
    <w:rsid w:val="000F42AC"/>
    <w:rsid w:val="000F50A9"/>
    <w:rsid w:val="000F55F9"/>
    <w:rsid w:val="000F5EF7"/>
    <w:rsid w:val="000F6BB7"/>
    <w:rsid w:val="000F7A53"/>
    <w:rsid w:val="000F7A63"/>
    <w:rsid w:val="0010020E"/>
    <w:rsid w:val="001007D8"/>
    <w:rsid w:val="001010C4"/>
    <w:rsid w:val="00103CF1"/>
    <w:rsid w:val="00104203"/>
    <w:rsid w:val="0010448B"/>
    <w:rsid w:val="00104F70"/>
    <w:rsid w:val="0010558C"/>
    <w:rsid w:val="00106A20"/>
    <w:rsid w:val="001077EE"/>
    <w:rsid w:val="00110B36"/>
    <w:rsid w:val="00111FAE"/>
    <w:rsid w:val="00113B91"/>
    <w:rsid w:val="001151CC"/>
    <w:rsid w:val="001159DE"/>
    <w:rsid w:val="001161A3"/>
    <w:rsid w:val="001161DD"/>
    <w:rsid w:val="00116490"/>
    <w:rsid w:val="001174E2"/>
    <w:rsid w:val="001208CF"/>
    <w:rsid w:val="0012313B"/>
    <w:rsid w:val="001231E9"/>
    <w:rsid w:val="001232BB"/>
    <w:rsid w:val="00123657"/>
    <w:rsid w:val="00123985"/>
    <w:rsid w:val="00124087"/>
    <w:rsid w:val="001240B5"/>
    <w:rsid w:val="00125115"/>
    <w:rsid w:val="001252B9"/>
    <w:rsid w:val="00126E76"/>
    <w:rsid w:val="00127FDF"/>
    <w:rsid w:val="00130118"/>
    <w:rsid w:val="0013087C"/>
    <w:rsid w:val="0013114F"/>
    <w:rsid w:val="0013151A"/>
    <w:rsid w:val="00131C00"/>
    <w:rsid w:val="00132DBC"/>
    <w:rsid w:val="00133865"/>
    <w:rsid w:val="00136659"/>
    <w:rsid w:val="00136CDD"/>
    <w:rsid w:val="00136FC9"/>
    <w:rsid w:val="0013706E"/>
    <w:rsid w:val="00137F22"/>
    <w:rsid w:val="001402B4"/>
    <w:rsid w:val="00140A5B"/>
    <w:rsid w:val="00140C9B"/>
    <w:rsid w:val="0014143D"/>
    <w:rsid w:val="00141F62"/>
    <w:rsid w:val="001431D9"/>
    <w:rsid w:val="00143B7D"/>
    <w:rsid w:val="00143C63"/>
    <w:rsid w:val="00143F16"/>
    <w:rsid w:val="001452B9"/>
    <w:rsid w:val="001464BA"/>
    <w:rsid w:val="00146BE3"/>
    <w:rsid w:val="00146EDE"/>
    <w:rsid w:val="00147683"/>
    <w:rsid w:val="00152224"/>
    <w:rsid w:val="00152E18"/>
    <w:rsid w:val="00152F5A"/>
    <w:rsid w:val="00153BA1"/>
    <w:rsid w:val="00153D73"/>
    <w:rsid w:val="0015428D"/>
    <w:rsid w:val="00155DAA"/>
    <w:rsid w:val="00155FE1"/>
    <w:rsid w:val="001566A4"/>
    <w:rsid w:val="0015694E"/>
    <w:rsid w:val="00156A79"/>
    <w:rsid w:val="00157D43"/>
    <w:rsid w:val="0016004D"/>
    <w:rsid w:val="001607AA"/>
    <w:rsid w:val="00162A28"/>
    <w:rsid w:val="00162BC2"/>
    <w:rsid w:val="0016339D"/>
    <w:rsid w:val="00165B98"/>
    <w:rsid w:val="00167738"/>
    <w:rsid w:val="00167A50"/>
    <w:rsid w:val="001702F9"/>
    <w:rsid w:val="0017128C"/>
    <w:rsid w:val="001712BE"/>
    <w:rsid w:val="0017227D"/>
    <w:rsid w:val="001731A4"/>
    <w:rsid w:val="001731DD"/>
    <w:rsid w:val="0017385A"/>
    <w:rsid w:val="00174122"/>
    <w:rsid w:val="00174352"/>
    <w:rsid w:val="00175D43"/>
    <w:rsid w:val="00177720"/>
    <w:rsid w:val="0017798F"/>
    <w:rsid w:val="001779B2"/>
    <w:rsid w:val="00177BE8"/>
    <w:rsid w:val="00180F59"/>
    <w:rsid w:val="00180FD3"/>
    <w:rsid w:val="00181C31"/>
    <w:rsid w:val="00182915"/>
    <w:rsid w:val="00182E83"/>
    <w:rsid w:val="0018326A"/>
    <w:rsid w:val="00183517"/>
    <w:rsid w:val="00184D03"/>
    <w:rsid w:val="0018513A"/>
    <w:rsid w:val="0018638E"/>
    <w:rsid w:val="0018798E"/>
    <w:rsid w:val="00190F87"/>
    <w:rsid w:val="00191052"/>
    <w:rsid w:val="0019180E"/>
    <w:rsid w:val="00191BF9"/>
    <w:rsid w:val="0019207B"/>
    <w:rsid w:val="0019264C"/>
    <w:rsid w:val="0019291B"/>
    <w:rsid w:val="00193146"/>
    <w:rsid w:val="0019376A"/>
    <w:rsid w:val="001941B5"/>
    <w:rsid w:val="0019461B"/>
    <w:rsid w:val="00194D12"/>
    <w:rsid w:val="001969A1"/>
    <w:rsid w:val="00197366"/>
    <w:rsid w:val="001975E2"/>
    <w:rsid w:val="00197B69"/>
    <w:rsid w:val="001A2D17"/>
    <w:rsid w:val="001A2F65"/>
    <w:rsid w:val="001A393E"/>
    <w:rsid w:val="001A4425"/>
    <w:rsid w:val="001A4462"/>
    <w:rsid w:val="001A45AB"/>
    <w:rsid w:val="001A4657"/>
    <w:rsid w:val="001A4C2E"/>
    <w:rsid w:val="001A5A66"/>
    <w:rsid w:val="001A6282"/>
    <w:rsid w:val="001B1DB6"/>
    <w:rsid w:val="001B2DC5"/>
    <w:rsid w:val="001B37CF"/>
    <w:rsid w:val="001B4939"/>
    <w:rsid w:val="001B4D72"/>
    <w:rsid w:val="001B521B"/>
    <w:rsid w:val="001B634C"/>
    <w:rsid w:val="001B76EA"/>
    <w:rsid w:val="001C25CC"/>
    <w:rsid w:val="001C2BA9"/>
    <w:rsid w:val="001C3056"/>
    <w:rsid w:val="001C3642"/>
    <w:rsid w:val="001C3E47"/>
    <w:rsid w:val="001C4C87"/>
    <w:rsid w:val="001C578E"/>
    <w:rsid w:val="001C655F"/>
    <w:rsid w:val="001C7ADC"/>
    <w:rsid w:val="001D1374"/>
    <w:rsid w:val="001D1CB5"/>
    <w:rsid w:val="001D270C"/>
    <w:rsid w:val="001D2DDB"/>
    <w:rsid w:val="001D346A"/>
    <w:rsid w:val="001D3B96"/>
    <w:rsid w:val="001D3E84"/>
    <w:rsid w:val="001D473A"/>
    <w:rsid w:val="001D5335"/>
    <w:rsid w:val="001D6304"/>
    <w:rsid w:val="001E0ECD"/>
    <w:rsid w:val="001E0FC7"/>
    <w:rsid w:val="001E1292"/>
    <w:rsid w:val="001E177C"/>
    <w:rsid w:val="001E1ABD"/>
    <w:rsid w:val="001E1BDD"/>
    <w:rsid w:val="001E2A36"/>
    <w:rsid w:val="001E2DA2"/>
    <w:rsid w:val="001E45D7"/>
    <w:rsid w:val="001E4A4C"/>
    <w:rsid w:val="001E78A8"/>
    <w:rsid w:val="001F0400"/>
    <w:rsid w:val="001F040D"/>
    <w:rsid w:val="001F115F"/>
    <w:rsid w:val="001F1E45"/>
    <w:rsid w:val="001F21DA"/>
    <w:rsid w:val="001F2364"/>
    <w:rsid w:val="001F2642"/>
    <w:rsid w:val="001F30D4"/>
    <w:rsid w:val="001F368E"/>
    <w:rsid w:val="001F3DCE"/>
    <w:rsid w:val="001F3F81"/>
    <w:rsid w:val="001F4C2F"/>
    <w:rsid w:val="001F4D19"/>
    <w:rsid w:val="001F530E"/>
    <w:rsid w:val="001F5903"/>
    <w:rsid w:val="001F67DD"/>
    <w:rsid w:val="001F77D5"/>
    <w:rsid w:val="001F7D7B"/>
    <w:rsid w:val="001F7E5A"/>
    <w:rsid w:val="00200112"/>
    <w:rsid w:val="00201441"/>
    <w:rsid w:val="00201738"/>
    <w:rsid w:val="002031CC"/>
    <w:rsid w:val="00203433"/>
    <w:rsid w:val="00204187"/>
    <w:rsid w:val="002047E3"/>
    <w:rsid w:val="002047EC"/>
    <w:rsid w:val="00206BE8"/>
    <w:rsid w:val="00207175"/>
    <w:rsid w:val="002107EA"/>
    <w:rsid w:val="00210C05"/>
    <w:rsid w:val="00211C91"/>
    <w:rsid w:val="0021241E"/>
    <w:rsid w:val="0021340C"/>
    <w:rsid w:val="00213517"/>
    <w:rsid w:val="002148F8"/>
    <w:rsid w:val="00214BCC"/>
    <w:rsid w:val="002164C6"/>
    <w:rsid w:val="002166AD"/>
    <w:rsid w:val="00216A6C"/>
    <w:rsid w:val="00216D53"/>
    <w:rsid w:val="00217736"/>
    <w:rsid w:val="002200C3"/>
    <w:rsid w:val="002200F0"/>
    <w:rsid w:val="002206D5"/>
    <w:rsid w:val="00221C0F"/>
    <w:rsid w:val="00222DC3"/>
    <w:rsid w:val="002237DF"/>
    <w:rsid w:val="002248B6"/>
    <w:rsid w:val="002251CC"/>
    <w:rsid w:val="00225831"/>
    <w:rsid w:val="00225C40"/>
    <w:rsid w:val="00225D8A"/>
    <w:rsid w:val="00226109"/>
    <w:rsid w:val="00226C4B"/>
    <w:rsid w:val="00227588"/>
    <w:rsid w:val="002276F9"/>
    <w:rsid w:val="0023024F"/>
    <w:rsid w:val="00230DE5"/>
    <w:rsid w:val="002311A8"/>
    <w:rsid w:val="00231C14"/>
    <w:rsid w:val="00233FDC"/>
    <w:rsid w:val="002341C0"/>
    <w:rsid w:val="00234C3E"/>
    <w:rsid w:val="00234E61"/>
    <w:rsid w:val="00235823"/>
    <w:rsid w:val="00237BA8"/>
    <w:rsid w:val="002402A2"/>
    <w:rsid w:val="00240825"/>
    <w:rsid w:val="00240AAE"/>
    <w:rsid w:val="00240ABC"/>
    <w:rsid w:val="00240D8D"/>
    <w:rsid w:val="002426CA"/>
    <w:rsid w:val="0024279B"/>
    <w:rsid w:val="00242E34"/>
    <w:rsid w:val="00243540"/>
    <w:rsid w:val="00243AB9"/>
    <w:rsid w:val="00244650"/>
    <w:rsid w:val="002459F8"/>
    <w:rsid w:val="00245D6C"/>
    <w:rsid w:val="0024735A"/>
    <w:rsid w:val="00250475"/>
    <w:rsid w:val="0025267C"/>
    <w:rsid w:val="00252996"/>
    <w:rsid w:val="00252FDB"/>
    <w:rsid w:val="00253D43"/>
    <w:rsid w:val="00253DF1"/>
    <w:rsid w:val="0025436F"/>
    <w:rsid w:val="0025647E"/>
    <w:rsid w:val="00256BEE"/>
    <w:rsid w:val="00257576"/>
    <w:rsid w:val="002602C5"/>
    <w:rsid w:val="00260DC9"/>
    <w:rsid w:val="00261A34"/>
    <w:rsid w:val="00261CB3"/>
    <w:rsid w:val="00262613"/>
    <w:rsid w:val="00262764"/>
    <w:rsid w:val="00262B62"/>
    <w:rsid w:val="00262BC1"/>
    <w:rsid w:val="00262E42"/>
    <w:rsid w:val="0026324F"/>
    <w:rsid w:val="00264CD6"/>
    <w:rsid w:val="0026537F"/>
    <w:rsid w:val="00266351"/>
    <w:rsid w:val="002664BD"/>
    <w:rsid w:val="00267063"/>
    <w:rsid w:val="002670DE"/>
    <w:rsid w:val="002678B9"/>
    <w:rsid w:val="00270466"/>
    <w:rsid w:val="0027247F"/>
    <w:rsid w:val="00272D20"/>
    <w:rsid w:val="0027474B"/>
    <w:rsid w:val="00275245"/>
    <w:rsid w:val="00275847"/>
    <w:rsid w:val="00276D52"/>
    <w:rsid w:val="0027705A"/>
    <w:rsid w:val="00280A74"/>
    <w:rsid w:val="00280CB5"/>
    <w:rsid w:val="002814A6"/>
    <w:rsid w:val="00283F20"/>
    <w:rsid w:val="00284DA5"/>
    <w:rsid w:val="002869C6"/>
    <w:rsid w:val="002914F1"/>
    <w:rsid w:val="00291E7C"/>
    <w:rsid w:val="002931A9"/>
    <w:rsid w:val="00294FC7"/>
    <w:rsid w:val="0029522C"/>
    <w:rsid w:val="00295A2B"/>
    <w:rsid w:val="00295A52"/>
    <w:rsid w:val="00295BA3"/>
    <w:rsid w:val="002964D7"/>
    <w:rsid w:val="00296EFB"/>
    <w:rsid w:val="002A0253"/>
    <w:rsid w:val="002A0F89"/>
    <w:rsid w:val="002A2AF3"/>
    <w:rsid w:val="002A3369"/>
    <w:rsid w:val="002A39E2"/>
    <w:rsid w:val="002A42EC"/>
    <w:rsid w:val="002A4C3A"/>
    <w:rsid w:val="002A548D"/>
    <w:rsid w:val="002A6C3A"/>
    <w:rsid w:val="002A6D83"/>
    <w:rsid w:val="002A6E17"/>
    <w:rsid w:val="002B06C8"/>
    <w:rsid w:val="002B1268"/>
    <w:rsid w:val="002B13C2"/>
    <w:rsid w:val="002B142C"/>
    <w:rsid w:val="002B1D89"/>
    <w:rsid w:val="002B20DD"/>
    <w:rsid w:val="002B2BBD"/>
    <w:rsid w:val="002B3646"/>
    <w:rsid w:val="002B3793"/>
    <w:rsid w:val="002B3F85"/>
    <w:rsid w:val="002B5312"/>
    <w:rsid w:val="002B6820"/>
    <w:rsid w:val="002B73DC"/>
    <w:rsid w:val="002B7664"/>
    <w:rsid w:val="002B7C5F"/>
    <w:rsid w:val="002C0E90"/>
    <w:rsid w:val="002C0F6D"/>
    <w:rsid w:val="002C2DEE"/>
    <w:rsid w:val="002C33A2"/>
    <w:rsid w:val="002C3615"/>
    <w:rsid w:val="002C36CC"/>
    <w:rsid w:val="002C4256"/>
    <w:rsid w:val="002C462C"/>
    <w:rsid w:val="002C4A97"/>
    <w:rsid w:val="002C59C4"/>
    <w:rsid w:val="002C5B7F"/>
    <w:rsid w:val="002C6377"/>
    <w:rsid w:val="002C6F24"/>
    <w:rsid w:val="002C6FEE"/>
    <w:rsid w:val="002C755B"/>
    <w:rsid w:val="002C7C6D"/>
    <w:rsid w:val="002D06B1"/>
    <w:rsid w:val="002D0AFD"/>
    <w:rsid w:val="002D1961"/>
    <w:rsid w:val="002D1ECE"/>
    <w:rsid w:val="002D1FEC"/>
    <w:rsid w:val="002D2BCF"/>
    <w:rsid w:val="002D2BD2"/>
    <w:rsid w:val="002D2F11"/>
    <w:rsid w:val="002D4024"/>
    <w:rsid w:val="002D43FC"/>
    <w:rsid w:val="002D54AE"/>
    <w:rsid w:val="002D5BE0"/>
    <w:rsid w:val="002E059C"/>
    <w:rsid w:val="002E1CF4"/>
    <w:rsid w:val="002E2A2D"/>
    <w:rsid w:val="002E2E56"/>
    <w:rsid w:val="002E3AB5"/>
    <w:rsid w:val="002E41C1"/>
    <w:rsid w:val="002E42D0"/>
    <w:rsid w:val="002E59D0"/>
    <w:rsid w:val="002E5A20"/>
    <w:rsid w:val="002E6057"/>
    <w:rsid w:val="002E6DA4"/>
    <w:rsid w:val="002E7F22"/>
    <w:rsid w:val="002F0469"/>
    <w:rsid w:val="002F078D"/>
    <w:rsid w:val="002F2E56"/>
    <w:rsid w:val="002F303D"/>
    <w:rsid w:val="002F3EAC"/>
    <w:rsid w:val="002F504D"/>
    <w:rsid w:val="002F5C8D"/>
    <w:rsid w:val="002F69CC"/>
    <w:rsid w:val="002F78CA"/>
    <w:rsid w:val="0030153F"/>
    <w:rsid w:val="003029AF"/>
    <w:rsid w:val="00302F87"/>
    <w:rsid w:val="00305965"/>
    <w:rsid w:val="00306BB5"/>
    <w:rsid w:val="003075DE"/>
    <w:rsid w:val="0030771B"/>
    <w:rsid w:val="00307B45"/>
    <w:rsid w:val="00307CFA"/>
    <w:rsid w:val="00311760"/>
    <w:rsid w:val="00311A8D"/>
    <w:rsid w:val="00311E7E"/>
    <w:rsid w:val="00314395"/>
    <w:rsid w:val="00316184"/>
    <w:rsid w:val="00316842"/>
    <w:rsid w:val="0031783A"/>
    <w:rsid w:val="00317879"/>
    <w:rsid w:val="0031791D"/>
    <w:rsid w:val="003179E9"/>
    <w:rsid w:val="00320289"/>
    <w:rsid w:val="00321123"/>
    <w:rsid w:val="00321BC9"/>
    <w:rsid w:val="00321DA6"/>
    <w:rsid w:val="00321F5D"/>
    <w:rsid w:val="00322B60"/>
    <w:rsid w:val="00324D60"/>
    <w:rsid w:val="00325E0E"/>
    <w:rsid w:val="003260F1"/>
    <w:rsid w:val="00326F31"/>
    <w:rsid w:val="003308BD"/>
    <w:rsid w:val="003308E2"/>
    <w:rsid w:val="003309AA"/>
    <w:rsid w:val="003349D1"/>
    <w:rsid w:val="00336183"/>
    <w:rsid w:val="003368ED"/>
    <w:rsid w:val="00342458"/>
    <w:rsid w:val="00343102"/>
    <w:rsid w:val="00343A0F"/>
    <w:rsid w:val="00344CF6"/>
    <w:rsid w:val="00344DA1"/>
    <w:rsid w:val="00344DB4"/>
    <w:rsid w:val="003451EF"/>
    <w:rsid w:val="003466B1"/>
    <w:rsid w:val="003473DC"/>
    <w:rsid w:val="00347CE7"/>
    <w:rsid w:val="00350499"/>
    <w:rsid w:val="003507DA"/>
    <w:rsid w:val="00351846"/>
    <w:rsid w:val="00351B40"/>
    <w:rsid w:val="00352671"/>
    <w:rsid w:val="003532CD"/>
    <w:rsid w:val="003536A0"/>
    <w:rsid w:val="00354D7D"/>
    <w:rsid w:val="003567BD"/>
    <w:rsid w:val="00357B49"/>
    <w:rsid w:val="00360A73"/>
    <w:rsid w:val="00360FA4"/>
    <w:rsid w:val="0036139A"/>
    <w:rsid w:val="00362E9B"/>
    <w:rsid w:val="0036329C"/>
    <w:rsid w:val="00365252"/>
    <w:rsid w:val="003652DF"/>
    <w:rsid w:val="003659C7"/>
    <w:rsid w:val="003664E5"/>
    <w:rsid w:val="00367360"/>
    <w:rsid w:val="00367A96"/>
    <w:rsid w:val="003703CC"/>
    <w:rsid w:val="00370A50"/>
    <w:rsid w:val="00372AAC"/>
    <w:rsid w:val="003731E3"/>
    <w:rsid w:val="00373553"/>
    <w:rsid w:val="00376D55"/>
    <w:rsid w:val="00377D24"/>
    <w:rsid w:val="003838B5"/>
    <w:rsid w:val="00383D43"/>
    <w:rsid w:val="00385EA0"/>
    <w:rsid w:val="00385F12"/>
    <w:rsid w:val="00385FCA"/>
    <w:rsid w:val="00386B75"/>
    <w:rsid w:val="00386D36"/>
    <w:rsid w:val="003937EC"/>
    <w:rsid w:val="00394B02"/>
    <w:rsid w:val="00395C5D"/>
    <w:rsid w:val="003963C0"/>
    <w:rsid w:val="00396584"/>
    <w:rsid w:val="00397637"/>
    <w:rsid w:val="00397D64"/>
    <w:rsid w:val="003A053C"/>
    <w:rsid w:val="003A0B78"/>
    <w:rsid w:val="003A15BB"/>
    <w:rsid w:val="003A3D5D"/>
    <w:rsid w:val="003A4B45"/>
    <w:rsid w:val="003A4C97"/>
    <w:rsid w:val="003A5867"/>
    <w:rsid w:val="003A69F8"/>
    <w:rsid w:val="003A7EAF"/>
    <w:rsid w:val="003B018A"/>
    <w:rsid w:val="003B0232"/>
    <w:rsid w:val="003B09D8"/>
    <w:rsid w:val="003B1EF9"/>
    <w:rsid w:val="003B20E1"/>
    <w:rsid w:val="003B2730"/>
    <w:rsid w:val="003B295B"/>
    <w:rsid w:val="003B2DDD"/>
    <w:rsid w:val="003B3F55"/>
    <w:rsid w:val="003B4245"/>
    <w:rsid w:val="003B45C5"/>
    <w:rsid w:val="003B4C31"/>
    <w:rsid w:val="003C0615"/>
    <w:rsid w:val="003C0CB7"/>
    <w:rsid w:val="003C0CEE"/>
    <w:rsid w:val="003C4700"/>
    <w:rsid w:val="003C487D"/>
    <w:rsid w:val="003C4EF4"/>
    <w:rsid w:val="003C65DB"/>
    <w:rsid w:val="003D08FC"/>
    <w:rsid w:val="003D27CD"/>
    <w:rsid w:val="003D3225"/>
    <w:rsid w:val="003D326E"/>
    <w:rsid w:val="003D39A3"/>
    <w:rsid w:val="003D4E9F"/>
    <w:rsid w:val="003D66BF"/>
    <w:rsid w:val="003D6B0D"/>
    <w:rsid w:val="003E06DF"/>
    <w:rsid w:val="003E0A15"/>
    <w:rsid w:val="003E3389"/>
    <w:rsid w:val="003E39C3"/>
    <w:rsid w:val="003E3A91"/>
    <w:rsid w:val="003E46ED"/>
    <w:rsid w:val="003E7178"/>
    <w:rsid w:val="003E79A5"/>
    <w:rsid w:val="003E7DB1"/>
    <w:rsid w:val="003F0844"/>
    <w:rsid w:val="003F10CD"/>
    <w:rsid w:val="003F1387"/>
    <w:rsid w:val="003F2D35"/>
    <w:rsid w:val="003F2D5E"/>
    <w:rsid w:val="003F3154"/>
    <w:rsid w:val="003F3421"/>
    <w:rsid w:val="003F45F4"/>
    <w:rsid w:val="003F5E76"/>
    <w:rsid w:val="003F6027"/>
    <w:rsid w:val="003F6846"/>
    <w:rsid w:val="003F6D93"/>
    <w:rsid w:val="003F76EC"/>
    <w:rsid w:val="00400C73"/>
    <w:rsid w:val="00401C63"/>
    <w:rsid w:val="00401FE3"/>
    <w:rsid w:val="0040238F"/>
    <w:rsid w:val="0040312E"/>
    <w:rsid w:val="0040357B"/>
    <w:rsid w:val="00404134"/>
    <w:rsid w:val="00405013"/>
    <w:rsid w:val="0040622C"/>
    <w:rsid w:val="004062DF"/>
    <w:rsid w:val="00410595"/>
    <w:rsid w:val="00410915"/>
    <w:rsid w:val="00410E94"/>
    <w:rsid w:val="0041112C"/>
    <w:rsid w:val="0041122D"/>
    <w:rsid w:val="00411DF0"/>
    <w:rsid w:val="00412CBD"/>
    <w:rsid w:val="00412ECD"/>
    <w:rsid w:val="004146EF"/>
    <w:rsid w:val="00415E99"/>
    <w:rsid w:val="00417504"/>
    <w:rsid w:val="0041769D"/>
    <w:rsid w:val="00421B94"/>
    <w:rsid w:val="00422258"/>
    <w:rsid w:val="00422FC7"/>
    <w:rsid w:val="0042354F"/>
    <w:rsid w:val="004240EC"/>
    <w:rsid w:val="0042556E"/>
    <w:rsid w:val="00426266"/>
    <w:rsid w:val="00430286"/>
    <w:rsid w:val="00430CA6"/>
    <w:rsid w:val="00431E58"/>
    <w:rsid w:val="004323C6"/>
    <w:rsid w:val="00432A21"/>
    <w:rsid w:val="00432C9E"/>
    <w:rsid w:val="00433206"/>
    <w:rsid w:val="00440AAD"/>
    <w:rsid w:val="00440EEC"/>
    <w:rsid w:val="00442D46"/>
    <w:rsid w:val="00442E6B"/>
    <w:rsid w:val="004435BB"/>
    <w:rsid w:val="0044480D"/>
    <w:rsid w:val="004451C0"/>
    <w:rsid w:val="00445EED"/>
    <w:rsid w:val="004461BE"/>
    <w:rsid w:val="00446899"/>
    <w:rsid w:val="00446A2E"/>
    <w:rsid w:val="00447F6F"/>
    <w:rsid w:val="0045018D"/>
    <w:rsid w:val="00450AEB"/>
    <w:rsid w:val="004522B7"/>
    <w:rsid w:val="0045272D"/>
    <w:rsid w:val="0045273E"/>
    <w:rsid w:val="00452A3D"/>
    <w:rsid w:val="00452AA1"/>
    <w:rsid w:val="00452E8F"/>
    <w:rsid w:val="0045330D"/>
    <w:rsid w:val="004535BD"/>
    <w:rsid w:val="00453A43"/>
    <w:rsid w:val="004542AC"/>
    <w:rsid w:val="00456504"/>
    <w:rsid w:val="00457D48"/>
    <w:rsid w:val="0046039A"/>
    <w:rsid w:val="00460A80"/>
    <w:rsid w:val="00461C54"/>
    <w:rsid w:val="0046259B"/>
    <w:rsid w:val="00462BD7"/>
    <w:rsid w:val="004644FF"/>
    <w:rsid w:val="00464FC4"/>
    <w:rsid w:val="004663DE"/>
    <w:rsid w:val="0046700D"/>
    <w:rsid w:val="00467486"/>
    <w:rsid w:val="00467CA3"/>
    <w:rsid w:val="004708A6"/>
    <w:rsid w:val="00470B12"/>
    <w:rsid w:val="00470F77"/>
    <w:rsid w:val="00472A99"/>
    <w:rsid w:val="00472BFD"/>
    <w:rsid w:val="00473D96"/>
    <w:rsid w:val="00474872"/>
    <w:rsid w:val="004756FF"/>
    <w:rsid w:val="00475AB1"/>
    <w:rsid w:val="00475C44"/>
    <w:rsid w:val="00475FCF"/>
    <w:rsid w:val="004766CB"/>
    <w:rsid w:val="0047726D"/>
    <w:rsid w:val="004777D5"/>
    <w:rsid w:val="00477C85"/>
    <w:rsid w:val="00480E58"/>
    <w:rsid w:val="00480EB9"/>
    <w:rsid w:val="00481B0E"/>
    <w:rsid w:val="00481E49"/>
    <w:rsid w:val="00482B37"/>
    <w:rsid w:val="00482F7F"/>
    <w:rsid w:val="00485C89"/>
    <w:rsid w:val="00487DF0"/>
    <w:rsid w:val="00491140"/>
    <w:rsid w:val="00491C3B"/>
    <w:rsid w:val="00492042"/>
    <w:rsid w:val="00493D38"/>
    <w:rsid w:val="00495C66"/>
    <w:rsid w:val="00497BAE"/>
    <w:rsid w:val="00497DFE"/>
    <w:rsid w:val="00497E12"/>
    <w:rsid w:val="004A153B"/>
    <w:rsid w:val="004A1783"/>
    <w:rsid w:val="004A5C09"/>
    <w:rsid w:val="004A7FF4"/>
    <w:rsid w:val="004B3391"/>
    <w:rsid w:val="004B383F"/>
    <w:rsid w:val="004B3942"/>
    <w:rsid w:val="004B3B5F"/>
    <w:rsid w:val="004B46E1"/>
    <w:rsid w:val="004B54C7"/>
    <w:rsid w:val="004B6668"/>
    <w:rsid w:val="004B6DB7"/>
    <w:rsid w:val="004B74C6"/>
    <w:rsid w:val="004B7A76"/>
    <w:rsid w:val="004C0543"/>
    <w:rsid w:val="004C06B2"/>
    <w:rsid w:val="004C14DE"/>
    <w:rsid w:val="004C1568"/>
    <w:rsid w:val="004C1772"/>
    <w:rsid w:val="004C1A8F"/>
    <w:rsid w:val="004C2421"/>
    <w:rsid w:val="004C2C33"/>
    <w:rsid w:val="004C4413"/>
    <w:rsid w:val="004C453A"/>
    <w:rsid w:val="004C5263"/>
    <w:rsid w:val="004C54C1"/>
    <w:rsid w:val="004C6460"/>
    <w:rsid w:val="004C6DAB"/>
    <w:rsid w:val="004C78D8"/>
    <w:rsid w:val="004D1693"/>
    <w:rsid w:val="004D17D1"/>
    <w:rsid w:val="004D17F4"/>
    <w:rsid w:val="004D2056"/>
    <w:rsid w:val="004D4262"/>
    <w:rsid w:val="004D42E5"/>
    <w:rsid w:val="004D46B8"/>
    <w:rsid w:val="004D49D0"/>
    <w:rsid w:val="004D632A"/>
    <w:rsid w:val="004D75C8"/>
    <w:rsid w:val="004D7CF8"/>
    <w:rsid w:val="004E12B4"/>
    <w:rsid w:val="004E2FF4"/>
    <w:rsid w:val="004E3F3B"/>
    <w:rsid w:val="004E40D5"/>
    <w:rsid w:val="004E4D49"/>
    <w:rsid w:val="004E56E7"/>
    <w:rsid w:val="004E5B21"/>
    <w:rsid w:val="004E6A95"/>
    <w:rsid w:val="004E6B77"/>
    <w:rsid w:val="004E6FF7"/>
    <w:rsid w:val="004E7BA7"/>
    <w:rsid w:val="004F0A23"/>
    <w:rsid w:val="004F1EB1"/>
    <w:rsid w:val="004F2F67"/>
    <w:rsid w:val="004F2F71"/>
    <w:rsid w:val="004F3B14"/>
    <w:rsid w:val="004F4789"/>
    <w:rsid w:val="004F49CD"/>
    <w:rsid w:val="004F4E20"/>
    <w:rsid w:val="004F58B7"/>
    <w:rsid w:val="004F5E9A"/>
    <w:rsid w:val="004F5F77"/>
    <w:rsid w:val="004F6C18"/>
    <w:rsid w:val="004F6CEF"/>
    <w:rsid w:val="00504297"/>
    <w:rsid w:val="0050538F"/>
    <w:rsid w:val="00505640"/>
    <w:rsid w:val="00505BF6"/>
    <w:rsid w:val="00505DF5"/>
    <w:rsid w:val="00513F2D"/>
    <w:rsid w:val="005148AD"/>
    <w:rsid w:val="005152B3"/>
    <w:rsid w:val="00517101"/>
    <w:rsid w:val="00517359"/>
    <w:rsid w:val="00517429"/>
    <w:rsid w:val="00517B2A"/>
    <w:rsid w:val="00517B62"/>
    <w:rsid w:val="00517C9C"/>
    <w:rsid w:val="005208DD"/>
    <w:rsid w:val="00520A45"/>
    <w:rsid w:val="0052270F"/>
    <w:rsid w:val="00522830"/>
    <w:rsid w:val="00525B58"/>
    <w:rsid w:val="005274B9"/>
    <w:rsid w:val="005277EE"/>
    <w:rsid w:val="00527FD2"/>
    <w:rsid w:val="00530B04"/>
    <w:rsid w:val="00530E94"/>
    <w:rsid w:val="005319EA"/>
    <w:rsid w:val="00531C42"/>
    <w:rsid w:val="00533548"/>
    <w:rsid w:val="005339AC"/>
    <w:rsid w:val="00533BD1"/>
    <w:rsid w:val="0053472D"/>
    <w:rsid w:val="00534CCA"/>
    <w:rsid w:val="00534F59"/>
    <w:rsid w:val="005354FF"/>
    <w:rsid w:val="005355EF"/>
    <w:rsid w:val="00537934"/>
    <w:rsid w:val="005402B7"/>
    <w:rsid w:val="00540CB3"/>
    <w:rsid w:val="0054128E"/>
    <w:rsid w:val="00541ECD"/>
    <w:rsid w:val="00542047"/>
    <w:rsid w:val="00542166"/>
    <w:rsid w:val="00542A51"/>
    <w:rsid w:val="005439A9"/>
    <w:rsid w:val="00544D71"/>
    <w:rsid w:val="0054501C"/>
    <w:rsid w:val="00545F38"/>
    <w:rsid w:val="0054786C"/>
    <w:rsid w:val="00547F18"/>
    <w:rsid w:val="00552330"/>
    <w:rsid w:val="0055270F"/>
    <w:rsid w:val="0055389F"/>
    <w:rsid w:val="0055390E"/>
    <w:rsid w:val="00554789"/>
    <w:rsid w:val="005568DB"/>
    <w:rsid w:val="00556A4B"/>
    <w:rsid w:val="005570AD"/>
    <w:rsid w:val="00557990"/>
    <w:rsid w:val="00557A04"/>
    <w:rsid w:val="00557A48"/>
    <w:rsid w:val="00560A17"/>
    <w:rsid w:val="0056178F"/>
    <w:rsid w:val="00564401"/>
    <w:rsid w:val="005654ED"/>
    <w:rsid w:val="005657C8"/>
    <w:rsid w:val="00565CB2"/>
    <w:rsid w:val="00566BEE"/>
    <w:rsid w:val="00567110"/>
    <w:rsid w:val="0056736C"/>
    <w:rsid w:val="00570B20"/>
    <w:rsid w:val="005716A7"/>
    <w:rsid w:val="00571D2C"/>
    <w:rsid w:val="005733C7"/>
    <w:rsid w:val="00573400"/>
    <w:rsid w:val="00573A56"/>
    <w:rsid w:val="00573F4A"/>
    <w:rsid w:val="00574BB2"/>
    <w:rsid w:val="0057626A"/>
    <w:rsid w:val="005768F4"/>
    <w:rsid w:val="00576DCC"/>
    <w:rsid w:val="00580F70"/>
    <w:rsid w:val="00581415"/>
    <w:rsid w:val="005827B6"/>
    <w:rsid w:val="00582C4C"/>
    <w:rsid w:val="00582D85"/>
    <w:rsid w:val="00583166"/>
    <w:rsid w:val="00583DE6"/>
    <w:rsid w:val="00585ADC"/>
    <w:rsid w:val="005860F3"/>
    <w:rsid w:val="00586A77"/>
    <w:rsid w:val="005903D2"/>
    <w:rsid w:val="0059076D"/>
    <w:rsid w:val="00590D14"/>
    <w:rsid w:val="00591D7F"/>
    <w:rsid w:val="0059239F"/>
    <w:rsid w:val="00592A96"/>
    <w:rsid w:val="00593014"/>
    <w:rsid w:val="00595F9E"/>
    <w:rsid w:val="00597826"/>
    <w:rsid w:val="00597974"/>
    <w:rsid w:val="005A12DE"/>
    <w:rsid w:val="005A1C30"/>
    <w:rsid w:val="005A1E9C"/>
    <w:rsid w:val="005A3D93"/>
    <w:rsid w:val="005A523C"/>
    <w:rsid w:val="005A5E94"/>
    <w:rsid w:val="005A78FD"/>
    <w:rsid w:val="005A7BD3"/>
    <w:rsid w:val="005A7CA3"/>
    <w:rsid w:val="005B0840"/>
    <w:rsid w:val="005B0DB9"/>
    <w:rsid w:val="005B1163"/>
    <w:rsid w:val="005B2D5F"/>
    <w:rsid w:val="005B3AAE"/>
    <w:rsid w:val="005B493A"/>
    <w:rsid w:val="005B587D"/>
    <w:rsid w:val="005B5F2B"/>
    <w:rsid w:val="005B7DA9"/>
    <w:rsid w:val="005C01B0"/>
    <w:rsid w:val="005C0978"/>
    <w:rsid w:val="005C2FF0"/>
    <w:rsid w:val="005C3234"/>
    <w:rsid w:val="005C3389"/>
    <w:rsid w:val="005C356C"/>
    <w:rsid w:val="005C3587"/>
    <w:rsid w:val="005C3968"/>
    <w:rsid w:val="005C4D4F"/>
    <w:rsid w:val="005C6013"/>
    <w:rsid w:val="005C6FF5"/>
    <w:rsid w:val="005D06C7"/>
    <w:rsid w:val="005D083C"/>
    <w:rsid w:val="005D18CE"/>
    <w:rsid w:val="005D2D7A"/>
    <w:rsid w:val="005D4480"/>
    <w:rsid w:val="005D4D49"/>
    <w:rsid w:val="005D5D2F"/>
    <w:rsid w:val="005D63A4"/>
    <w:rsid w:val="005D63D2"/>
    <w:rsid w:val="005D6CF1"/>
    <w:rsid w:val="005D709A"/>
    <w:rsid w:val="005D79B6"/>
    <w:rsid w:val="005E1D62"/>
    <w:rsid w:val="005E264D"/>
    <w:rsid w:val="005E34E6"/>
    <w:rsid w:val="005E4AAC"/>
    <w:rsid w:val="005E5860"/>
    <w:rsid w:val="005E65AA"/>
    <w:rsid w:val="005E7C95"/>
    <w:rsid w:val="005F3463"/>
    <w:rsid w:val="005F4A20"/>
    <w:rsid w:val="005F4FE3"/>
    <w:rsid w:val="005F6248"/>
    <w:rsid w:val="005F7AF7"/>
    <w:rsid w:val="00601AC8"/>
    <w:rsid w:val="00605A08"/>
    <w:rsid w:val="00605F5B"/>
    <w:rsid w:val="00607033"/>
    <w:rsid w:val="0060781C"/>
    <w:rsid w:val="00610A03"/>
    <w:rsid w:val="00611C55"/>
    <w:rsid w:val="006136C9"/>
    <w:rsid w:val="006147CB"/>
    <w:rsid w:val="00614942"/>
    <w:rsid w:val="00614C22"/>
    <w:rsid w:val="00615396"/>
    <w:rsid w:val="0061689E"/>
    <w:rsid w:val="00616ED8"/>
    <w:rsid w:val="00617D31"/>
    <w:rsid w:val="006219A1"/>
    <w:rsid w:val="00621B3F"/>
    <w:rsid w:val="00622C39"/>
    <w:rsid w:val="00627A70"/>
    <w:rsid w:val="00631161"/>
    <w:rsid w:val="00631C3D"/>
    <w:rsid w:val="00631CA8"/>
    <w:rsid w:val="00632671"/>
    <w:rsid w:val="00633561"/>
    <w:rsid w:val="006337ED"/>
    <w:rsid w:val="00633901"/>
    <w:rsid w:val="00633BE7"/>
    <w:rsid w:val="0063436C"/>
    <w:rsid w:val="0063447C"/>
    <w:rsid w:val="0063685A"/>
    <w:rsid w:val="006376D6"/>
    <w:rsid w:val="006379A3"/>
    <w:rsid w:val="00640E9C"/>
    <w:rsid w:val="006413B7"/>
    <w:rsid w:val="00641834"/>
    <w:rsid w:val="00642DC2"/>
    <w:rsid w:val="00642F4B"/>
    <w:rsid w:val="00643CEE"/>
    <w:rsid w:val="00645923"/>
    <w:rsid w:val="00646EE2"/>
    <w:rsid w:val="00647DEF"/>
    <w:rsid w:val="00650144"/>
    <w:rsid w:val="0065087F"/>
    <w:rsid w:val="00651FDD"/>
    <w:rsid w:val="00653B0F"/>
    <w:rsid w:val="006545D3"/>
    <w:rsid w:val="0065468A"/>
    <w:rsid w:val="0066072E"/>
    <w:rsid w:val="00660E5A"/>
    <w:rsid w:val="00661F2B"/>
    <w:rsid w:val="00661F44"/>
    <w:rsid w:val="006626B7"/>
    <w:rsid w:val="00662CED"/>
    <w:rsid w:val="006644A0"/>
    <w:rsid w:val="006654C8"/>
    <w:rsid w:val="00665A9D"/>
    <w:rsid w:val="00665B97"/>
    <w:rsid w:val="00667206"/>
    <w:rsid w:val="006675E1"/>
    <w:rsid w:val="00670784"/>
    <w:rsid w:val="00670971"/>
    <w:rsid w:val="00670F55"/>
    <w:rsid w:val="00671279"/>
    <w:rsid w:val="00671D20"/>
    <w:rsid w:val="00671F96"/>
    <w:rsid w:val="006723A0"/>
    <w:rsid w:val="00672FA9"/>
    <w:rsid w:val="006739C1"/>
    <w:rsid w:val="00673E3F"/>
    <w:rsid w:val="00673E5B"/>
    <w:rsid w:val="00674930"/>
    <w:rsid w:val="00675D80"/>
    <w:rsid w:val="006767E8"/>
    <w:rsid w:val="00676EA4"/>
    <w:rsid w:val="006801F8"/>
    <w:rsid w:val="00680A7A"/>
    <w:rsid w:val="00681244"/>
    <w:rsid w:val="00681544"/>
    <w:rsid w:val="0068284E"/>
    <w:rsid w:val="006831DD"/>
    <w:rsid w:val="00683C44"/>
    <w:rsid w:val="00683CCB"/>
    <w:rsid w:val="00684150"/>
    <w:rsid w:val="00684A4E"/>
    <w:rsid w:val="0068554C"/>
    <w:rsid w:val="00685A50"/>
    <w:rsid w:val="00686306"/>
    <w:rsid w:val="00686721"/>
    <w:rsid w:val="00686EAE"/>
    <w:rsid w:val="006902BD"/>
    <w:rsid w:val="006906FF"/>
    <w:rsid w:val="00692B03"/>
    <w:rsid w:val="00692BDF"/>
    <w:rsid w:val="00693D29"/>
    <w:rsid w:val="00694969"/>
    <w:rsid w:val="00695308"/>
    <w:rsid w:val="00695691"/>
    <w:rsid w:val="00697490"/>
    <w:rsid w:val="006978C5"/>
    <w:rsid w:val="006A07BB"/>
    <w:rsid w:val="006A0DD9"/>
    <w:rsid w:val="006A1BA9"/>
    <w:rsid w:val="006A2E18"/>
    <w:rsid w:val="006A3F75"/>
    <w:rsid w:val="006A4514"/>
    <w:rsid w:val="006A63A8"/>
    <w:rsid w:val="006A6FA2"/>
    <w:rsid w:val="006A780F"/>
    <w:rsid w:val="006B0591"/>
    <w:rsid w:val="006B188F"/>
    <w:rsid w:val="006B21F6"/>
    <w:rsid w:val="006B268B"/>
    <w:rsid w:val="006B2755"/>
    <w:rsid w:val="006B393A"/>
    <w:rsid w:val="006B3E49"/>
    <w:rsid w:val="006B3F05"/>
    <w:rsid w:val="006B4D37"/>
    <w:rsid w:val="006B4F7E"/>
    <w:rsid w:val="006B5BE9"/>
    <w:rsid w:val="006B60FA"/>
    <w:rsid w:val="006B650B"/>
    <w:rsid w:val="006C00D0"/>
    <w:rsid w:val="006C0101"/>
    <w:rsid w:val="006C39F6"/>
    <w:rsid w:val="006C4083"/>
    <w:rsid w:val="006C5F12"/>
    <w:rsid w:val="006C74B7"/>
    <w:rsid w:val="006D1613"/>
    <w:rsid w:val="006D20E1"/>
    <w:rsid w:val="006D305C"/>
    <w:rsid w:val="006D368E"/>
    <w:rsid w:val="006D3BBE"/>
    <w:rsid w:val="006D3E1A"/>
    <w:rsid w:val="006D46EE"/>
    <w:rsid w:val="006D48ED"/>
    <w:rsid w:val="006D4B8D"/>
    <w:rsid w:val="006D66CD"/>
    <w:rsid w:val="006D6D08"/>
    <w:rsid w:val="006D6DC1"/>
    <w:rsid w:val="006E00E0"/>
    <w:rsid w:val="006E0102"/>
    <w:rsid w:val="006E154E"/>
    <w:rsid w:val="006E25B0"/>
    <w:rsid w:val="006E32C9"/>
    <w:rsid w:val="006E66BE"/>
    <w:rsid w:val="006E794E"/>
    <w:rsid w:val="006E7D79"/>
    <w:rsid w:val="006E7FAD"/>
    <w:rsid w:val="006F0D94"/>
    <w:rsid w:val="006F0DD9"/>
    <w:rsid w:val="006F1564"/>
    <w:rsid w:val="006F224B"/>
    <w:rsid w:val="006F28C1"/>
    <w:rsid w:val="006F2D33"/>
    <w:rsid w:val="006F3416"/>
    <w:rsid w:val="006F4237"/>
    <w:rsid w:val="006F455B"/>
    <w:rsid w:val="006F503B"/>
    <w:rsid w:val="006F62B8"/>
    <w:rsid w:val="006F6A3C"/>
    <w:rsid w:val="007025A6"/>
    <w:rsid w:val="0070381F"/>
    <w:rsid w:val="00703BE7"/>
    <w:rsid w:val="00705476"/>
    <w:rsid w:val="00705EF6"/>
    <w:rsid w:val="007063A9"/>
    <w:rsid w:val="00706F4B"/>
    <w:rsid w:val="00707213"/>
    <w:rsid w:val="0070749B"/>
    <w:rsid w:val="007077CE"/>
    <w:rsid w:val="007078B2"/>
    <w:rsid w:val="00707FA6"/>
    <w:rsid w:val="00710FD3"/>
    <w:rsid w:val="00711494"/>
    <w:rsid w:val="00711F0F"/>
    <w:rsid w:val="0071305F"/>
    <w:rsid w:val="0071436A"/>
    <w:rsid w:val="00714A12"/>
    <w:rsid w:val="00720D80"/>
    <w:rsid w:val="007255E7"/>
    <w:rsid w:val="00727802"/>
    <w:rsid w:val="00727A55"/>
    <w:rsid w:val="00730140"/>
    <w:rsid w:val="0073181E"/>
    <w:rsid w:val="0073210D"/>
    <w:rsid w:val="00733878"/>
    <w:rsid w:val="007338EE"/>
    <w:rsid w:val="007351CC"/>
    <w:rsid w:val="00735C21"/>
    <w:rsid w:val="00735D00"/>
    <w:rsid w:val="0073638C"/>
    <w:rsid w:val="007407FE"/>
    <w:rsid w:val="00741ECF"/>
    <w:rsid w:val="00741F33"/>
    <w:rsid w:val="007422D4"/>
    <w:rsid w:val="0074276D"/>
    <w:rsid w:val="00743E59"/>
    <w:rsid w:val="00744418"/>
    <w:rsid w:val="00744C8B"/>
    <w:rsid w:val="00745D1C"/>
    <w:rsid w:val="007461B7"/>
    <w:rsid w:val="00747057"/>
    <w:rsid w:val="0075009C"/>
    <w:rsid w:val="0075012A"/>
    <w:rsid w:val="007504F6"/>
    <w:rsid w:val="007508DB"/>
    <w:rsid w:val="00751EAA"/>
    <w:rsid w:val="0075479E"/>
    <w:rsid w:val="007551D8"/>
    <w:rsid w:val="00756750"/>
    <w:rsid w:val="00757879"/>
    <w:rsid w:val="00762946"/>
    <w:rsid w:val="00763A86"/>
    <w:rsid w:val="00764CDE"/>
    <w:rsid w:val="00764F13"/>
    <w:rsid w:val="007665DA"/>
    <w:rsid w:val="007667E7"/>
    <w:rsid w:val="00766F6E"/>
    <w:rsid w:val="007678E1"/>
    <w:rsid w:val="00770D38"/>
    <w:rsid w:val="007714A0"/>
    <w:rsid w:val="00771FAB"/>
    <w:rsid w:val="00772E5B"/>
    <w:rsid w:val="007737AA"/>
    <w:rsid w:val="00773A82"/>
    <w:rsid w:val="00774B81"/>
    <w:rsid w:val="00774BD1"/>
    <w:rsid w:val="0077528B"/>
    <w:rsid w:val="00776C68"/>
    <w:rsid w:val="00777306"/>
    <w:rsid w:val="00777947"/>
    <w:rsid w:val="00777D76"/>
    <w:rsid w:val="00777E22"/>
    <w:rsid w:val="00781860"/>
    <w:rsid w:val="00781CD2"/>
    <w:rsid w:val="007850E0"/>
    <w:rsid w:val="0079149A"/>
    <w:rsid w:val="00793B55"/>
    <w:rsid w:val="00794814"/>
    <w:rsid w:val="00794EC3"/>
    <w:rsid w:val="007951BD"/>
    <w:rsid w:val="00795370"/>
    <w:rsid w:val="00795F4E"/>
    <w:rsid w:val="00796B7C"/>
    <w:rsid w:val="00796EAB"/>
    <w:rsid w:val="00797ADF"/>
    <w:rsid w:val="007A0ABA"/>
    <w:rsid w:val="007A0C10"/>
    <w:rsid w:val="007A20A9"/>
    <w:rsid w:val="007A3028"/>
    <w:rsid w:val="007A3E29"/>
    <w:rsid w:val="007A54EB"/>
    <w:rsid w:val="007A59FC"/>
    <w:rsid w:val="007A5E3E"/>
    <w:rsid w:val="007A7036"/>
    <w:rsid w:val="007A7214"/>
    <w:rsid w:val="007B07B7"/>
    <w:rsid w:val="007B1A8F"/>
    <w:rsid w:val="007B1AEC"/>
    <w:rsid w:val="007B1DF6"/>
    <w:rsid w:val="007B210D"/>
    <w:rsid w:val="007B32E6"/>
    <w:rsid w:val="007B603D"/>
    <w:rsid w:val="007C1963"/>
    <w:rsid w:val="007C1A1B"/>
    <w:rsid w:val="007C1A82"/>
    <w:rsid w:val="007C2715"/>
    <w:rsid w:val="007C3B43"/>
    <w:rsid w:val="007C4037"/>
    <w:rsid w:val="007C40A8"/>
    <w:rsid w:val="007C467C"/>
    <w:rsid w:val="007C48F9"/>
    <w:rsid w:val="007C52DA"/>
    <w:rsid w:val="007C5301"/>
    <w:rsid w:val="007C665B"/>
    <w:rsid w:val="007C741C"/>
    <w:rsid w:val="007D01D6"/>
    <w:rsid w:val="007D0A26"/>
    <w:rsid w:val="007D13BC"/>
    <w:rsid w:val="007D1520"/>
    <w:rsid w:val="007D16E9"/>
    <w:rsid w:val="007D300D"/>
    <w:rsid w:val="007D357E"/>
    <w:rsid w:val="007D3FF2"/>
    <w:rsid w:val="007D558D"/>
    <w:rsid w:val="007D5C70"/>
    <w:rsid w:val="007D5DBC"/>
    <w:rsid w:val="007D6BBB"/>
    <w:rsid w:val="007D6CCE"/>
    <w:rsid w:val="007D6D8A"/>
    <w:rsid w:val="007D71F0"/>
    <w:rsid w:val="007D78AD"/>
    <w:rsid w:val="007D7B05"/>
    <w:rsid w:val="007E298E"/>
    <w:rsid w:val="007E3C4C"/>
    <w:rsid w:val="007E4120"/>
    <w:rsid w:val="007E4CEE"/>
    <w:rsid w:val="007E5A69"/>
    <w:rsid w:val="007E66FC"/>
    <w:rsid w:val="007E6A49"/>
    <w:rsid w:val="007E71E9"/>
    <w:rsid w:val="007E7E2C"/>
    <w:rsid w:val="007F05A8"/>
    <w:rsid w:val="007F0D01"/>
    <w:rsid w:val="007F133B"/>
    <w:rsid w:val="007F26A2"/>
    <w:rsid w:val="007F41EB"/>
    <w:rsid w:val="007F4DCC"/>
    <w:rsid w:val="007F5782"/>
    <w:rsid w:val="007F60A1"/>
    <w:rsid w:val="00800384"/>
    <w:rsid w:val="00801070"/>
    <w:rsid w:val="00801894"/>
    <w:rsid w:val="00802011"/>
    <w:rsid w:val="00802F8C"/>
    <w:rsid w:val="00803941"/>
    <w:rsid w:val="00804520"/>
    <w:rsid w:val="00805322"/>
    <w:rsid w:val="008058D6"/>
    <w:rsid w:val="008060C3"/>
    <w:rsid w:val="00806EEB"/>
    <w:rsid w:val="00807FC3"/>
    <w:rsid w:val="008131F6"/>
    <w:rsid w:val="00814F19"/>
    <w:rsid w:val="008159B5"/>
    <w:rsid w:val="00815E01"/>
    <w:rsid w:val="00816957"/>
    <w:rsid w:val="0081768F"/>
    <w:rsid w:val="00817973"/>
    <w:rsid w:val="00820E55"/>
    <w:rsid w:val="00821046"/>
    <w:rsid w:val="00822D74"/>
    <w:rsid w:val="00823003"/>
    <w:rsid w:val="008231E0"/>
    <w:rsid w:val="008253E7"/>
    <w:rsid w:val="00826DB3"/>
    <w:rsid w:val="00827B6D"/>
    <w:rsid w:val="008306BF"/>
    <w:rsid w:val="008316E2"/>
    <w:rsid w:val="00831FCA"/>
    <w:rsid w:val="008323D6"/>
    <w:rsid w:val="00832462"/>
    <w:rsid w:val="00832784"/>
    <w:rsid w:val="00834170"/>
    <w:rsid w:val="00834A37"/>
    <w:rsid w:val="00835AA6"/>
    <w:rsid w:val="00836C2B"/>
    <w:rsid w:val="00840DCF"/>
    <w:rsid w:val="00840F98"/>
    <w:rsid w:val="00841171"/>
    <w:rsid w:val="008420C1"/>
    <w:rsid w:val="00842CFF"/>
    <w:rsid w:val="00842EAE"/>
    <w:rsid w:val="00844CC8"/>
    <w:rsid w:val="008450F0"/>
    <w:rsid w:val="00845AE8"/>
    <w:rsid w:val="00847169"/>
    <w:rsid w:val="0084719D"/>
    <w:rsid w:val="00847801"/>
    <w:rsid w:val="00850392"/>
    <w:rsid w:val="0085416F"/>
    <w:rsid w:val="00856459"/>
    <w:rsid w:val="00857803"/>
    <w:rsid w:val="00860778"/>
    <w:rsid w:val="00860AD5"/>
    <w:rsid w:val="00861877"/>
    <w:rsid w:val="00861D15"/>
    <w:rsid w:val="00861F51"/>
    <w:rsid w:val="0086246E"/>
    <w:rsid w:val="008649DB"/>
    <w:rsid w:val="0086542F"/>
    <w:rsid w:val="008657FA"/>
    <w:rsid w:val="00865E59"/>
    <w:rsid w:val="00866BEC"/>
    <w:rsid w:val="00870A3B"/>
    <w:rsid w:val="00871CD5"/>
    <w:rsid w:val="00871E7E"/>
    <w:rsid w:val="00873FCB"/>
    <w:rsid w:val="00875310"/>
    <w:rsid w:val="0087533F"/>
    <w:rsid w:val="00875BDD"/>
    <w:rsid w:val="00875FA7"/>
    <w:rsid w:val="00876FF6"/>
    <w:rsid w:val="00877442"/>
    <w:rsid w:val="00881137"/>
    <w:rsid w:val="00881295"/>
    <w:rsid w:val="00881FAD"/>
    <w:rsid w:val="008829FE"/>
    <w:rsid w:val="00884400"/>
    <w:rsid w:val="0088484F"/>
    <w:rsid w:val="008849C2"/>
    <w:rsid w:val="00884E66"/>
    <w:rsid w:val="00884FBC"/>
    <w:rsid w:val="0088731E"/>
    <w:rsid w:val="00887437"/>
    <w:rsid w:val="00890601"/>
    <w:rsid w:val="00890672"/>
    <w:rsid w:val="00890970"/>
    <w:rsid w:val="00890B0B"/>
    <w:rsid w:val="008918D9"/>
    <w:rsid w:val="008918DF"/>
    <w:rsid w:val="008918E4"/>
    <w:rsid w:val="008923DA"/>
    <w:rsid w:val="00892D69"/>
    <w:rsid w:val="00894501"/>
    <w:rsid w:val="008969DA"/>
    <w:rsid w:val="00896C21"/>
    <w:rsid w:val="008978D3"/>
    <w:rsid w:val="008A05E2"/>
    <w:rsid w:val="008A10DB"/>
    <w:rsid w:val="008A214A"/>
    <w:rsid w:val="008A2807"/>
    <w:rsid w:val="008A2921"/>
    <w:rsid w:val="008A2AA8"/>
    <w:rsid w:val="008A33F6"/>
    <w:rsid w:val="008A3E23"/>
    <w:rsid w:val="008A44C2"/>
    <w:rsid w:val="008A4BB1"/>
    <w:rsid w:val="008A5527"/>
    <w:rsid w:val="008A56CA"/>
    <w:rsid w:val="008A5FFC"/>
    <w:rsid w:val="008A79AD"/>
    <w:rsid w:val="008B00FB"/>
    <w:rsid w:val="008B091D"/>
    <w:rsid w:val="008B0AD9"/>
    <w:rsid w:val="008B0DC2"/>
    <w:rsid w:val="008B1037"/>
    <w:rsid w:val="008B14A6"/>
    <w:rsid w:val="008B1B92"/>
    <w:rsid w:val="008B43A2"/>
    <w:rsid w:val="008B43CF"/>
    <w:rsid w:val="008B4834"/>
    <w:rsid w:val="008B515C"/>
    <w:rsid w:val="008B52D3"/>
    <w:rsid w:val="008B5C04"/>
    <w:rsid w:val="008B5E58"/>
    <w:rsid w:val="008B6B12"/>
    <w:rsid w:val="008B6BAF"/>
    <w:rsid w:val="008B6F92"/>
    <w:rsid w:val="008B744B"/>
    <w:rsid w:val="008C0385"/>
    <w:rsid w:val="008C0B59"/>
    <w:rsid w:val="008C11CB"/>
    <w:rsid w:val="008C337C"/>
    <w:rsid w:val="008C36BA"/>
    <w:rsid w:val="008C37A1"/>
    <w:rsid w:val="008C40A7"/>
    <w:rsid w:val="008C523D"/>
    <w:rsid w:val="008C543C"/>
    <w:rsid w:val="008C6677"/>
    <w:rsid w:val="008C68C1"/>
    <w:rsid w:val="008D1521"/>
    <w:rsid w:val="008D2757"/>
    <w:rsid w:val="008D33AC"/>
    <w:rsid w:val="008D3909"/>
    <w:rsid w:val="008D449E"/>
    <w:rsid w:val="008D4B10"/>
    <w:rsid w:val="008D4C23"/>
    <w:rsid w:val="008D56D9"/>
    <w:rsid w:val="008D5870"/>
    <w:rsid w:val="008D61D0"/>
    <w:rsid w:val="008E01CC"/>
    <w:rsid w:val="008E1C1E"/>
    <w:rsid w:val="008E2EE5"/>
    <w:rsid w:val="008E325B"/>
    <w:rsid w:val="008E4E45"/>
    <w:rsid w:val="008E4F89"/>
    <w:rsid w:val="008E62D9"/>
    <w:rsid w:val="008E75F9"/>
    <w:rsid w:val="008E771E"/>
    <w:rsid w:val="008E7748"/>
    <w:rsid w:val="008E7AF1"/>
    <w:rsid w:val="008E7B2B"/>
    <w:rsid w:val="008F006E"/>
    <w:rsid w:val="008F17CE"/>
    <w:rsid w:val="008F1E75"/>
    <w:rsid w:val="008F1E95"/>
    <w:rsid w:val="008F207F"/>
    <w:rsid w:val="008F2EF1"/>
    <w:rsid w:val="008F42B8"/>
    <w:rsid w:val="008F431D"/>
    <w:rsid w:val="008F4B9E"/>
    <w:rsid w:val="008F5A10"/>
    <w:rsid w:val="008F5FAD"/>
    <w:rsid w:val="008F6900"/>
    <w:rsid w:val="008F6C9C"/>
    <w:rsid w:val="00900BDE"/>
    <w:rsid w:val="00903290"/>
    <w:rsid w:val="00903B48"/>
    <w:rsid w:val="00903F81"/>
    <w:rsid w:val="009052DB"/>
    <w:rsid w:val="0090548C"/>
    <w:rsid w:val="00905CD1"/>
    <w:rsid w:val="00905E0A"/>
    <w:rsid w:val="00906348"/>
    <w:rsid w:val="0090685C"/>
    <w:rsid w:val="0090712C"/>
    <w:rsid w:val="009072EF"/>
    <w:rsid w:val="00907C2D"/>
    <w:rsid w:val="009104A7"/>
    <w:rsid w:val="0091111D"/>
    <w:rsid w:val="00911B26"/>
    <w:rsid w:val="0091299E"/>
    <w:rsid w:val="00913BBF"/>
    <w:rsid w:val="00914332"/>
    <w:rsid w:val="00914C95"/>
    <w:rsid w:val="0091609F"/>
    <w:rsid w:val="00916998"/>
    <w:rsid w:val="00917B2D"/>
    <w:rsid w:val="009210B3"/>
    <w:rsid w:val="00921302"/>
    <w:rsid w:val="0092137D"/>
    <w:rsid w:val="00922603"/>
    <w:rsid w:val="0092423E"/>
    <w:rsid w:val="00924C27"/>
    <w:rsid w:val="0092740D"/>
    <w:rsid w:val="009277AE"/>
    <w:rsid w:val="00927B54"/>
    <w:rsid w:val="00930010"/>
    <w:rsid w:val="009314B4"/>
    <w:rsid w:val="00931B35"/>
    <w:rsid w:val="0093220B"/>
    <w:rsid w:val="0093227D"/>
    <w:rsid w:val="009327FF"/>
    <w:rsid w:val="00932FD1"/>
    <w:rsid w:val="009343D2"/>
    <w:rsid w:val="0093634D"/>
    <w:rsid w:val="0094096F"/>
    <w:rsid w:val="00941358"/>
    <w:rsid w:val="009428D7"/>
    <w:rsid w:val="00942B7C"/>
    <w:rsid w:val="00942E55"/>
    <w:rsid w:val="00942F94"/>
    <w:rsid w:val="00944786"/>
    <w:rsid w:val="009456D5"/>
    <w:rsid w:val="00946A9B"/>
    <w:rsid w:val="00951169"/>
    <w:rsid w:val="00951BCE"/>
    <w:rsid w:val="00951DBE"/>
    <w:rsid w:val="009526C8"/>
    <w:rsid w:val="00952789"/>
    <w:rsid w:val="0095456E"/>
    <w:rsid w:val="00954FE6"/>
    <w:rsid w:val="009556EE"/>
    <w:rsid w:val="009568B5"/>
    <w:rsid w:val="00957860"/>
    <w:rsid w:val="00960081"/>
    <w:rsid w:val="0096033C"/>
    <w:rsid w:val="00962BE7"/>
    <w:rsid w:val="00962ECF"/>
    <w:rsid w:val="0096318A"/>
    <w:rsid w:val="00963495"/>
    <w:rsid w:val="00964264"/>
    <w:rsid w:val="00965332"/>
    <w:rsid w:val="00965A5A"/>
    <w:rsid w:val="00967ED2"/>
    <w:rsid w:val="009705EE"/>
    <w:rsid w:val="00973B96"/>
    <w:rsid w:val="00976A35"/>
    <w:rsid w:val="00977532"/>
    <w:rsid w:val="00977DD4"/>
    <w:rsid w:val="009808A4"/>
    <w:rsid w:val="00980F34"/>
    <w:rsid w:val="00981D63"/>
    <w:rsid w:val="00982088"/>
    <w:rsid w:val="00982949"/>
    <w:rsid w:val="00982EFC"/>
    <w:rsid w:val="00983BAA"/>
    <w:rsid w:val="00983BFF"/>
    <w:rsid w:val="00983C3B"/>
    <w:rsid w:val="00984112"/>
    <w:rsid w:val="009843EB"/>
    <w:rsid w:val="00984A03"/>
    <w:rsid w:val="00984CD1"/>
    <w:rsid w:val="00985150"/>
    <w:rsid w:val="00985D1D"/>
    <w:rsid w:val="00986812"/>
    <w:rsid w:val="00986843"/>
    <w:rsid w:val="00991C32"/>
    <w:rsid w:val="00992E95"/>
    <w:rsid w:val="00995892"/>
    <w:rsid w:val="009959A8"/>
    <w:rsid w:val="00995F96"/>
    <w:rsid w:val="009A0CEF"/>
    <w:rsid w:val="009A1D6A"/>
    <w:rsid w:val="009A264B"/>
    <w:rsid w:val="009A37DF"/>
    <w:rsid w:val="009A37EF"/>
    <w:rsid w:val="009A49E2"/>
    <w:rsid w:val="009A5D0A"/>
    <w:rsid w:val="009A7138"/>
    <w:rsid w:val="009B2C26"/>
    <w:rsid w:val="009B450A"/>
    <w:rsid w:val="009B46DE"/>
    <w:rsid w:val="009B5C1B"/>
    <w:rsid w:val="009B66CF"/>
    <w:rsid w:val="009B68B4"/>
    <w:rsid w:val="009C03D8"/>
    <w:rsid w:val="009C0A07"/>
    <w:rsid w:val="009C13F6"/>
    <w:rsid w:val="009C20B4"/>
    <w:rsid w:val="009C3DA0"/>
    <w:rsid w:val="009C4A48"/>
    <w:rsid w:val="009C59FC"/>
    <w:rsid w:val="009C5BA8"/>
    <w:rsid w:val="009C704B"/>
    <w:rsid w:val="009D00A8"/>
    <w:rsid w:val="009D09A2"/>
    <w:rsid w:val="009D162C"/>
    <w:rsid w:val="009D1C5B"/>
    <w:rsid w:val="009D24AB"/>
    <w:rsid w:val="009D2CD8"/>
    <w:rsid w:val="009D2E46"/>
    <w:rsid w:val="009D4302"/>
    <w:rsid w:val="009D43ED"/>
    <w:rsid w:val="009D47BB"/>
    <w:rsid w:val="009D5342"/>
    <w:rsid w:val="009D5463"/>
    <w:rsid w:val="009D59CE"/>
    <w:rsid w:val="009D6436"/>
    <w:rsid w:val="009D7EBA"/>
    <w:rsid w:val="009E0167"/>
    <w:rsid w:val="009E0646"/>
    <w:rsid w:val="009E2973"/>
    <w:rsid w:val="009E3B6B"/>
    <w:rsid w:val="009E4CF4"/>
    <w:rsid w:val="009E56AC"/>
    <w:rsid w:val="009E6073"/>
    <w:rsid w:val="009E63D8"/>
    <w:rsid w:val="009E6A83"/>
    <w:rsid w:val="009E73C4"/>
    <w:rsid w:val="009F02DB"/>
    <w:rsid w:val="009F23BA"/>
    <w:rsid w:val="009F24F5"/>
    <w:rsid w:val="009F7800"/>
    <w:rsid w:val="00A00233"/>
    <w:rsid w:val="00A0063C"/>
    <w:rsid w:val="00A0098F"/>
    <w:rsid w:val="00A00B61"/>
    <w:rsid w:val="00A00D08"/>
    <w:rsid w:val="00A01015"/>
    <w:rsid w:val="00A02C85"/>
    <w:rsid w:val="00A0460D"/>
    <w:rsid w:val="00A05FB9"/>
    <w:rsid w:val="00A0663B"/>
    <w:rsid w:val="00A06A9D"/>
    <w:rsid w:val="00A07588"/>
    <w:rsid w:val="00A075FA"/>
    <w:rsid w:val="00A106E3"/>
    <w:rsid w:val="00A10D10"/>
    <w:rsid w:val="00A110AB"/>
    <w:rsid w:val="00A13E63"/>
    <w:rsid w:val="00A14F7A"/>
    <w:rsid w:val="00A15164"/>
    <w:rsid w:val="00A15742"/>
    <w:rsid w:val="00A16946"/>
    <w:rsid w:val="00A178AC"/>
    <w:rsid w:val="00A2028D"/>
    <w:rsid w:val="00A206EB"/>
    <w:rsid w:val="00A22082"/>
    <w:rsid w:val="00A24F31"/>
    <w:rsid w:val="00A255A1"/>
    <w:rsid w:val="00A255D6"/>
    <w:rsid w:val="00A2662F"/>
    <w:rsid w:val="00A27502"/>
    <w:rsid w:val="00A3017B"/>
    <w:rsid w:val="00A30E17"/>
    <w:rsid w:val="00A30FB4"/>
    <w:rsid w:val="00A33493"/>
    <w:rsid w:val="00A334F9"/>
    <w:rsid w:val="00A33933"/>
    <w:rsid w:val="00A352C9"/>
    <w:rsid w:val="00A35D56"/>
    <w:rsid w:val="00A35F43"/>
    <w:rsid w:val="00A365F3"/>
    <w:rsid w:val="00A37195"/>
    <w:rsid w:val="00A37890"/>
    <w:rsid w:val="00A3793A"/>
    <w:rsid w:val="00A415DD"/>
    <w:rsid w:val="00A42647"/>
    <w:rsid w:val="00A43D50"/>
    <w:rsid w:val="00A44300"/>
    <w:rsid w:val="00A44A1B"/>
    <w:rsid w:val="00A450D5"/>
    <w:rsid w:val="00A456CB"/>
    <w:rsid w:val="00A45F46"/>
    <w:rsid w:val="00A47A11"/>
    <w:rsid w:val="00A51328"/>
    <w:rsid w:val="00A51CC8"/>
    <w:rsid w:val="00A53246"/>
    <w:rsid w:val="00A55D3D"/>
    <w:rsid w:val="00A55E64"/>
    <w:rsid w:val="00A562C4"/>
    <w:rsid w:val="00A56BD5"/>
    <w:rsid w:val="00A57120"/>
    <w:rsid w:val="00A571A0"/>
    <w:rsid w:val="00A576FD"/>
    <w:rsid w:val="00A57F44"/>
    <w:rsid w:val="00A602A4"/>
    <w:rsid w:val="00A611D0"/>
    <w:rsid w:val="00A626C2"/>
    <w:rsid w:val="00A627F1"/>
    <w:rsid w:val="00A631FD"/>
    <w:rsid w:val="00A644AF"/>
    <w:rsid w:val="00A64A86"/>
    <w:rsid w:val="00A65337"/>
    <w:rsid w:val="00A6696B"/>
    <w:rsid w:val="00A67178"/>
    <w:rsid w:val="00A67703"/>
    <w:rsid w:val="00A70938"/>
    <w:rsid w:val="00A720CA"/>
    <w:rsid w:val="00A72A92"/>
    <w:rsid w:val="00A73ACE"/>
    <w:rsid w:val="00A741BD"/>
    <w:rsid w:val="00A754F9"/>
    <w:rsid w:val="00A75C97"/>
    <w:rsid w:val="00A7609F"/>
    <w:rsid w:val="00A76842"/>
    <w:rsid w:val="00A77DEA"/>
    <w:rsid w:val="00A80452"/>
    <w:rsid w:val="00A80775"/>
    <w:rsid w:val="00A81B13"/>
    <w:rsid w:val="00A83516"/>
    <w:rsid w:val="00A8358B"/>
    <w:rsid w:val="00A865F3"/>
    <w:rsid w:val="00A87944"/>
    <w:rsid w:val="00A90D59"/>
    <w:rsid w:val="00A92747"/>
    <w:rsid w:val="00A9370E"/>
    <w:rsid w:val="00A93742"/>
    <w:rsid w:val="00A94B58"/>
    <w:rsid w:val="00A96021"/>
    <w:rsid w:val="00A966F4"/>
    <w:rsid w:val="00A96960"/>
    <w:rsid w:val="00AA0F5F"/>
    <w:rsid w:val="00AA17ED"/>
    <w:rsid w:val="00AA4695"/>
    <w:rsid w:val="00AA527D"/>
    <w:rsid w:val="00AA6107"/>
    <w:rsid w:val="00AA6CAE"/>
    <w:rsid w:val="00AA7364"/>
    <w:rsid w:val="00AB0B1D"/>
    <w:rsid w:val="00AB0F03"/>
    <w:rsid w:val="00AB1400"/>
    <w:rsid w:val="00AB2180"/>
    <w:rsid w:val="00AB2305"/>
    <w:rsid w:val="00AB3D18"/>
    <w:rsid w:val="00AB4096"/>
    <w:rsid w:val="00AB566F"/>
    <w:rsid w:val="00AB7D2C"/>
    <w:rsid w:val="00AB7FE1"/>
    <w:rsid w:val="00AC2484"/>
    <w:rsid w:val="00AC2F02"/>
    <w:rsid w:val="00AC3057"/>
    <w:rsid w:val="00AC3977"/>
    <w:rsid w:val="00AC4D19"/>
    <w:rsid w:val="00AC5138"/>
    <w:rsid w:val="00AC5303"/>
    <w:rsid w:val="00AC656A"/>
    <w:rsid w:val="00AC7236"/>
    <w:rsid w:val="00AD1928"/>
    <w:rsid w:val="00AD2D46"/>
    <w:rsid w:val="00AD2E9E"/>
    <w:rsid w:val="00AD39DD"/>
    <w:rsid w:val="00AD42B9"/>
    <w:rsid w:val="00AD42BA"/>
    <w:rsid w:val="00AD49B7"/>
    <w:rsid w:val="00AD4E31"/>
    <w:rsid w:val="00AD6249"/>
    <w:rsid w:val="00AD657D"/>
    <w:rsid w:val="00AD72D2"/>
    <w:rsid w:val="00AE057F"/>
    <w:rsid w:val="00AE186C"/>
    <w:rsid w:val="00AE325D"/>
    <w:rsid w:val="00AE3C6D"/>
    <w:rsid w:val="00AE3D04"/>
    <w:rsid w:val="00AE3FA0"/>
    <w:rsid w:val="00AE4D5D"/>
    <w:rsid w:val="00AE5AA4"/>
    <w:rsid w:val="00AE5AD9"/>
    <w:rsid w:val="00AE65FA"/>
    <w:rsid w:val="00AE6E51"/>
    <w:rsid w:val="00AE7877"/>
    <w:rsid w:val="00AF00E5"/>
    <w:rsid w:val="00AF24CD"/>
    <w:rsid w:val="00AF2A6C"/>
    <w:rsid w:val="00AF3284"/>
    <w:rsid w:val="00AF33BB"/>
    <w:rsid w:val="00AF5A37"/>
    <w:rsid w:val="00AF6822"/>
    <w:rsid w:val="00AF6E65"/>
    <w:rsid w:val="00AF7863"/>
    <w:rsid w:val="00B00150"/>
    <w:rsid w:val="00B039CF"/>
    <w:rsid w:val="00B0420D"/>
    <w:rsid w:val="00B0452F"/>
    <w:rsid w:val="00B0479D"/>
    <w:rsid w:val="00B04D2C"/>
    <w:rsid w:val="00B0580C"/>
    <w:rsid w:val="00B05990"/>
    <w:rsid w:val="00B062BA"/>
    <w:rsid w:val="00B0733F"/>
    <w:rsid w:val="00B074CA"/>
    <w:rsid w:val="00B108CF"/>
    <w:rsid w:val="00B10C6F"/>
    <w:rsid w:val="00B10D48"/>
    <w:rsid w:val="00B12762"/>
    <w:rsid w:val="00B13886"/>
    <w:rsid w:val="00B13C43"/>
    <w:rsid w:val="00B13D4F"/>
    <w:rsid w:val="00B14C74"/>
    <w:rsid w:val="00B15CE0"/>
    <w:rsid w:val="00B15F4A"/>
    <w:rsid w:val="00B1621C"/>
    <w:rsid w:val="00B16CDF"/>
    <w:rsid w:val="00B17035"/>
    <w:rsid w:val="00B17366"/>
    <w:rsid w:val="00B179CA"/>
    <w:rsid w:val="00B201A4"/>
    <w:rsid w:val="00B204CD"/>
    <w:rsid w:val="00B2054C"/>
    <w:rsid w:val="00B208C5"/>
    <w:rsid w:val="00B20AC0"/>
    <w:rsid w:val="00B20F12"/>
    <w:rsid w:val="00B2440C"/>
    <w:rsid w:val="00B24795"/>
    <w:rsid w:val="00B24B88"/>
    <w:rsid w:val="00B24C82"/>
    <w:rsid w:val="00B25063"/>
    <w:rsid w:val="00B25288"/>
    <w:rsid w:val="00B26454"/>
    <w:rsid w:val="00B26786"/>
    <w:rsid w:val="00B2690C"/>
    <w:rsid w:val="00B277D8"/>
    <w:rsid w:val="00B27C69"/>
    <w:rsid w:val="00B30285"/>
    <w:rsid w:val="00B3235D"/>
    <w:rsid w:val="00B328DB"/>
    <w:rsid w:val="00B32ACE"/>
    <w:rsid w:val="00B33239"/>
    <w:rsid w:val="00B358AA"/>
    <w:rsid w:val="00B35AD6"/>
    <w:rsid w:val="00B35D0C"/>
    <w:rsid w:val="00B36798"/>
    <w:rsid w:val="00B3710F"/>
    <w:rsid w:val="00B40B2A"/>
    <w:rsid w:val="00B41A08"/>
    <w:rsid w:val="00B42696"/>
    <w:rsid w:val="00B42978"/>
    <w:rsid w:val="00B43386"/>
    <w:rsid w:val="00B43951"/>
    <w:rsid w:val="00B4461B"/>
    <w:rsid w:val="00B44AA5"/>
    <w:rsid w:val="00B44AAD"/>
    <w:rsid w:val="00B4540A"/>
    <w:rsid w:val="00B4556C"/>
    <w:rsid w:val="00B45A6A"/>
    <w:rsid w:val="00B460E7"/>
    <w:rsid w:val="00B46101"/>
    <w:rsid w:val="00B46171"/>
    <w:rsid w:val="00B4691C"/>
    <w:rsid w:val="00B47090"/>
    <w:rsid w:val="00B50896"/>
    <w:rsid w:val="00B5161B"/>
    <w:rsid w:val="00B517FA"/>
    <w:rsid w:val="00B51ACD"/>
    <w:rsid w:val="00B521D0"/>
    <w:rsid w:val="00B5254F"/>
    <w:rsid w:val="00B541FF"/>
    <w:rsid w:val="00B55285"/>
    <w:rsid w:val="00B553BB"/>
    <w:rsid w:val="00B55727"/>
    <w:rsid w:val="00B56F7D"/>
    <w:rsid w:val="00B57776"/>
    <w:rsid w:val="00B61153"/>
    <w:rsid w:val="00B61BE4"/>
    <w:rsid w:val="00B6218C"/>
    <w:rsid w:val="00B63FF4"/>
    <w:rsid w:val="00B64631"/>
    <w:rsid w:val="00B649AE"/>
    <w:rsid w:val="00B6517A"/>
    <w:rsid w:val="00B65401"/>
    <w:rsid w:val="00B66657"/>
    <w:rsid w:val="00B66FA4"/>
    <w:rsid w:val="00B675CA"/>
    <w:rsid w:val="00B67AF1"/>
    <w:rsid w:val="00B71CD8"/>
    <w:rsid w:val="00B71ECC"/>
    <w:rsid w:val="00B7316F"/>
    <w:rsid w:val="00B7354F"/>
    <w:rsid w:val="00B73F76"/>
    <w:rsid w:val="00B753D1"/>
    <w:rsid w:val="00B7558C"/>
    <w:rsid w:val="00B76116"/>
    <w:rsid w:val="00B762FA"/>
    <w:rsid w:val="00B764C7"/>
    <w:rsid w:val="00B7668F"/>
    <w:rsid w:val="00B777F1"/>
    <w:rsid w:val="00B77F43"/>
    <w:rsid w:val="00B80776"/>
    <w:rsid w:val="00B8152C"/>
    <w:rsid w:val="00B83223"/>
    <w:rsid w:val="00B83E87"/>
    <w:rsid w:val="00B84E68"/>
    <w:rsid w:val="00B84FA3"/>
    <w:rsid w:val="00B8632F"/>
    <w:rsid w:val="00B86D2F"/>
    <w:rsid w:val="00B93357"/>
    <w:rsid w:val="00B966FB"/>
    <w:rsid w:val="00B96878"/>
    <w:rsid w:val="00B9698A"/>
    <w:rsid w:val="00BA00EB"/>
    <w:rsid w:val="00BA08AC"/>
    <w:rsid w:val="00BA0F19"/>
    <w:rsid w:val="00BA18F9"/>
    <w:rsid w:val="00BA1C50"/>
    <w:rsid w:val="00BA1C7D"/>
    <w:rsid w:val="00BA45D5"/>
    <w:rsid w:val="00BA4F14"/>
    <w:rsid w:val="00BA5A09"/>
    <w:rsid w:val="00BA722A"/>
    <w:rsid w:val="00BA72B8"/>
    <w:rsid w:val="00BA75FF"/>
    <w:rsid w:val="00BB1C24"/>
    <w:rsid w:val="00BB211B"/>
    <w:rsid w:val="00BB2D47"/>
    <w:rsid w:val="00BB30B1"/>
    <w:rsid w:val="00BB3ABB"/>
    <w:rsid w:val="00BB3B25"/>
    <w:rsid w:val="00BB3BB0"/>
    <w:rsid w:val="00BB5046"/>
    <w:rsid w:val="00BB5073"/>
    <w:rsid w:val="00BB5271"/>
    <w:rsid w:val="00BB5AC1"/>
    <w:rsid w:val="00BB5AF3"/>
    <w:rsid w:val="00BB5FD2"/>
    <w:rsid w:val="00BB632C"/>
    <w:rsid w:val="00BB686A"/>
    <w:rsid w:val="00BB703E"/>
    <w:rsid w:val="00BB7BA5"/>
    <w:rsid w:val="00BB7CE4"/>
    <w:rsid w:val="00BB7CEF"/>
    <w:rsid w:val="00BC0EA9"/>
    <w:rsid w:val="00BC12E2"/>
    <w:rsid w:val="00BC2A1A"/>
    <w:rsid w:val="00BC3C73"/>
    <w:rsid w:val="00BC4139"/>
    <w:rsid w:val="00BC60CB"/>
    <w:rsid w:val="00BC6ED6"/>
    <w:rsid w:val="00BC7527"/>
    <w:rsid w:val="00BD1352"/>
    <w:rsid w:val="00BD232E"/>
    <w:rsid w:val="00BD2C62"/>
    <w:rsid w:val="00BD2F10"/>
    <w:rsid w:val="00BD358B"/>
    <w:rsid w:val="00BD530C"/>
    <w:rsid w:val="00BD7F1C"/>
    <w:rsid w:val="00BE0BEC"/>
    <w:rsid w:val="00BE0C00"/>
    <w:rsid w:val="00BE144F"/>
    <w:rsid w:val="00BE1552"/>
    <w:rsid w:val="00BE1F15"/>
    <w:rsid w:val="00BE24AF"/>
    <w:rsid w:val="00BE3742"/>
    <w:rsid w:val="00BE4408"/>
    <w:rsid w:val="00BE4C3D"/>
    <w:rsid w:val="00BE5F26"/>
    <w:rsid w:val="00BE62F8"/>
    <w:rsid w:val="00BE6FFC"/>
    <w:rsid w:val="00BF11BC"/>
    <w:rsid w:val="00BF19FF"/>
    <w:rsid w:val="00BF2428"/>
    <w:rsid w:val="00BF29D0"/>
    <w:rsid w:val="00BF392C"/>
    <w:rsid w:val="00BF432D"/>
    <w:rsid w:val="00BF4CD6"/>
    <w:rsid w:val="00BF64F1"/>
    <w:rsid w:val="00BF7AA4"/>
    <w:rsid w:val="00BF7F6D"/>
    <w:rsid w:val="00C004AB"/>
    <w:rsid w:val="00C028D7"/>
    <w:rsid w:val="00C042AC"/>
    <w:rsid w:val="00C04561"/>
    <w:rsid w:val="00C0581B"/>
    <w:rsid w:val="00C06521"/>
    <w:rsid w:val="00C0658C"/>
    <w:rsid w:val="00C06C06"/>
    <w:rsid w:val="00C10612"/>
    <w:rsid w:val="00C10B31"/>
    <w:rsid w:val="00C12234"/>
    <w:rsid w:val="00C12554"/>
    <w:rsid w:val="00C1336C"/>
    <w:rsid w:val="00C1387E"/>
    <w:rsid w:val="00C13FAE"/>
    <w:rsid w:val="00C14590"/>
    <w:rsid w:val="00C15663"/>
    <w:rsid w:val="00C1579C"/>
    <w:rsid w:val="00C15B37"/>
    <w:rsid w:val="00C15EA7"/>
    <w:rsid w:val="00C171F8"/>
    <w:rsid w:val="00C17968"/>
    <w:rsid w:val="00C201E2"/>
    <w:rsid w:val="00C215F0"/>
    <w:rsid w:val="00C21ADF"/>
    <w:rsid w:val="00C22316"/>
    <w:rsid w:val="00C24B88"/>
    <w:rsid w:val="00C25529"/>
    <w:rsid w:val="00C25B47"/>
    <w:rsid w:val="00C260E2"/>
    <w:rsid w:val="00C2620A"/>
    <w:rsid w:val="00C26536"/>
    <w:rsid w:val="00C2673B"/>
    <w:rsid w:val="00C30409"/>
    <w:rsid w:val="00C30441"/>
    <w:rsid w:val="00C31B64"/>
    <w:rsid w:val="00C329A0"/>
    <w:rsid w:val="00C32AE0"/>
    <w:rsid w:val="00C33204"/>
    <w:rsid w:val="00C33AB8"/>
    <w:rsid w:val="00C3406E"/>
    <w:rsid w:val="00C3455A"/>
    <w:rsid w:val="00C3568B"/>
    <w:rsid w:val="00C35E04"/>
    <w:rsid w:val="00C35F7B"/>
    <w:rsid w:val="00C371B2"/>
    <w:rsid w:val="00C4069C"/>
    <w:rsid w:val="00C4125C"/>
    <w:rsid w:val="00C41903"/>
    <w:rsid w:val="00C42321"/>
    <w:rsid w:val="00C42347"/>
    <w:rsid w:val="00C42711"/>
    <w:rsid w:val="00C42B04"/>
    <w:rsid w:val="00C44A33"/>
    <w:rsid w:val="00C44DF3"/>
    <w:rsid w:val="00C44FC4"/>
    <w:rsid w:val="00C46AB1"/>
    <w:rsid w:val="00C50B82"/>
    <w:rsid w:val="00C50CF4"/>
    <w:rsid w:val="00C523AC"/>
    <w:rsid w:val="00C56834"/>
    <w:rsid w:val="00C57023"/>
    <w:rsid w:val="00C57C6A"/>
    <w:rsid w:val="00C57F51"/>
    <w:rsid w:val="00C60BB9"/>
    <w:rsid w:val="00C61A5B"/>
    <w:rsid w:val="00C626EF"/>
    <w:rsid w:val="00C63115"/>
    <w:rsid w:val="00C64B9D"/>
    <w:rsid w:val="00C652B2"/>
    <w:rsid w:val="00C659C0"/>
    <w:rsid w:val="00C66114"/>
    <w:rsid w:val="00C670F8"/>
    <w:rsid w:val="00C67C65"/>
    <w:rsid w:val="00C7148A"/>
    <w:rsid w:val="00C71AA3"/>
    <w:rsid w:val="00C734B4"/>
    <w:rsid w:val="00C74CC4"/>
    <w:rsid w:val="00C750D2"/>
    <w:rsid w:val="00C75924"/>
    <w:rsid w:val="00C77E21"/>
    <w:rsid w:val="00C800DC"/>
    <w:rsid w:val="00C813FF"/>
    <w:rsid w:val="00C8159B"/>
    <w:rsid w:val="00C81828"/>
    <w:rsid w:val="00C81B26"/>
    <w:rsid w:val="00C81BCD"/>
    <w:rsid w:val="00C81D81"/>
    <w:rsid w:val="00C83E13"/>
    <w:rsid w:val="00C8525B"/>
    <w:rsid w:val="00C85402"/>
    <w:rsid w:val="00C854E4"/>
    <w:rsid w:val="00C85B5B"/>
    <w:rsid w:val="00C870DD"/>
    <w:rsid w:val="00C87260"/>
    <w:rsid w:val="00C87F16"/>
    <w:rsid w:val="00C9148D"/>
    <w:rsid w:val="00C9202B"/>
    <w:rsid w:val="00C929F5"/>
    <w:rsid w:val="00C931A6"/>
    <w:rsid w:val="00C9378B"/>
    <w:rsid w:val="00C93DA3"/>
    <w:rsid w:val="00C9502C"/>
    <w:rsid w:val="00C969F7"/>
    <w:rsid w:val="00C97509"/>
    <w:rsid w:val="00CA02E9"/>
    <w:rsid w:val="00CA0F4D"/>
    <w:rsid w:val="00CA14BB"/>
    <w:rsid w:val="00CA186A"/>
    <w:rsid w:val="00CA21A4"/>
    <w:rsid w:val="00CA2E64"/>
    <w:rsid w:val="00CA3199"/>
    <w:rsid w:val="00CA426B"/>
    <w:rsid w:val="00CA4984"/>
    <w:rsid w:val="00CA603A"/>
    <w:rsid w:val="00CA691D"/>
    <w:rsid w:val="00CA72F9"/>
    <w:rsid w:val="00CB073A"/>
    <w:rsid w:val="00CB1B2C"/>
    <w:rsid w:val="00CB1E30"/>
    <w:rsid w:val="00CB3ABC"/>
    <w:rsid w:val="00CB3B52"/>
    <w:rsid w:val="00CB4DC2"/>
    <w:rsid w:val="00CB5A75"/>
    <w:rsid w:val="00CB77B1"/>
    <w:rsid w:val="00CB7BDC"/>
    <w:rsid w:val="00CB7D90"/>
    <w:rsid w:val="00CC14A7"/>
    <w:rsid w:val="00CC1674"/>
    <w:rsid w:val="00CC16D5"/>
    <w:rsid w:val="00CC19D5"/>
    <w:rsid w:val="00CC2371"/>
    <w:rsid w:val="00CC357F"/>
    <w:rsid w:val="00CC3CA4"/>
    <w:rsid w:val="00CC5707"/>
    <w:rsid w:val="00CC64EA"/>
    <w:rsid w:val="00CC6C31"/>
    <w:rsid w:val="00CC79A2"/>
    <w:rsid w:val="00CC7A50"/>
    <w:rsid w:val="00CD000E"/>
    <w:rsid w:val="00CD0D9B"/>
    <w:rsid w:val="00CD1439"/>
    <w:rsid w:val="00CD1919"/>
    <w:rsid w:val="00CD2637"/>
    <w:rsid w:val="00CD2A02"/>
    <w:rsid w:val="00CD5820"/>
    <w:rsid w:val="00CE043E"/>
    <w:rsid w:val="00CE049B"/>
    <w:rsid w:val="00CE0A6F"/>
    <w:rsid w:val="00CE1DE0"/>
    <w:rsid w:val="00CE2DEA"/>
    <w:rsid w:val="00CE32E7"/>
    <w:rsid w:val="00CE3649"/>
    <w:rsid w:val="00CE3698"/>
    <w:rsid w:val="00CE3F7C"/>
    <w:rsid w:val="00CE41A2"/>
    <w:rsid w:val="00CE5852"/>
    <w:rsid w:val="00CE5ADC"/>
    <w:rsid w:val="00CE5B2C"/>
    <w:rsid w:val="00CE60CA"/>
    <w:rsid w:val="00CE6C73"/>
    <w:rsid w:val="00CE6CE6"/>
    <w:rsid w:val="00CF02B5"/>
    <w:rsid w:val="00CF03E8"/>
    <w:rsid w:val="00CF298B"/>
    <w:rsid w:val="00CF3019"/>
    <w:rsid w:val="00CF4337"/>
    <w:rsid w:val="00CF4609"/>
    <w:rsid w:val="00CF4CAD"/>
    <w:rsid w:val="00CF63EE"/>
    <w:rsid w:val="00CF65AC"/>
    <w:rsid w:val="00CF6680"/>
    <w:rsid w:val="00CF6811"/>
    <w:rsid w:val="00CF721F"/>
    <w:rsid w:val="00CF756F"/>
    <w:rsid w:val="00D001F5"/>
    <w:rsid w:val="00D02572"/>
    <w:rsid w:val="00D02AE2"/>
    <w:rsid w:val="00D04F88"/>
    <w:rsid w:val="00D061B9"/>
    <w:rsid w:val="00D0667C"/>
    <w:rsid w:val="00D07243"/>
    <w:rsid w:val="00D07347"/>
    <w:rsid w:val="00D07A57"/>
    <w:rsid w:val="00D07C73"/>
    <w:rsid w:val="00D07C7C"/>
    <w:rsid w:val="00D1005E"/>
    <w:rsid w:val="00D10789"/>
    <w:rsid w:val="00D10806"/>
    <w:rsid w:val="00D1086F"/>
    <w:rsid w:val="00D132FF"/>
    <w:rsid w:val="00D1388D"/>
    <w:rsid w:val="00D13E10"/>
    <w:rsid w:val="00D151F4"/>
    <w:rsid w:val="00D15A30"/>
    <w:rsid w:val="00D15B2C"/>
    <w:rsid w:val="00D162AF"/>
    <w:rsid w:val="00D16552"/>
    <w:rsid w:val="00D16687"/>
    <w:rsid w:val="00D16EBE"/>
    <w:rsid w:val="00D17BB4"/>
    <w:rsid w:val="00D2008A"/>
    <w:rsid w:val="00D20844"/>
    <w:rsid w:val="00D20A67"/>
    <w:rsid w:val="00D229D9"/>
    <w:rsid w:val="00D24767"/>
    <w:rsid w:val="00D259A4"/>
    <w:rsid w:val="00D264B5"/>
    <w:rsid w:val="00D27624"/>
    <w:rsid w:val="00D366A4"/>
    <w:rsid w:val="00D377E2"/>
    <w:rsid w:val="00D37F53"/>
    <w:rsid w:val="00D40343"/>
    <w:rsid w:val="00D427E4"/>
    <w:rsid w:val="00D43A3F"/>
    <w:rsid w:val="00D43C24"/>
    <w:rsid w:val="00D443A5"/>
    <w:rsid w:val="00D4517D"/>
    <w:rsid w:val="00D451C9"/>
    <w:rsid w:val="00D50033"/>
    <w:rsid w:val="00D505BB"/>
    <w:rsid w:val="00D51A47"/>
    <w:rsid w:val="00D51D9D"/>
    <w:rsid w:val="00D52C07"/>
    <w:rsid w:val="00D53CC0"/>
    <w:rsid w:val="00D54207"/>
    <w:rsid w:val="00D5592F"/>
    <w:rsid w:val="00D55A51"/>
    <w:rsid w:val="00D55B02"/>
    <w:rsid w:val="00D55B7E"/>
    <w:rsid w:val="00D57267"/>
    <w:rsid w:val="00D57A48"/>
    <w:rsid w:val="00D57B23"/>
    <w:rsid w:val="00D609DD"/>
    <w:rsid w:val="00D60A87"/>
    <w:rsid w:val="00D62B37"/>
    <w:rsid w:val="00D63B02"/>
    <w:rsid w:val="00D64098"/>
    <w:rsid w:val="00D64348"/>
    <w:rsid w:val="00D6477A"/>
    <w:rsid w:val="00D65583"/>
    <w:rsid w:val="00D65687"/>
    <w:rsid w:val="00D66523"/>
    <w:rsid w:val="00D66D9D"/>
    <w:rsid w:val="00D6730F"/>
    <w:rsid w:val="00D67D79"/>
    <w:rsid w:val="00D67FF0"/>
    <w:rsid w:val="00D71741"/>
    <w:rsid w:val="00D71E45"/>
    <w:rsid w:val="00D73711"/>
    <w:rsid w:val="00D73DFF"/>
    <w:rsid w:val="00D74402"/>
    <w:rsid w:val="00D76670"/>
    <w:rsid w:val="00D768C3"/>
    <w:rsid w:val="00D772BA"/>
    <w:rsid w:val="00D77A2B"/>
    <w:rsid w:val="00D806EE"/>
    <w:rsid w:val="00D81E5E"/>
    <w:rsid w:val="00D821A8"/>
    <w:rsid w:val="00D8359A"/>
    <w:rsid w:val="00D84A63"/>
    <w:rsid w:val="00D85201"/>
    <w:rsid w:val="00D85759"/>
    <w:rsid w:val="00D86186"/>
    <w:rsid w:val="00D87469"/>
    <w:rsid w:val="00D8753C"/>
    <w:rsid w:val="00D90B21"/>
    <w:rsid w:val="00D94263"/>
    <w:rsid w:val="00D9595C"/>
    <w:rsid w:val="00D95E0A"/>
    <w:rsid w:val="00D96DFB"/>
    <w:rsid w:val="00D97486"/>
    <w:rsid w:val="00DA091F"/>
    <w:rsid w:val="00DA20C3"/>
    <w:rsid w:val="00DA2206"/>
    <w:rsid w:val="00DA34FB"/>
    <w:rsid w:val="00DA3ADC"/>
    <w:rsid w:val="00DA51C7"/>
    <w:rsid w:val="00DA5201"/>
    <w:rsid w:val="00DA7142"/>
    <w:rsid w:val="00DA7482"/>
    <w:rsid w:val="00DA7DB8"/>
    <w:rsid w:val="00DB0F53"/>
    <w:rsid w:val="00DB2259"/>
    <w:rsid w:val="00DB33BE"/>
    <w:rsid w:val="00DB3771"/>
    <w:rsid w:val="00DB3E5C"/>
    <w:rsid w:val="00DB422E"/>
    <w:rsid w:val="00DB430F"/>
    <w:rsid w:val="00DB4654"/>
    <w:rsid w:val="00DB5124"/>
    <w:rsid w:val="00DB662F"/>
    <w:rsid w:val="00DC0C98"/>
    <w:rsid w:val="00DC0F80"/>
    <w:rsid w:val="00DC2654"/>
    <w:rsid w:val="00DC2C86"/>
    <w:rsid w:val="00DC32CA"/>
    <w:rsid w:val="00DC38E9"/>
    <w:rsid w:val="00DC3B41"/>
    <w:rsid w:val="00DC4C78"/>
    <w:rsid w:val="00DC5CF5"/>
    <w:rsid w:val="00DC60BC"/>
    <w:rsid w:val="00DC6300"/>
    <w:rsid w:val="00DC6CA8"/>
    <w:rsid w:val="00DC6DD9"/>
    <w:rsid w:val="00DD0EE4"/>
    <w:rsid w:val="00DD1BE5"/>
    <w:rsid w:val="00DD4015"/>
    <w:rsid w:val="00DD511C"/>
    <w:rsid w:val="00DD7DE7"/>
    <w:rsid w:val="00DE0073"/>
    <w:rsid w:val="00DE02BC"/>
    <w:rsid w:val="00DE02F6"/>
    <w:rsid w:val="00DE0B55"/>
    <w:rsid w:val="00DE0B6E"/>
    <w:rsid w:val="00DE21C7"/>
    <w:rsid w:val="00DE2A25"/>
    <w:rsid w:val="00DE5CED"/>
    <w:rsid w:val="00DE638F"/>
    <w:rsid w:val="00DE6F4F"/>
    <w:rsid w:val="00DE7406"/>
    <w:rsid w:val="00DE7657"/>
    <w:rsid w:val="00DF07A9"/>
    <w:rsid w:val="00DF0968"/>
    <w:rsid w:val="00DF0E01"/>
    <w:rsid w:val="00DF1995"/>
    <w:rsid w:val="00DF4FE1"/>
    <w:rsid w:val="00DF554D"/>
    <w:rsid w:val="00DF5BE0"/>
    <w:rsid w:val="00DF6030"/>
    <w:rsid w:val="00E00EF5"/>
    <w:rsid w:val="00E013D7"/>
    <w:rsid w:val="00E017BE"/>
    <w:rsid w:val="00E03AB1"/>
    <w:rsid w:val="00E03B0A"/>
    <w:rsid w:val="00E04977"/>
    <w:rsid w:val="00E049BB"/>
    <w:rsid w:val="00E0514A"/>
    <w:rsid w:val="00E05843"/>
    <w:rsid w:val="00E06266"/>
    <w:rsid w:val="00E06577"/>
    <w:rsid w:val="00E070F5"/>
    <w:rsid w:val="00E07D28"/>
    <w:rsid w:val="00E10009"/>
    <w:rsid w:val="00E10099"/>
    <w:rsid w:val="00E1047F"/>
    <w:rsid w:val="00E10CCC"/>
    <w:rsid w:val="00E1114D"/>
    <w:rsid w:val="00E1146F"/>
    <w:rsid w:val="00E11829"/>
    <w:rsid w:val="00E118FC"/>
    <w:rsid w:val="00E12D06"/>
    <w:rsid w:val="00E137D7"/>
    <w:rsid w:val="00E1584C"/>
    <w:rsid w:val="00E15A6B"/>
    <w:rsid w:val="00E16445"/>
    <w:rsid w:val="00E176F9"/>
    <w:rsid w:val="00E17712"/>
    <w:rsid w:val="00E21ED7"/>
    <w:rsid w:val="00E221B3"/>
    <w:rsid w:val="00E23DCB"/>
    <w:rsid w:val="00E24316"/>
    <w:rsid w:val="00E255C7"/>
    <w:rsid w:val="00E259E9"/>
    <w:rsid w:val="00E25A36"/>
    <w:rsid w:val="00E26092"/>
    <w:rsid w:val="00E26C2C"/>
    <w:rsid w:val="00E26D29"/>
    <w:rsid w:val="00E26D8F"/>
    <w:rsid w:val="00E27DE7"/>
    <w:rsid w:val="00E27DFA"/>
    <w:rsid w:val="00E31A59"/>
    <w:rsid w:val="00E32420"/>
    <w:rsid w:val="00E327B3"/>
    <w:rsid w:val="00E32A10"/>
    <w:rsid w:val="00E34F1C"/>
    <w:rsid w:val="00E35D73"/>
    <w:rsid w:val="00E35F2E"/>
    <w:rsid w:val="00E36FD6"/>
    <w:rsid w:val="00E3711C"/>
    <w:rsid w:val="00E379AE"/>
    <w:rsid w:val="00E40EEC"/>
    <w:rsid w:val="00E421D8"/>
    <w:rsid w:val="00E42785"/>
    <w:rsid w:val="00E42D2A"/>
    <w:rsid w:val="00E449A9"/>
    <w:rsid w:val="00E46A99"/>
    <w:rsid w:val="00E46C35"/>
    <w:rsid w:val="00E46CE3"/>
    <w:rsid w:val="00E46FA4"/>
    <w:rsid w:val="00E477B7"/>
    <w:rsid w:val="00E5033F"/>
    <w:rsid w:val="00E510D2"/>
    <w:rsid w:val="00E513A4"/>
    <w:rsid w:val="00E5190C"/>
    <w:rsid w:val="00E519A9"/>
    <w:rsid w:val="00E519F0"/>
    <w:rsid w:val="00E526B9"/>
    <w:rsid w:val="00E52DFF"/>
    <w:rsid w:val="00E53B88"/>
    <w:rsid w:val="00E53FDC"/>
    <w:rsid w:val="00E54070"/>
    <w:rsid w:val="00E548C7"/>
    <w:rsid w:val="00E56332"/>
    <w:rsid w:val="00E5658C"/>
    <w:rsid w:val="00E56AEA"/>
    <w:rsid w:val="00E5731F"/>
    <w:rsid w:val="00E606B3"/>
    <w:rsid w:val="00E61A62"/>
    <w:rsid w:val="00E61B34"/>
    <w:rsid w:val="00E61BD6"/>
    <w:rsid w:val="00E624F2"/>
    <w:rsid w:val="00E62602"/>
    <w:rsid w:val="00E62DE5"/>
    <w:rsid w:val="00E62E5C"/>
    <w:rsid w:val="00E62EE4"/>
    <w:rsid w:val="00E645B3"/>
    <w:rsid w:val="00E64F04"/>
    <w:rsid w:val="00E65A32"/>
    <w:rsid w:val="00E669E1"/>
    <w:rsid w:val="00E67542"/>
    <w:rsid w:val="00E712FC"/>
    <w:rsid w:val="00E7274B"/>
    <w:rsid w:val="00E72967"/>
    <w:rsid w:val="00E7378C"/>
    <w:rsid w:val="00E75D0C"/>
    <w:rsid w:val="00E76084"/>
    <w:rsid w:val="00E76BFE"/>
    <w:rsid w:val="00E7709E"/>
    <w:rsid w:val="00E7F00A"/>
    <w:rsid w:val="00E80ECA"/>
    <w:rsid w:val="00E83DB4"/>
    <w:rsid w:val="00E84F23"/>
    <w:rsid w:val="00E8535C"/>
    <w:rsid w:val="00E86061"/>
    <w:rsid w:val="00E86082"/>
    <w:rsid w:val="00E8654F"/>
    <w:rsid w:val="00E86859"/>
    <w:rsid w:val="00E871EC"/>
    <w:rsid w:val="00E87DA6"/>
    <w:rsid w:val="00E87F30"/>
    <w:rsid w:val="00E9046F"/>
    <w:rsid w:val="00E90B0E"/>
    <w:rsid w:val="00E916E7"/>
    <w:rsid w:val="00E917DB"/>
    <w:rsid w:val="00E92ED7"/>
    <w:rsid w:val="00E9394F"/>
    <w:rsid w:val="00E9431D"/>
    <w:rsid w:val="00E94AC8"/>
    <w:rsid w:val="00E95E02"/>
    <w:rsid w:val="00E9619C"/>
    <w:rsid w:val="00E962E2"/>
    <w:rsid w:val="00E97301"/>
    <w:rsid w:val="00E97574"/>
    <w:rsid w:val="00E97C12"/>
    <w:rsid w:val="00EA2296"/>
    <w:rsid w:val="00EA2410"/>
    <w:rsid w:val="00EA2E22"/>
    <w:rsid w:val="00EA3FD7"/>
    <w:rsid w:val="00EA426E"/>
    <w:rsid w:val="00EA4288"/>
    <w:rsid w:val="00EA42C3"/>
    <w:rsid w:val="00EA5DB3"/>
    <w:rsid w:val="00EA5DCE"/>
    <w:rsid w:val="00EB1364"/>
    <w:rsid w:val="00EB15ED"/>
    <w:rsid w:val="00EB250D"/>
    <w:rsid w:val="00EB2DAB"/>
    <w:rsid w:val="00EB2DCC"/>
    <w:rsid w:val="00EB4511"/>
    <w:rsid w:val="00EB4D3C"/>
    <w:rsid w:val="00EB5386"/>
    <w:rsid w:val="00EB61C7"/>
    <w:rsid w:val="00EB6320"/>
    <w:rsid w:val="00EB6BCC"/>
    <w:rsid w:val="00EC01DF"/>
    <w:rsid w:val="00EC2A87"/>
    <w:rsid w:val="00EC3DCB"/>
    <w:rsid w:val="00EC4153"/>
    <w:rsid w:val="00EC42CB"/>
    <w:rsid w:val="00EC445D"/>
    <w:rsid w:val="00EC6B93"/>
    <w:rsid w:val="00EC6E33"/>
    <w:rsid w:val="00EC7507"/>
    <w:rsid w:val="00ED12BE"/>
    <w:rsid w:val="00ED1899"/>
    <w:rsid w:val="00ED2A31"/>
    <w:rsid w:val="00ED4303"/>
    <w:rsid w:val="00ED51A1"/>
    <w:rsid w:val="00ED5272"/>
    <w:rsid w:val="00ED5FF7"/>
    <w:rsid w:val="00ED720C"/>
    <w:rsid w:val="00ED7316"/>
    <w:rsid w:val="00ED7893"/>
    <w:rsid w:val="00EE0A9E"/>
    <w:rsid w:val="00EE37B0"/>
    <w:rsid w:val="00EE5550"/>
    <w:rsid w:val="00EE5C4C"/>
    <w:rsid w:val="00EE65CB"/>
    <w:rsid w:val="00EE6B2A"/>
    <w:rsid w:val="00EE7136"/>
    <w:rsid w:val="00EE759A"/>
    <w:rsid w:val="00EF0A1B"/>
    <w:rsid w:val="00EF58BC"/>
    <w:rsid w:val="00EF5A3B"/>
    <w:rsid w:val="00EF5B55"/>
    <w:rsid w:val="00EF6CBF"/>
    <w:rsid w:val="00F00138"/>
    <w:rsid w:val="00F00597"/>
    <w:rsid w:val="00F00779"/>
    <w:rsid w:val="00F01233"/>
    <w:rsid w:val="00F01ECC"/>
    <w:rsid w:val="00F02962"/>
    <w:rsid w:val="00F049A6"/>
    <w:rsid w:val="00F04AF9"/>
    <w:rsid w:val="00F04EDA"/>
    <w:rsid w:val="00F06346"/>
    <w:rsid w:val="00F06BDB"/>
    <w:rsid w:val="00F07173"/>
    <w:rsid w:val="00F100C6"/>
    <w:rsid w:val="00F112AA"/>
    <w:rsid w:val="00F12785"/>
    <w:rsid w:val="00F12853"/>
    <w:rsid w:val="00F12F15"/>
    <w:rsid w:val="00F15ACF"/>
    <w:rsid w:val="00F161E0"/>
    <w:rsid w:val="00F17032"/>
    <w:rsid w:val="00F2137E"/>
    <w:rsid w:val="00F2244C"/>
    <w:rsid w:val="00F23AD3"/>
    <w:rsid w:val="00F25770"/>
    <w:rsid w:val="00F25B79"/>
    <w:rsid w:val="00F25C05"/>
    <w:rsid w:val="00F26AE7"/>
    <w:rsid w:val="00F27649"/>
    <w:rsid w:val="00F30B68"/>
    <w:rsid w:val="00F32BDB"/>
    <w:rsid w:val="00F331B0"/>
    <w:rsid w:val="00F3334D"/>
    <w:rsid w:val="00F333E4"/>
    <w:rsid w:val="00F348AA"/>
    <w:rsid w:val="00F34C08"/>
    <w:rsid w:val="00F35476"/>
    <w:rsid w:val="00F35589"/>
    <w:rsid w:val="00F35F7F"/>
    <w:rsid w:val="00F35FDC"/>
    <w:rsid w:val="00F36521"/>
    <w:rsid w:val="00F37675"/>
    <w:rsid w:val="00F37813"/>
    <w:rsid w:val="00F40218"/>
    <w:rsid w:val="00F40947"/>
    <w:rsid w:val="00F42BAD"/>
    <w:rsid w:val="00F43832"/>
    <w:rsid w:val="00F43D4E"/>
    <w:rsid w:val="00F44886"/>
    <w:rsid w:val="00F44D92"/>
    <w:rsid w:val="00F44E5E"/>
    <w:rsid w:val="00F45575"/>
    <w:rsid w:val="00F45757"/>
    <w:rsid w:val="00F4632A"/>
    <w:rsid w:val="00F475DE"/>
    <w:rsid w:val="00F47A23"/>
    <w:rsid w:val="00F510E5"/>
    <w:rsid w:val="00F517DF"/>
    <w:rsid w:val="00F51C60"/>
    <w:rsid w:val="00F52A3C"/>
    <w:rsid w:val="00F53734"/>
    <w:rsid w:val="00F5409E"/>
    <w:rsid w:val="00F55B14"/>
    <w:rsid w:val="00F577EF"/>
    <w:rsid w:val="00F6047F"/>
    <w:rsid w:val="00F60BE0"/>
    <w:rsid w:val="00F61972"/>
    <w:rsid w:val="00F61AEF"/>
    <w:rsid w:val="00F620E6"/>
    <w:rsid w:val="00F630AC"/>
    <w:rsid w:val="00F637A6"/>
    <w:rsid w:val="00F646F4"/>
    <w:rsid w:val="00F6511A"/>
    <w:rsid w:val="00F65CC9"/>
    <w:rsid w:val="00F65D15"/>
    <w:rsid w:val="00F65EC9"/>
    <w:rsid w:val="00F66C6E"/>
    <w:rsid w:val="00F66F4A"/>
    <w:rsid w:val="00F67138"/>
    <w:rsid w:val="00F70207"/>
    <w:rsid w:val="00F7020D"/>
    <w:rsid w:val="00F709EF"/>
    <w:rsid w:val="00F712E9"/>
    <w:rsid w:val="00F727C6"/>
    <w:rsid w:val="00F73281"/>
    <w:rsid w:val="00F74B16"/>
    <w:rsid w:val="00F7541F"/>
    <w:rsid w:val="00F7670E"/>
    <w:rsid w:val="00F77F39"/>
    <w:rsid w:val="00F802AA"/>
    <w:rsid w:val="00F816D6"/>
    <w:rsid w:val="00F81873"/>
    <w:rsid w:val="00F818A7"/>
    <w:rsid w:val="00F822A8"/>
    <w:rsid w:val="00F82945"/>
    <w:rsid w:val="00F82C61"/>
    <w:rsid w:val="00F83138"/>
    <w:rsid w:val="00F84067"/>
    <w:rsid w:val="00F84823"/>
    <w:rsid w:val="00F85044"/>
    <w:rsid w:val="00F852B0"/>
    <w:rsid w:val="00F8622C"/>
    <w:rsid w:val="00F86941"/>
    <w:rsid w:val="00F86ECC"/>
    <w:rsid w:val="00F86FFB"/>
    <w:rsid w:val="00F876C5"/>
    <w:rsid w:val="00F90744"/>
    <w:rsid w:val="00F90EBA"/>
    <w:rsid w:val="00F928D1"/>
    <w:rsid w:val="00F94445"/>
    <w:rsid w:val="00F94A96"/>
    <w:rsid w:val="00F94B8F"/>
    <w:rsid w:val="00F97332"/>
    <w:rsid w:val="00F97B3C"/>
    <w:rsid w:val="00F97E51"/>
    <w:rsid w:val="00FA2FBF"/>
    <w:rsid w:val="00FA348E"/>
    <w:rsid w:val="00FA37F1"/>
    <w:rsid w:val="00FA3E58"/>
    <w:rsid w:val="00FA5644"/>
    <w:rsid w:val="00FA605B"/>
    <w:rsid w:val="00FB005D"/>
    <w:rsid w:val="00FB0852"/>
    <w:rsid w:val="00FB221F"/>
    <w:rsid w:val="00FB2532"/>
    <w:rsid w:val="00FB2624"/>
    <w:rsid w:val="00FB4C07"/>
    <w:rsid w:val="00FB7070"/>
    <w:rsid w:val="00FC000D"/>
    <w:rsid w:val="00FC0157"/>
    <w:rsid w:val="00FC0C14"/>
    <w:rsid w:val="00FC152E"/>
    <w:rsid w:val="00FC4476"/>
    <w:rsid w:val="00FC4734"/>
    <w:rsid w:val="00FC5703"/>
    <w:rsid w:val="00FC5EF2"/>
    <w:rsid w:val="00FC6F0C"/>
    <w:rsid w:val="00FC78CD"/>
    <w:rsid w:val="00FD0F27"/>
    <w:rsid w:val="00FD167C"/>
    <w:rsid w:val="00FD1E26"/>
    <w:rsid w:val="00FD223E"/>
    <w:rsid w:val="00FD2F9C"/>
    <w:rsid w:val="00FD35CC"/>
    <w:rsid w:val="00FD3FA7"/>
    <w:rsid w:val="00FD561B"/>
    <w:rsid w:val="00FD798B"/>
    <w:rsid w:val="00FD7E1D"/>
    <w:rsid w:val="00FE1C36"/>
    <w:rsid w:val="00FE22D3"/>
    <w:rsid w:val="00FE2B60"/>
    <w:rsid w:val="00FE3B54"/>
    <w:rsid w:val="00FE3BB8"/>
    <w:rsid w:val="00FE46A1"/>
    <w:rsid w:val="00FE4898"/>
    <w:rsid w:val="00FE508B"/>
    <w:rsid w:val="00FE6CD8"/>
    <w:rsid w:val="00FF1D62"/>
    <w:rsid w:val="00FF1E12"/>
    <w:rsid w:val="00FF243E"/>
    <w:rsid w:val="00FF35E9"/>
    <w:rsid w:val="00FF386B"/>
    <w:rsid w:val="00FF3CBD"/>
    <w:rsid w:val="00FF49A7"/>
    <w:rsid w:val="00FF5072"/>
    <w:rsid w:val="00FF52C0"/>
    <w:rsid w:val="00FF5CB1"/>
    <w:rsid w:val="00FF662A"/>
    <w:rsid w:val="00FF7AFC"/>
    <w:rsid w:val="00FF7FBD"/>
    <w:rsid w:val="01219FA6"/>
    <w:rsid w:val="01A66D1D"/>
    <w:rsid w:val="020F2619"/>
    <w:rsid w:val="02606E98"/>
    <w:rsid w:val="0288CDFB"/>
    <w:rsid w:val="02AD1BED"/>
    <w:rsid w:val="02D1D791"/>
    <w:rsid w:val="031EE1DC"/>
    <w:rsid w:val="0329702B"/>
    <w:rsid w:val="0344C365"/>
    <w:rsid w:val="038BE8B7"/>
    <w:rsid w:val="03998D21"/>
    <w:rsid w:val="049DFE78"/>
    <w:rsid w:val="05167A27"/>
    <w:rsid w:val="051F7D16"/>
    <w:rsid w:val="05F89623"/>
    <w:rsid w:val="06FC61A9"/>
    <w:rsid w:val="0707CF71"/>
    <w:rsid w:val="0732B0CB"/>
    <w:rsid w:val="07368609"/>
    <w:rsid w:val="074650C6"/>
    <w:rsid w:val="081C3A66"/>
    <w:rsid w:val="08680616"/>
    <w:rsid w:val="0873BBDF"/>
    <w:rsid w:val="0873C7DF"/>
    <w:rsid w:val="08755B09"/>
    <w:rsid w:val="08A2AE4B"/>
    <w:rsid w:val="08CFE1F2"/>
    <w:rsid w:val="0938CCF6"/>
    <w:rsid w:val="096FD0FF"/>
    <w:rsid w:val="09BD854E"/>
    <w:rsid w:val="09D3F5AB"/>
    <w:rsid w:val="0A3630CE"/>
    <w:rsid w:val="0B309CF5"/>
    <w:rsid w:val="0B3C5939"/>
    <w:rsid w:val="0B3F6E8B"/>
    <w:rsid w:val="0B67EEB1"/>
    <w:rsid w:val="0C8E7C35"/>
    <w:rsid w:val="0D0EDE5E"/>
    <w:rsid w:val="0DE3FC25"/>
    <w:rsid w:val="0E151161"/>
    <w:rsid w:val="0E717FA7"/>
    <w:rsid w:val="0E72A410"/>
    <w:rsid w:val="0E997E80"/>
    <w:rsid w:val="0F42F8B4"/>
    <w:rsid w:val="0F5BAD16"/>
    <w:rsid w:val="0F65FAD5"/>
    <w:rsid w:val="0F83BD02"/>
    <w:rsid w:val="0FA236A1"/>
    <w:rsid w:val="1057FEA4"/>
    <w:rsid w:val="113719EA"/>
    <w:rsid w:val="113B38F0"/>
    <w:rsid w:val="11B9876B"/>
    <w:rsid w:val="11F700CB"/>
    <w:rsid w:val="12AB8E7D"/>
    <w:rsid w:val="12BC529F"/>
    <w:rsid w:val="137BF17F"/>
    <w:rsid w:val="13D41766"/>
    <w:rsid w:val="13DBADFF"/>
    <w:rsid w:val="1413C389"/>
    <w:rsid w:val="14272C96"/>
    <w:rsid w:val="146F204E"/>
    <w:rsid w:val="1473B2DA"/>
    <w:rsid w:val="15121F63"/>
    <w:rsid w:val="153531A1"/>
    <w:rsid w:val="158B4D3C"/>
    <w:rsid w:val="15E48636"/>
    <w:rsid w:val="16F6BB84"/>
    <w:rsid w:val="1709E401"/>
    <w:rsid w:val="1749453C"/>
    <w:rsid w:val="17A8A323"/>
    <w:rsid w:val="17C0F024"/>
    <w:rsid w:val="187C6024"/>
    <w:rsid w:val="18BE444C"/>
    <w:rsid w:val="192AD219"/>
    <w:rsid w:val="19AE0BF9"/>
    <w:rsid w:val="19B96D6A"/>
    <w:rsid w:val="19F660A8"/>
    <w:rsid w:val="19F9293D"/>
    <w:rsid w:val="1A10C28D"/>
    <w:rsid w:val="1A2D093F"/>
    <w:rsid w:val="1A625178"/>
    <w:rsid w:val="1A9AA117"/>
    <w:rsid w:val="1A9E3BD3"/>
    <w:rsid w:val="1AA9D81D"/>
    <w:rsid w:val="1AAB4476"/>
    <w:rsid w:val="1AD57F71"/>
    <w:rsid w:val="1B0F253E"/>
    <w:rsid w:val="1B3DB9AB"/>
    <w:rsid w:val="1BD2EABF"/>
    <w:rsid w:val="1CDF1B1A"/>
    <w:rsid w:val="1D29C431"/>
    <w:rsid w:val="1D441666"/>
    <w:rsid w:val="1D44251B"/>
    <w:rsid w:val="1D4DA98C"/>
    <w:rsid w:val="1D7A0825"/>
    <w:rsid w:val="1D895973"/>
    <w:rsid w:val="1E0BBB50"/>
    <w:rsid w:val="1E33A0D7"/>
    <w:rsid w:val="1F9F5A47"/>
    <w:rsid w:val="1FA6C9D4"/>
    <w:rsid w:val="202952BD"/>
    <w:rsid w:val="20747FB1"/>
    <w:rsid w:val="208DA87B"/>
    <w:rsid w:val="20FC3C72"/>
    <w:rsid w:val="2172BB91"/>
    <w:rsid w:val="219DBFDA"/>
    <w:rsid w:val="219EF994"/>
    <w:rsid w:val="2227ADB8"/>
    <w:rsid w:val="224332FA"/>
    <w:rsid w:val="22433E8D"/>
    <w:rsid w:val="22D73872"/>
    <w:rsid w:val="23495B97"/>
    <w:rsid w:val="237BBD5F"/>
    <w:rsid w:val="23A9B3AC"/>
    <w:rsid w:val="241F3841"/>
    <w:rsid w:val="244F3EB9"/>
    <w:rsid w:val="24A192A8"/>
    <w:rsid w:val="24F1F75F"/>
    <w:rsid w:val="25081640"/>
    <w:rsid w:val="258058CA"/>
    <w:rsid w:val="259331D0"/>
    <w:rsid w:val="259C1B75"/>
    <w:rsid w:val="25C527C3"/>
    <w:rsid w:val="264FDFEA"/>
    <w:rsid w:val="2663EAF1"/>
    <w:rsid w:val="267ECACF"/>
    <w:rsid w:val="273F891C"/>
    <w:rsid w:val="279ADE6B"/>
    <w:rsid w:val="27C74475"/>
    <w:rsid w:val="2823F414"/>
    <w:rsid w:val="2827FE0F"/>
    <w:rsid w:val="282AF367"/>
    <w:rsid w:val="28928742"/>
    <w:rsid w:val="28A7A2EA"/>
    <w:rsid w:val="28D0F9B0"/>
    <w:rsid w:val="29027F26"/>
    <w:rsid w:val="29A9CD18"/>
    <w:rsid w:val="29FDC2B9"/>
    <w:rsid w:val="2A0475BC"/>
    <w:rsid w:val="2A4586C7"/>
    <w:rsid w:val="2A849401"/>
    <w:rsid w:val="2AAB7760"/>
    <w:rsid w:val="2AD64EE6"/>
    <w:rsid w:val="2AE7D9FD"/>
    <w:rsid w:val="2B1D8E53"/>
    <w:rsid w:val="2B2382A0"/>
    <w:rsid w:val="2B60BEDA"/>
    <w:rsid w:val="2C22F418"/>
    <w:rsid w:val="2C80B955"/>
    <w:rsid w:val="2CDFB302"/>
    <w:rsid w:val="2CF8D095"/>
    <w:rsid w:val="2D642EA9"/>
    <w:rsid w:val="2DDD553E"/>
    <w:rsid w:val="2E1C20C0"/>
    <w:rsid w:val="2E403598"/>
    <w:rsid w:val="2EEB7F96"/>
    <w:rsid w:val="2F4A5622"/>
    <w:rsid w:val="2F595B52"/>
    <w:rsid w:val="2F7A8665"/>
    <w:rsid w:val="2FAD13FA"/>
    <w:rsid w:val="2FB940D4"/>
    <w:rsid w:val="301981FA"/>
    <w:rsid w:val="3030116C"/>
    <w:rsid w:val="304F564D"/>
    <w:rsid w:val="3088B0BD"/>
    <w:rsid w:val="309A3BD4"/>
    <w:rsid w:val="30CAA141"/>
    <w:rsid w:val="30E81B6D"/>
    <w:rsid w:val="30FB3793"/>
    <w:rsid w:val="312FE3CA"/>
    <w:rsid w:val="31940876"/>
    <w:rsid w:val="31F895E6"/>
    <w:rsid w:val="3326AB4E"/>
    <w:rsid w:val="337431D3"/>
    <w:rsid w:val="339B7263"/>
    <w:rsid w:val="33DD96AE"/>
    <w:rsid w:val="343172D3"/>
    <w:rsid w:val="34A22229"/>
    <w:rsid w:val="34DA5459"/>
    <w:rsid w:val="34FE5E67"/>
    <w:rsid w:val="3534A96F"/>
    <w:rsid w:val="360F11FA"/>
    <w:rsid w:val="36452E50"/>
    <w:rsid w:val="36AAC78F"/>
    <w:rsid w:val="370AAC48"/>
    <w:rsid w:val="3718048F"/>
    <w:rsid w:val="377B17BA"/>
    <w:rsid w:val="37C7E958"/>
    <w:rsid w:val="38025B9A"/>
    <w:rsid w:val="381E8B58"/>
    <w:rsid w:val="38B7F4E9"/>
    <w:rsid w:val="39841772"/>
    <w:rsid w:val="3A66469F"/>
    <w:rsid w:val="3A6E272F"/>
    <w:rsid w:val="3AE08047"/>
    <w:rsid w:val="3B62D36A"/>
    <w:rsid w:val="3B6ACB88"/>
    <w:rsid w:val="3BE0C6A0"/>
    <w:rsid w:val="3C66F1BB"/>
    <w:rsid w:val="3C777FB8"/>
    <w:rsid w:val="3CA46094"/>
    <w:rsid w:val="3CE8214F"/>
    <w:rsid w:val="3D8E2BE7"/>
    <w:rsid w:val="3E42FD4B"/>
    <w:rsid w:val="3EC4B66B"/>
    <w:rsid w:val="3F68A4DB"/>
    <w:rsid w:val="3F8DE38E"/>
    <w:rsid w:val="3FBAC467"/>
    <w:rsid w:val="4020F4B1"/>
    <w:rsid w:val="40394BC1"/>
    <w:rsid w:val="405CC0E2"/>
    <w:rsid w:val="408A0A2E"/>
    <w:rsid w:val="40972CA9"/>
    <w:rsid w:val="40B8130F"/>
    <w:rsid w:val="40C46794"/>
    <w:rsid w:val="4157426B"/>
    <w:rsid w:val="421453EE"/>
    <w:rsid w:val="421C47F2"/>
    <w:rsid w:val="42C438B7"/>
    <w:rsid w:val="436465F6"/>
    <w:rsid w:val="438D866D"/>
    <w:rsid w:val="445C5605"/>
    <w:rsid w:val="445E23B1"/>
    <w:rsid w:val="44C36FD7"/>
    <w:rsid w:val="44EA83D6"/>
    <w:rsid w:val="45482B72"/>
    <w:rsid w:val="455908E6"/>
    <w:rsid w:val="45D44EF7"/>
    <w:rsid w:val="45F04BB7"/>
    <w:rsid w:val="4610032D"/>
    <w:rsid w:val="4651581C"/>
    <w:rsid w:val="46874A48"/>
    <w:rsid w:val="46A73717"/>
    <w:rsid w:val="46B5D6A5"/>
    <w:rsid w:val="46E37732"/>
    <w:rsid w:val="46EEF3E1"/>
    <w:rsid w:val="46F286FA"/>
    <w:rsid w:val="46FF2E4A"/>
    <w:rsid w:val="4707148C"/>
    <w:rsid w:val="47106A1C"/>
    <w:rsid w:val="47317E09"/>
    <w:rsid w:val="47CC4217"/>
    <w:rsid w:val="482D6058"/>
    <w:rsid w:val="48D7015D"/>
    <w:rsid w:val="4931C6AA"/>
    <w:rsid w:val="49430181"/>
    <w:rsid w:val="494C288F"/>
    <w:rsid w:val="4952EA79"/>
    <w:rsid w:val="497D6EDD"/>
    <w:rsid w:val="49C801C9"/>
    <w:rsid w:val="4A26573A"/>
    <w:rsid w:val="4A5450DB"/>
    <w:rsid w:val="4A62B4C4"/>
    <w:rsid w:val="4A701E1E"/>
    <w:rsid w:val="4A8BAF60"/>
    <w:rsid w:val="4B49372B"/>
    <w:rsid w:val="4BB3AAFC"/>
    <w:rsid w:val="4BC7E917"/>
    <w:rsid w:val="4BDE5631"/>
    <w:rsid w:val="4C58F6DE"/>
    <w:rsid w:val="4C5DB1A3"/>
    <w:rsid w:val="4C9EBA6F"/>
    <w:rsid w:val="4CB52C45"/>
    <w:rsid w:val="4CF92C28"/>
    <w:rsid w:val="4D5045A6"/>
    <w:rsid w:val="4D5DFF40"/>
    <w:rsid w:val="4D75FC01"/>
    <w:rsid w:val="4D89F510"/>
    <w:rsid w:val="4DC86B07"/>
    <w:rsid w:val="4E1D9FB3"/>
    <w:rsid w:val="4E4652A7"/>
    <w:rsid w:val="4E4EDBC2"/>
    <w:rsid w:val="4E4F6E22"/>
    <w:rsid w:val="4EA71F18"/>
    <w:rsid w:val="4EDE5FC1"/>
    <w:rsid w:val="4EDF1E77"/>
    <w:rsid w:val="4F2751C4"/>
    <w:rsid w:val="4F797CE3"/>
    <w:rsid w:val="50E34DC5"/>
    <w:rsid w:val="51034311"/>
    <w:rsid w:val="5177B7E4"/>
    <w:rsid w:val="52F2A62E"/>
    <w:rsid w:val="532C287E"/>
    <w:rsid w:val="5392122A"/>
    <w:rsid w:val="53BE4CA7"/>
    <w:rsid w:val="54716177"/>
    <w:rsid w:val="54D5ACF4"/>
    <w:rsid w:val="54E10655"/>
    <w:rsid w:val="5506FA86"/>
    <w:rsid w:val="5576C9F6"/>
    <w:rsid w:val="55A01EFD"/>
    <w:rsid w:val="5622A19D"/>
    <w:rsid w:val="563DDEAC"/>
    <w:rsid w:val="566298E8"/>
    <w:rsid w:val="5668580B"/>
    <w:rsid w:val="56FA3C43"/>
    <w:rsid w:val="5701F6F8"/>
    <w:rsid w:val="571C0612"/>
    <w:rsid w:val="5728F9B2"/>
    <w:rsid w:val="578BDD60"/>
    <w:rsid w:val="5848F659"/>
    <w:rsid w:val="5891D3F5"/>
    <w:rsid w:val="59593DD4"/>
    <w:rsid w:val="599E8530"/>
    <w:rsid w:val="59A60D14"/>
    <w:rsid w:val="5A4B9210"/>
    <w:rsid w:val="5AE00B83"/>
    <w:rsid w:val="5B678D28"/>
    <w:rsid w:val="5B724A26"/>
    <w:rsid w:val="5BA5FBA6"/>
    <w:rsid w:val="5C76E9C4"/>
    <w:rsid w:val="5C85B5A8"/>
    <w:rsid w:val="5C9CF6DA"/>
    <w:rsid w:val="5CB9E267"/>
    <w:rsid w:val="5CD4B999"/>
    <w:rsid w:val="5CD90424"/>
    <w:rsid w:val="5D00882B"/>
    <w:rsid w:val="5D0F16A6"/>
    <w:rsid w:val="5D2DBFC2"/>
    <w:rsid w:val="5D598F92"/>
    <w:rsid w:val="5D9A575E"/>
    <w:rsid w:val="5DD1E74C"/>
    <w:rsid w:val="5DD59B5A"/>
    <w:rsid w:val="5DF64AA0"/>
    <w:rsid w:val="5E8E6189"/>
    <w:rsid w:val="5EA0C1C4"/>
    <w:rsid w:val="5EE05AA0"/>
    <w:rsid w:val="5FE786CD"/>
    <w:rsid w:val="6011F145"/>
    <w:rsid w:val="601E42D5"/>
    <w:rsid w:val="60587210"/>
    <w:rsid w:val="6105B78C"/>
    <w:rsid w:val="61B77F74"/>
    <w:rsid w:val="61D7AD5C"/>
    <w:rsid w:val="621E960E"/>
    <w:rsid w:val="636B5E61"/>
    <w:rsid w:val="63996AD9"/>
    <w:rsid w:val="63BC8D2F"/>
    <w:rsid w:val="63FE34E9"/>
    <w:rsid w:val="64002358"/>
    <w:rsid w:val="64080FE3"/>
    <w:rsid w:val="651BB8CE"/>
    <w:rsid w:val="651D880F"/>
    <w:rsid w:val="6536DCBD"/>
    <w:rsid w:val="656F280D"/>
    <w:rsid w:val="65824A0F"/>
    <w:rsid w:val="662D940D"/>
    <w:rsid w:val="662F710D"/>
    <w:rsid w:val="6691376C"/>
    <w:rsid w:val="66F81824"/>
    <w:rsid w:val="670EB714"/>
    <w:rsid w:val="676DE06B"/>
    <w:rsid w:val="67B80259"/>
    <w:rsid w:val="67D47DAC"/>
    <w:rsid w:val="67E9B008"/>
    <w:rsid w:val="682D50C9"/>
    <w:rsid w:val="6838B883"/>
    <w:rsid w:val="683A96D5"/>
    <w:rsid w:val="683B22BA"/>
    <w:rsid w:val="687258CB"/>
    <w:rsid w:val="689F6C78"/>
    <w:rsid w:val="68D99297"/>
    <w:rsid w:val="693FBF31"/>
    <w:rsid w:val="69F0801F"/>
    <w:rsid w:val="69F6B218"/>
    <w:rsid w:val="6A1ABF69"/>
    <w:rsid w:val="6AEEEBA9"/>
    <w:rsid w:val="6B05ABBB"/>
    <w:rsid w:val="6B16FACC"/>
    <w:rsid w:val="6B27CDA8"/>
    <w:rsid w:val="6B5B0BC7"/>
    <w:rsid w:val="6B899248"/>
    <w:rsid w:val="6BDEC7EF"/>
    <w:rsid w:val="6BFB5094"/>
    <w:rsid w:val="6C0817DE"/>
    <w:rsid w:val="6C46A3CB"/>
    <w:rsid w:val="6C6F4097"/>
    <w:rsid w:val="6CC63952"/>
    <w:rsid w:val="6CF0B50A"/>
    <w:rsid w:val="6D2177B0"/>
    <w:rsid w:val="6D2A2806"/>
    <w:rsid w:val="6D2A5688"/>
    <w:rsid w:val="6D7370C4"/>
    <w:rsid w:val="6E96772F"/>
    <w:rsid w:val="6ED171C2"/>
    <w:rsid w:val="6EDD01B5"/>
    <w:rsid w:val="6EEA792A"/>
    <w:rsid w:val="6F10900F"/>
    <w:rsid w:val="6F2C89A8"/>
    <w:rsid w:val="6F50ECFC"/>
    <w:rsid w:val="6F8AFEB4"/>
    <w:rsid w:val="6FDF924B"/>
    <w:rsid w:val="700DC211"/>
    <w:rsid w:val="70B6E844"/>
    <w:rsid w:val="7143AAC8"/>
    <w:rsid w:val="71AD29DA"/>
    <w:rsid w:val="71B28D2A"/>
    <w:rsid w:val="71C7BD95"/>
    <w:rsid w:val="71DBCC06"/>
    <w:rsid w:val="72179218"/>
    <w:rsid w:val="721EAABD"/>
    <w:rsid w:val="7244BB27"/>
    <w:rsid w:val="7246E1E7"/>
    <w:rsid w:val="7292D991"/>
    <w:rsid w:val="72E48C93"/>
    <w:rsid w:val="734D822F"/>
    <w:rsid w:val="736C9ED9"/>
    <w:rsid w:val="73928A31"/>
    <w:rsid w:val="742DA10A"/>
    <w:rsid w:val="749DF207"/>
    <w:rsid w:val="74BD16EB"/>
    <w:rsid w:val="7557E9F1"/>
    <w:rsid w:val="758FFF38"/>
    <w:rsid w:val="75E5DD6A"/>
    <w:rsid w:val="76711AFB"/>
    <w:rsid w:val="7683A06D"/>
    <w:rsid w:val="7693D8AA"/>
    <w:rsid w:val="76E090C9"/>
    <w:rsid w:val="76E156C3"/>
    <w:rsid w:val="76E697ED"/>
    <w:rsid w:val="77069DDF"/>
    <w:rsid w:val="771E1D43"/>
    <w:rsid w:val="77472D9D"/>
    <w:rsid w:val="77550E75"/>
    <w:rsid w:val="77990945"/>
    <w:rsid w:val="7820E2AC"/>
    <w:rsid w:val="78D067E1"/>
    <w:rsid w:val="78E2505B"/>
    <w:rsid w:val="78F1437D"/>
    <w:rsid w:val="790864B5"/>
    <w:rsid w:val="795C2044"/>
    <w:rsid w:val="7A0745F9"/>
    <w:rsid w:val="7A9C250E"/>
    <w:rsid w:val="7B1A2596"/>
    <w:rsid w:val="7B9BD09B"/>
    <w:rsid w:val="7B9C2942"/>
    <w:rsid w:val="7C35DB06"/>
    <w:rsid w:val="7C46C761"/>
    <w:rsid w:val="7C70F470"/>
    <w:rsid w:val="7CFE45EA"/>
    <w:rsid w:val="7DC63A4B"/>
    <w:rsid w:val="7E28C839"/>
    <w:rsid w:val="7E411766"/>
    <w:rsid w:val="7E4CDC16"/>
    <w:rsid w:val="7F358BBD"/>
    <w:rsid w:val="7F3F28E1"/>
    <w:rsid w:val="7F73501B"/>
    <w:rsid w:val="7F79AA4D"/>
    <w:rsid w:val="7F9D6636"/>
    <w:rsid w:val="7FD0769C"/>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7E62B5"/>
  <w15:chartTrackingRefBased/>
  <w15:docId w15:val="{4FEB11C3-4E80-4958-AED8-038EE8B9D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521"/>
    <w:pPr>
      <w:spacing w:after="120" w:line="240" w:lineRule="auto"/>
      <w:jc w:val="both"/>
    </w:pPr>
    <w:rPr>
      <w:rFonts w:ascii="Corbel" w:eastAsia="Times New Roman" w:hAnsi="Corbel" w:cs="Times New Roman"/>
      <w:sz w:val="20"/>
      <w:szCs w:val="24"/>
      <w:lang w:eastAsia="zh-CN"/>
    </w:rPr>
  </w:style>
  <w:style w:type="paragraph" w:styleId="Heading1">
    <w:name w:val="heading 1"/>
    <w:basedOn w:val="Normal"/>
    <w:next w:val="Normal"/>
    <w:link w:val="Heading1Char"/>
    <w:uiPriority w:val="9"/>
    <w:qFormat/>
    <w:rsid w:val="00DA7DB8"/>
    <w:pPr>
      <w:keepNext/>
      <w:keepLines/>
      <w:numPr>
        <w:numId w:val="1"/>
      </w:numPr>
      <w:spacing w:before="36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autoRedefine/>
    <w:uiPriority w:val="9"/>
    <w:unhideWhenUsed/>
    <w:qFormat/>
    <w:rsid w:val="00DA7DB8"/>
    <w:pPr>
      <w:keepNext/>
      <w:keepLines/>
      <w:numPr>
        <w:ilvl w:val="1"/>
        <w:numId w:val="1"/>
      </w:numPr>
      <w:spacing w:before="280" w:after="24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A83516"/>
    <w:pPr>
      <w:keepNext/>
      <w:keepLines/>
      <w:numPr>
        <w:ilvl w:val="2"/>
        <w:numId w:val="1"/>
      </w:numPr>
      <w:spacing w:before="160"/>
      <w:outlineLvl w:val="2"/>
    </w:pPr>
    <w:rPr>
      <w:rFonts w:eastAsiaTheme="majorEastAsia" w:cstheme="majorBidi"/>
      <w:color w:val="1F3864" w:themeColor="accent1" w:themeShade="80"/>
    </w:rPr>
  </w:style>
  <w:style w:type="paragraph" w:styleId="Heading4">
    <w:name w:val="heading 4"/>
    <w:basedOn w:val="Normal"/>
    <w:next w:val="Normal"/>
    <w:link w:val="Heading4Char"/>
    <w:uiPriority w:val="9"/>
    <w:unhideWhenUsed/>
    <w:qFormat/>
    <w:rsid w:val="00884E6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84E6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884E6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884E6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84E6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4E6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C06521"/>
    <w:rPr>
      <w:i/>
      <w:iCs/>
    </w:rPr>
  </w:style>
  <w:style w:type="character" w:customStyle="1" w:styleId="Heading1Char">
    <w:name w:val="Heading 1 Char"/>
    <w:basedOn w:val="DefaultParagraphFont"/>
    <w:link w:val="Heading1"/>
    <w:uiPriority w:val="9"/>
    <w:rsid w:val="00DA7DB8"/>
    <w:rPr>
      <w:rFonts w:ascii="Corbel" w:eastAsiaTheme="majorEastAsia" w:hAnsi="Corbel" w:cstheme="majorBidi"/>
      <w:b/>
      <w:color w:val="2F5496" w:themeColor="accent1" w:themeShade="BF"/>
      <w:sz w:val="32"/>
      <w:szCs w:val="32"/>
      <w:lang w:eastAsia="zh-CN"/>
    </w:rPr>
  </w:style>
  <w:style w:type="character" w:customStyle="1" w:styleId="Heading2Char">
    <w:name w:val="Heading 2 Char"/>
    <w:basedOn w:val="DefaultParagraphFont"/>
    <w:link w:val="Heading2"/>
    <w:uiPriority w:val="9"/>
    <w:rsid w:val="00DA7DB8"/>
    <w:rPr>
      <w:rFonts w:ascii="Corbel" w:eastAsiaTheme="majorEastAsia" w:hAnsi="Corbel" w:cstheme="majorBidi"/>
      <w:sz w:val="26"/>
      <w:szCs w:val="26"/>
      <w:lang w:eastAsia="zh-CN"/>
    </w:rPr>
  </w:style>
  <w:style w:type="character" w:customStyle="1" w:styleId="Heading3Char">
    <w:name w:val="Heading 3 Char"/>
    <w:basedOn w:val="DefaultParagraphFont"/>
    <w:link w:val="Heading3"/>
    <w:uiPriority w:val="9"/>
    <w:rsid w:val="00A83516"/>
    <w:rPr>
      <w:rFonts w:ascii="Corbel" w:eastAsiaTheme="majorEastAsia" w:hAnsi="Corbel" w:cstheme="majorBidi"/>
      <w:color w:val="1F3864" w:themeColor="accent1" w:themeShade="80"/>
      <w:sz w:val="20"/>
      <w:szCs w:val="24"/>
      <w:lang w:eastAsia="zh-CN"/>
    </w:rPr>
  </w:style>
  <w:style w:type="paragraph" w:styleId="TOCHeading">
    <w:name w:val="TOC Heading"/>
    <w:basedOn w:val="Heading1"/>
    <w:next w:val="Normal"/>
    <w:uiPriority w:val="39"/>
    <w:unhideWhenUsed/>
    <w:qFormat/>
    <w:rsid w:val="00D772BA"/>
    <w:pPr>
      <w:numPr>
        <w:numId w:val="0"/>
      </w:numPr>
      <w:spacing w:line="259" w:lineRule="auto"/>
      <w:jc w:val="left"/>
      <w:outlineLvl w:val="9"/>
    </w:pPr>
    <w:rPr>
      <w:rFonts w:asciiTheme="majorHAnsi" w:hAnsiTheme="majorHAnsi"/>
      <w:b w:val="0"/>
      <w:lang w:val="en-US" w:eastAsia="en-US"/>
    </w:rPr>
  </w:style>
  <w:style w:type="paragraph" w:styleId="TOC1">
    <w:name w:val="toc 1"/>
    <w:basedOn w:val="Normal"/>
    <w:next w:val="Normal"/>
    <w:autoRedefine/>
    <w:uiPriority w:val="39"/>
    <w:unhideWhenUsed/>
    <w:rsid w:val="00D772BA"/>
    <w:pPr>
      <w:spacing w:after="100"/>
    </w:pPr>
  </w:style>
  <w:style w:type="character" w:styleId="Hyperlink">
    <w:name w:val="Hyperlink"/>
    <w:basedOn w:val="DefaultParagraphFont"/>
    <w:uiPriority w:val="99"/>
    <w:unhideWhenUsed/>
    <w:rsid w:val="00D772BA"/>
    <w:rPr>
      <w:color w:val="0563C1" w:themeColor="hyperlink"/>
      <w:u w:val="single"/>
    </w:rPr>
  </w:style>
  <w:style w:type="paragraph" w:styleId="Header">
    <w:name w:val="header"/>
    <w:basedOn w:val="Normal"/>
    <w:link w:val="HeaderChar"/>
    <w:uiPriority w:val="99"/>
    <w:unhideWhenUsed/>
    <w:rsid w:val="00FE46A1"/>
    <w:pPr>
      <w:tabs>
        <w:tab w:val="center" w:pos="4513"/>
        <w:tab w:val="right" w:pos="9026"/>
      </w:tabs>
      <w:spacing w:after="0"/>
    </w:pPr>
  </w:style>
  <w:style w:type="character" w:customStyle="1" w:styleId="HeaderChar">
    <w:name w:val="Header Char"/>
    <w:basedOn w:val="DefaultParagraphFont"/>
    <w:link w:val="Header"/>
    <w:uiPriority w:val="99"/>
    <w:rsid w:val="00FE46A1"/>
    <w:rPr>
      <w:rFonts w:ascii="Corbel" w:eastAsia="Times New Roman" w:hAnsi="Corbel" w:cs="Times New Roman"/>
      <w:sz w:val="20"/>
      <w:szCs w:val="24"/>
      <w:lang w:eastAsia="zh-CN"/>
    </w:rPr>
  </w:style>
  <w:style w:type="paragraph" w:styleId="Footer">
    <w:name w:val="footer"/>
    <w:basedOn w:val="Normal"/>
    <w:link w:val="FooterChar"/>
    <w:uiPriority w:val="99"/>
    <w:unhideWhenUsed/>
    <w:rsid w:val="00FE46A1"/>
    <w:pPr>
      <w:tabs>
        <w:tab w:val="center" w:pos="4513"/>
        <w:tab w:val="right" w:pos="9026"/>
      </w:tabs>
      <w:spacing w:after="0"/>
    </w:pPr>
  </w:style>
  <w:style w:type="character" w:customStyle="1" w:styleId="FooterChar">
    <w:name w:val="Footer Char"/>
    <w:basedOn w:val="DefaultParagraphFont"/>
    <w:link w:val="Footer"/>
    <w:uiPriority w:val="99"/>
    <w:rsid w:val="00FE46A1"/>
    <w:rPr>
      <w:rFonts w:ascii="Corbel" w:eastAsia="Times New Roman" w:hAnsi="Corbel" w:cs="Times New Roman"/>
      <w:sz w:val="20"/>
      <w:szCs w:val="24"/>
      <w:lang w:eastAsia="zh-CN"/>
    </w:rPr>
  </w:style>
  <w:style w:type="character" w:customStyle="1" w:styleId="Heading4Char">
    <w:name w:val="Heading 4 Char"/>
    <w:basedOn w:val="DefaultParagraphFont"/>
    <w:link w:val="Heading4"/>
    <w:uiPriority w:val="9"/>
    <w:rsid w:val="00884E66"/>
    <w:rPr>
      <w:rFonts w:asciiTheme="majorHAnsi" w:eastAsiaTheme="majorEastAsia" w:hAnsiTheme="majorHAnsi" w:cstheme="majorBidi"/>
      <w:i/>
      <w:iCs/>
      <w:color w:val="2F5496" w:themeColor="accent1" w:themeShade="BF"/>
      <w:sz w:val="20"/>
      <w:szCs w:val="24"/>
      <w:lang w:eastAsia="zh-CN"/>
    </w:rPr>
  </w:style>
  <w:style w:type="character" w:customStyle="1" w:styleId="Heading5Char">
    <w:name w:val="Heading 5 Char"/>
    <w:basedOn w:val="DefaultParagraphFont"/>
    <w:link w:val="Heading5"/>
    <w:uiPriority w:val="9"/>
    <w:rsid w:val="00884E66"/>
    <w:rPr>
      <w:rFonts w:asciiTheme="majorHAnsi" w:eastAsiaTheme="majorEastAsia" w:hAnsiTheme="majorHAnsi" w:cstheme="majorBidi"/>
      <w:color w:val="2F5496" w:themeColor="accent1" w:themeShade="BF"/>
      <w:sz w:val="20"/>
      <w:szCs w:val="24"/>
      <w:lang w:eastAsia="zh-CN"/>
    </w:rPr>
  </w:style>
  <w:style w:type="character" w:customStyle="1" w:styleId="Heading6Char">
    <w:name w:val="Heading 6 Char"/>
    <w:basedOn w:val="DefaultParagraphFont"/>
    <w:link w:val="Heading6"/>
    <w:uiPriority w:val="9"/>
    <w:rsid w:val="00884E66"/>
    <w:rPr>
      <w:rFonts w:asciiTheme="majorHAnsi" w:eastAsiaTheme="majorEastAsia" w:hAnsiTheme="majorHAnsi" w:cstheme="majorBidi"/>
      <w:color w:val="1F3763" w:themeColor="accent1" w:themeShade="7F"/>
      <w:sz w:val="20"/>
      <w:szCs w:val="24"/>
      <w:lang w:eastAsia="zh-CN"/>
    </w:rPr>
  </w:style>
  <w:style w:type="character" w:customStyle="1" w:styleId="Heading7Char">
    <w:name w:val="Heading 7 Char"/>
    <w:basedOn w:val="DefaultParagraphFont"/>
    <w:link w:val="Heading7"/>
    <w:uiPriority w:val="9"/>
    <w:rsid w:val="00884E66"/>
    <w:rPr>
      <w:rFonts w:asciiTheme="majorHAnsi" w:eastAsiaTheme="majorEastAsia" w:hAnsiTheme="majorHAnsi" w:cstheme="majorBidi"/>
      <w:i/>
      <w:iCs/>
      <w:color w:val="1F3763" w:themeColor="accent1" w:themeShade="7F"/>
      <w:sz w:val="20"/>
      <w:szCs w:val="24"/>
      <w:lang w:eastAsia="zh-CN"/>
    </w:rPr>
  </w:style>
  <w:style w:type="character" w:customStyle="1" w:styleId="Heading8Char">
    <w:name w:val="Heading 8 Char"/>
    <w:basedOn w:val="DefaultParagraphFont"/>
    <w:link w:val="Heading8"/>
    <w:uiPriority w:val="9"/>
    <w:semiHidden/>
    <w:rsid w:val="00884E66"/>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semiHidden/>
    <w:rsid w:val="00884E66"/>
    <w:rPr>
      <w:rFonts w:asciiTheme="majorHAnsi" w:eastAsiaTheme="majorEastAsia" w:hAnsiTheme="majorHAnsi" w:cstheme="majorBidi"/>
      <w:i/>
      <w:iCs/>
      <w:color w:val="272727" w:themeColor="text1" w:themeTint="D8"/>
      <w:sz w:val="21"/>
      <w:szCs w:val="21"/>
      <w:lang w:eastAsia="zh-CN"/>
    </w:rPr>
  </w:style>
  <w:style w:type="paragraph" w:styleId="ListParagraph">
    <w:name w:val="List Paragraph"/>
    <w:basedOn w:val="Normal"/>
    <w:uiPriority w:val="34"/>
    <w:qFormat/>
    <w:rsid w:val="00C659C0"/>
    <w:pPr>
      <w:ind w:left="720"/>
      <w:contextualSpacing/>
    </w:pPr>
  </w:style>
  <w:style w:type="paragraph" w:styleId="Caption">
    <w:name w:val="caption"/>
    <w:basedOn w:val="Normal"/>
    <w:next w:val="Normal"/>
    <w:uiPriority w:val="35"/>
    <w:unhideWhenUsed/>
    <w:qFormat/>
    <w:rsid w:val="008849C2"/>
    <w:pPr>
      <w:spacing w:after="200"/>
    </w:pPr>
    <w:rPr>
      <w:i/>
      <w:iCs/>
      <w:color w:val="44546A" w:themeColor="text2"/>
      <w:sz w:val="18"/>
      <w:szCs w:val="18"/>
    </w:rPr>
  </w:style>
  <w:style w:type="paragraph" w:styleId="TOC2">
    <w:name w:val="toc 2"/>
    <w:basedOn w:val="Normal"/>
    <w:next w:val="Normal"/>
    <w:autoRedefine/>
    <w:uiPriority w:val="39"/>
    <w:unhideWhenUsed/>
    <w:rsid w:val="00280A74"/>
    <w:pPr>
      <w:spacing w:after="100"/>
      <w:ind w:left="200"/>
    </w:pPr>
  </w:style>
  <w:style w:type="paragraph" w:styleId="TOC3">
    <w:name w:val="toc 3"/>
    <w:basedOn w:val="Normal"/>
    <w:next w:val="Normal"/>
    <w:autoRedefine/>
    <w:uiPriority w:val="39"/>
    <w:unhideWhenUsed/>
    <w:rsid w:val="00280A74"/>
    <w:pPr>
      <w:spacing w:after="100"/>
      <w:ind w:left="400"/>
    </w:pPr>
  </w:style>
  <w:style w:type="table" w:styleId="TableGridLight">
    <w:name w:val="Grid Table Light"/>
    <w:basedOn w:val="TableNormal"/>
    <w:uiPriority w:val="40"/>
    <w:rsid w:val="006D20E1"/>
    <w:pPr>
      <w:spacing w:after="0" w:line="240" w:lineRule="auto"/>
    </w:pPr>
    <w:rPr>
      <w:rFonts w:eastAsia="SimSun"/>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4-Accent5">
    <w:name w:val="Grid Table 4 Accent 5"/>
    <w:basedOn w:val="TableNormal"/>
    <w:uiPriority w:val="49"/>
    <w:rsid w:val="006D20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
    <w:name w:val="Table Grid"/>
    <w:basedOn w:val="TableNormal"/>
    <w:uiPriority w:val="59"/>
    <w:rsid w:val="00B20F12"/>
    <w:pPr>
      <w:spacing w:after="0" w:line="240" w:lineRule="auto"/>
    </w:pPr>
    <w:rPr>
      <w:rFonts w:eastAsia="SimSun"/>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8F006E"/>
    <w:pPr>
      <w:spacing w:after="0" w:line="240" w:lineRule="auto"/>
      <w:jc w:val="both"/>
    </w:pPr>
    <w:rPr>
      <w:rFonts w:ascii="Corbel" w:eastAsia="Times New Roman" w:hAnsi="Corbel" w:cs="Times New Roman"/>
      <w:sz w:val="20"/>
      <w:szCs w:val="24"/>
      <w:lang w:eastAsia="zh-CN"/>
    </w:rPr>
  </w:style>
  <w:style w:type="paragraph" w:styleId="Bibliography">
    <w:name w:val="Bibliography"/>
    <w:basedOn w:val="Normal"/>
    <w:next w:val="Normal"/>
    <w:uiPriority w:val="37"/>
    <w:unhideWhenUsed/>
    <w:rsid w:val="0041769D"/>
  </w:style>
  <w:style w:type="paragraph" w:styleId="TOC4">
    <w:name w:val="toc 4"/>
    <w:basedOn w:val="Normal"/>
    <w:next w:val="Normal"/>
    <w:autoRedefine/>
    <w:uiPriority w:val="39"/>
    <w:unhideWhenUsed/>
    <w:rsid w:val="00BA08AC"/>
    <w:pPr>
      <w:spacing w:after="100" w:line="259" w:lineRule="auto"/>
      <w:ind w:left="660"/>
      <w:jc w:val="left"/>
    </w:pPr>
    <w:rPr>
      <w:rFonts w:asciiTheme="minorHAnsi" w:eastAsiaTheme="minorEastAsia" w:hAnsiTheme="minorHAnsi" w:cstheme="minorBidi"/>
      <w:sz w:val="22"/>
      <w:szCs w:val="22"/>
      <w:lang w:eastAsia="ja-JP"/>
    </w:rPr>
  </w:style>
  <w:style w:type="paragraph" w:styleId="TOC5">
    <w:name w:val="toc 5"/>
    <w:basedOn w:val="Normal"/>
    <w:next w:val="Normal"/>
    <w:autoRedefine/>
    <w:uiPriority w:val="39"/>
    <w:unhideWhenUsed/>
    <w:rsid w:val="00BA08AC"/>
    <w:pPr>
      <w:spacing w:after="100" w:line="259" w:lineRule="auto"/>
      <w:ind w:left="880"/>
      <w:jc w:val="left"/>
    </w:pPr>
    <w:rPr>
      <w:rFonts w:asciiTheme="minorHAnsi" w:eastAsiaTheme="minorEastAsia" w:hAnsiTheme="minorHAnsi" w:cstheme="minorBidi"/>
      <w:sz w:val="22"/>
      <w:szCs w:val="22"/>
      <w:lang w:eastAsia="ja-JP"/>
    </w:rPr>
  </w:style>
  <w:style w:type="paragraph" w:styleId="TOC6">
    <w:name w:val="toc 6"/>
    <w:basedOn w:val="Normal"/>
    <w:next w:val="Normal"/>
    <w:autoRedefine/>
    <w:uiPriority w:val="39"/>
    <w:unhideWhenUsed/>
    <w:rsid w:val="00BA08AC"/>
    <w:pPr>
      <w:spacing w:after="100" w:line="259" w:lineRule="auto"/>
      <w:ind w:left="1100"/>
      <w:jc w:val="left"/>
    </w:pPr>
    <w:rPr>
      <w:rFonts w:asciiTheme="minorHAnsi" w:eastAsiaTheme="minorEastAsia" w:hAnsiTheme="minorHAnsi" w:cstheme="minorBidi"/>
      <w:sz w:val="22"/>
      <w:szCs w:val="22"/>
      <w:lang w:eastAsia="ja-JP"/>
    </w:rPr>
  </w:style>
  <w:style w:type="paragraph" w:styleId="TOC7">
    <w:name w:val="toc 7"/>
    <w:basedOn w:val="Normal"/>
    <w:next w:val="Normal"/>
    <w:autoRedefine/>
    <w:uiPriority w:val="39"/>
    <w:unhideWhenUsed/>
    <w:rsid w:val="00BA08AC"/>
    <w:pPr>
      <w:spacing w:after="100" w:line="259" w:lineRule="auto"/>
      <w:ind w:left="1320"/>
      <w:jc w:val="left"/>
    </w:pPr>
    <w:rPr>
      <w:rFonts w:asciiTheme="minorHAnsi" w:eastAsiaTheme="minorEastAsia" w:hAnsiTheme="minorHAnsi" w:cstheme="minorBidi"/>
      <w:sz w:val="22"/>
      <w:szCs w:val="22"/>
      <w:lang w:eastAsia="ja-JP"/>
    </w:rPr>
  </w:style>
  <w:style w:type="paragraph" w:styleId="TOC8">
    <w:name w:val="toc 8"/>
    <w:basedOn w:val="Normal"/>
    <w:next w:val="Normal"/>
    <w:autoRedefine/>
    <w:uiPriority w:val="39"/>
    <w:unhideWhenUsed/>
    <w:rsid w:val="00BA08AC"/>
    <w:pPr>
      <w:spacing w:after="100" w:line="259" w:lineRule="auto"/>
      <w:ind w:left="1540"/>
      <w:jc w:val="left"/>
    </w:pPr>
    <w:rPr>
      <w:rFonts w:asciiTheme="minorHAnsi" w:eastAsiaTheme="minorEastAsia" w:hAnsiTheme="minorHAnsi" w:cstheme="minorBidi"/>
      <w:sz w:val="22"/>
      <w:szCs w:val="22"/>
      <w:lang w:eastAsia="ja-JP"/>
    </w:rPr>
  </w:style>
  <w:style w:type="paragraph" w:styleId="TOC9">
    <w:name w:val="toc 9"/>
    <w:basedOn w:val="Normal"/>
    <w:next w:val="Normal"/>
    <w:autoRedefine/>
    <w:uiPriority w:val="39"/>
    <w:unhideWhenUsed/>
    <w:rsid w:val="00BA08AC"/>
    <w:pPr>
      <w:spacing w:after="100" w:line="259" w:lineRule="auto"/>
      <w:ind w:left="1760"/>
      <w:jc w:val="left"/>
    </w:pPr>
    <w:rPr>
      <w:rFonts w:asciiTheme="minorHAnsi" w:eastAsiaTheme="minorEastAsia" w:hAnsiTheme="minorHAnsi" w:cstheme="minorBidi"/>
      <w:sz w:val="22"/>
      <w:szCs w:val="22"/>
      <w:lang w:eastAsia="ja-JP"/>
    </w:rPr>
  </w:style>
  <w:style w:type="character" w:styleId="UnresolvedMention">
    <w:name w:val="Unresolved Mention"/>
    <w:basedOn w:val="DefaultParagraphFont"/>
    <w:uiPriority w:val="99"/>
    <w:semiHidden/>
    <w:unhideWhenUsed/>
    <w:rsid w:val="00BA08AC"/>
    <w:rPr>
      <w:color w:val="605E5C"/>
      <w:shd w:val="clear" w:color="auto" w:fill="E1DFDD"/>
    </w:rPr>
  </w:style>
  <w:style w:type="character" w:styleId="CommentReference">
    <w:name w:val="annotation reference"/>
    <w:basedOn w:val="DefaultParagraphFont"/>
    <w:uiPriority w:val="99"/>
    <w:semiHidden/>
    <w:unhideWhenUsed/>
    <w:rsid w:val="00A57F44"/>
    <w:rPr>
      <w:sz w:val="16"/>
      <w:szCs w:val="16"/>
    </w:rPr>
  </w:style>
  <w:style w:type="paragraph" w:styleId="CommentText">
    <w:name w:val="annotation text"/>
    <w:basedOn w:val="Normal"/>
    <w:link w:val="CommentTextChar"/>
    <w:uiPriority w:val="99"/>
    <w:semiHidden/>
    <w:unhideWhenUsed/>
    <w:rsid w:val="00A57F44"/>
    <w:rPr>
      <w:szCs w:val="20"/>
    </w:rPr>
  </w:style>
  <w:style w:type="character" w:customStyle="1" w:styleId="CommentTextChar">
    <w:name w:val="Comment Text Char"/>
    <w:basedOn w:val="DefaultParagraphFont"/>
    <w:link w:val="CommentText"/>
    <w:uiPriority w:val="99"/>
    <w:semiHidden/>
    <w:rsid w:val="00A57F44"/>
    <w:rPr>
      <w:rFonts w:ascii="Corbel" w:eastAsia="Times New Roman" w:hAnsi="Corbel"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A57F44"/>
    <w:rPr>
      <w:b/>
      <w:bCs/>
    </w:rPr>
  </w:style>
  <w:style w:type="character" w:customStyle="1" w:styleId="CommentSubjectChar">
    <w:name w:val="Comment Subject Char"/>
    <w:basedOn w:val="CommentTextChar"/>
    <w:link w:val="CommentSubject"/>
    <w:uiPriority w:val="99"/>
    <w:semiHidden/>
    <w:rsid w:val="00A57F44"/>
    <w:rPr>
      <w:rFonts w:ascii="Corbel" w:eastAsia="Times New Roman" w:hAnsi="Corbel" w:cs="Times New Roman"/>
      <w:b/>
      <w:bCs/>
      <w:sz w:val="20"/>
      <w:szCs w:val="20"/>
      <w:lang w:eastAsia="zh-CN"/>
    </w:rPr>
  </w:style>
  <w:style w:type="paragraph" w:styleId="Revision">
    <w:name w:val="Revision"/>
    <w:hidden/>
    <w:uiPriority w:val="99"/>
    <w:semiHidden/>
    <w:rsid w:val="00BB5046"/>
    <w:pPr>
      <w:spacing w:after="0" w:line="240" w:lineRule="auto"/>
    </w:pPr>
    <w:rPr>
      <w:rFonts w:ascii="Corbel" w:eastAsia="Times New Roman" w:hAnsi="Corbel" w:cs="Times New Roman"/>
      <w:sz w:val="20"/>
      <w:szCs w:val="24"/>
      <w:lang w:eastAsia="zh-CN"/>
    </w:rPr>
  </w:style>
  <w:style w:type="character" w:styleId="FollowedHyperlink">
    <w:name w:val="FollowedHyperlink"/>
    <w:basedOn w:val="DefaultParagraphFont"/>
    <w:uiPriority w:val="99"/>
    <w:semiHidden/>
    <w:unhideWhenUsed/>
    <w:rsid w:val="00A352C9"/>
    <w:rPr>
      <w:color w:val="954F72" w:themeColor="followedHyperlink"/>
      <w:u w:val="single"/>
    </w:rPr>
  </w:style>
  <w:style w:type="table" w:styleId="GridTable5Dark-Accent5">
    <w:name w:val="Grid Table 5 Dark Accent 5"/>
    <w:basedOn w:val="TableNormal"/>
    <w:uiPriority w:val="50"/>
    <w:rsid w:val="001F3F8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4599909">
      <w:bodyDiv w:val="1"/>
      <w:marLeft w:val="0"/>
      <w:marRight w:val="0"/>
      <w:marTop w:val="0"/>
      <w:marBottom w:val="0"/>
      <w:divBdr>
        <w:top w:val="none" w:sz="0" w:space="0" w:color="auto"/>
        <w:left w:val="none" w:sz="0" w:space="0" w:color="auto"/>
        <w:bottom w:val="none" w:sz="0" w:space="0" w:color="auto"/>
        <w:right w:val="none" w:sz="0" w:space="0" w:color="auto"/>
      </w:divBdr>
      <w:divsChild>
        <w:div w:id="2143183233">
          <w:marLeft w:val="0"/>
          <w:marRight w:val="0"/>
          <w:marTop w:val="0"/>
          <w:marBottom w:val="0"/>
          <w:divBdr>
            <w:top w:val="none" w:sz="0" w:space="0" w:color="auto"/>
            <w:left w:val="none" w:sz="0" w:space="0" w:color="auto"/>
            <w:bottom w:val="none" w:sz="0" w:space="0" w:color="auto"/>
            <w:right w:val="none" w:sz="0" w:space="0" w:color="auto"/>
          </w:divBdr>
          <w:divsChild>
            <w:div w:id="792939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97008">
      <w:bodyDiv w:val="1"/>
      <w:marLeft w:val="0"/>
      <w:marRight w:val="0"/>
      <w:marTop w:val="0"/>
      <w:marBottom w:val="0"/>
      <w:divBdr>
        <w:top w:val="none" w:sz="0" w:space="0" w:color="auto"/>
        <w:left w:val="none" w:sz="0" w:space="0" w:color="auto"/>
        <w:bottom w:val="none" w:sz="0" w:space="0" w:color="auto"/>
        <w:right w:val="none" w:sz="0" w:space="0" w:color="auto"/>
      </w:divBdr>
      <w:divsChild>
        <w:div w:id="584145958">
          <w:marLeft w:val="0"/>
          <w:marRight w:val="0"/>
          <w:marTop w:val="0"/>
          <w:marBottom w:val="0"/>
          <w:divBdr>
            <w:top w:val="none" w:sz="0" w:space="0" w:color="auto"/>
            <w:left w:val="none" w:sz="0" w:space="0" w:color="auto"/>
            <w:bottom w:val="none" w:sz="0" w:space="0" w:color="auto"/>
            <w:right w:val="none" w:sz="0" w:space="0" w:color="auto"/>
          </w:divBdr>
          <w:divsChild>
            <w:div w:id="207384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568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1.xml"/><Relationship Id="rId21" Type="http://schemas.openxmlformats.org/officeDocument/2006/relationships/image" Target="media/image13.png"/><Relationship Id="rId42" Type="http://schemas.openxmlformats.org/officeDocument/2006/relationships/image" Target="media/image31.png"/><Relationship Id="rId47" Type="http://schemas.openxmlformats.org/officeDocument/2006/relationships/image" Target="media/image36.jpg"/><Relationship Id="rId63" Type="http://schemas.openxmlformats.org/officeDocument/2006/relationships/hyperlink" Target="https://www.healthshare.com.au/" TargetMode="External"/><Relationship Id="rId68" Type="http://schemas.openxmlformats.org/officeDocument/2006/relationships/hyperlink" Target="https://e-mfp.org/wp-content/uploads/2018/06/original-article-2-4.pdf" TargetMode="External"/><Relationship Id="rId84" Type="http://schemas.openxmlformats.org/officeDocument/2006/relationships/hyperlink" Target="https://imaginemd.net/blog/when-doctors-dont-know-whats-wrong/" TargetMode="Externa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hyperlink" Target="https://doi.org/10.2196/12126" TargetMode="External"/><Relationship Id="rId58" Type="http://schemas.openxmlformats.org/officeDocument/2006/relationships/hyperlink" Target="http://www.busseltondoctors.com.au/information/blog/item/53-why-do-i-need-a-referral-to-see-the-specialist" TargetMode="External"/><Relationship Id="rId74" Type="http://schemas.openxmlformats.org/officeDocument/2006/relationships/hyperlink" Target="https://www.bupa.com.au/healthcare-guide/my-doctor-wants-to-refer-me-to-a-specialist-what-do-i-do" TargetMode="External"/><Relationship Id="rId79" Type="http://schemas.openxmlformats.org/officeDocument/2006/relationships/hyperlink" Target="https://medicine.yale.edu/news/yale-medicine-magazine/groundbreaking-study-seeks-to-quantify-patient-bias/" TargetMode="External"/><Relationship Id="rId5" Type="http://schemas.openxmlformats.org/officeDocument/2006/relationships/webSettings" Target="webSettings.xml"/><Relationship Id="rId19" Type="http://schemas.openxmlformats.org/officeDocument/2006/relationships/image" Target="media/image11.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yperlink" Target="https://www.healthdirect.gov.au/australias-healthcare-system" TargetMode="External"/><Relationship Id="rId56" Type="http://schemas.openxmlformats.org/officeDocument/2006/relationships/hyperlink" Target="http://www.betterhealth.vic.gov.au/health/ServicesAndSupport/seeing-a-specialist" TargetMode="External"/><Relationship Id="rId64" Type="http://schemas.openxmlformats.org/officeDocument/2006/relationships/hyperlink" Target="https://widget.nhsd.healthdirect.org.au/v1/widget/search?widgetId=779e931b-2fb9-4ccb-8170-7bcc190a159d&amp;types=%5Bservices_types%5D%3Ageneral+practice+service" TargetMode="External"/><Relationship Id="rId69" Type="http://schemas.openxmlformats.org/officeDocument/2006/relationships/hyperlink" Target="https://doi.org/10.2147/CEOR.S195597" TargetMode="External"/><Relationship Id="rId77" Type="http://schemas.openxmlformats.org/officeDocument/2006/relationships/hyperlink" Target="https://doi.org/10.5455/msm.2015.27.195-199" TargetMode="External"/><Relationship Id="rId8" Type="http://schemas.openxmlformats.org/officeDocument/2006/relationships/image" Target="media/image1.png"/><Relationship Id="rId51" Type="http://schemas.openxmlformats.org/officeDocument/2006/relationships/hyperlink" Target="https://nationalseniors.com.au/news/latest/how-to-choose-a-medical-specialist" TargetMode="External"/><Relationship Id="rId72" Type="http://schemas.openxmlformats.org/officeDocument/2006/relationships/hyperlink" Target="https://www.ncbi.nlm.nih.gov/pmc/articles/PMC3430156/" TargetMode="External"/><Relationship Id="rId80" Type="http://schemas.openxmlformats.org/officeDocument/2006/relationships/hyperlink" Target="https://www.urmc.rochester.edu/encyclopedia/content.aspx?ContentID=4552&amp;ContentTypeID=1" TargetMode="External"/><Relationship Id="rId85" Type="http://schemas.openxmlformats.org/officeDocument/2006/relationships/hyperlink" Target="https://blog.intakeq.com/are-your-patients-keeping-health-journals-heres-why-they-should-be/"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hyperlink" Target="https://doi.org/10.1007/978-3-642-37832-4_62" TargetMode="External"/><Relationship Id="rId67" Type="http://schemas.openxmlformats.org/officeDocument/2006/relationships/hyperlink" Target="https://www.haodf.com/" TargetMode="External"/><Relationship Id="rId20" Type="http://schemas.openxmlformats.org/officeDocument/2006/relationships/image" Target="media/image12.png"/><Relationship Id="rId41" Type="http://schemas.openxmlformats.org/officeDocument/2006/relationships/image" Target="media/image30.png"/><Relationship Id="rId54" Type="http://schemas.openxmlformats.org/officeDocument/2006/relationships/hyperlink" Target="https://doi.org/10.1145/3274385" TargetMode="External"/><Relationship Id="rId62" Type="http://schemas.openxmlformats.org/officeDocument/2006/relationships/hyperlink" Target="https://www.healthdirect.gov.au/understanding-the-public-and-private-hospital-systems" TargetMode="External"/><Relationship Id="rId70" Type="http://schemas.openxmlformats.org/officeDocument/2006/relationships/hyperlink" Target="https://www.steadymd.com/2018/07/18/how-long-will-you-wait-to-see-a-specialist/" TargetMode="External"/><Relationship Id="rId75" Type="http://schemas.openxmlformats.org/officeDocument/2006/relationships/hyperlink" Target="https://blog.evisit.com/virtual-care-blog/reduce-patient-wait-times" TargetMode="External"/><Relationship Id="rId83" Type="http://schemas.openxmlformats.org/officeDocument/2006/relationships/hyperlink" Target="https://www.verywellhealth.com/when-you-cant-get-a-diagnosis-2615487"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hyperlink" Target="https://docs.google.com/forms/d/1cxvAprQ5ku03lywx_R-cTX1mdNAEOkGsp5UPDXEu1z8/edit" TargetMode="External"/><Relationship Id="rId36" Type="http://schemas.openxmlformats.org/officeDocument/2006/relationships/image" Target="media/image25.png"/><Relationship Id="rId49" Type="http://schemas.openxmlformats.org/officeDocument/2006/relationships/hyperlink" Target="https://doi.org/10.1016/j.socscimed.2013.11.029" TargetMode="External"/><Relationship Id="rId57" Type="http://schemas.openxmlformats.org/officeDocument/2006/relationships/hyperlink" Target="https://developer.apple.com/design/human-interface-guidelines/ios/overview/themes/" TargetMode="External"/><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s://www.zhihu.com/question/38079632/answer/106651225" TargetMode="External"/><Relationship Id="rId60" Type="http://schemas.openxmlformats.org/officeDocument/2006/relationships/hyperlink" Target="https://www.health.gov.au/health-topics/private-health-insurance/about-private-health-insurance" TargetMode="External"/><Relationship Id="rId65" Type="http://schemas.openxmlformats.org/officeDocument/2006/relationships/hyperlink" Target="https://www.qld.gov.au/health/services/specialists/about-specialist-services/referrals" TargetMode="External"/><Relationship Id="rId73" Type="http://schemas.openxmlformats.org/officeDocument/2006/relationships/hyperlink" Target="https://www.sciencedirect.com/science/article/pii/S0168851013001759" TargetMode="External"/><Relationship Id="rId78" Type="http://schemas.openxmlformats.org/officeDocument/2006/relationships/hyperlink" Target="https://pubmed.ncbi.nlm.nih.gov/25181568/" TargetMode="External"/><Relationship Id="rId81" Type="http://schemas.openxmlformats.org/officeDocument/2006/relationships/hyperlink" Target="https://www.psychologytoday.com/us/blog/the-couch/201805/keeping-journal-can-be-good-your-emotional-health" TargetMode="External"/><Relationship Id="rId86"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hyperlink" Target="https://xd.adobe.com/view/245404e1-1ec4-4e6f-867b-222d663ebe72-7107/" TargetMode="External"/><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hyperlink" Target="https://www.health.gov.au/about-us/the-australian-health-system" TargetMode="External"/><Relationship Id="rId55" Type="http://schemas.openxmlformats.org/officeDocument/2006/relationships/hyperlink" Target="https://www.medicalboard.gov.au/News/Statistics.aspx" TargetMode="External"/><Relationship Id="rId76" Type="http://schemas.openxmlformats.org/officeDocument/2006/relationships/hyperlink" Target="https://doi.org/10.1071/AH16275" TargetMode="External"/><Relationship Id="rId7" Type="http://schemas.openxmlformats.org/officeDocument/2006/relationships/endnotes" Target="endnotes.xml"/><Relationship Id="rId71" Type="http://schemas.openxmlformats.org/officeDocument/2006/relationships/hyperlink" Target="https://www.healthline.com/health-news/why-you-have-to-wait-longer-to-get-a-doctors-appointment"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6.png"/><Relationship Id="rId40" Type="http://schemas.openxmlformats.org/officeDocument/2006/relationships/image" Target="media/image29.png"/><Relationship Id="rId45" Type="http://schemas.openxmlformats.org/officeDocument/2006/relationships/image" Target="media/image34.jpg"/><Relationship Id="rId66" Type="http://schemas.openxmlformats.org/officeDocument/2006/relationships/hyperlink" Target="https://www.doctorwork.com/index/pc/" TargetMode="External"/><Relationship Id="rId87" Type="http://schemas.openxmlformats.org/officeDocument/2006/relationships/fontTable" Target="fontTable.xml"/><Relationship Id="rId61" Type="http://schemas.openxmlformats.org/officeDocument/2006/relationships/hyperlink" Target="https://www.bupa.com.au/healthcare-guide/your-specialist-options" TargetMode="External"/><Relationship Id="rId82" Type="http://schemas.openxmlformats.org/officeDocument/2006/relationships/hyperlink" Target="https://blog.zencare.co/therapeutic-journal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090D16D-AA55-485C-83D8-0193F35EDB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Pages>
  <Words>20847</Words>
  <Characters>118833</Characters>
  <Application>Microsoft Office Word</Application>
  <DocSecurity>4</DocSecurity>
  <Lines>990</Lines>
  <Paragraphs>278</Paragraphs>
  <ScaleCrop>false</ScaleCrop>
  <Company/>
  <LinksUpToDate>false</LinksUpToDate>
  <CharactersWithSpaces>139402</CharactersWithSpaces>
  <SharedDoc>false</SharedDoc>
  <HLinks>
    <vt:vector size="936" baseType="variant">
      <vt:variant>
        <vt:i4>1245275</vt:i4>
      </vt:variant>
      <vt:variant>
        <vt:i4>954</vt:i4>
      </vt:variant>
      <vt:variant>
        <vt:i4>0</vt:i4>
      </vt:variant>
      <vt:variant>
        <vt:i4>5</vt:i4>
      </vt:variant>
      <vt:variant>
        <vt:lpwstr>https://blog.intakeq.com/are-your-patients-keeping-health-journals-heres-why-they-should-be/</vt:lpwstr>
      </vt:variant>
      <vt:variant>
        <vt:lpwstr/>
      </vt:variant>
      <vt:variant>
        <vt:i4>3932193</vt:i4>
      </vt:variant>
      <vt:variant>
        <vt:i4>951</vt:i4>
      </vt:variant>
      <vt:variant>
        <vt:i4>0</vt:i4>
      </vt:variant>
      <vt:variant>
        <vt:i4>5</vt:i4>
      </vt:variant>
      <vt:variant>
        <vt:lpwstr>https://imaginemd.net/blog/when-doctors-dont-know-whats-wrong/</vt:lpwstr>
      </vt:variant>
      <vt:variant>
        <vt:lpwstr/>
      </vt:variant>
      <vt:variant>
        <vt:i4>4390941</vt:i4>
      </vt:variant>
      <vt:variant>
        <vt:i4>948</vt:i4>
      </vt:variant>
      <vt:variant>
        <vt:i4>0</vt:i4>
      </vt:variant>
      <vt:variant>
        <vt:i4>5</vt:i4>
      </vt:variant>
      <vt:variant>
        <vt:lpwstr>https://www.verywellhealth.com/when-you-cant-get-a-diagnosis-2615487</vt:lpwstr>
      </vt:variant>
      <vt:variant>
        <vt:lpwstr/>
      </vt:variant>
      <vt:variant>
        <vt:i4>7274535</vt:i4>
      </vt:variant>
      <vt:variant>
        <vt:i4>945</vt:i4>
      </vt:variant>
      <vt:variant>
        <vt:i4>0</vt:i4>
      </vt:variant>
      <vt:variant>
        <vt:i4>5</vt:i4>
      </vt:variant>
      <vt:variant>
        <vt:lpwstr>https://blog.zencare.co/therapeutic-journaling/</vt:lpwstr>
      </vt:variant>
      <vt:variant>
        <vt:lpwstr/>
      </vt:variant>
      <vt:variant>
        <vt:i4>6619237</vt:i4>
      </vt:variant>
      <vt:variant>
        <vt:i4>942</vt:i4>
      </vt:variant>
      <vt:variant>
        <vt:i4>0</vt:i4>
      </vt:variant>
      <vt:variant>
        <vt:i4>5</vt:i4>
      </vt:variant>
      <vt:variant>
        <vt:lpwstr>https://www.psychologytoday.com/us/blog/the-couch/201805/keeping-journal-can-be-good-your-emotional-health</vt:lpwstr>
      </vt:variant>
      <vt:variant>
        <vt:lpwstr/>
      </vt:variant>
      <vt:variant>
        <vt:i4>3670140</vt:i4>
      </vt:variant>
      <vt:variant>
        <vt:i4>939</vt:i4>
      </vt:variant>
      <vt:variant>
        <vt:i4>0</vt:i4>
      </vt:variant>
      <vt:variant>
        <vt:i4>5</vt:i4>
      </vt:variant>
      <vt:variant>
        <vt:lpwstr>https://www.urmc.rochester.edu/encyclopedia/content.aspx?ContentID=4552&amp;ContentTypeID=1</vt:lpwstr>
      </vt:variant>
      <vt:variant>
        <vt:lpwstr/>
      </vt:variant>
      <vt:variant>
        <vt:i4>7405615</vt:i4>
      </vt:variant>
      <vt:variant>
        <vt:i4>936</vt:i4>
      </vt:variant>
      <vt:variant>
        <vt:i4>0</vt:i4>
      </vt:variant>
      <vt:variant>
        <vt:i4>5</vt:i4>
      </vt:variant>
      <vt:variant>
        <vt:lpwstr>https://medicine.yale.edu/news/yale-medicine-magazine/groundbreaking-study-seeks-to-quantify-patient-bias/</vt:lpwstr>
      </vt:variant>
      <vt:variant>
        <vt:lpwstr/>
      </vt:variant>
      <vt:variant>
        <vt:i4>655363</vt:i4>
      </vt:variant>
      <vt:variant>
        <vt:i4>933</vt:i4>
      </vt:variant>
      <vt:variant>
        <vt:i4>0</vt:i4>
      </vt:variant>
      <vt:variant>
        <vt:i4>5</vt:i4>
      </vt:variant>
      <vt:variant>
        <vt:lpwstr>https://pubmed.ncbi.nlm.nih.gov/25181568/</vt:lpwstr>
      </vt:variant>
      <vt:variant>
        <vt:lpwstr/>
      </vt:variant>
      <vt:variant>
        <vt:i4>8061044</vt:i4>
      </vt:variant>
      <vt:variant>
        <vt:i4>930</vt:i4>
      </vt:variant>
      <vt:variant>
        <vt:i4>0</vt:i4>
      </vt:variant>
      <vt:variant>
        <vt:i4>5</vt:i4>
      </vt:variant>
      <vt:variant>
        <vt:lpwstr>https://doi.org/10.5455/msm.2015.27.195-199</vt:lpwstr>
      </vt:variant>
      <vt:variant>
        <vt:lpwstr/>
      </vt:variant>
      <vt:variant>
        <vt:i4>8192057</vt:i4>
      </vt:variant>
      <vt:variant>
        <vt:i4>927</vt:i4>
      </vt:variant>
      <vt:variant>
        <vt:i4>0</vt:i4>
      </vt:variant>
      <vt:variant>
        <vt:i4>5</vt:i4>
      </vt:variant>
      <vt:variant>
        <vt:lpwstr>https://doi.org/10.1071/AH16275</vt:lpwstr>
      </vt:variant>
      <vt:variant>
        <vt:lpwstr/>
      </vt:variant>
      <vt:variant>
        <vt:i4>3735593</vt:i4>
      </vt:variant>
      <vt:variant>
        <vt:i4>924</vt:i4>
      </vt:variant>
      <vt:variant>
        <vt:i4>0</vt:i4>
      </vt:variant>
      <vt:variant>
        <vt:i4>5</vt:i4>
      </vt:variant>
      <vt:variant>
        <vt:lpwstr>https://blog.evisit.com/virtual-care-blog/reduce-patient-wait-times</vt:lpwstr>
      </vt:variant>
      <vt:variant>
        <vt:lpwstr/>
      </vt:variant>
      <vt:variant>
        <vt:i4>131137</vt:i4>
      </vt:variant>
      <vt:variant>
        <vt:i4>921</vt:i4>
      </vt:variant>
      <vt:variant>
        <vt:i4>0</vt:i4>
      </vt:variant>
      <vt:variant>
        <vt:i4>5</vt:i4>
      </vt:variant>
      <vt:variant>
        <vt:lpwstr>https://www.bupa.com.au/healthcare-guide/my-doctor-wants-to-refer-me-to-a-specialist-what-do-i-do</vt:lpwstr>
      </vt:variant>
      <vt:variant>
        <vt:lpwstr/>
      </vt:variant>
      <vt:variant>
        <vt:i4>6815863</vt:i4>
      </vt:variant>
      <vt:variant>
        <vt:i4>918</vt:i4>
      </vt:variant>
      <vt:variant>
        <vt:i4>0</vt:i4>
      </vt:variant>
      <vt:variant>
        <vt:i4>5</vt:i4>
      </vt:variant>
      <vt:variant>
        <vt:lpwstr>https://www.sciencedirect.com/science/article/pii/S0168851013001759</vt:lpwstr>
      </vt:variant>
      <vt:variant>
        <vt:lpwstr/>
      </vt:variant>
      <vt:variant>
        <vt:i4>1245251</vt:i4>
      </vt:variant>
      <vt:variant>
        <vt:i4>915</vt:i4>
      </vt:variant>
      <vt:variant>
        <vt:i4>0</vt:i4>
      </vt:variant>
      <vt:variant>
        <vt:i4>5</vt:i4>
      </vt:variant>
      <vt:variant>
        <vt:lpwstr>https://www.ncbi.nlm.nih.gov/pmc/articles/PMC3430156/</vt:lpwstr>
      </vt:variant>
      <vt:variant>
        <vt:lpwstr/>
      </vt:variant>
      <vt:variant>
        <vt:i4>7340140</vt:i4>
      </vt:variant>
      <vt:variant>
        <vt:i4>912</vt:i4>
      </vt:variant>
      <vt:variant>
        <vt:i4>0</vt:i4>
      </vt:variant>
      <vt:variant>
        <vt:i4>5</vt:i4>
      </vt:variant>
      <vt:variant>
        <vt:lpwstr>https://www.healthline.com/health-news/why-you-have-to-wait-longer-to-get-a-doctors-appointment</vt:lpwstr>
      </vt:variant>
      <vt:variant>
        <vt:lpwstr/>
      </vt:variant>
      <vt:variant>
        <vt:i4>3342444</vt:i4>
      </vt:variant>
      <vt:variant>
        <vt:i4>909</vt:i4>
      </vt:variant>
      <vt:variant>
        <vt:i4>0</vt:i4>
      </vt:variant>
      <vt:variant>
        <vt:i4>5</vt:i4>
      </vt:variant>
      <vt:variant>
        <vt:lpwstr>https://www.steadymd.com/2018/07/18/how-long-will-you-wait-to-see-a-specialist/</vt:lpwstr>
      </vt:variant>
      <vt:variant>
        <vt:lpwstr/>
      </vt:variant>
      <vt:variant>
        <vt:i4>4915267</vt:i4>
      </vt:variant>
      <vt:variant>
        <vt:i4>906</vt:i4>
      </vt:variant>
      <vt:variant>
        <vt:i4>0</vt:i4>
      </vt:variant>
      <vt:variant>
        <vt:i4>5</vt:i4>
      </vt:variant>
      <vt:variant>
        <vt:lpwstr>https://doi.org/10.2147/CEOR.S195597</vt:lpwstr>
      </vt:variant>
      <vt:variant>
        <vt:lpwstr/>
      </vt:variant>
      <vt:variant>
        <vt:i4>4849665</vt:i4>
      </vt:variant>
      <vt:variant>
        <vt:i4>903</vt:i4>
      </vt:variant>
      <vt:variant>
        <vt:i4>0</vt:i4>
      </vt:variant>
      <vt:variant>
        <vt:i4>5</vt:i4>
      </vt:variant>
      <vt:variant>
        <vt:lpwstr>https://e-mfp.org/wp-content/uploads/2018/06/original-article-2-4.pdf</vt:lpwstr>
      </vt:variant>
      <vt:variant>
        <vt:lpwstr/>
      </vt:variant>
      <vt:variant>
        <vt:i4>2293807</vt:i4>
      </vt:variant>
      <vt:variant>
        <vt:i4>900</vt:i4>
      </vt:variant>
      <vt:variant>
        <vt:i4>0</vt:i4>
      </vt:variant>
      <vt:variant>
        <vt:i4>5</vt:i4>
      </vt:variant>
      <vt:variant>
        <vt:lpwstr>https://www.haodf.com/</vt:lpwstr>
      </vt:variant>
      <vt:variant>
        <vt:lpwstr/>
      </vt:variant>
      <vt:variant>
        <vt:i4>65540</vt:i4>
      </vt:variant>
      <vt:variant>
        <vt:i4>897</vt:i4>
      </vt:variant>
      <vt:variant>
        <vt:i4>0</vt:i4>
      </vt:variant>
      <vt:variant>
        <vt:i4>5</vt:i4>
      </vt:variant>
      <vt:variant>
        <vt:lpwstr>https://www.doctorwork.com/index/pc/</vt:lpwstr>
      </vt:variant>
      <vt:variant>
        <vt:lpwstr/>
      </vt:variant>
      <vt:variant>
        <vt:i4>3932256</vt:i4>
      </vt:variant>
      <vt:variant>
        <vt:i4>894</vt:i4>
      </vt:variant>
      <vt:variant>
        <vt:i4>0</vt:i4>
      </vt:variant>
      <vt:variant>
        <vt:i4>5</vt:i4>
      </vt:variant>
      <vt:variant>
        <vt:lpwstr>https://www.qld.gov.au/health/services/specialists/about-specialist-services/referrals</vt:lpwstr>
      </vt:variant>
      <vt:variant>
        <vt:lpwstr/>
      </vt:variant>
      <vt:variant>
        <vt:i4>524414</vt:i4>
      </vt:variant>
      <vt:variant>
        <vt:i4>891</vt:i4>
      </vt:variant>
      <vt:variant>
        <vt:i4>0</vt:i4>
      </vt:variant>
      <vt:variant>
        <vt:i4>5</vt:i4>
      </vt:variant>
      <vt:variant>
        <vt:lpwstr>https://widget.nhsd.healthdirect.org.au/v1/widget/search?widgetId=779e931b-2fb9-4ccb-8170-7bcc190a159d&amp;types=%5Bservices_types%5D%3Ageneral+practice+service</vt:lpwstr>
      </vt:variant>
      <vt:variant>
        <vt:lpwstr/>
      </vt:variant>
      <vt:variant>
        <vt:i4>2687013</vt:i4>
      </vt:variant>
      <vt:variant>
        <vt:i4>888</vt:i4>
      </vt:variant>
      <vt:variant>
        <vt:i4>0</vt:i4>
      </vt:variant>
      <vt:variant>
        <vt:i4>5</vt:i4>
      </vt:variant>
      <vt:variant>
        <vt:lpwstr>https://www.healthshare.com.au/</vt:lpwstr>
      </vt:variant>
      <vt:variant>
        <vt:lpwstr/>
      </vt:variant>
      <vt:variant>
        <vt:i4>4784158</vt:i4>
      </vt:variant>
      <vt:variant>
        <vt:i4>885</vt:i4>
      </vt:variant>
      <vt:variant>
        <vt:i4>0</vt:i4>
      </vt:variant>
      <vt:variant>
        <vt:i4>5</vt:i4>
      </vt:variant>
      <vt:variant>
        <vt:lpwstr>https://www.healthdirect.gov.au/understanding-the-public-and-private-hospital-systems</vt:lpwstr>
      </vt:variant>
      <vt:variant>
        <vt:lpwstr/>
      </vt:variant>
      <vt:variant>
        <vt:i4>5963792</vt:i4>
      </vt:variant>
      <vt:variant>
        <vt:i4>882</vt:i4>
      </vt:variant>
      <vt:variant>
        <vt:i4>0</vt:i4>
      </vt:variant>
      <vt:variant>
        <vt:i4>5</vt:i4>
      </vt:variant>
      <vt:variant>
        <vt:lpwstr>https://www.bupa.com.au/healthcare-guide/your-specialist-options</vt:lpwstr>
      </vt:variant>
      <vt:variant>
        <vt:lpwstr/>
      </vt:variant>
      <vt:variant>
        <vt:i4>3014777</vt:i4>
      </vt:variant>
      <vt:variant>
        <vt:i4>879</vt:i4>
      </vt:variant>
      <vt:variant>
        <vt:i4>0</vt:i4>
      </vt:variant>
      <vt:variant>
        <vt:i4>5</vt:i4>
      </vt:variant>
      <vt:variant>
        <vt:lpwstr>https://www.health.gov.au/health-topics/private-health-insurance/about-private-health-insurance</vt:lpwstr>
      </vt:variant>
      <vt:variant>
        <vt:lpwstr/>
      </vt:variant>
      <vt:variant>
        <vt:i4>7929936</vt:i4>
      </vt:variant>
      <vt:variant>
        <vt:i4>876</vt:i4>
      </vt:variant>
      <vt:variant>
        <vt:i4>0</vt:i4>
      </vt:variant>
      <vt:variant>
        <vt:i4>5</vt:i4>
      </vt:variant>
      <vt:variant>
        <vt:lpwstr>https://doi.org/10.1007/978-3-642-37832-4_62</vt:lpwstr>
      </vt:variant>
      <vt:variant>
        <vt:lpwstr/>
      </vt:variant>
      <vt:variant>
        <vt:i4>262152</vt:i4>
      </vt:variant>
      <vt:variant>
        <vt:i4>873</vt:i4>
      </vt:variant>
      <vt:variant>
        <vt:i4>0</vt:i4>
      </vt:variant>
      <vt:variant>
        <vt:i4>5</vt:i4>
      </vt:variant>
      <vt:variant>
        <vt:lpwstr>http://www.busseltondoctors.com.au/information/blog/item/53-why-do-i-need-a-referral-to-see-the-specialist</vt:lpwstr>
      </vt:variant>
      <vt:variant>
        <vt:lpwstr>:~:text=The%20referral%20covers%20the%20assessment,indefinite%20referral%20may%20be%20possible</vt:lpwstr>
      </vt:variant>
      <vt:variant>
        <vt:i4>7077945</vt:i4>
      </vt:variant>
      <vt:variant>
        <vt:i4>870</vt:i4>
      </vt:variant>
      <vt:variant>
        <vt:i4>0</vt:i4>
      </vt:variant>
      <vt:variant>
        <vt:i4>5</vt:i4>
      </vt:variant>
      <vt:variant>
        <vt:lpwstr>https://developer.apple.com/design/human-interface-guidelines/ios/overview/themes/</vt:lpwstr>
      </vt:variant>
      <vt:variant>
        <vt:lpwstr/>
      </vt:variant>
      <vt:variant>
        <vt:i4>4718659</vt:i4>
      </vt:variant>
      <vt:variant>
        <vt:i4>867</vt:i4>
      </vt:variant>
      <vt:variant>
        <vt:i4>0</vt:i4>
      </vt:variant>
      <vt:variant>
        <vt:i4>5</vt:i4>
      </vt:variant>
      <vt:variant>
        <vt:lpwstr>http://www.betterhealth.vic.gov.au/health/ServicesAndSupport/seeing-a-specialist</vt:lpwstr>
      </vt:variant>
      <vt:variant>
        <vt:lpwstr/>
      </vt:variant>
      <vt:variant>
        <vt:i4>4325391</vt:i4>
      </vt:variant>
      <vt:variant>
        <vt:i4>864</vt:i4>
      </vt:variant>
      <vt:variant>
        <vt:i4>0</vt:i4>
      </vt:variant>
      <vt:variant>
        <vt:i4>5</vt:i4>
      </vt:variant>
      <vt:variant>
        <vt:lpwstr>https://www.medicalboard.gov.au/News/Statistics.aspx</vt:lpwstr>
      </vt:variant>
      <vt:variant>
        <vt:lpwstr/>
      </vt:variant>
      <vt:variant>
        <vt:i4>2687081</vt:i4>
      </vt:variant>
      <vt:variant>
        <vt:i4>861</vt:i4>
      </vt:variant>
      <vt:variant>
        <vt:i4>0</vt:i4>
      </vt:variant>
      <vt:variant>
        <vt:i4>5</vt:i4>
      </vt:variant>
      <vt:variant>
        <vt:lpwstr>https://doi.org/10.1145/3274385</vt:lpwstr>
      </vt:variant>
      <vt:variant>
        <vt:lpwstr/>
      </vt:variant>
      <vt:variant>
        <vt:i4>1638493</vt:i4>
      </vt:variant>
      <vt:variant>
        <vt:i4>858</vt:i4>
      </vt:variant>
      <vt:variant>
        <vt:i4>0</vt:i4>
      </vt:variant>
      <vt:variant>
        <vt:i4>5</vt:i4>
      </vt:variant>
      <vt:variant>
        <vt:lpwstr>https://doi.org/10.2196/12126</vt:lpwstr>
      </vt:variant>
      <vt:variant>
        <vt:lpwstr/>
      </vt:variant>
      <vt:variant>
        <vt:i4>6226014</vt:i4>
      </vt:variant>
      <vt:variant>
        <vt:i4>855</vt:i4>
      </vt:variant>
      <vt:variant>
        <vt:i4>0</vt:i4>
      </vt:variant>
      <vt:variant>
        <vt:i4>5</vt:i4>
      </vt:variant>
      <vt:variant>
        <vt:lpwstr>https://www.zhihu.com/question/38079632/answer/106651225</vt:lpwstr>
      </vt:variant>
      <vt:variant>
        <vt:lpwstr/>
      </vt:variant>
      <vt:variant>
        <vt:i4>1704014</vt:i4>
      </vt:variant>
      <vt:variant>
        <vt:i4>852</vt:i4>
      </vt:variant>
      <vt:variant>
        <vt:i4>0</vt:i4>
      </vt:variant>
      <vt:variant>
        <vt:i4>5</vt:i4>
      </vt:variant>
      <vt:variant>
        <vt:lpwstr>https://nationalseniors.com.au/news/latest/how-to-choose-a-medical-specialist</vt:lpwstr>
      </vt:variant>
      <vt:variant>
        <vt:lpwstr/>
      </vt:variant>
      <vt:variant>
        <vt:i4>6946936</vt:i4>
      </vt:variant>
      <vt:variant>
        <vt:i4>849</vt:i4>
      </vt:variant>
      <vt:variant>
        <vt:i4>0</vt:i4>
      </vt:variant>
      <vt:variant>
        <vt:i4>5</vt:i4>
      </vt:variant>
      <vt:variant>
        <vt:lpwstr>https://www.health.gov.au/about-us/the-australian-health-system</vt:lpwstr>
      </vt:variant>
      <vt:variant>
        <vt:lpwstr/>
      </vt:variant>
      <vt:variant>
        <vt:i4>2883680</vt:i4>
      </vt:variant>
      <vt:variant>
        <vt:i4>846</vt:i4>
      </vt:variant>
      <vt:variant>
        <vt:i4>0</vt:i4>
      </vt:variant>
      <vt:variant>
        <vt:i4>5</vt:i4>
      </vt:variant>
      <vt:variant>
        <vt:lpwstr>https://doi.org/10.1016/j.socscimed.2013.11.029</vt:lpwstr>
      </vt:variant>
      <vt:variant>
        <vt:lpwstr/>
      </vt:variant>
      <vt:variant>
        <vt:i4>5570578</vt:i4>
      </vt:variant>
      <vt:variant>
        <vt:i4>843</vt:i4>
      </vt:variant>
      <vt:variant>
        <vt:i4>0</vt:i4>
      </vt:variant>
      <vt:variant>
        <vt:i4>5</vt:i4>
      </vt:variant>
      <vt:variant>
        <vt:lpwstr>https://www.healthdirect.gov.au/australias-healthcare-system</vt:lpwstr>
      </vt:variant>
      <vt:variant>
        <vt:lpwstr/>
      </vt:variant>
      <vt:variant>
        <vt:i4>7602258</vt:i4>
      </vt:variant>
      <vt:variant>
        <vt:i4>840</vt:i4>
      </vt:variant>
      <vt:variant>
        <vt:i4>0</vt:i4>
      </vt:variant>
      <vt:variant>
        <vt:i4>5</vt:i4>
      </vt:variant>
      <vt:variant>
        <vt:lpwstr>https://docs.google.com/forms/d/1cxvAprQ5ku03lywx_R-cTX1mdNAEOkGsp5UPDXEu1z8/edit</vt:lpwstr>
      </vt:variant>
      <vt:variant>
        <vt:lpwstr>responses</vt:lpwstr>
      </vt:variant>
      <vt:variant>
        <vt:i4>852046</vt:i4>
      </vt:variant>
      <vt:variant>
        <vt:i4>801</vt:i4>
      </vt:variant>
      <vt:variant>
        <vt:i4>0</vt:i4>
      </vt:variant>
      <vt:variant>
        <vt:i4>5</vt:i4>
      </vt:variant>
      <vt:variant>
        <vt:lpwstr>https://xd.adobe.com/view/245404e1-1ec4-4e6f-867b-222d663ebe72-7107/</vt:lpwstr>
      </vt:variant>
      <vt:variant>
        <vt:lpwstr/>
      </vt:variant>
      <vt:variant>
        <vt:i4>1376310</vt:i4>
      </vt:variant>
      <vt:variant>
        <vt:i4>692</vt:i4>
      </vt:variant>
      <vt:variant>
        <vt:i4>0</vt:i4>
      </vt:variant>
      <vt:variant>
        <vt:i4>5</vt:i4>
      </vt:variant>
      <vt:variant>
        <vt:lpwstr/>
      </vt:variant>
      <vt:variant>
        <vt:lpwstr>_Toc74139396</vt:lpwstr>
      </vt:variant>
      <vt:variant>
        <vt:i4>1441846</vt:i4>
      </vt:variant>
      <vt:variant>
        <vt:i4>686</vt:i4>
      </vt:variant>
      <vt:variant>
        <vt:i4>0</vt:i4>
      </vt:variant>
      <vt:variant>
        <vt:i4>5</vt:i4>
      </vt:variant>
      <vt:variant>
        <vt:lpwstr/>
      </vt:variant>
      <vt:variant>
        <vt:lpwstr>_Toc74139395</vt:lpwstr>
      </vt:variant>
      <vt:variant>
        <vt:i4>1507382</vt:i4>
      </vt:variant>
      <vt:variant>
        <vt:i4>680</vt:i4>
      </vt:variant>
      <vt:variant>
        <vt:i4>0</vt:i4>
      </vt:variant>
      <vt:variant>
        <vt:i4>5</vt:i4>
      </vt:variant>
      <vt:variant>
        <vt:lpwstr/>
      </vt:variant>
      <vt:variant>
        <vt:lpwstr>_Toc74139394</vt:lpwstr>
      </vt:variant>
      <vt:variant>
        <vt:i4>1048630</vt:i4>
      </vt:variant>
      <vt:variant>
        <vt:i4>674</vt:i4>
      </vt:variant>
      <vt:variant>
        <vt:i4>0</vt:i4>
      </vt:variant>
      <vt:variant>
        <vt:i4>5</vt:i4>
      </vt:variant>
      <vt:variant>
        <vt:lpwstr/>
      </vt:variant>
      <vt:variant>
        <vt:lpwstr>_Toc74139393</vt:lpwstr>
      </vt:variant>
      <vt:variant>
        <vt:i4>1114166</vt:i4>
      </vt:variant>
      <vt:variant>
        <vt:i4>668</vt:i4>
      </vt:variant>
      <vt:variant>
        <vt:i4>0</vt:i4>
      </vt:variant>
      <vt:variant>
        <vt:i4>5</vt:i4>
      </vt:variant>
      <vt:variant>
        <vt:lpwstr/>
      </vt:variant>
      <vt:variant>
        <vt:lpwstr>_Toc74139392</vt:lpwstr>
      </vt:variant>
      <vt:variant>
        <vt:i4>1179702</vt:i4>
      </vt:variant>
      <vt:variant>
        <vt:i4>662</vt:i4>
      </vt:variant>
      <vt:variant>
        <vt:i4>0</vt:i4>
      </vt:variant>
      <vt:variant>
        <vt:i4>5</vt:i4>
      </vt:variant>
      <vt:variant>
        <vt:lpwstr/>
      </vt:variant>
      <vt:variant>
        <vt:lpwstr>_Toc74139391</vt:lpwstr>
      </vt:variant>
      <vt:variant>
        <vt:i4>1245238</vt:i4>
      </vt:variant>
      <vt:variant>
        <vt:i4>656</vt:i4>
      </vt:variant>
      <vt:variant>
        <vt:i4>0</vt:i4>
      </vt:variant>
      <vt:variant>
        <vt:i4>5</vt:i4>
      </vt:variant>
      <vt:variant>
        <vt:lpwstr/>
      </vt:variant>
      <vt:variant>
        <vt:lpwstr>_Toc74139390</vt:lpwstr>
      </vt:variant>
      <vt:variant>
        <vt:i4>1703991</vt:i4>
      </vt:variant>
      <vt:variant>
        <vt:i4>650</vt:i4>
      </vt:variant>
      <vt:variant>
        <vt:i4>0</vt:i4>
      </vt:variant>
      <vt:variant>
        <vt:i4>5</vt:i4>
      </vt:variant>
      <vt:variant>
        <vt:lpwstr/>
      </vt:variant>
      <vt:variant>
        <vt:lpwstr>_Toc74139389</vt:lpwstr>
      </vt:variant>
      <vt:variant>
        <vt:i4>1769527</vt:i4>
      </vt:variant>
      <vt:variant>
        <vt:i4>644</vt:i4>
      </vt:variant>
      <vt:variant>
        <vt:i4>0</vt:i4>
      </vt:variant>
      <vt:variant>
        <vt:i4>5</vt:i4>
      </vt:variant>
      <vt:variant>
        <vt:lpwstr/>
      </vt:variant>
      <vt:variant>
        <vt:lpwstr>_Toc74139388</vt:lpwstr>
      </vt:variant>
      <vt:variant>
        <vt:i4>1310775</vt:i4>
      </vt:variant>
      <vt:variant>
        <vt:i4>638</vt:i4>
      </vt:variant>
      <vt:variant>
        <vt:i4>0</vt:i4>
      </vt:variant>
      <vt:variant>
        <vt:i4>5</vt:i4>
      </vt:variant>
      <vt:variant>
        <vt:lpwstr/>
      </vt:variant>
      <vt:variant>
        <vt:lpwstr>_Toc74139387</vt:lpwstr>
      </vt:variant>
      <vt:variant>
        <vt:i4>1376311</vt:i4>
      </vt:variant>
      <vt:variant>
        <vt:i4>632</vt:i4>
      </vt:variant>
      <vt:variant>
        <vt:i4>0</vt:i4>
      </vt:variant>
      <vt:variant>
        <vt:i4>5</vt:i4>
      </vt:variant>
      <vt:variant>
        <vt:lpwstr/>
      </vt:variant>
      <vt:variant>
        <vt:lpwstr>_Toc74139386</vt:lpwstr>
      </vt:variant>
      <vt:variant>
        <vt:i4>1441847</vt:i4>
      </vt:variant>
      <vt:variant>
        <vt:i4>626</vt:i4>
      </vt:variant>
      <vt:variant>
        <vt:i4>0</vt:i4>
      </vt:variant>
      <vt:variant>
        <vt:i4>5</vt:i4>
      </vt:variant>
      <vt:variant>
        <vt:lpwstr/>
      </vt:variant>
      <vt:variant>
        <vt:lpwstr>_Toc74139385</vt:lpwstr>
      </vt:variant>
      <vt:variant>
        <vt:i4>1507383</vt:i4>
      </vt:variant>
      <vt:variant>
        <vt:i4>620</vt:i4>
      </vt:variant>
      <vt:variant>
        <vt:i4>0</vt:i4>
      </vt:variant>
      <vt:variant>
        <vt:i4>5</vt:i4>
      </vt:variant>
      <vt:variant>
        <vt:lpwstr/>
      </vt:variant>
      <vt:variant>
        <vt:lpwstr>_Toc74139384</vt:lpwstr>
      </vt:variant>
      <vt:variant>
        <vt:i4>1048631</vt:i4>
      </vt:variant>
      <vt:variant>
        <vt:i4>614</vt:i4>
      </vt:variant>
      <vt:variant>
        <vt:i4>0</vt:i4>
      </vt:variant>
      <vt:variant>
        <vt:i4>5</vt:i4>
      </vt:variant>
      <vt:variant>
        <vt:lpwstr/>
      </vt:variant>
      <vt:variant>
        <vt:lpwstr>_Toc74139383</vt:lpwstr>
      </vt:variant>
      <vt:variant>
        <vt:i4>1114167</vt:i4>
      </vt:variant>
      <vt:variant>
        <vt:i4>608</vt:i4>
      </vt:variant>
      <vt:variant>
        <vt:i4>0</vt:i4>
      </vt:variant>
      <vt:variant>
        <vt:i4>5</vt:i4>
      </vt:variant>
      <vt:variant>
        <vt:lpwstr/>
      </vt:variant>
      <vt:variant>
        <vt:lpwstr>_Toc74139382</vt:lpwstr>
      </vt:variant>
      <vt:variant>
        <vt:i4>1179703</vt:i4>
      </vt:variant>
      <vt:variant>
        <vt:i4>602</vt:i4>
      </vt:variant>
      <vt:variant>
        <vt:i4>0</vt:i4>
      </vt:variant>
      <vt:variant>
        <vt:i4>5</vt:i4>
      </vt:variant>
      <vt:variant>
        <vt:lpwstr/>
      </vt:variant>
      <vt:variant>
        <vt:lpwstr>_Toc74139381</vt:lpwstr>
      </vt:variant>
      <vt:variant>
        <vt:i4>1245239</vt:i4>
      </vt:variant>
      <vt:variant>
        <vt:i4>596</vt:i4>
      </vt:variant>
      <vt:variant>
        <vt:i4>0</vt:i4>
      </vt:variant>
      <vt:variant>
        <vt:i4>5</vt:i4>
      </vt:variant>
      <vt:variant>
        <vt:lpwstr/>
      </vt:variant>
      <vt:variant>
        <vt:lpwstr>_Toc74139380</vt:lpwstr>
      </vt:variant>
      <vt:variant>
        <vt:i4>1703992</vt:i4>
      </vt:variant>
      <vt:variant>
        <vt:i4>590</vt:i4>
      </vt:variant>
      <vt:variant>
        <vt:i4>0</vt:i4>
      </vt:variant>
      <vt:variant>
        <vt:i4>5</vt:i4>
      </vt:variant>
      <vt:variant>
        <vt:lpwstr/>
      </vt:variant>
      <vt:variant>
        <vt:lpwstr>_Toc74139379</vt:lpwstr>
      </vt:variant>
      <vt:variant>
        <vt:i4>1769528</vt:i4>
      </vt:variant>
      <vt:variant>
        <vt:i4>584</vt:i4>
      </vt:variant>
      <vt:variant>
        <vt:i4>0</vt:i4>
      </vt:variant>
      <vt:variant>
        <vt:i4>5</vt:i4>
      </vt:variant>
      <vt:variant>
        <vt:lpwstr/>
      </vt:variant>
      <vt:variant>
        <vt:lpwstr>_Toc74139378</vt:lpwstr>
      </vt:variant>
      <vt:variant>
        <vt:i4>1310776</vt:i4>
      </vt:variant>
      <vt:variant>
        <vt:i4>578</vt:i4>
      </vt:variant>
      <vt:variant>
        <vt:i4>0</vt:i4>
      </vt:variant>
      <vt:variant>
        <vt:i4>5</vt:i4>
      </vt:variant>
      <vt:variant>
        <vt:lpwstr/>
      </vt:variant>
      <vt:variant>
        <vt:lpwstr>_Toc74139377</vt:lpwstr>
      </vt:variant>
      <vt:variant>
        <vt:i4>1376312</vt:i4>
      </vt:variant>
      <vt:variant>
        <vt:i4>572</vt:i4>
      </vt:variant>
      <vt:variant>
        <vt:i4>0</vt:i4>
      </vt:variant>
      <vt:variant>
        <vt:i4>5</vt:i4>
      </vt:variant>
      <vt:variant>
        <vt:lpwstr/>
      </vt:variant>
      <vt:variant>
        <vt:lpwstr>_Toc74139376</vt:lpwstr>
      </vt:variant>
      <vt:variant>
        <vt:i4>1441848</vt:i4>
      </vt:variant>
      <vt:variant>
        <vt:i4>566</vt:i4>
      </vt:variant>
      <vt:variant>
        <vt:i4>0</vt:i4>
      </vt:variant>
      <vt:variant>
        <vt:i4>5</vt:i4>
      </vt:variant>
      <vt:variant>
        <vt:lpwstr/>
      </vt:variant>
      <vt:variant>
        <vt:lpwstr>_Toc74139375</vt:lpwstr>
      </vt:variant>
      <vt:variant>
        <vt:i4>1507384</vt:i4>
      </vt:variant>
      <vt:variant>
        <vt:i4>560</vt:i4>
      </vt:variant>
      <vt:variant>
        <vt:i4>0</vt:i4>
      </vt:variant>
      <vt:variant>
        <vt:i4>5</vt:i4>
      </vt:variant>
      <vt:variant>
        <vt:lpwstr/>
      </vt:variant>
      <vt:variant>
        <vt:lpwstr>_Toc74139374</vt:lpwstr>
      </vt:variant>
      <vt:variant>
        <vt:i4>1048632</vt:i4>
      </vt:variant>
      <vt:variant>
        <vt:i4>554</vt:i4>
      </vt:variant>
      <vt:variant>
        <vt:i4>0</vt:i4>
      </vt:variant>
      <vt:variant>
        <vt:i4>5</vt:i4>
      </vt:variant>
      <vt:variant>
        <vt:lpwstr/>
      </vt:variant>
      <vt:variant>
        <vt:lpwstr>_Toc74139373</vt:lpwstr>
      </vt:variant>
      <vt:variant>
        <vt:i4>1114168</vt:i4>
      </vt:variant>
      <vt:variant>
        <vt:i4>548</vt:i4>
      </vt:variant>
      <vt:variant>
        <vt:i4>0</vt:i4>
      </vt:variant>
      <vt:variant>
        <vt:i4>5</vt:i4>
      </vt:variant>
      <vt:variant>
        <vt:lpwstr/>
      </vt:variant>
      <vt:variant>
        <vt:lpwstr>_Toc74139372</vt:lpwstr>
      </vt:variant>
      <vt:variant>
        <vt:i4>1179704</vt:i4>
      </vt:variant>
      <vt:variant>
        <vt:i4>542</vt:i4>
      </vt:variant>
      <vt:variant>
        <vt:i4>0</vt:i4>
      </vt:variant>
      <vt:variant>
        <vt:i4>5</vt:i4>
      </vt:variant>
      <vt:variant>
        <vt:lpwstr/>
      </vt:variant>
      <vt:variant>
        <vt:lpwstr>_Toc74139371</vt:lpwstr>
      </vt:variant>
      <vt:variant>
        <vt:i4>1245240</vt:i4>
      </vt:variant>
      <vt:variant>
        <vt:i4>536</vt:i4>
      </vt:variant>
      <vt:variant>
        <vt:i4>0</vt:i4>
      </vt:variant>
      <vt:variant>
        <vt:i4>5</vt:i4>
      </vt:variant>
      <vt:variant>
        <vt:lpwstr/>
      </vt:variant>
      <vt:variant>
        <vt:lpwstr>_Toc74139370</vt:lpwstr>
      </vt:variant>
      <vt:variant>
        <vt:i4>1703993</vt:i4>
      </vt:variant>
      <vt:variant>
        <vt:i4>530</vt:i4>
      </vt:variant>
      <vt:variant>
        <vt:i4>0</vt:i4>
      </vt:variant>
      <vt:variant>
        <vt:i4>5</vt:i4>
      </vt:variant>
      <vt:variant>
        <vt:lpwstr/>
      </vt:variant>
      <vt:variant>
        <vt:lpwstr>_Toc74139369</vt:lpwstr>
      </vt:variant>
      <vt:variant>
        <vt:i4>1769529</vt:i4>
      </vt:variant>
      <vt:variant>
        <vt:i4>524</vt:i4>
      </vt:variant>
      <vt:variant>
        <vt:i4>0</vt:i4>
      </vt:variant>
      <vt:variant>
        <vt:i4>5</vt:i4>
      </vt:variant>
      <vt:variant>
        <vt:lpwstr/>
      </vt:variant>
      <vt:variant>
        <vt:lpwstr>_Toc74139368</vt:lpwstr>
      </vt:variant>
      <vt:variant>
        <vt:i4>1310777</vt:i4>
      </vt:variant>
      <vt:variant>
        <vt:i4>518</vt:i4>
      </vt:variant>
      <vt:variant>
        <vt:i4>0</vt:i4>
      </vt:variant>
      <vt:variant>
        <vt:i4>5</vt:i4>
      </vt:variant>
      <vt:variant>
        <vt:lpwstr/>
      </vt:variant>
      <vt:variant>
        <vt:lpwstr>_Toc74139367</vt:lpwstr>
      </vt:variant>
      <vt:variant>
        <vt:i4>1376313</vt:i4>
      </vt:variant>
      <vt:variant>
        <vt:i4>512</vt:i4>
      </vt:variant>
      <vt:variant>
        <vt:i4>0</vt:i4>
      </vt:variant>
      <vt:variant>
        <vt:i4>5</vt:i4>
      </vt:variant>
      <vt:variant>
        <vt:lpwstr/>
      </vt:variant>
      <vt:variant>
        <vt:lpwstr>_Toc74139366</vt:lpwstr>
      </vt:variant>
      <vt:variant>
        <vt:i4>1441849</vt:i4>
      </vt:variant>
      <vt:variant>
        <vt:i4>506</vt:i4>
      </vt:variant>
      <vt:variant>
        <vt:i4>0</vt:i4>
      </vt:variant>
      <vt:variant>
        <vt:i4>5</vt:i4>
      </vt:variant>
      <vt:variant>
        <vt:lpwstr/>
      </vt:variant>
      <vt:variant>
        <vt:lpwstr>_Toc74139365</vt:lpwstr>
      </vt:variant>
      <vt:variant>
        <vt:i4>1507385</vt:i4>
      </vt:variant>
      <vt:variant>
        <vt:i4>500</vt:i4>
      </vt:variant>
      <vt:variant>
        <vt:i4>0</vt:i4>
      </vt:variant>
      <vt:variant>
        <vt:i4>5</vt:i4>
      </vt:variant>
      <vt:variant>
        <vt:lpwstr/>
      </vt:variant>
      <vt:variant>
        <vt:lpwstr>_Toc74139364</vt:lpwstr>
      </vt:variant>
      <vt:variant>
        <vt:i4>1048633</vt:i4>
      </vt:variant>
      <vt:variant>
        <vt:i4>494</vt:i4>
      </vt:variant>
      <vt:variant>
        <vt:i4>0</vt:i4>
      </vt:variant>
      <vt:variant>
        <vt:i4>5</vt:i4>
      </vt:variant>
      <vt:variant>
        <vt:lpwstr/>
      </vt:variant>
      <vt:variant>
        <vt:lpwstr>_Toc74139363</vt:lpwstr>
      </vt:variant>
      <vt:variant>
        <vt:i4>1114169</vt:i4>
      </vt:variant>
      <vt:variant>
        <vt:i4>488</vt:i4>
      </vt:variant>
      <vt:variant>
        <vt:i4>0</vt:i4>
      </vt:variant>
      <vt:variant>
        <vt:i4>5</vt:i4>
      </vt:variant>
      <vt:variant>
        <vt:lpwstr/>
      </vt:variant>
      <vt:variant>
        <vt:lpwstr>_Toc74139362</vt:lpwstr>
      </vt:variant>
      <vt:variant>
        <vt:i4>1179705</vt:i4>
      </vt:variant>
      <vt:variant>
        <vt:i4>482</vt:i4>
      </vt:variant>
      <vt:variant>
        <vt:i4>0</vt:i4>
      </vt:variant>
      <vt:variant>
        <vt:i4>5</vt:i4>
      </vt:variant>
      <vt:variant>
        <vt:lpwstr/>
      </vt:variant>
      <vt:variant>
        <vt:lpwstr>_Toc74139361</vt:lpwstr>
      </vt:variant>
      <vt:variant>
        <vt:i4>1245241</vt:i4>
      </vt:variant>
      <vt:variant>
        <vt:i4>476</vt:i4>
      </vt:variant>
      <vt:variant>
        <vt:i4>0</vt:i4>
      </vt:variant>
      <vt:variant>
        <vt:i4>5</vt:i4>
      </vt:variant>
      <vt:variant>
        <vt:lpwstr/>
      </vt:variant>
      <vt:variant>
        <vt:lpwstr>_Toc74139360</vt:lpwstr>
      </vt:variant>
      <vt:variant>
        <vt:i4>1703994</vt:i4>
      </vt:variant>
      <vt:variant>
        <vt:i4>470</vt:i4>
      </vt:variant>
      <vt:variant>
        <vt:i4>0</vt:i4>
      </vt:variant>
      <vt:variant>
        <vt:i4>5</vt:i4>
      </vt:variant>
      <vt:variant>
        <vt:lpwstr/>
      </vt:variant>
      <vt:variant>
        <vt:lpwstr>_Toc74139359</vt:lpwstr>
      </vt:variant>
      <vt:variant>
        <vt:i4>1769530</vt:i4>
      </vt:variant>
      <vt:variant>
        <vt:i4>464</vt:i4>
      </vt:variant>
      <vt:variant>
        <vt:i4>0</vt:i4>
      </vt:variant>
      <vt:variant>
        <vt:i4>5</vt:i4>
      </vt:variant>
      <vt:variant>
        <vt:lpwstr/>
      </vt:variant>
      <vt:variant>
        <vt:lpwstr>_Toc74139358</vt:lpwstr>
      </vt:variant>
      <vt:variant>
        <vt:i4>1310778</vt:i4>
      </vt:variant>
      <vt:variant>
        <vt:i4>458</vt:i4>
      </vt:variant>
      <vt:variant>
        <vt:i4>0</vt:i4>
      </vt:variant>
      <vt:variant>
        <vt:i4>5</vt:i4>
      </vt:variant>
      <vt:variant>
        <vt:lpwstr/>
      </vt:variant>
      <vt:variant>
        <vt:lpwstr>_Toc74139357</vt:lpwstr>
      </vt:variant>
      <vt:variant>
        <vt:i4>1376314</vt:i4>
      </vt:variant>
      <vt:variant>
        <vt:i4>452</vt:i4>
      </vt:variant>
      <vt:variant>
        <vt:i4>0</vt:i4>
      </vt:variant>
      <vt:variant>
        <vt:i4>5</vt:i4>
      </vt:variant>
      <vt:variant>
        <vt:lpwstr/>
      </vt:variant>
      <vt:variant>
        <vt:lpwstr>_Toc74139356</vt:lpwstr>
      </vt:variant>
      <vt:variant>
        <vt:i4>1441850</vt:i4>
      </vt:variant>
      <vt:variant>
        <vt:i4>446</vt:i4>
      </vt:variant>
      <vt:variant>
        <vt:i4>0</vt:i4>
      </vt:variant>
      <vt:variant>
        <vt:i4>5</vt:i4>
      </vt:variant>
      <vt:variant>
        <vt:lpwstr/>
      </vt:variant>
      <vt:variant>
        <vt:lpwstr>_Toc74139355</vt:lpwstr>
      </vt:variant>
      <vt:variant>
        <vt:i4>1507386</vt:i4>
      </vt:variant>
      <vt:variant>
        <vt:i4>440</vt:i4>
      </vt:variant>
      <vt:variant>
        <vt:i4>0</vt:i4>
      </vt:variant>
      <vt:variant>
        <vt:i4>5</vt:i4>
      </vt:variant>
      <vt:variant>
        <vt:lpwstr/>
      </vt:variant>
      <vt:variant>
        <vt:lpwstr>_Toc74139354</vt:lpwstr>
      </vt:variant>
      <vt:variant>
        <vt:i4>1048634</vt:i4>
      </vt:variant>
      <vt:variant>
        <vt:i4>434</vt:i4>
      </vt:variant>
      <vt:variant>
        <vt:i4>0</vt:i4>
      </vt:variant>
      <vt:variant>
        <vt:i4>5</vt:i4>
      </vt:variant>
      <vt:variant>
        <vt:lpwstr/>
      </vt:variant>
      <vt:variant>
        <vt:lpwstr>_Toc74139353</vt:lpwstr>
      </vt:variant>
      <vt:variant>
        <vt:i4>1114170</vt:i4>
      </vt:variant>
      <vt:variant>
        <vt:i4>428</vt:i4>
      </vt:variant>
      <vt:variant>
        <vt:i4>0</vt:i4>
      </vt:variant>
      <vt:variant>
        <vt:i4>5</vt:i4>
      </vt:variant>
      <vt:variant>
        <vt:lpwstr/>
      </vt:variant>
      <vt:variant>
        <vt:lpwstr>_Toc74139352</vt:lpwstr>
      </vt:variant>
      <vt:variant>
        <vt:i4>1179706</vt:i4>
      </vt:variant>
      <vt:variant>
        <vt:i4>422</vt:i4>
      </vt:variant>
      <vt:variant>
        <vt:i4>0</vt:i4>
      </vt:variant>
      <vt:variant>
        <vt:i4>5</vt:i4>
      </vt:variant>
      <vt:variant>
        <vt:lpwstr/>
      </vt:variant>
      <vt:variant>
        <vt:lpwstr>_Toc74139351</vt:lpwstr>
      </vt:variant>
      <vt:variant>
        <vt:i4>1245242</vt:i4>
      </vt:variant>
      <vt:variant>
        <vt:i4>416</vt:i4>
      </vt:variant>
      <vt:variant>
        <vt:i4>0</vt:i4>
      </vt:variant>
      <vt:variant>
        <vt:i4>5</vt:i4>
      </vt:variant>
      <vt:variant>
        <vt:lpwstr/>
      </vt:variant>
      <vt:variant>
        <vt:lpwstr>_Toc74139350</vt:lpwstr>
      </vt:variant>
      <vt:variant>
        <vt:i4>1703995</vt:i4>
      </vt:variant>
      <vt:variant>
        <vt:i4>410</vt:i4>
      </vt:variant>
      <vt:variant>
        <vt:i4>0</vt:i4>
      </vt:variant>
      <vt:variant>
        <vt:i4>5</vt:i4>
      </vt:variant>
      <vt:variant>
        <vt:lpwstr/>
      </vt:variant>
      <vt:variant>
        <vt:lpwstr>_Toc74139349</vt:lpwstr>
      </vt:variant>
      <vt:variant>
        <vt:i4>1769531</vt:i4>
      </vt:variant>
      <vt:variant>
        <vt:i4>404</vt:i4>
      </vt:variant>
      <vt:variant>
        <vt:i4>0</vt:i4>
      </vt:variant>
      <vt:variant>
        <vt:i4>5</vt:i4>
      </vt:variant>
      <vt:variant>
        <vt:lpwstr/>
      </vt:variant>
      <vt:variant>
        <vt:lpwstr>_Toc74139348</vt:lpwstr>
      </vt:variant>
      <vt:variant>
        <vt:i4>1310779</vt:i4>
      </vt:variant>
      <vt:variant>
        <vt:i4>398</vt:i4>
      </vt:variant>
      <vt:variant>
        <vt:i4>0</vt:i4>
      </vt:variant>
      <vt:variant>
        <vt:i4>5</vt:i4>
      </vt:variant>
      <vt:variant>
        <vt:lpwstr/>
      </vt:variant>
      <vt:variant>
        <vt:lpwstr>_Toc74139347</vt:lpwstr>
      </vt:variant>
      <vt:variant>
        <vt:i4>1376315</vt:i4>
      </vt:variant>
      <vt:variant>
        <vt:i4>392</vt:i4>
      </vt:variant>
      <vt:variant>
        <vt:i4>0</vt:i4>
      </vt:variant>
      <vt:variant>
        <vt:i4>5</vt:i4>
      </vt:variant>
      <vt:variant>
        <vt:lpwstr/>
      </vt:variant>
      <vt:variant>
        <vt:lpwstr>_Toc74139346</vt:lpwstr>
      </vt:variant>
      <vt:variant>
        <vt:i4>1441851</vt:i4>
      </vt:variant>
      <vt:variant>
        <vt:i4>386</vt:i4>
      </vt:variant>
      <vt:variant>
        <vt:i4>0</vt:i4>
      </vt:variant>
      <vt:variant>
        <vt:i4>5</vt:i4>
      </vt:variant>
      <vt:variant>
        <vt:lpwstr/>
      </vt:variant>
      <vt:variant>
        <vt:lpwstr>_Toc74139345</vt:lpwstr>
      </vt:variant>
      <vt:variant>
        <vt:i4>1507387</vt:i4>
      </vt:variant>
      <vt:variant>
        <vt:i4>380</vt:i4>
      </vt:variant>
      <vt:variant>
        <vt:i4>0</vt:i4>
      </vt:variant>
      <vt:variant>
        <vt:i4>5</vt:i4>
      </vt:variant>
      <vt:variant>
        <vt:lpwstr/>
      </vt:variant>
      <vt:variant>
        <vt:lpwstr>_Toc74139344</vt:lpwstr>
      </vt:variant>
      <vt:variant>
        <vt:i4>1048635</vt:i4>
      </vt:variant>
      <vt:variant>
        <vt:i4>374</vt:i4>
      </vt:variant>
      <vt:variant>
        <vt:i4>0</vt:i4>
      </vt:variant>
      <vt:variant>
        <vt:i4>5</vt:i4>
      </vt:variant>
      <vt:variant>
        <vt:lpwstr/>
      </vt:variant>
      <vt:variant>
        <vt:lpwstr>_Toc74139343</vt:lpwstr>
      </vt:variant>
      <vt:variant>
        <vt:i4>1114171</vt:i4>
      </vt:variant>
      <vt:variant>
        <vt:i4>368</vt:i4>
      </vt:variant>
      <vt:variant>
        <vt:i4>0</vt:i4>
      </vt:variant>
      <vt:variant>
        <vt:i4>5</vt:i4>
      </vt:variant>
      <vt:variant>
        <vt:lpwstr/>
      </vt:variant>
      <vt:variant>
        <vt:lpwstr>_Toc74139342</vt:lpwstr>
      </vt:variant>
      <vt:variant>
        <vt:i4>1179707</vt:i4>
      </vt:variant>
      <vt:variant>
        <vt:i4>362</vt:i4>
      </vt:variant>
      <vt:variant>
        <vt:i4>0</vt:i4>
      </vt:variant>
      <vt:variant>
        <vt:i4>5</vt:i4>
      </vt:variant>
      <vt:variant>
        <vt:lpwstr/>
      </vt:variant>
      <vt:variant>
        <vt:lpwstr>_Toc74139341</vt:lpwstr>
      </vt:variant>
      <vt:variant>
        <vt:i4>1245243</vt:i4>
      </vt:variant>
      <vt:variant>
        <vt:i4>356</vt:i4>
      </vt:variant>
      <vt:variant>
        <vt:i4>0</vt:i4>
      </vt:variant>
      <vt:variant>
        <vt:i4>5</vt:i4>
      </vt:variant>
      <vt:variant>
        <vt:lpwstr/>
      </vt:variant>
      <vt:variant>
        <vt:lpwstr>_Toc74139340</vt:lpwstr>
      </vt:variant>
      <vt:variant>
        <vt:i4>1703996</vt:i4>
      </vt:variant>
      <vt:variant>
        <vt:i4>350</vt:i4>
      </vt:variant>
      <vt:variant>
        <vt:i4>0</vt:i4>
      </vt:variant>
      <vt:variant>
        <vt:i4>5</vt:i4>
      </vt:variant>
      <vt:variant>
        <vt:lpwstr/>
      </vt:variant>
      <vt:variant>
        <vt:lpwstr>_Toc74139339</vt:lpwstr>
      </vt:variant>
      <vt:variant>
        <vt:i4>1769532</vt:i4>
      </vt:variant>
      <vt:variant>
        <vt:i4>344</vt:i4>
      </vt:variant>
      <vt:variant>
        <vt:i4>0</vt:i4>
      </vt:variant>
      <vt:variant>
        <vt:i4>5</vt:i4>
      </vt:variant>
      <vt:variant>
        <vt:lpwstr/>
      </vt:variant>
      <vt:variant>
        <vt:lpwstr>_Toc74139338</vt:lpwstr>
      </vt:variant>
      <vt:variant>
        <vt:i4>1310780</vt:i4>
      </vt:variant>
      <vt:variant>
        <vt:i4>338</vt:i4>
      </vt:variant>
      <vt:variant>
        <vt:i4>0</vt:i4>
      </vt:variant>
      <vt:variant>
        <vt:i4>5</vt:i4>
      </vt:variant>
      <vt:variant>
        <vt:lpwstr/>
      </vt:variant>
      <vt:variant>
        <vt:lpwstr>_Toc74139337</vt:lpwstr>
      </vt:variant>
      <vt:variant>
        <vt:i4>1376316</vt:i4>
      </vt:variant>
      <vt:variant>
        <vt:i4>332</vt:i4>
      </vt:variant>
      <vt:variant>
        <vt:i4>0</vt:i4>
      </vt:variant>
      <vt:variant>
        <vt:i4>5</vt:i4>
      </vt:variant>
      <vt:variant>
        <vt:lpwstr/>
      </vt:variant>
      <vt:variant>
        <vt:lpwstr>_Toc74139336</vt:lpwstr>
      </vt:variant>
      <vt:variant>
        <vt:i4>1441852</vt:i4>
      </vt:variant>
      <vt:variant>
        <vt:i4>326</vt:i4>
      </vt:variant>
      <vt:variant>
        <vt:i4>0</vt:i4>
      </vt:variant>
      <vt:variant>
        <vt:i4>5</vt:i4>
      </vt:variant>
      <vt:variant>
        <vt:lpwstr/>
      </vt:variant>
      <vt:variant>
        <vt:lpwstr>_Toc74139335</vt:lpwstr>
      </vt:variant>
      <vt:variant>
        <vt:i4>1507388</vt:i4>
      </vt:variant>
      <vt:variant>
        <vt:i4>320</vt:i4>
      </vt:variant>
      <vt:variant>
        <vt:i4>0</vt:i4>
      </vt:variant>
      <vt:variant>
        <vt:i4>5</vt:i4>
      </vt:variant>
      <vt:variant>
        <vt:lpwstr/>
      </vt:variant>
      <vt:variant>
        <vt:lpwstr>_Toc74139334</vt:lpwstr>
      </vt:variant>
      <vt:variant>
        <vt:i4>1048636</vt:i4>
      </vt:variant>
      <vt:variant>
        <vt:i4>314</vt:i4>
      </vt:variant>
      <vt:variant>
        <vt:i4>0</vt:i4>
      </vt:variant>
      <vt:variant>
        <vt:i4>5</vt:i4>
      </vt:variant>
      <vt:variant>
        <vt:lpwstr/>
      </vt:variant>
      <vt:variant>
        <vt:lpwstr>_Toc74139333</vt:lpwstr>
      </vt:variant>
      <vt:variant>
        <vt:i4>1114172</vt:i4>
      </vt:variant>
      <vt:variant>
        <vt:i4>308</vt:i4>
      </vt:variant>
      <vt:variant>
        <vt:i4>0</vt:i4>
      </vt:variant>
      <vt:variant>
        <vt:i4>5</vt:i4>
      </vt:variant>
      <vt:variant>
        <vt:lpwstr/>
      </vt:variant>
      <vt:variant>
        <vt:lpwstr>_Toc74139332</vt:lpwstr>
      </vt:variant>
      <vt:variant>
        <vt:i4>1179708</vt:i4>
      </vt:variant>
      <vt:variant>
        <vt:i4>302</vt:i4>
      </vt:variant>
      <vt:variant>
        <vt:i4>0</vt:i4>
      </vt:variant>
      <vt:variant>
        <vt:i4>5</vt:i4>
      </vt:variant>
      <vt:variant>
        <vt:lpwstr/>
      </vt:variant>
      <vt:variant>
        <vt:lpwstr>_Toc74139331</vt:lpwstr>
      </vt:variant>
      <vt:variant>
        <vt:i4>1245244</vt:i4>
      </vt:variant>
      <vt:variant>
        <vt:i4>296</vt:i4>
      </vt:variant>
      <vt:variant>
        <vt:i4>0</vt:i4>
      </vt:variant>
      <vt:variant>
        <vt:i4>5</vt:i4>
      </vt:variant>
      <vt:variant>
        <vt:lpwstr/>
      </vt:variant>
      <vt:variant>
        <vt:lpwstr>_Toc74139330</vt:lpwstr>
      </vt:variant>
      <vt:variant>
        <vt:i4>1703997</vt:i4>
      </vt:variant>
      <vt:variant>
        <vt:i4>290</vt:i4>
      </vt:variant>
      <vt:variant>
        <vt:i4>0</vt:i4>
      </vt:variant>
      <vt:variant>
        <vt:i4>5</vt:i4>
      </vt:variant>
      <vt:variant>
        <vt:lpwstr/>
      </vt:variant>
      <vt:variant>
        <vt:lpwstr>_Toc74139329</vt:lpwstr>
      </vt:variant>
      <vt:variant>
        <vt:i4>1769533</vt:i4>
      </vt:variant>
      <vt:variant>
        <vt:i4>284</vt:i4>
      </vt:variant>
      <vt:variant>
        <vt:i4>0</vt:i4>
      </vt:variant>
      <vt:variant>
        <vt:i4>5</vt:i4>
      </vt:variant>
      <vt:variant>
        <vt:lpwstr/>
      </vt:variant>
      <vt:variant>
        <vt:lpwstr>_Toc74139328</vt:lpwstr>
      </vt:variant>
      <vt:variant>
        <vt:i4>1310781</vt:i4>
      </vt:variant>
      <vt:variant>
        <vt:i4>278</vt:i4>
      </vt:variant>
      <vt:variant>
        <vt:i4>0</vt:i4>
      </vt:variant>
      <vt:variant>
        <vt:i4>5</vt:i4>
      </vt:variant>
      <vt:variant>
        <vt:lpwstr/>
      </vt:variant>
      <vt:variant>
        <vt:lpwstr>_Toc74139327</vt:lpwstr>
      </vt:variant>
      <vt:variant>
        <vt:i4>1376317</vt:i4>
      </vt:variant>
      <vt:variant>
        <vt:i4>272</vt:i4>
      </vt:variant>
      <vt:variant>
        <vt:i4>0</vt:i4>
      </vt:variant>
      <vt:variant>
        <vt:i4>5</vt:i4>
      </vt:variant>
      <vt:variant>
        <vt:lpwstr/>
      </vt:variant>
      <vt:variant>
        <vt:lpwstr>_Toc74139326</vt:lpwstr>
      </vt:variant>
      <vt:variant>
        <vt:i4>1441853</vt:i4>
      </vt:variant>
      <vt:variant>
        <vt:i4>266</vt:i4>
      </vt:variant>
      <vt:variant>
        <vt:i4>0</vt:i4>
      </vt:variant>
      <vt:variant>
        <vt:i4>5</vt:i4>
      </vt:variant>
      <vt:variant>
        <vt:lpwstr/>
      </vt:variant>
      <vt:variant>
        <vt:lpwstr>_Toc74139325</vt:lpwstr>
      </vt:variant>
      <vt:variant>
        <vt:i4>1507389</vt:i4>
      </vt:variant>
      <vt:variant>
        <vt:i4>260</vt:i4>
      </vt:variant>
      <vt:variant>
        <vt:i4>0</vt:i4>
      </vt:variant>
      <vt:variant>
        <vt:i4>5</vt:i4>
      </vt:variant>
      <vt:variant>
        <vt:lpwstr/>
      </vt:variant>
      <vt:variant>
        <vt:lpwstr>_Toc74139324</vt:lpwstr>
      </vt:variant>
      <vt:variant>
        <vt:i4>1048637</vt:i4>
      </vt:variant>
      <vt:variant>
        <vt:i4>254</vt:i4>
      </vt:variant>
      <vt:variant>
        <vt:i4>0</vt:i4>
      </vt:variant>
      <vt:variant>
        <vt:i4>5</vt:i4>
      </vt:variant>
      <vt:variant>
        <vt:lpwstr/>
      </vt:variant>
      <vt:variant>
        <vt:lpwstr>_Toc74139323</vt:lpwstr>
      </vt:variant>
      <vt:variant>
        <vt:i4>1114173</vt:i4>
      </vt:variant>
      <vt:variant>
        <vt:i4>248</vt:i4>
      </vt:variant>
      <vt:variant>
        <vt:i4>0</vt:i4>
      </vt:variant>
      <vt:variant>
        <vt:i4>5</vt:i4>
      </vt:variant>
      <vt:variant>
        <vt:lpwstr/>
      </vt:variant>
      <vt:variant>
        <vt:lpwstr>_Toc74139322</vt:lpwstr>
      </vt:variant>
      <vt:variant>
        <vt:i4>1179709</vt:i4>
      </vt:variant>
      <vt:variant>
        <vt:i4>242</vt:i4>
      </vt:variant>
      <vt:variant>
        <vt:i4>0</vt:i4>
      </vt:variant>
      <vt:variant>
        <vt:i4>5</vt:i4>
      </vt:variant>
      <vt:variant>
        <vt:lpwstr/>
      </vt:variant>
      <vt:variant>
        <vt:lpwstr>_Toc74139321</vt:lpwstr>
      </vt:variant>
      <vt:variant>
        <vt:i4>1245245</vt:i4>
      </vt:variant>
      <vt:variant>
        <vt:i4>236</vt:i4>
      </vt:variant>
      <vt:variant>
        <vt:i4>0</vt:i4>
      </vt:variant>
      <vt:variant>
        <vt:i4>5</vt:i4>
      </vt:variant>
      <vt:variant>
        <vt:lpwstr/>
      </vt:variant>
      <vt:variant>
        <vt:lpwstr>_Toc74139320</vt:lpwstr>
      </vt:variant>
      <vt:variant>
        <vt:i4>1703998</vt:i4>
      </vt:variant>
      <vt:variant>
        <vt:i4>230</vt:i4>
      </vt:variant>
      <vt:variant>
        <vt:i4>0</vt:i4>
      </vt:variant>
      <vt:variant>
        <vt:i4>5</vt:i4>
      </vt:variant>
      <vt:variant>
        <vt:lpwstr/>
      </vt:variant>
      <vt:variant>
        <vt:lpwstr>_Toc74139319</vt:lpwstr>
      </vt:variant>
      <vt:variant>
        <vt:i4>1769534</vt:i4>
      </vt:variant>
      <vt:variant>
        <vt:i4>224</vt:i4>
      </vt:variant>
      <vt:variant>
        <vt:i4>0</vt:i4>
      </vt:variant>
      <vt:variant>
        <vt:i4>5</vt:i4>
      </vt:variant>
      <vt:variant>
        <vt:lpwstr/>
      </vt:variant>
      <vt:variant>
        <vt:lpwstr>_Toc74139318</vt:lpwstr>
      </vt:variant>
      <vt:variant>
        <vt:i4>1310782</vt:i4>
      </vt:variant>
      <vt:variant>
        <vt:i4>218</vt:i4>
      </vt:variant>
      <vt:variant>
        <vt:i4>0</vt:i4>
      </vt:variant>
      <vt:variant>
        <vt:i4>5</vt:i4>
      </vt:variant>
      <vt:variant>
        <vt:lpwstr/>
      </vt:variant>
      <vt:variant>
        <vt:lpwstr>_Toc74139317</vt:lpwstr>
      </vt:variant>
      <vt:variant>
        <vt:i4>1376318</vt:i4>
      </vt:variant>
      <vt:variant>
        <vt:i4>212</vt:i4>
      </vt:variant>
      <vt:variant>
        <vt:i4>0</vt:i4>
      </vt:variant>
      <vt:variant>
        <vt:i4>5</vt:i4>
      </vt:variant>
      <vt:variant>
        <vt:lpwstr/>
      </vt:variant>
      <vt:variant>
        <vt:lpwstr>_Toc74139316</vt:lpwstr>
      </vt:variant>
      <vt:variant>
        <vt:i4>1441854</vt:i4>
      </vt:variant>
      <vt:variant>
        <vt:i4>206</vt:i4>
      </vt:variant>
      <vt:variant>
        <vt:i4>0</vt:i4>
      </vt:variant>
      <vt:variant>
        <vt:i4>5</vt:i4>
      </vt:variant>
      <vt:variant>
        <vt:lpwstr/>
      </vt:variant>
      <vt:variant>
        <vt:lpwstr>_Toc74139315</vt:lpwstr>
      </vt:variant>
      <vt:variant>
        <vt:i4>1507390</vt:i4>
      </vt:variant>
      <vt:variant>
        <vt:i4>200</vt:i4>
      </vt:variant>
      <vt:variant>
        <vt:i4>0</vt:i4>
      </vt:variant>
      <vt:variant>
        <vt:i4>5</vt:i4>
      </vt:variant>
      <vt:variant>
        <vt:lpwstr/>
      </vt:variant>
      <vt:variant>
        <vt:lpwstr>_Toc74139314</vt:lpwstr>
      </vt:variant>
      <vt:variant>
        <vt:i4>1048638</vt:i4>
      </vt:variant>
      <vt:variant>
        <vt:i4>194</vt:i4>
      </vt:variant>
      <vt:variant>
        <vt:i4>0</vt:i4>
      </vt:variant>
      <vt:variant>
        <vt:i4>5</vt:i4>
      </vt:variant>
      <vt:variant>
        <vt:lpwstr/>
      </vt:variant>
      <vt:variant>
        <vt:lpwstr>_Toc74139313</vt:lpwstr>
      </vt:variant>
      <vt:variant>
        <vt:i4>1114174</vt:i4>
      </vt:variant>
      <vt:variant>
        <vt:i4>188</vt:i4>
      </vt:variant>
      <vt:variant>
        <vt:i4>0</vt:i4>
      </vt:variant>
      <vt:variant>
        <vt:i4>5</vt:i4>
      </vt:variant>
      <vt:variant>
        <vt:lpwstr/>
      </vt:variant>
      <vt:variant>
        <vt:lpwstr>_Toc74139312</vt:lpwstr>
      </vt:variant>
      <vt:variant>
        <vt:i4>1179710</vt:i4>
      </vt:variant>
      <vt:variant>
        <vt:i4>182</vt:i4>
      </vt:variant>
      <vt:variant>
        <vt:i4>0</vt:i4>
      </vt:variant>
      <vt:variant>
        <vt:i4>5</vt:i4>
      </vt:variant>
      <vt:variant>
        <vt:lpwstr/>
      </vt:variant>
      <vt:variant>
        <vt:lpwstr>_Toc74139311</vt:lpwstr>
      </vt:variant>
      <vt:variant>
        <vt:i4>1245246</vt:i4>
      </vt:variant>
      <vt:variant>
        <vt:i4>176</vt:i4>
      </vt:variant>
      <vt:variant>
        <vt:i4>0</vt:i4>
      </vt:variant>
      <vt:variant>
        <vt:i4>5</vt:i4>
      </vt:variant>
      <vt:variant>
        <vt:lpwstr/>
      </vt:variant>
      <vt:variant>
        <vt:lpwstr>_Toc74139310</vt:lpwstr>
      </vt:variant>
      <vt:variant>
        <vt:i4>1703999</vt:i4>
      </vt:variant>
      <vt:variant>
        <vt:i4>170</vt:i4>
      </vt:variant>
      <vt:variant>
        <vt:i4>0</vt:i4>
      </vt:variant>
      <vt:variant>
        <vt:i4>5</vt:i4>
      </vt:variant>
      <vt:variant>
        <vt:lpwstr/>
      </vt:variant>
      <vt:variant>
        <vt:lpwstr>_Toc74139309</vt:lpwstr>
      </vt:variant>
      <vt:variant>
        <vt:i4>1769535</vt:i4>
      </vt:variant>
      <vt:variant>
        <vt:i4>164</vt:i4>
      </vt:variant>
      <vt:variant>
        <vt:i4>0</vt:i4>
      </vt:variant>
      <vt:variant>
        <vt:i4>5</vt:i4>
      </vt:variant>
      <vt:variant>
        <vt:lpwstr/>
      </vt:variant>
      <vt:variant>
        <vt:lpwstr>_Toc74139308</vt:lpwstr>
      </vt:variant>
      <vt:variant>
        <vt:i4>1310783</vt:i4>
      </vt:variant>
      <vt:variant>
        <vt:i4>158</vt:i4>
      </vt:variant>
      <vt:variant>
        <vt:i4>0</vt:i4>
      </vt:variant>
      <vt:variant>
        <vt:i4>5</vt:i4>
      </vt:variant>
      <vt:variant>
        <vt:lpwstr/>
      </vt:variant>
      <vt:variant>
        <vt:lpwstr>_Toc74139307</vt:lpwstr>
      </vt:variant>
      <vt:variant>
        <vt:i4>1376319</vt:i4>
      </vt:variant>
      <vt:variant>
        <vt:i4>152</vt:i4>
      </vt:variant>
      <vt:variant>
        <vt:i4>0</vt:i4>
      </vt:variant>
      <vt:variant>
        <vt:i4>5</vt:i4>
      </vt:variant>
      <vt:variant>
        <vt:lpwstr/>
      </vt:variant>
      <vt:variant>
        <vt:lpwstr>_Toc74139306</vt:lpwstr>
      </vt:variant>
      <vt:variant>
        <vt:i4>1441855</vt:i4>
      </vt:variant>
      <vt:variant>
        <vt:i4>146</vt:i4>
      </vt:variant>
      <vt:variant>
        <vt:i4>0</vt:i4>
      </vt:variant>
      <vt:variant>
        <vt:i4>5</vt:i4>
      </vt:variant>
      <vt:variant>
        <vt:lpwstr/>
      </vt:variant>
      <vt:variant>
        <vt:lpwstr>_Toc74139305</vt:lpwstr>
      </vt:variant>
      <vt:variant>
        <vt:i4>1507391</vt:i4>
      </vt:variant>
      <vt:variant>
        <vt:i4>140</vt:i4>
      </vt:variant>
      <vt:variant>
        <vt:i4>0</vt:i4>
      </vt:variant>
      <vt:variant>
        <vt:i4>5</vt:i4>
      </vt:variant>
      <vt:variant>
        <vt:lpwstr/>
      </vt:variant>
      <vt:variant>
        <vt:lpwstr>_Toc74139304</vt:lpwstr>
      </vt:variant>
      <vt:variant>
        <vt:i4>1048639</vt:i4>
      </vt:variant>
      <vt:variant>
        <vt:i4>134</vt:i4>
      </vt:variant>
      <vt:variant>
        <vt:i4>0</vt:i4>
      </vt:variant>
      <vt:variant>
        <vt:i4>5</vt:i4>
      </vt:variant>
      <vt:variant>
        <vt:lpwstr/>
      </vt:variant>
      <vt:variant>
        <vt:lpwstr>_Toc74139303</vt:lpwstr>
      </vt:variant>
      <vt:variant>
        <vt:i4>1114175</vt:i4>
      </vt:variant>
      <vt:variant>
        <vt:i4>128</vt:i4>
      </vt:variant>
      <vt:variant>
        <vt:i4>0</vt:i4>
      </vt:variant>
      <vt:variant>
        <vt:i4>5</vt:i4>
      </vt:variant>
      <vt:variant>
        <vt:lpwstr/>
      </vt:variant>
      <vt:variant>
        <vt:lpwstr>_Toc74139302</vt:lpwstr>
      </vt:variant>
      <vt:variant>
        <vt:i4>1179711</vt:i4>
      </vt:variant>
      <vt:variant>
        <vt:i4>122</vt:i4>
      </vt:variant>
      <vt:variant>
        <vt:i4>0</vt:i4>
      </vt:variant>
      <vt:variant>
        <vt:i4>5</vt:i4>
      </vt:variant>
      <vt:variant>
        <vt:lpwstr/>
      </vt:variant>
      <vt:variant>
        <vt:lpwstr>_Toc74139301</vt:lpwstr>
      </vt:variant>
      <vt:variant>
        <vt:i4>1245247</vt:i4>
      </vt:variant>
      <vt:variant>
        <vt:i4>116</vt:i4>
      </vt:variant>
      <vt:variant>
        <vt:i4>0</vt:i4>
      </vt:variant>
      <vt:variant>
        <vt:i4>5</vt:i4>
      </vt:variant>
      <vt:variant>
        <vt:lpwstr/>
      </vt:variant>
      <vt:variant>
        <vt:lpwstr>_Toc74139300</vt:lpwstr>
      </vt:variant>
      <vt:variant>
        <vt:i4>1769526</vt:i4>
      </vt:variant>
      <vt:variant>
        <vt:i4>110</vt:i4>
      </vt:variant>
      <vt:variant>
        <vt:i4>0</vt:i4>
      </vt:variant>
      <vt:variant>
        <vt:i4>5</vt:i4>
      </vt:variant>
      <vt:variant>
        <vt:lpwstr/>
      </vt:variant>
      <vt:variant>
        <vt:lpwstr>_Toc74139299</vt:lpwstr>
      </vt:variant>
      <vt:variant>
        <vt:i4>1703990</vt:i4>
      </vt:variant>
      <vt:variant>
        <vt:i4>104</vt:i4>
      </vt:variant>
      <vt:variant>
        <vt:i4>0</vt:i4>
      </vt:variant>
      <vt:variant>
        <vt:i4>5</vt:i4>
      </vt:variant>
      <vt:variant>
        <vt:lpwstr/>
      </vt:variant>
      <vt:variant>
        <vt:lpwstr>_Toc74139298</vt:lpwstr>
      </vt:variant>
      <vt:variant>
        <vt:i4>1376310</vt:i4>
      </vt:variant>
      <vt:variant>
        <vt:i4>98</vt:i4>
      </vt:variant>
      <vt:variant>
        <vt:i4>0</vt:i4>
      </vt:variant>
      <vt:variant>
        <vt:i4>5</vt:i4>
      </vt:variant>
      <vt:variant>
        <vt:lpwstr/>
      </vt:variant>
      <vt:variant>
        <vt:lpwstr>_Toc74139297</vt:lpwstr>
      </vt:variant>
      <vt:variant>
        <vt:i4>1310774</vt:i4>
      </vt:variant>
      <vt:variant>
        <vt:i4>92</vt:i4>
      </vt:variant>
      <vt:variant>
        <vt:i4>0</vt:i4>
      </vt:variant>
      <vt:variant>
        <vt:i4>5</vt:i4>
      </vt:variant>
      <vt:variant>
        <vt:lpwstr/>
      </vt:variant>
      <vt:variant>
        <vt:lpwstr>_Toc74139296</vt:lpwstr>
      </vt:variant>
      <vt:variant>
        <vt:i4>1507382</vt:i4>
      </vt:variant>
      <vt:variant>
        <vt:i4>86</vt:i4>
      </vt:variant>
      <vt:variant>
        <vt:i4>0</vt:i4>
      </vt:variant>
      <vt:variant>
        <vt:i4>5</vt:i4>
      </vt:variant>
      <vt:variant>
        <vt:lpwstr/>
      </vt:variant>
      <vt:variant>
        <vt:lpwstr>_Toc74139295</vt:lpwstr>
      </vt:variant>
      <vt:variant>
        <vt:i4>1441846</vt:i4>
      </vt:variant>
      <vt:variant>
        <vt:i4>80</vt:i4>
      </vt:variant>
      <vt:variant>
        <vt:i4>0</vt:i4>
      </vt:variant>
      <vt:variant>
        <vt:i4>5</vt:i4>
      </vt:variant>
      <vt:variant>
        <vt:lpwstr/>
      </vt:variant>
      <vt:variant>
        <vt:lpwstr>_Toc74139294</vt:lpwstr>
      </vt:variant>
      <vt:variant>
        <vt:i4>1114166</vt:i4>
      </vt:variant>
      <vt:variant>
        <vt:i4>74</vt:i4>
      </vt:variant>
      <vt:variant>
        <vt:i4>0</vt:i4>
      </vt:variant>
      <vt:variant>
        <vt:i4>5</vt:i4>
      </vt:variant>
      <vt:variant>
        <vt:lpwstr/>
      </vt:variant>
      <vt:variant>
        <vt:lpwstr>_Toc74139293</vt:lpwstr>
      </vt:variant>
      <vt:variant>
        <vt:i4>1048630</vt:i4>
      </vt:variant>
      <vt:variant>
        <vt:i4>68</vt:i4>
      </vt:variant>
      <vt:variant>
        <vt:i4>0</vt:i4>
      </vt:variant>
      <vt:variant>
        <vt:i4>5</vt:i4>
      </vt:variant>
      <vt:variant>
        <vt:lpwstr/>
      </vt:variant>
      <vt:variant>
        <vt:lpwstr>_Toc74139292</vt:lpwstr>
      </vt:variant>
      <vt:variant>
        <vt:i4>1245238</vt:i4>
      </vt:variant>
      <vt:variant>
        <vt:i4>62</vt:i4>
      </vt:variant>
      <vt:variant>
        <vt:i4>0</vt:i4>
      </vt:variant>
      <vt:variant>
        <vt:i4>5</vt:i4>
      </vt:variant>
      <vt:variant>
        <vt:lpwstr/>
      </vt:variant>
      <vt:variant>
        <vt:lpwstr>_Toc74139291</vt:lpwstr>
      </vt:variant>
      <vt:variant>
        <vt:i4>1179702</vt:i4>
      </vt:variant>
      <vt:variant>
        <vt:i4>56</vt:i4>
      </vt:variant>
      <vt:variant>
        <vt:i4>0</vt:i4>
      </vt:variant>
      <vt:variant>
        <vt:i4>5</vt:i4>
      </vt:variant>
      <vt:variant>
        <vt:lpwstr/>
      </vt:variant>
      <vt:variant>
        <vt:lpwstr>_Toc74139290</vt:lpwstr>
      </vt:variant>
      <vt:variant>
        <vt:i4>1769527</vt:i4>
      </vt:variant>
      <vt:variant>
        <vt:i4>50</vt:i4>
      </vt:variant>
      <vt:variant>
        <vt:i4>0</vt:i4>
      </vt:variant>
      <vt:variant>
        <vt:i4>5</vt:i4>
      </vt:variant>
      <vt:variant>
        <vt:lpwstr/>
      </vt:variant>
      <vt:variant>
        <vt:lpwstr>_Toc74139289</vt:lpwstr>
      </vt:variant>
      <vt:variant>
        <vt:i4>1703991</vt:i4>
      </vt:variant>
      <vt:variant>
        <vt:i4>44</vt:i4>
      </vt:variant>
      <vt:variant>
        <vt:i4>0</vt:i4>
      </vt:variant>
      <vt:variant>
        <vt:i4>5</vt:i4>
      </vt:variant>
      <vt:variant>
        <vt:lpwstr/>
      </vt:variant>
      <vt:variant>
        <vt:lpwstr>_Toc74139288</vt:lpwstr>
      </vt:variant>
      <vt:variant>
        <vt:i4>1376311</vt:i4>
      </vt:variant>
      <vt:variant>
        <vt:i4>38</vt:i4>
      </vt:variant>
      <vt:variant>
        <vt:i4>0</vt:i4>
      </vt:variant>
      <vt:variant>
        <vt:i4>5</vt:i4>
      </vt:variant>
      <vt:variant>
        <vt:lpwstr/>
      </vt:variant>
      <vt:variant>
        <vt:lpwstr>_Toc74139287</vt:lpwstr>
      </vt:variant>
      <vt:variant>
        <vt:i4>1310775</vt:i4>
      </vt:variant>
      <vt:variant>
        <vt:i4>32</vt:i4>
      </vt:variant>
      <vt:variant>
        <vt:i4>0</vt:i4>
      </vt:variant>
      <vt:variant>
        <vt:i4>5</vt:i4>
      </vt:variant>
      <vt:variant>
        <vt:lpwstr/>
      </vt:variant>
      <vt:variant>
        <vt:lpwstr>_Toc74139286</vt:lpwstr>
      </vt:variant>
      <vt:variant>
        <vt:i4>1507383</vt:i4>
      </vt:variant>
      <vt:variant>
        <vt:i4>26</vt:i4>
      </vt:variant>
      <vt:variant>
        <vt:i4>0</vt:i4>
      </vt:variant>
      <vt:variant>
        <vt:i4>5</vt:i4>
      </vt:variant>
      <vt:variant>
        <vt:lpwstr/>
      </vt:variant>
      <vt:variant>
        <vt:lpwstr>_Toc74139285</vt:lpwstr>
      </vt:variant>
      <vt:variant>
        <vt:i4>1441847</vt:i4>
      </vt:variant>
      <vt:variant>
        <vt:i4>20</vt:i4>
      </vt:variant>
      <vt:variant>
        <vt:i4>0</vt:i4>
      </vt:variant>
      <vt:variant>
        <vt:i4>5</vt:i4>
      </vt:variant>
      <vt:variant>
        <vt:lpwstr/>
      </vt:variant>
      <vt:variant>
        <vt:lpwstr>_Toc74139284</vt:lpwstr>
      </vt:variant>
      <vt:variant>
        <vt:i4>1114167</vt:i4>
      </vt:variant>
      <vt:variant>
        <vt:i4>14</vt:i4>
      </vt:variant>
      <vt:variant>
        <vt:i4>0</vt:i4>
      </vt:variant>
      <vt:variant>
        <vt:i4>5</vt:i4>
      </vt:variant>
      <vt:variant>
        <vt:lpwstr/>
      </vt:variant>
      <vt:variant>
        <vt:lpwstr>_Toc74139283</vt:lpwstr>
      </vt:variant>
      <vt:variant>
        <vt:i4>1048631</vt:i4>
      </vt:variant>
      <vt:variant>
        <vt:i4>8</vt:i4>
      </vt:variant>
      <vt:variant>
        <vt:i4>0</vt:i4>
      </vt:variant>
      <vt:variant>
        <vt:i4>5</vt:i4>
      </vt:variant>
      <vt:variant>
        <vt:lpwstr/>
      </vt:variant>
      <vt:variant>
        <vt:lpwstr>_Toc74139282</vt:lpwstr>
      </vt:variant>
      <vt:variant>
        <vt:i4>1245239</vt:i4>
      </vt:variant>
      <vt:variant>
        <vt:i4>2</vt:i4>
      </vt:variant>
      <vt:variant>
        <vt:i4>0</vt:i4>
      </vt:variant>
      <vt:variant>
        <vt:i4>5</vt:i4>
      </vt:variant>
      <vt:variant>
        <vt:lpwstr/>
      </vt:variant>
      <vt:variant>
        <vt:lpwstr>_Toc7413928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vita Datta</dc:creator>
  <cp:keywords/>
  <dc:description/>
  <cp:lastModifiedBy>Calvin Lee</cp:lastModifiedBy>
  <cp:revision>1031</cp:revision>
  <dcterms:created xsi:type="dcterms:W3CDTF">2021-05-10T01:44:00Z</dcterms:created>
  <dcterms:modified xsi:type="dcterms:W3CDTF">2021-06-09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XvxUcg7d"/&gt;&lt;style id="http://www.zotero.org/styles/apa" locale="en-US" hasBibliography="1" bibliographyStyleHasBeenSet="0"/&gt;&lt;prefs&gt;&lt;pref name="fieldType" value="Field"/&gt;&lt;/prefs&gt;&lt;/data&gt;</vt:lpwstr>
  </property>
</Properties>
</file>